
<file path=[Content_Types].xml><?xml version="1.0" encoding="utf-8"?>
<Types xmlns="http://schemas.openxmlformats.org/package/2006/content-types">
  <Default Extension="xml" ContentType="application/xml"/>
  <Default Extension="jpeg" ContentType="image/jpeg"/>
  <Default Extension="jpg" ContentType="image/jpeg"/>
  <Default Extension="tiff" ContentType="image/tiff"/>
  <Default Extension="rels" ContentType="application/vnd.openxmlformats-package.relationships+xml"/>
  <Default Extension="wdp" ContentType="image/vnd.ms-photo"/>
  <Default Extension="PNG" ContentType="image/p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oter1.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header20.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microsoft.com/office/2011/relationships/webextensiontaskpanes" Target="word/webextensions/taskpanes.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0DAB088" w14:textId="10FEEA10" w:rsidR="00E5577F" w:rsidRPr="00E5577F" w:rsidRDefault="00E5577F" w:rsidP="00E5577F">
      <w:pPr>
        <w:spacing w:after="480"/>
        <w:jc w:val="right"/>
        <w:rPr>
          <w:rFonts w:cs="Times New Roman"/>
          <w:szCs w:val="24"/>
        </w:rPr>
      </w:pPr>
      <w:r w:rsidRPr="00E5577F">
        <w:rPr>
          <w:rFonts w:cs="Times New Roman"/>
          <w:szCs w:val="24"/>
        </w:rPr>
        <w:t>Travail de Bachelor d’informaticien de gestion</w:t>
      </w:r>
      <w:r w:rsidRPr="00E5577F">
        <w:rPr>
          <w:rFonts w:cs="Times New Roman"/>
          <w:szCs w:val="24"/>
        </w:rPr>
        <w:br/>
        <w:t>Cycle d’étu</w:t>
      </w:r>
      <w:r w:rsidR="00F73A32">
        <w:rPr>
          <w:rFonts w:cs="Times New Roman"/>
          <w:szCs w:val="24"/>
        </w:rPr>
        <w:t>des 2013 – 2016</w:t>
      </w:r>
      <w:r w:rsidR="00F73A32">
        <w:rPr>
          <w:rFonts w:cs="Times New Roman"/>
          <w:szCs w:val="24"/>
        </w:rPr>
        <w:br/>
        <w:t xml:space="preserve">Restitution du travail, </w:t>
      </w:r>
      <w:r w:rsidRPr="00E5577F">
        <w:rPr>
          <w:rFonts w:cs="Times New Roman"/>
          <w:szCs w:val="24"/>
        </w:rPr>
        <w:t>juillet 2016</w:t>
      </w:r>
    </w:p>
    <w:p w14:paraId="40B32EB1" w14:textId="77777777" w:rsidR="00E5577F" w:rsidRPr="00E5577F" w:rsidRDefault="00E5577F" w:rsidP="00E5577F">
      <w:pPr>
        <w:spacing w:after="480"/>
        <w:rPr>
          <w:rFonts w:cs="Times New Roman"/>
          <w:b/>
          <w:sz w:val="52"/>
          <w:szCs w:val="52"/>
        </w:rPr>
      </w:pPr>
      <w:r w:rsidRPr="00E5577F">
        <w:rPr>
          <w:rFonts w:cs="Times New Roman"/>
          <w:b/>
          <w:sz w:val="52"/>
          <w:szCs w:val="52"/>
        </w:rPr>
        <w:t>ODOOSIM</w:t>
      </w:r>
      <w:r w:rsidRPr="00E5577F">
        <w:rPr>
          <w:rFonts w:cs="Times New Roman"/>
          <w:b/>
          <w:sz w:val="52"/>
          <w:szCs w:val="52"/>
        </w:rPr>
        <w:br/>
        <w:t>Simulation d’entreprise sur PGI</w:t>
      </w:r>
    </w:p>
    <w:p w14:paraId="35131B9C" w14:textId="3D6BBA53" w:rsidR="00E5577F" w:rsidRPr="00E5577F" w:rsidRDefault="00E5577F" w:rsidP="00E5577F">
      <w:pPr>
        <w:spacing w:after="480"/>
        <w:rPr>
          <w:rFonts w:cs="Times New Roman"/>
        </w:rPr>
      </w:pPr>
      <w:r w:rsidRPr="00E5577F">
        <w:rPr>
          <w:rFonts w:cs="Times New Roman"/>
        </w:rPr>
        <w:t xml:space="preserve">Candidat : </w:t>
      </w:r>
      <w:r w:rsidRPr="006012B8">
        <w:rPr>
          <w:rFonts w:cs="Times New Roman"/>
          <w:b/>
        </w:rPr>
        <w:t>Anthony Tomat</w:t>
      </w:r>
      <w:r w:rsidRPr="00E5577F">
        <w:rPr>
          <w:rFonts w:cs="Times New Roman"/>
        </w:rPr>
        <w:br/>
        <w:t xml:space="preserve">Directeur : </w:t>
      </w:r>
      <w:r w:rsidRPr="006012B8">
        <w:rPr>
          <w:rFonts w:cs="Times New Roman"/>
          <w:b/>
        </w:rPr>
        <w:t xml:space="preserve">Boris </w:t>
      </w:r>
      <w:proofErr w:type="spellStart"/>
      <w:r w:rsidRPr="006012B8">
        <w:rPr>
          <w:rFonts w:cs="Times New Roman"/>
          <w:b/>
        </w:rPr>
        <w:t>Fritscher</w:t>
      </w:r>
      <w:proofErr w:type="spellEnd"/>
      <w:r w:rsidR="008B72C1">
        <w:rPr>
          <w:rFonts w:cs="Times New Roman"/>
        </w:rPr>
        <w:t xml:space="preserve"> | Assistant : </w:t>
      </w:r>
      <w:proofErr w:type="spellStart"/>
      <w:r w:rsidR="008B72C1" w:rsidRPr="006012B8">
        <w:rPr>
          <w:rFonts w:cs="Times New Roman"/>
          <w:b/>
        </w:rPr>
        <w:t>Alessio</w:t>
      </w:r>
      <w:proofErr w:type="spellEnd"/>
      <w:r w:rsidR="008B72C1" w:rsidRPr="006012B8">
        <w:rPr>
          <w:rFonts w:cs="Times New Roman"/>
          <w:b/>
        </w:rPr>
        <w:t xml:space="preserve"> De Santo</w:t>
      </w:r>
      <w:r w:rsidR="008B72C1">
        <w:rPr>
          <w:rFonts w:cs="Times New Roman"/>
        </w:rPr>
        <w:br/>
      </w:r>
      <w:proofErr w:type="spellStart"/>
      <w:r w:rsidR="008B72C1" w:rsidRPr="00E5577F">
        <w:rPr>
          <w:rFonts w:cs="Times New Roman"/>
        </w:rPr>
        <w:t>antho</w:t>
      </w:r>
      <w:r w:rsidR="008B72C1">
        <w:rPr>
          <w:rFonts w:cs="Times New Roman"/>
        </w:rPr>
        <w:t>ny.tomat</w:t>
      </w:r>
      <w:proofErr w:type="spellEnd"/>
      <w:r w:rsidR="008B72C1">
        <w:rPr>
          <w:rFonts w:cs="Times New Roman"/>
        </w:rPr>
        <w:t xml:space="preserve"> | </w:t>
      </w:r>
      <w:proofErr w:type="spellStart"/>
      <w:r w:rsidR="008B72C1" w:rsidRPr="00E5577F">
        <w:rPr>
          <w:rFonts w:cs="Times New Roman"/>
        </w:rPr>
        <w:t>boris.fritscher</w:t>
      </w:r>
      <w:proofErr w:type="spellEnd"/>
      <w:r w:rsidR="008B72C1">
        <w:rPr>
          <w:rFonts w:cs="Times New Roman"/>
        </w:rPr>
        <w:t xml:space="preserve"> | </w:t>
      </w:r>
      <w:proofErr w:type="spellStart"/>
      <w:r w:rsidR="008B72C1">
        <w:rPr>
          <w:rFonts w:cs="Times New Roman"/>
        </w:rPr>
        <w:t>alessio.desanto</w:t>
      </w:r>
      <w:proofErr w:type="spellEnd"/>
      <w:r w:rsidR="008B72C1">
        <w:rPr>
          <w:rFonts w:cs="Times New Roman"/>
        </w:rPr>
        <w:t xml:space="preserve"> | </w:t>
      </w:r>
      <w:r w:rsidR="008B72C1" w:rsidRPr="00E5577F">
        <w:rPr>
          <w:rFonts w:cs="Times New Roman"/>
        </w:rPr>
        <w:t>@he-arc.ch</w:t>
      </w:r>
      <w:r w:rsidR="008B72C1">
        <w:rPr>
          <w:rFonts w:cs="Times New Roman"/>
        </w:rPr>
        <w:t>,</w:t>
      </w:r>
      <w:r w:rsidRPr="00E5577F">
        <w:rPr>
          <w:rFonts w:cs="Times New Roman"/>
        </w:rPr>
        <w:br/>
        <w:t>Filière informatique de gestion, HEG ARC – Haute Ecole A</w:t>
      </w:r>
      <w:r w:rsidR="008B72C1">
        <w:rPr>
          <w:rFonts w:cs="Times New Roman"/>
        </w:rPr>
        <w:t>rc – Gestion, Neuchâtel, Suisse</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06"/>
        <w:gridCol w:w="5964"/>
      </w:tblGrid>
      <w:tr w:rsidR="00E5577F" w:rsidRPr="009F7894" w14:paraId="39CED2F6" w14:textId="77777777" w:rsidTr="00F928A5">
        <w:tc>
          <w:tcPr>
            <w:tcW w:w="1295" w:type="dxa"/>
          </w:tcPr>
          <w:p w14:paraId="39170B4F" w14:textId="77777777" w:rsidR="00E5577F" w:rsidRPr="009F7894" w:rsidRDefault="00E5577F" w:rsidP="00F928A5">
            <w:pPr>
              <w:spacing w:after="60"/>
              <w:outlineLvl w:val="0"/>
              <w:rPr>
                <w:rFonts w:cs="Times New Roman"/>
                <w:b/>
                <w:i/>
                <w:sz w:val="22"/>
              </w:rPr>
            </w:pPr>
            <w:r w:rsidRPr="009F7894">
              <w:rPr>
                <w:rFonts w:cs="Times New Roman"/>
                <w:b/>
                <w:i/>
                <w:sz w:val="22"/>
              </w:rPr>
              <w:t>Résumé</w:t>
            </w:r>
          </w:p>
        </w:tc>
        <w:tc>
          <w:tcPr>
            <w:tcW w:w="5491" w:type="dxa"/>
          </w:tcPr>
          <w:p w14:paraId="4419B528" w14:textId="04D6D705" w:rsidR="00E5577F" w:rsidRPr="009F7894" w:rsidRDefault="00E5577F" w:rsidP="00C541A6">
            <w:pPr>
              <w:spacing w:after="60"/>
              <w:jc w:val="both"/>
              <w:outlineLvl w:val="0"/>
              <w:rPr>
                <w:rFonts w:cs="Times New Roman"/>
                <w:i/>
                <w:sz w:val="22"/>
              </w:rPr>
            </w:pPr>
            <w:r w:rsidRPr="009F7894">
              <w:rPr>
                <w:rFonts w:cs="Times New Roman"/>
                <w:i/>
                <w:sz w:val="22"/>
              </w:rPr>
              <w:t>Ce travail constitue l’apog</w:t>
            </w:r>
            <w:r w:rsidR="00E40EE6" w:rsidRPr="009F7894">
              <w:rPr>
                <w:rFonts w:cs="Times New Roman"/>
                <w:i/>
                <w:sz w:val="22"/>
              </w:rPr>
              <w:t>ée de la formation d’informatici</w:t>
            </w:r>
            <w:r w:rsidRPr="009F7894">
              <w:rPr>
                <w:rFonts w:cs="Times New Roman"/>
                <w:i/>
                <w:sz w:val="22"/>
              </w:rPr>
              <w:t>e</w:t>
            </w:r>
            <w:r w:rsidR="00E40EE6" w:rsidRPr="009F7894">
              <w:rPr>
                <w:rFonts w:cs="Times New Roman"/>
                <w:i/>
                <w:sz w:val="22"/>
              </w:rPr>
              <w:t>n</w:t>
            </w:r>
            <w:r w:rsidRPr="009F7894">
              <w:rPr>
                <w:rFonts w:cs="Times New Roman"/>
                <w:i/>
                <w:sz w:val="22"/>
              </w:rPr>
              <w:t xml:space="preserve"> de gestion au niveau Bachelor, des Hautes Ecoles de Suisse occidentale. Il conjugue les domaines de la gestion </w:t>
            </w:r>
            <w:r w:rsidR="00E40EE6" w:rsidRPr="009F7894">
              <w:rPr>
                <w:rFonts w:cs="Times New Roman"/>
                <w:i/>
                <w:sz w:val="22"/>
              </w:rPr>
              <w:t xml:space="preserve">d’entreprise </w:t>
            </w:r>
            <w:r w:rsidRPr="009F7894">
              <w:rPr>
                <w:rFonts w:cs="Times New Roman"/>
                <w:i/>
                <w:sz w:val="22"/>
              </w:rPr>
              <w:t>et de l’informatique.</w:t>
            </w:r>
          </w:p>
          <w:p w14:paraId="2947A91B" w14:textId="73D4F17E" w:rsidR="00E5577F" w:rsidRPr="009F7894" w:rsidRDefault="00E5577F" w:rsidP="00C541A6">
            <w:pPr>
              <w:spacing w:after="60"/>
              <w:jc w:val="both"/>
              <w:outlineLvl w:val="0"/>
              <w:rPr>
                <w:rFonts w:cs="Times New Roman"/>
                <w:i/>
                <w:sz w:val="22"/>
              </w:rPr>
            </w:pPr>
            <w:r w:rsidRPr="009F7894">
              <w:rPr>
                <w:rFonts w:cs="Times New Roman"/>
                <w:i/>
                <w:sz w:val="22"/>
              </w:rPr>
              <w:t>Il apporte un certain lot de réponse</w:t>
            </w:r>
            <w:r w:rsidR="007B6B73">
              <w:rPr>
                <w:rFonts w:cs="Times New Roman"/>
                <w:i/>
                <w:sz w:val="22"/>
              </w:rPr>
              <w:t>s</w:t>
            </w:r>
            <w:r w:rsidRPr="009F7894">
              <w:rPr>
                <w:rFonts w:cs="Times New Roman"/>
                <w:i/>
                <w:sz w:val="22"/>
              </w:rPr>
              <w:t xml:space="preserve"> quant aux démarches à entreprendre pour la réalisation d’un nouveau scénario de jeu</w:t>
            </w:r>
            <w:r w:rsidR="00E40EE6" w:rsidRPr="009F7894">
              <w:rPr>
                <w:rFonts w:cs="Times New Roman"/>
                <w:i/>
                <w:sz w:val="22"/>
              </w:rPr>
              <w:t xml:space="preserve"> sérieux</w:t>
            </w:r>
            <w:r w:rsidRPr="009F7894">
              <w:rPr>
                <w:rFonts w:cs="Times New Roman"/>
                <w:i/>
                <w:sz w:val="22"/>
              </w:rPr>
              <w:t xml:space="preserve">. </w:t>
            </w:r>
            <w:r w:rsidR="00E40EE6" w:rsidRPr="009F7894">
              <w:rPr>
                <w:rFonts w:cs="Times New Roman"/>
                <w:i/>
                <w:sz w:val="22"/>
              </w:rPr>
              <w:t>Il aborde les problématiques</w:t>
            </w:r>
            <w:r w:rsidRPr="009F7894">
              <w:rPr>
                <w:rFonts w:cs="Times New Roman"/>
                <w:i/>
                <w:sz w:val="22"/>
              </w:rPr>
              <w:t xml:space="preserve"> </w:t>
            </w:r>
            <w:r w:rsidR="00E40EE6" w:rsidRPr="009F7894">
              <w:rPr>
                <w:rFonts w:cs="Times New Roman"/>
                <w:i/>
                <w:sz w:val="22"/>
              </w:rPr>
              <w:t>à résoudre et les résultats obtenus</w:t>
            </w:r>
            <w:r w:rsidRPr="009F7894">
              <w:rPr>
                <w:rFonts w:cs="Times New Roman"/>
                <w:i/>
                <w:sz w:val="22"/>
              </w:rPr>
              <w:t>.</w:t>
            </w:r>
          </w:p>
          <w:p w14:paraId="3D2F4807" w14:textId="58CE4A73" w:rsidR="00E5577F" w:rsidRPr="009F7894" w:rsidRDefault="00E40EE6" w:rsidP="00C541A6">
            <w:pPr>
              <w:spacing w:after="60"/>
              <w:jc w:val="both"/>
              <w:outlineLvl w:val="0"/>
              <w:rPr>
                <w:rFonts w:cs="Times New Roman"/>
                <w:i/>
                <w:sz w:val="22"/>
              </w:rPr>
            </w:pPr>
            <w:r w:rsidRPr="009F7894">
              <w:rPr>
                <w:rFonts w:cs="Times New Roman"/>
                <w:i/>
                <w:sz w:val="22"/>
              </w:rPr>
              <w:t>Ce jeu sérieux</w:t>
            </w:r>
            <w:r w:rsidR="00E5577F" w:rsidRPr="009F7894">
              <w:rPr>
                <w:rFonts w:cs="Times New Roman"/>
                <w:i/>
                <w:sz w:val="22"/>
              </w:rPr>
              <w:t xml:space="preserve"> consiste à</w:t>
            </w:r>
            <w:r w:rsidRPr="009F7894">
              <w:rPr>
                <w:rFonts w:cs="Times New Roman"/>
                <w:i/>
                <w:sz w:val="22"/>
              </w:rPr>
              <w:t xml:space="preserve"> mettre en compétition des sociétés entre elles dans une économie de marché. Il gère l</w:t>
            </w:r>
            <w:r w:rsidR="00E5577F" w:rsidRPr="009F7894">
              <w:rPr>
                <w:rFonts w:cs="Times New Roman"/>
                <w:i/>
                <w:sz w:val="22"/>
              </w:rPr>
              <w:t xml:space="preserve">a plupart des interactions </w:t>
            </w:r>
            <w:r w:rsidRPr="009F7894">
              <w:rPr>
                <w:rFonts w:cs="Times New Roman"/>
                <w:i/>
                <w:sz w:val="22"/>
              </w:rPr>
              <w:t>entre</w:t>
            </w:r>
            <w:r w:rsidR="00E5577F" w:rsidRPr="009F7894">
              <w:rPr>
                <w:rFonts w:cs="Times New Roman"/>
                <w:i/>
                <w:sz w:val="22"/>
              </w:rPr>
              <w:t xml:space="preserve"> les différents agents </w:t>
            </w:r>
            <w:r w:rsidRPr="009F7894">
              <w:rPr>
                <w:rFonts w:cs="Times New Roman"/>
                <w:i/>
                <w:sz w:val="22"/>
              </w:rPr>
              <w:t>économiques simulés et plonge les participants dans un environnement</w:t>
            </w:r>
            <w:r w:rsidR="003A3266">
              <w:rPr>
                <w:rFonts w:cs="Times New Roman"/>
                <w:i/>
                <w:sz w:val="22"/>
              </w:rPr>
              <w:t xml:space="preserve"> simulé au plus</w:t>
            </w:r>
            <w:r w:rsidRPr="009F7894">
              <w:rPr>
                <w:rFonts w:cs="Times New Roman"/>
                <w:i/>
                <w:sz w:val="22"/>
              </w:rPr>
              <w:t xml:space="preserve"> proche de la réalité</w:t>
            </w:r>
            <w:r w:rsidR="003A3266">
              <w:rPr>
                <w:rFonts w:cs="Times New Roman"/>
                <w:i/>
                <w:sz w:val="22"/>
              </w:rPr>
              <w:t>.</w:t>
            </w:r>
          </w:p>
          <w:p w14:paraId="59EAF880" w14:textId="7D0AFBCF" w:rsidR="00E5577F" w:rsidRPr="009F7894" w:rsidRDefault="00E40EE6" w:rsidP="00C541A6">
            <w:pPr>
              <w:spacing w:after="60"/>
              <w:jc w:val="both"/>
              <w:outlineLvl w:val="0"/>
              <w:rPr>
                <w:rFonts w:cs="Times New Roman"/>
                <w:i/>
                <w:sz w:val="22"/>
              </w:rPr>
            </w:pPr>
            <w:r w:rsidRPr="009F7894">
              <w:rPr>
                <w:rFonts w:cs="Times New Roman"/>
                <w:i/>
                <w:sz w:val="22"/>
              </w:rPr>
              <w:t xml:space="preserve">L’objectif </w:t>
            </w:r>
            <w:r w:rsidR="00E5577F" w:rsidRPr="009F7894">
              <w:rPr>
                <w:rFonts w:cs="Times New Roman"/>
                <w:i/>
                <w:sz w:val="22"/>
              </w:rPr>
              <w:t>est de sensibiliser le</w:t>
            </w:r>
            <w:r w:rsidR="00A14166" w:rsidRPr="009F7894">
              <w:rPr>
                <w:rFonts w:cs="Times New Roman"/>
                <w:i/>
                <w:sz w:val="22"/>
              </w:rPr>
              <w:t>s</w:t>
            </w:r>
            <w:r w:rsidR="00E5577F" w:rsidRPr="009F7894">
              <w:rPr>
                <w:rFonts w:cs="Times New Roman"/>
                <w:i/>
                <w:sz w:val="22"/>
              </w:rPr>
              <w:t xml:space="preserve"> participant</w:t>
            </w:r>
            <w:r w:rsidR="00A14166" w:rsidRPr="009F7894">
              <w:rPr>
                <w:rFonts w:cs="Times New Roman"/>
                <w:i/>
                <w:sz w:val="22"/>
              </w:rPr>
              <w:t>s à la gestion d’entreprise et aux progiciels de gestions intégrés.</w:t>
            </w:r>
            <w:r w:rsidRPr="009F7894">
              <w:rPr>
                <w:rFonts w:cs="Times New Roman"/>
                <w:i/>
                <w:sz w:val="22"/>
              </w:rPr>
              <w:t xml:space="preserve"> En effet, toutes les opérations sont effectuées grâce à l’outil informatique.</w:t>
            </w:r>
            <w:r w:rsidR="00E5577F" w:rsidRPr="009F7894">
              <w:rPr>
                <w:rFonts w:cs="Times New Roman"/>
                <w:i/>
                <w:sz w:val="22"/>
              </w:rPr>
              <w:t xml:space="preserve"> Ainsi, </w:t>
            </w:r>
            <w:r w:rsidRPr="009F7894">
              <w:rPr>
                <w:rFonts w:cs="Times New Roman"/>
                <w:i/>
                <w:sz w:val="22"/>
              </w:rPr>
              <w:t>les participants</w:t>
            </w:r>
            <w:r w:rsidR="00E5577F" w:rsidRPr="009F7894">
              <w:rPr>
                <w:rFonts w:cs="Times New Roman"/>
                <w:i/>
                <w:sz w:val="22"/>
              </w:rPr>
              <w:t xml:space="preserve"> capitalise</w:t>
            </w:r>
            <w:r w:rsidRPr="009F7894">
              <w:rPr>
                <w:rFonts w:cs="Times New Roman"/>
                <w:i/>
                <w:sz w:val="22"/>
              </w:rPr>
              <w:t>nt</w:t>
            </w:r>
            <w:r w:rsidR="00E5577F" w:rsidRPr="009F7894">
              <w:rPr>
                <w:rFonts w:cs="Times New Roman"/>
                <w:i/>
                <w:sz w:val="22"/>
              </w:rPr>
              <w:t xml:space="preserve"> </w:t>
            </w:r>
            <w:r w:rsidRPr="009F7894">
              <w:rPr>
                <w:rFonts w:cs="Times New Roman"/>
                <w:i/>
                <w:sz w:val="22"/>
              </w:rPr>
              <w:t>sur deux axes : métier et informatique. De nos jours, ces compétences sont très recherchées dans le domaine industriel</w:t>
            </w:r>
            <w:r w:rsidR="00D053AA" w:rsidRPr="009F7894">
              <w:rPr>
                <w:rFonts w:cs="Times New Roman"/>
                <w:i/>
                <w:sz w:val="22"/>
              </w:rPr>
              <w:t>. Savoir aligner</w:t>
            </w:r>
            <w:r w:rsidR="003A3266">
              <w:rPr>
                <w:rFonts w:cs="Times New Roman"/>
                <w:i/>
                <w:sz w:val="22"/>
              </w:rPr>
              <w:t xml:space="preserve"> la</w:t>
            </w:r>
            <w:r w:rsidR="00D053AA" w:rsidRPr="009F7894">
              <w:rPr>
                <w:rFonts w:cs="Times New Roman"/>
                <w:i/>
                <w:sz w:val="22"/>
              </w:rPr>
              <w:t xml:space="preserve"> stratégie d’entreprise sur le système d’informations informatisé représente une aptitude de grande valeur.</w:t>
            </w:r>
          </w:p>
          <w:p w14:paraId="6ABB984E" w14:textId="13F1263E" w:rsidR="00E5577F" w:rsidRPr="009F7894" w:rsidRDefault="00E5577F" w:rsidP="00D053AA">
            <w:pPr>
              <w:spacing w:after="60"/>
              <w:jc w:val="both"/>
              <w:outlineLvl w:val="0"/>
              <w:rPr>
                <w:rFonts w:cs="Times New Roman"/>
                <w:i/>
                <w:sz w:val="22"/>
              </w:rPr>
            </w:pPr>
            <w:r w:rsidRPr="009F7894">
              <w:rPr>
                <w:rFonts w:cs="Times New Roman"/>
                <w:i/>
                <w:sz w:val="22"/>
              </w:rPr>
              <w:t xml:space="preserve">Afin de mener à bien ce projet, une revue </w:t>
            </w:r>
            <w:r w:rsidR="00D053AA" w:rsidRPr="009F7894">
              <w:rPr>
                <w:rFonts w:cs="Times New Roman"/>
                <w:i/>
                <w:sz w:val="22"/>
              </w:rPr>
              <w:t xml:space="preserve">rigoureuse </w:t>
            </w:r>
            <w:r w:rsidRPr="009F7894">
              <w:rPr>
                <w:rFonts w:cs="Times New Roman"/>
                <w:i/>
                <w:sz w:val="22"/>
              </w:rPr>
              <w:t xml:space="preserve">de littérature est </w:t>
            </w:r>
            <w:r w:rsidR="00D053AA" w:rsidRPr="009F7894">
              <w:rPr>
                <w:rFonts w:cs="Times New Roman"/>
                <w:i/>
                <w:sz w:val="22"/>
              </w:rPr>
              <w:t>effectuée</w:t>
            </w:r>
            <w:r w:rsidRPr="009F7894">
              <w:rPr>
                <w:rFonts w:cs="Times New Roman"/>
                <w:i/>
                <w:sz w:val="22"/>
              </w:rPr>
              <w:t xml:space="preserve"> en vue de faire un état de l’art </w:t>
            </w:r>
            <w:r w:rsidR="00D053AA" w:rsidRPr="009F7894">
              <w:rPr>
                <w:rFonts w:cs="Times New Roman"/>
                <w:i/>
                <w:sz w:val="22"/>
              </w:rPr>
              <w:t>dans le domaine des jeux sérieux</w:t>
            </w:r>
            <w:r w:rsidRPr="009F7894">
              <w:rPr>
                <w:rFonts w:cs="Times New Roman"/>
                <w:i/>
                <w:sz w:val="22"/>
              </w:rPr>
              <w:t xml:space="preserve">. </w:t>
            </w:r>
            <w:r w:rsidR="00D053AA" w:rsidRPr="009F7894">
              <w:rPr>
                <w:rFonts w:cs="Times New Roman"/>
                <w:i/>
                <w:sz w:val="22"/>
              </w:rPr>
              <w:t>Puis, l’analyse d’un jeu existant est faite afin d’identifier les enjeux et de pouvoir proposer un scénario adapté à un contexte PME</w:t>
            </w:r>
            <w:r w:rsidRPr="009F7894">
              <w:rPr>
                <w:rFonts w:cs="Times New Roman"/>
                <w:i/>
                <w:sz w:val="22"/>
              </w:rPr>
              <w:t>.</w:t>
            </w:r>
            <w:r w:rsidR="00D053AA" w:rsidRPr="009F7894">
              <w:rPr>
                <w:rFonts w:cs="Times New Roman"/>
                <w:i/>
                <w:sz w:val="22"/>
              </w:rPr>
              <w:t xml:space="preserve"> </w:t>
            </w:r>
            <w:r w:rsidRPr="009F7894">
              <w:rPr>
                <w:rFonts w:cs="Times New Roman"/>
                <w:i/>
                <w:sz w:val="22"/>
              </w:rPr>
              <w:t xml:space="preserve">Finalement, une </w:t>
            </w:r>
            <w:r w:rsidR="00D053AA" w:rsidRPr="009F7894">
              <w:rPr>
                <w:rFonts w:cs="Times New Roman"/>
                <w:i/>
                <w:sz w:val="22"/>
              </w:rPr>
              <w:t>preuve</w:t>
            </w:r>
            <w:r w:rsidRPr="009F7894">
              <w:rPr>
                <w:rFonts w:cs="Times New Roman"/>
                <w:i/>
                <w:sz w:val="22"/>
              </w:rPr>
              <w:t xml:space="preserve"> de faisabilité est </w:t>
            </w:r>
            <w:r w:rsidR="00D053AA" w:rsidRPr="009F7894">
              <w:rPr>
                <w:rFonts w:cs="Times New Roman"/>
                <w:i/>
                <w:sz w:val="22"/>
              </w:rPr>
              <w:t>réalisée</w:t>
            </w:r>
            <w:r w:rsidRPr="009F7894">
              <w:rPr>
                <w:rFonts w:cs="Times New Roman"/>
                <w:i/>
                <w:sz w:val="22"/>
              </w:rPr>
              <w:t xml:space="preserve"> </w:t>
            </w:r>
            <w:r w:rsidR="00D053AA" w:rsidRPr="009F7894">
              <w:rPr>
                <w:rFonts w:cs="Times New Roman"/>
                <w:i/>
                <w:sz w:val="22"/>
              </w:rPr>
              <w:t>sur une partie réduite du scénario développé.</w:t>
            </w:r>
          </w:p>
        </w:tc>
      </w:tr>
      <w:tr w:rsidR="00E5577F" w:rsidRPr="009F7894" w14:paraId="08C75BE7" w14:textId="77777777" w:rsidTr="00F928A5">
        <w:trPr>
          <w:trHeight w:val="1097"/>
        </w:trPr>
        <w:tc>
          <w:tcPr>
            <w:tcW w:w="1295" w:type="dxa"/>
          </w:tcPr>
          <w:p w14:paraId="4E7FED0D" w14:textId="77777777" w:rsidR="00E5577F" w:rsidRPr="009F7894" w:rsidRDefault="00E5577F" w:rsidP="00F928A5">
            <w:pPr>
              <w:spacing w:after="60"/>
              <w:outlineLvl w:val="0"/>
              <w:rPr>
                <w:rFonts w:cs="Times New Roman"/>
                <w:b/>
                <w:i/>
                <w:sz w:val="22"/>
              </w:rPr>
            </w:pPr>
            <w:r w:rsidRPr="009F7894">
              <w:rPr>
                <w:rFonts w:cs="Times New Roman"/>
                <w:b/>
                <w:i/>
                <w:sz w:val="22"/>
              </w:rPr>
              <w:t>Mots-clés</w:t>
            </w:r>
          </w:p>
        </w:tc>
        <w:tc>
          <w:tcPr>
            <w:tcW w:w="5491" w:type="dxa"/>
          </w:tcPr>
          <w:p w14:paraId="1CB5E2B8" w14:textId="57B20BC8" w:rsidR="00E5577F" w:rsidRPr="009F7894" w:rsidRDefault="00E5577F" w:rsidP="00D81E00">
            <w:pPr>
              <w:spacing w:after="60"/>
              <w:jc w:val="both"/>
              <w:outlineLvl w:val="0"/>
              <w:rPr>
                <w:rFonts w:cs="Times New Roman"/>
                <w:i/>
                <w:sz w:val="22"/>
              </w:rPr>
            </w:pPr>
            <w:r w:rsidRPr="009F7894">
              <w:rPr>
                <w:rFonts w:cs="Times New Roman"/>
                <w:i/>
                <w:sz w:val="22"/>
              </w:rPr>
              <w:t>Jeux sérieux –</w:t>
            </w:r>
            <w:r w:rsidR="00D81E00">
              <w:rPr>
                <w:rFonts w:cs="Times New Roman"/>
                <w:i/>
                <w:sz w:val="22"/>
              </w:rPr>
              <w:t xml:space="preserve"> Formation l</w:t>
            </w:r>
            <w:r w:rsidRPr="009F7894">
              <w:rPr>
                <w:rFonts w:cs="Times New Roman"/>
                <w:i/>
                <w:sz w:val="22"/>
              </w:rPr>
              <w:t xml:space="preserve">udique - Apprentissage – </w:t>
            </w:r>
            <w:r w:rsidR="00D81E00">
              <w:rPr>
                <w:rFonts w:cs="Times New Roman"/>
                <w:i/>
                <w:sz w:val="22"/>
              </w:rPr>
              <w:t>PGI</w:t>
            </w:r>
            <w:r w:rsidRPr="009F7894">
              <w:rPr>
                <w:rFonts w:cs="Times New Roman"/>
                <w:i/>
                <w:sz w:val="22"/>
              </w:rPr>
              <w:t xml:space="preserve"> – </w:t>
            </w:r>
            <w:r w:rsidR="00D81E00">
              <w:rPr>
                <w:rFonts w:cs="Times New Roman"/>
                <w:i/>
                <w:sz w:val="22"/>
              </w:rPr>
              <w:t xml:space="preserve">ERP – </w:t>
            </w:r>
            <w:r w:rsidRPr="009F7894">
              <w:rPr>
                <w:rFonts w:cs="Times New Roman"/>
                <w:i/>
                <w:sz w:val="22"/>
              </w:rPr>
              <w:t>Gestion d’entreprise – Processus –</w:t>
            </w:r>
            <w:r w:rsidR="00D053AA" w:rsidRPr="009F7894">
              <w:rPr>
                <w:rFonts w:cs="Times New Roman"/>
                <w:i/>
                <w:sz w:val="22"/>
              </w:rPr>
              <w:t xml:space="preserve"> Scénarisation </w:t>
            </w:r>
            <w:r w:rsidRPr="009F7894">
              <w:rPr>
                <w:rFonts w:cs="Times New Roman"/>
                <w:i/>
                <w:sz w:val="22"/>
              </w:rPr>
              <w:t>– Simulateur – Programmation Java – Gestion de projet</w:t>
            </w:r>
            <w:r w:rsidR="00D053AA" w:rsidRPr="009F7894">
              <w:rPr>
                <w:rFonts w:cs="Times New Roman"/>
                <w:i/>
                <w:sz w:val="22"/>
              </w:rPr>
              <w:t xml:space="preserve"> – </w:t>
            </w:r>
            <w:r w:rsidR="00D81E00">
              <w:rPr>
                <w:rFonts w:cs="Times New Roman"/>
                <w:i/>
                <w:sz w:val="22"/>
              </w:rPr>
              <w:t>Business</w:t>
            </w:r>
            <w:r w:rsidR="00D053AA" w:rsidRPr="009F7894">
              <w:rPr>
                <w:rFonts w:cs="Times New Roman"/>
                <w:i/>
                <w:sz w:val="22"/>
              </w:rPr>
              <w:t xml:space="preserve"> – Pédagogie</w:t>
            </w:r>
            <w:r w:rsidR="00D81E00">
              <w:rPr>
                <w:rFonts w:cs="Times New Roman"/>
                <w:i/>
                <w:sz w:val="22"/>
              </w:rPr>
              <w:t xml:space="preserve"> – Odoo</w:t>
            </w:r>
            <w:r w:rsidRPr="009F7894">
              <w:rPr>
                <w:rFonts w:cs="Times New Roman"/>
                <w:i/>
                <w:sz w:val="22"/>
              </w:rPr>
              <w:t>.</w:t>
            </w:r>
          </w:p>
        </w:tc>
      </w:tr>
    </w:tbl>
    <w:p w14:paraId="631D6317" w14:textId="77777777" w:rsidR="00E5577F" w:rsidRDefault="00E5577F" w:rsidP="00F2693B">
      <w:pPr>
        <w:pStyle w:val="tbnormal"/>
        <w:sectPr w:rsidR="00E5577F" w:rsidSect="00F2693B">
          <w:headerReference w:type="even" r:id="rId8"/>
          <w:headerReference w:type="first" r:id="rId9"/>
          <w:pgSz w:w="11906" w:h="16838"/>
          <w:pgMar w:top="1418" w:right="2268" w:bottom="1418" w:left="2268" w:header="709" w:footer="709" w:gutter="0"/>
          <w:cols w:space="708"/>
          <w:docGrid w:linePitch="360"/>
        </w:sectPr>
      </w:pPr>
    </w:p>
    <w:p w14:paraId="5D9C349F" w14:textId="6AD678AD" w:rsidR="00483FF3" w:rsidRDefault="00483FF3" w:rsidP="00483FF3">
      <w:pPr>
        <w:pStyle w:val="tbtitrepartie"/>
        <w:sectPr w:rsidR="00483FF3" w:rsidSect="00F2693B">
          <w:pgSz w:w="11906" w:h="16838"/>
          <w:pgMar w:top="1418" w:right="2268" w:bottom="1418" w:left="2268" w:header="709" w:footer="709" w:gutter="0"/>
          <w:cols w:space="708"/>
          <w:docGrid w:linePitch="360"/>
        </w:sectPr>
      </w:pPr>
      <w:bookmarkStart w:id="0" w:name="_Toc454297736"/>
      <w:r>
        <w:lastRenderedPageBreak/>
        <w:t>Partie</w:t>
      </w:r>
      <w:r>
        <w:br/>
      </w:r>
      <w:bookmarkEnd w:id="0"/>
      <w:proofErr w:type="spellStart"/>
      <w:r w:rsidR="0081286F">
        <w:t>Introductive</w:t>
      </w:r>
      <w:proofErr w:type="spellEnd"/>
    </w:p>
    <w:p w14:paraId="2646E145" w14:textId="77777777" w:rsidR="0049675F" w:rsidRDefault="00BF6230" w:rsidP="0049675F">
      <w:pPr>
        <w:pStyle w:val="tbhorstable"/>
      </w:pPr>
      <w:r>
        <w:lastRenderedPageBreak/>
        <w:t>Tables des matières</w:t>
      </w:r>
    </w:p>
    <w:p w14:paraId="55AE821F" w14:textId="77777777" w:rsidR="003215F4" w:rsidRDefault="00A427E3">
      <w:pPr>
        <w:pStyle w:val="TM2"/>
        <w:tabs>
          <w:tab w:val="right" w:leader="dot" w:pos="7360"/>
        </w:tabs>
        <w:rPr>
          <w:rFonts w:eastAsiaTheme="minorEastAsia" w:cstheme="minorBidi"/>
          <w:smallCaps w:val="0"/>
          <w:noProof/>
          <w:sz w:val="24"/>
          <w:szCs w:val="24"/>
          <w:lang w:val="fr-FR" w:eastAsia="fr-FR"/>
        </w:rPr>
      </w:pPr>
      <w:r>
        <w:fldChar w:fldCharType="begin"/>
      </w:r>
      <w:r>
        <w:instrText xml:space="preserve"> TOC \b PIntroduction \* MERGEFORMAT </w:instrText>
      </w:r>
      <w:r>
        <w:fldChar w:fldCharType="separate"/>
      </w:r>
      <w:r w:rsidR="003215F4">
        <w:rPr>
          <w:noProof/>
        </w:rPr>
        <w:t>Remerciements</w:t>
      </w:r>
      <w:r w:rsidR="003215F4">
        <w:rPr>
          <w:noProof/>
        </w:rPr>
        <w:tab/>
      </w:r>
      <w:r w:rsidR="003215F4">
        <w:rPr>
          <w:noProof/>
        </w:rPr>
        <w:fldChar w:fldCharType="begin"/>
      </w:r>
      <w:r w:rsidR="003215F4">
        <w:rPr>
          <w:noProof/>
        </w:rPr>
        <w:instrText xml:space="preserve"> PAGEREF _Toc455046393 \h </w:instrText>
      </w:r>
      <w:r w:rsidR="003215F4">
        <w:rPr>
          <w:noProof/>
        </w:rPr>
      </w:r>
      <w:r w:rsidR="003215F4">
        <w:rPr>
          <w:noProof/>
        </w:rPr>
        <w:fldChar w:fldCharType="separate"/>
      </w:r>
      <w:r w:rsidR="0062206C">
        <w:rPr>
          <w:noProof/>
        </w:rPr>
        <w:t>1</w:t>
      </w:r>
      <w:r w:rsidR="003215F4">
        <w:rPr>
          <w:noProof/>
        </w:rPr>
        <w:fldChar w:fldCharType="end"/>
      </w:r>
    </w:p>
    <w:p w14:paraId="22C2C192" w14:textId="77777777" w:rsidR="003215F4" w:rsidRDefault="003215F4">
      <w:pPr>
        <w:pStyle w:val="TM2"/>
        <w:tabs>
          <w:tab w:val="right" w:leader="dot" w:pos="7360"/>
        </w:tabs>
        <w:rPr>
          <w:rFonts w:eastAsiaTheme="minorEastAsia" w:cstheme="minorBidi"/>
          <w:smallCaps w:val="0"/>
          <w:noProof/>
          <w:sz w:val="24"/>
          <w:szCs w:val="24"/>
          <w:lang w:val="fr-FR" w:eastAsia="fr-FR"/>
        </w:rPr>
      </w:pPr>
      <w:r>
        <w:rPr>
          <w:noProof/>
        </w:rPr>
        <w:t>L’auteur</w:t>
      </w:r>
      <w:r>
        <w:rPr>
          <w:noProof/>
        </w:rPr>
        <w:tab/>
      </w:r>
      <w:r>
        <w:rPr>
          <w:noProof/>
        </w:rPr>
        <w:fldChar w:fldCharType="begin"/>
      </w:r>
      <w:r>
        <w:rPr>
          <w:noProof/>
        </w:rPr>
        <w:instrText xml:space="preserve"> PAGEREF _Toc455046394 \h </w:instrText>
      </w:r>
      <w:r>
        <w:rPr>
          <w:noProof/>
        </w:rPr>
      </w:r>
      <w:r>
        <w:rPr>
          <w:noProof/>
        </w:rPr>
        <w:fldChar w:fldCharType="separate"/>
      </w:r>
      <w:r w:rsidR="0062206C">
        <w:rPr>
          <w:noProof/>
        </w:rPr>
        <w:t>2</w:t>
      </w:r>
      <w:r>
        <w:rPr>
          <w:noProof/>
        </w:rPr>
        <w:fldChar w:fldCharType="end"/>
      </w:r>
    </w:p>
    <w:p w14:paraId="2488BD81" w14:textId="77777777" w:rsidR="003215F4" w:rsidRDefault="003215F4">
      <w:pPr>
        <w:pStyle w:val="TM2"/>
        <w:tabs>
          <w:tab w:val="right" w:leader="dot" w:pos="7360"/>
        </w:tabs>
        <w:rPr>
          <w:rFonts w:eastAsiaTheme="minorEastAsia" w:cstheme="minorBidi"/>
          <w:smallCaps w:val="0"/>
          <w:noProof/>
          <w:sz w:val="24"/>
          <w:szCs w:val="24"/>
          <w:lang w:val="fr-FR" w:eastAsia="fr-FR"/>
        </w:rPr>
      </w:pPr>
      <w:r>
        <w:rPr>
          <w:noProof/>
        </w:rPr>
        <w:t>Introduction</w:t>
      </w:r>
      <w:r>
        <w:rPr>
          <w:noProof/>
        </w:rPr>
        <w:tab/>
      </w:r>
      <w:r>
        <w:rPr>
          <w:noProof/>
        </w:rPr>
        <w:fldChar w:fldCharType="begin"/>
      </w:r>
      <w:r>
        <w:rPr>
          <w:noProof/>
        </w:rPr>
        <w:instrText xml:space="preserve"> PAGEREF _Toc455046395 \h </w:instrText>
      </w:r>
      <w:r>
        <w:rPr>
          <w:noProof/>
        </w:rPr>
      </w:r>
      <w:r>
        <w:rPr>
          <w:noProof/>
        </w:rPr>
        <w:fldChar w:fldCharType="separate"/>
      </w:r>
      <w:r w:rsidR="0062206C">
        <w:rPr>
          <w:noProof/>
        </w:rPr>
        <w:t>3</w:t>
      </w:r>
      <w:r>
        <w:rPr>
          <w:noProof/>
        </w:rPr>
        <w:fldChar w:fldCharType="end"/>
      </w:r>
    </w:p>
    <w:p w14:paraId="2CDAD1EF" w14:textId="77777777" w:rsidR="003215F4" w:rsidRDefault="003215F4">
      <w:pPr>
        <w:pStyle w:val="TM2"/>
        <w:tabs>
          <w:tab w:val="right" w:leader="dot" w:pos="7360"/>
        </w:tabs>
        <w:rPr>
          <w:rFonts w:eastAsiaTheme="minorEastAsia" w:cstheme="minorBidi"/>
          <w:smallCaps w:val="0"/>
          <w:noProof/>
          <w:sz w:val="24"/>
          <w:szCs w:val="24"/>
          <w:lang w:val="fr-FR" w:eastAsia="fr-FR"/>
        </w:rPr>
      </w:pPr>
      <w:r>
        <w:rPr>
          <w:noProof/>
        </w:rPr>
        <w:t>Contexte</w:t>
      </w:r>
      <w:r>
        <w:rPr>
          <w:noProof/>
        </w:rPr>
        <w:tab/>
      </w:r>
      <w:r>
        <w:rPr>
          <w:noProof/>
        </w:rPr>
        <w:fldChar w:fldCharType="begin"/>
      </w:r>
      <w:r>
        <w:rPr>
          <w:noProof/>
        </w:rPr>
        <w:instrText xml:space="preserve"> PAGEREF _Toc455046396 \h </w:instrText>
      </w:r>
      <w:r>
        <w:rPr>
          <w:noProof/>
        </w:rPr>
      </w:r>
      <w:r>
        <w:rPr>
          <w:noProof/>
        </w:rPr>
        <w:fldChar w:fldCharType="separate"/>
      </w:r>
      <w:r w:rsidR="0062206C">
        <w:rPr>
          <w:noProof/>
        </w:rPr>
        <w:t>5</w:t>
      </w:r>
      <w:r>
        <w:rPr>
          <w:noProof/>
        </w:rPr>
        <w:fldChar w:fldCharType="end"/>
      </w:r>
    </w:p>
    <w:p w14:paraId="61B49005" w14:textId="77777777" w:rsidR="003215F4" w:rsidRDefault="003215F4">
      <w:pPr>
        <w:pStyle w:val="TM2"/>
        <w:tabs>
          <w:tab w:val="right" w:leader="dot" w:pos="7360"/>
        </w:tabs>
        <w:rPr>
          <w:rFonts w:eastAsiaTheme="minorEastAsia" w:cstheme="minorBidi"/>
          <w:smallCaps w:val="0"/>
          <w:noProof/>
          <w:sz w:val="24"/>
          <w:szCs w:val="24"/>
          <w:lang w:val="fr-FR" w:eastAsia="fr-FR"/>
        </w:rPr>
      </w:pPr>
      <w:r>
        <w:rPr>
          <w:noProof/>
        </w:rPr>
        <w:t>Problématique</w:t>
      </w:r>
      <w:r>
        <w:rPr>
          <w:noProof/>
        </w:rPr>
        <w:tab/>
      </w:r>
      <w:r>
        <w:rPr>
          <w:noProof/>
        </w:rPr>
        <w:fldChar w:fldCharType="begin"/>
      </w:r>
      <w:r>
        <w:rPr>
          <w:noProof/>
        </w:rPr>
        <w:instrText xml:space="preserve"> PAGEREF _Toc455046397 \h </w:instrText>
      </w:r>
      <w:r>
        <w:rPr>
          <w:noProof/>
        </w:rPr>
      </w:r>
      <w:r>
        <w:rPr>
          <w:noProof/>
        </w:rPr>
        <w:fldChar w:fldCharType="separate"/>
      </w:r>
      <w:r w:rsidR="0062206C">
        <w:rPr>
          <w:noProof/>
        </w:rPr>
        <w:t>7</w:t>
      </w:r>
      <w:r>
        <w:rPr>
          <w:noProof/>
        </w:rPr>
        <w:fldChar w:fldCharType="end"/>
      </w:r>
    </w:p>
    <w:p w14:paraId="6705F39E" w14:textId="77777777" w:rsidR="003215F4" w:rsidRDefault="003215F4">
      <w:pPr>
        <w:pStyle w:val="TM2"/>
        <w:tabs>
          <w:tab w:val="right" w:leader="dot" w:pos="7360"/>
        </w:tabs>
        <w:rPr>
          <w:rFonts w:eastAsiaTheme="minorEastAsia" w:cstheme="minorBidi"/>
          <w:smallCaps w:val="0"/>
          <w:noProof/>
          <w:sz w:val="24"/>
          <w:szCs w:val="24"/>
          <w:lang w:val="fr-FR" w:eastAsia="fr-FR"/>
        </w:rPr>
      </w:pPr>
      <w:r>
        <w:rPr>
          <w:noProof/>
        </w:rPr>
        <w:t>Démarche</w:t>
      </w:r>
      <w:r>
        <w:rPr>
          <w:noProof/>
        </w:rPr>
        <w:tab/>
      </w:r>
      <w:r>
        <w:rPr>
          <w:noProof/>
        </w:rPr>
        <w:fldChar w:fldCharType="begin"/>
      </w:r>
      <w:r>
        <w:rPr>
          <w:noProof/>
        </w:rPr>
        <w:instrText xml:space="preserve"> PAGEREF _Toc455046398 \h </w:instrText>
      </w:r>
      <w:r>
        <w:rPr>
          <w:noProof/>
        </w:rPr>
      </w:r>
      <w:r>
        <w:rPr>
          <w:noProof/>
        </w:rPr>
        <w:fldChar w:fldCharType="separate"/>
      </w:r>
      <w:r w:rsidR="0062206C">
        <w:rPr>
          <w:noProof/>
        </w:rPr>
        <w:t>8</w:t>
      </w:r>
      <w:r>
        <w:rPr>
          <w:noProof/>
        </w:rPr>
        <w:fldChar w:fldCharType="end"/>
      </w:r>
    </w:p>
    <w:p w14:paraId="6A5FF280" w14:textId="77777777" w:rsidR="003215F4" w:rsidRDefault="003215F4">
      <w:pPr>
        <w:pStyle w:val="TM2"/>
        <w:tabs>
          <w:tab w:val="right" w:leader="dot" w:pos="7360"/>
        </w:tabs>
        <w:rPr>
          <w:rFonts w:eastAsiaTheme="minorEastAsia" w:cstheme="minorBidi"/>
          <w:smallCaps w:val="0"/>
          <w:noProof/>
          <w:sz w:val="24"/>
          <w:szCs w:val="24"/>
          <w:lang w:val="fr-FR" w:eastAsia="fr-FR"/>
        </w:rPr>
      </w:pPr>
      <w:r>
        <w:rPr>
          <w:noProof/>
        </w:rPr>
        <w:t>Équipe</w:t>
      </w:r>
      <w:r>
        <w:rPr>
          <w:noProof/>
        </w:rPr>
        <w:tab/>
      </w:r>
      <w:r>
        <w:rPr>
          <w:noProof/>
        </w:rPr>
        <w:fldChar w:fldCharType="begin"/>
      </w:r>
      <w:r>
        <w:rPr>
          <w:noProof/>
        </w:rPr>
        <w:instrText xml:space="preserve"> PAGEREF _Toc455046399 \h </w:instrText>
      </w:r>
      <w:r>
        <w:rPr>
          <w:noProof/>
        </w:rPr>
      </w:r>
      <w:r>
        <w:rPr>
          <w:noProof/>
        </w:rPr>
        <w:fldChar w:fldCharType="separate"/>
      </w:r>
      <w:r w:rsidR="0062206C">
        <w:rPr>
          <w:noProof/>
        </w:rPr>
        <w:t>8</w:t>
      </w:r>
      <w:r>
        <w:rPr>
          <w:noProof/>
        </w:rPr>
        <w:fldChar w:fldCharType="end"/>
      </w:r>
    </w:p>
    <w:p w14:paraId="7ACEEE0F" w14:textId="171C962C" w:rsidR="00A427E3" w:rsidRDefault="00A427E3" w:rsidP="00AA4B12">
      <w:pPr>
        <w:pStyle w:val="tbnormal"/>
      </w:pPr>
      <w:r>
        <w:fldChar w:fldCharType="end"/>
      </w:r>
    </w:p>
    <w:p w14:paraId="427182A0" w14:textId="77777777" w:rsidR="0049675F" w:rsidRDefault="0049675F" w:rsidP="00AA4B12">
      <w:pPr>
        <w:pStyle w:val="tbnormal"/>
        <w:sectPr w:rsidR="0049675F" w:rsidSect="00F2693B">
          <w:pgSz w:w="11906" w:h="16838"/>
          <w:pgMar w:top="1418" w:right="2268" w:bottom="1418" w:left="2268" w:header="709" w:footer="709" w:gutter="0"/>
          <w:cols w:space="708"/>
          <w:docGrid w:linePitch="360"/>
        </w:sectPr>
      </w:pPr>
    </w:p>
    <w:p w14:paraId="424E8089" w14:textId="5497112D" w:rsidR="001E03C2" w:rsidRDefault="00995876" w:rsidP="0081286F">
      <w:pPr>
        <w:pStyle w:val="tbtitre1"/>
      </w:pPr>
      <w:bookmarkStart w:id="1" w:name="_Toc455046393"/>
      <w:bookmarkStart w:id="2" w:name="PIntroduction"/>
      <w:r>
        <w:lastRenderedPageBreak/>
        <w:t>[</w:t>
      </w:r>
      <w:proofErr w:type="gramStart"/>
      <w:r>
        <w:t>new</w:t>
      </w:r>
      <w:proofErr w:type="gramEnd"/>
      <w:r>
        <w:t xml:space="preserve">] </w:t>
      </w:r>
      <w:r w:rsidR="001E03C2">
        <w:t>Remerciements</w:t>
      </w:r>
      <w:bookmarkEnd w:id="1"/>
    </w:p>
    <w:p w14:paraId="06D794B4" w14:textId="2C17B3E9" w:rsidR="001E03C2" w:rsidRDefault="00995876" w:rsidP="001E03C2">
      <w:pPr>
        <w:pStyle w:val="tbnormal"/>
      </w:pPr>
      <w:r>
        <w:t xml:space="preserve">Des remerciements doivent être faits à toutes les personnes qui ont </w:t>
      </w:r>
      <w:r w:rsidR="00C67675">
        <w:t>contribués</w:t>
      </w:r>
      <w:r>
        <w:t xml:space="preserve"> de près ou de loin à la réalisation de ce travail.</w:t>
      </w:r>
    </w:p>
    <w:p w14:paraId="4F30436D" w14:textId="11BE0574" w:rsidR="006830CB" w:rsidRDefault="00C67675" w:rsidP="001E03C2">
      <w:pPr>
        <w:pStyle w:val="tbnormal"/>
      </w:pPr>
      <w:r>
        <w:t xml:space="preserve">Monsieur </w:t>
      </w:r>
      <w:r w:rsidRPr="00D8257A">
        <w:rPr>
          <w:b/>
        </w:rPr>
        <w:t xml:space="preserve">Boris </w:t>
      </w:r>
      <w:proofErr w:type="spellStart"/>
      <w:r w:rsidRPr="00D8257A">
        <w:rPr>
          <w:b/>
        </w:rPr>
        <w:t>Fritscher</w:t>
      </w:r>
      <w:proofErr w:type="spellEnd"/>
      <w:r w:rsidR="00277AB7">
        <w:rPr>
          <w:b/>
        </w:rPr>
        <w:t>,</w:t>
      </w:r>
    </w:p>
    <w:p w14:paraId="245DBD8D" w14:textId="09978ED5" w:rsidR="00C67675" w:rsidRPr="00736724" w:rsidRDefault="00C67675" w:rsidP="001E03C2">
      <w:pPr>
        <w:pStyle w:val="tbnormal"/>
        <w:rPr>
          <w:i/>
        </w:rPr>
      </w:pPr>
      <w:r w:rsidRPr="00736724">
        <w:rPr>
          <w:i/>
        </w:rPr>
        <w:t>Pour son soutient quotidien, ses recommandations, ses nombreux retours et les pistes nécessaires à la bonne conduite du travail qui l’a fourni.</w:t>
      </w:r>
    </w:p>
    <w:p w14:paraId="587E5976" w14:textId="41E3E0EC" w:rsidR="006830CB" w:rsidRDefault="00C67675" w:rsidP="001E03C2">
      <w:pPr>
        <w:pStyle w:val="tbnormal"/>
      </w:pPr>
      <w:r>
        <w:t xml:space="preserve">Monsieur </w:t>
      </w:r>
      <w:r w:rsidRPr="00D8257A">
        <w:rPr>
          <w:b/>
        </w:rPr>
        <w:t xml:space="preserve">Do Santo </w:t>
      </w:r>
      <w:proofErr w:type="spellStart"/>
      <w:r w:rsidRPr="00D8257A">
        <w:rPr>
          <w:b/>
        </w:rPr>
        <w:t>Alessio</w:t>
      </w:r>
      <w:proofErr w:type="spellEnd"/>
      <w:r w:rsidR="00277AB7">
        <w:rPr>
          <w:b/>
        </w:rPr>
        <w:t>,</w:t>
      </w:r>
    </w:p>
    <w:p w14:paraId="74BCCF4E" w14:textId="023AF038" w:rsidR="00C67675" w:rsidRPr="00736724" w:rsidRDefault="00C67675" w:rsidP="001E03C2">
      <w:pPr>
        <w:pStyle w:val="tbnormal"/>
        <w:rPr>
          <w:i/>
        </w:rPr>
      </w:pPr>
      <w:r w:rsidRPr="00736724">
        <w:rPr>
          <w:i/>
        </w:rPr>
        <w:t>Pour ses retours constructifs sur la réalisation du Poster Session et sur la soutenance à blanc du mardi 14 juin 2016.</w:t>
      </w:r>
    </w:p>
    <w:p w14:paraId="135966E9" w14:textId="5E3896E6" w:rsidR="006830CB" w:rsidRDefault="00C67675" w:rsidP="001E03C2">
      <w:pPr>
        <w:pStyle w:val="tbnormal"/>
      </w:pPr>
      <w:r>
        <w:t xml:space="preserve">Monsieur </w:t>
      </w:r>
      <w:r w:rsidRPr="00D8257A">
        <w:rPr>
          <w:b/>
        </w:rPr>
        <w:t xml:space="preserve">Bertrand </w:t>
      </w:r>
      <w:proofErr w:type="spellStart"/>
      <w:r w:rsidRPr="00D8257A">
        <w:rPr>
          <w:b/>
        </w:rPr>
        <w:t>Loison</w:t>
      </w:r>
      <w:proofErr w:type="spellEnd"/>
      <w:r w:rsidR="00277AB7">
        <w:rPr>
          <w:b/>
        </w:rPr>
        <w:t>,</w:t>
      </w:r>
    </w:p>
    <w:p w14:paraId="08ABEA80" w14:textId="67CDABE5" w:rsidR="00C67675" w:rsidRPr="00736724" w:rsidRDefault="00D8257A" w:rsidP="001E03C2">
      <w:pPr>
        <w:pStyle w:val="tbnormal"/>
        <w:rPr>
          <w:i/>
        </w:rPr>
      </w:pPr>
      <w:r w:rsidRPr="00736724">
        <w:rPr>
          <w:i/>
        </w:rPr>
        <w:t>Pour avoir apporté une vision statistique sur l’algorithme utilisé pour les ventes.</w:t>
      </w:r>
    </w:p>
    <w:p w14:paraId="06FBC6E7" w14:textId="3C01D53D" w:rsidR="006830CB" w:rsidRDefault="00C67675" w:rsidP="001E03C2">
      <w:pPr>
        <w:pStyle w:val="tbnormal"/>
      </w:pPr>
      <w:r>
        <w:t xml:space="preserve">Monsieur </w:t>
      </w:r>
      <w:r w:rsidRPr="00D8257A">
        <w:rPr>
          <w:b/>
        </w:rPr>
        <w:t xml:space="preserve">Cédric </w:t>
      </w:r>
      <w:proofErr w:type="spellStart"/>
      <w:r w:rsidRPr="00D8257A">
        <w:rPr>
          <w:b/>
        </w:rPr>
        <w:t>Gaspoz</w:t>
      </w:r>
      <w:proofErr w:type="spellEnd"/>
      <w:r w:rsidR="00277AB7">
        <w:rPr>
          <w:b/>
        </w:rPr>
        <w:t>,</w:t>
      </w:r>
    </w:p>
    <w:p w14:paraId="6FC73DA9" w14:textId="040A48FD" w:rsidR="00C67675" w:rsidRPr="00736724" w:rsidRDefault="00C67675" w:rsidP="001E03C2">
      <w:pPr>
        <w:pStyle w:val="tbnormal"/>
        <w:rPr>
          <w:i/>
        </w:rPr>
      </w:pPr>
      <w:r w:rsidRPr="00736724">
        <w:rPr>
          <w:i/>
        </w:rPr>
        <w:t xml:space="preserve">Pour ses retours constructifs sur la soutenance à </w:t>
      </w:r>
      <w:proofErr w:type="spellStart"/>
      <w:r w:rsidRPr="00736724">
        <w:rPr>
          <w:i/>
        </w:rPr>
        <w:t>blan</w:t>
      </w:r>
      <w:proofErr w:type="spellEnd"/>
      <w:r w:rsidRPr="00736724">
        <w:rPr>
          <w:i/>
        </w:rPr>
        <w:t xml:space="preserve"> du mardi 14 juin 2016 et pour avoir mis à disposition les chiffres financiers inhérents à l’acquisition de la solution ERPSim.</w:t>
      </w:r>
    </w:p>
    <w:p w14:paraId="73BF6262" w14:textId="2D5E5D47" w:rsidR="006830CB" w:rsidRDefault="00C67675" w:rsidP="001E03C2">
      <w:pPr>
        <w:pStyle w:val="tbnormal"/>
      </w:pPr>
      <w:r>
        <w:t xml:space="preserve">Madame </w:t>
      </w:r>
      <w:r w:rsidRPr="00D8257A">
        <w:rPr>
          <w:b/>
        </w:rPr>
        <w:t xml:space="preserve">Mélanie </w:t>
      </w:r>
      <w:proofErr w:type="spellStart"/>
      <w:r w:rsidRPr="00D8257A">
        <w:rPr>
          <w:b/>
        </w:rPr>
        <w:t>Donzé</w:t>
      </w:r>
      <w:proofErr w:type="spellEnd"/>
      <w:r w:rsidR="00277AB7">
        <w:rPr>
          <w:b/>
        </w:rPr>
        <w:t>,</w:t>
      </w:r>
    </w:p>
    <w:p w14:paraId="2BACCDC3" w14:textId="102E4589" w:rsidR="00C67675" w:rsidRPr="00736724" w:rsidRDefault="00D8257A" w:rsidP="001E03C2">
      <w:pPr>
        <w:pStyle w:val="tbnormal"/>
        <w:rPr>
          <w:i/>
        </w:rPr>
      </w:pPr>
      <w:r w:rsidRPr="00736724">
        <w:rPr>
          <w:i/>
        </w:rPr>
        <w:t>Pour son aide sur les aspects économiques et sa relecture et correction orthographique de l’ouvrage.</w:t>
      </w:r>
    </w:p>
    <w:p w14:paraId="17706448" w14:textId="6DDD938B" w:rsidR="001E03C2" w:rsidRDefault="001E03C2" w:rsidP="001E03C2">
      <w:pPr>
        <w:pStyle w:val="tbnormal"/>
      </w:pPr>
      <w:r>
        <w:br w:type="page"/>
      </w:r>
    </w:p>
    <w:p w14:paraId="1D02CDD7" w14:textId="58A5EDD2" w:rsidR="00FA2637" w:rsidRDefault="00FA2637" w:rsidP="0081286F">
      <w:pPr>
        <w:pStyle w:val="tbtitre1"/>
      </w:pPr>
      <w:bookmarkStart w:id="3" w:name="_Toc455046394"/>
      <w:r>
        <w:lastRenderedPageBreak/>
        <w:t>L’auteur</w:t>
      </w:r>
      <w:bookmarkEnd w:id="3"/>
    </w:p>
    <w:p w14:paraId="7B8CD04E" w14:textId="76B67D71" w:rsidR="00725278" w:rsidRDefault="00FA2637" w:rsidP="00FA2637">
      <w:pPr>
        <w:pStyle w:val="tbnormal"/>
      </w:pPr>
      <w:r>
        <w:t>Anthony Tomat</w:t>
      </w:r>
      <w:r w:rsidR="003A3266">
        <w:t>,</w:t>
      </w:r>
      <w:r>
        <w:t xml:space="preserve"> 27 ans, </w:t>
      </w:r>
      <w:r w:rsidR="00CD22A9">
        <w:t>a</w:t>
      </w:r>
      <w:r w:rsidR="00E738BD">
        <w:t xml:space="preserve"> débuté l’informatique </w:t>
      </w:r>
      <w:r w:rsidR="006B3FAC">
        <w:t>en obte</w:t>
      </w:r>
      <w:r w:rsidR="003A3266">
        <w:t>nant son</w:t>
      </w:r>
      <w:r w:rsidR="006B3FAC">
        <w:t xml:space="preserve"> certificat fédéral de capacité en 2008.</w:t>
      </w:r>
      <w:r>
        <w:t xml:space="preserve"> </w:t>
      </w:r>
      <w:r w:rsidR="00E738BD">
        <w:t>Puis</w:t>
      </w:r>
      <w:r w:rsidR="00EB2867">
        <w:t xml:space="preserve">, </w:t>
      </w:r>
      <w:r w:rsidR="006B3FAC">
        <w:t>il a</w:t>
      </w:r>
      <w:r w:rsidR="00E738BD">
        <w:t xml:space="preserve"> continué à </w:t>
      </w:r>
      <w:r w:rsidR="006B3FAC">
        <w:t>se</w:t>
      </w:r>
      <w:r w:rsidR="00E738BD">
        <w:t xml:space="preserve"> former pour obtenir un diplôme </w:t>
      </w:r>
      <w:r w:rsidR="00EB2867">
        <w:t xml:space="preserve">de technicien </w:t>
      </w:r>
      <w:r w:rsidR="003A3266">
        <w:t>ES en informatique</w:t>
      </w:r>
      <w:r w:rsidR="006B3FAC">
        <w:t xml:space="preserve"> qu’il a acquis en 2010.</w:t>
      </w:r>
      <w:r w:rsidR="00850B93">
        <w:t xml:space="preserve"> </w:t>
      </w:r>
      <w:r w:rsidR="00E738BD">
        <w:t xml:space="preserve">Suite à cela, </w:t>
      </w:r>
      <w:r w:rsidR="006B3FAC">
        <w:t>il travaille</w:t>
      </w:r>
      <w:r w:rsidR="00E738BD">
        <w:t xml:space="preserve"> durant 3 années en tant qu’administrateur système pour u</w:t>
      </w:r>
      <w:r w:rsidR="00725278">
        <w:t>n grand groupe horloger Suisse.</w:t>
      </w:r>
    </w:p>
    <w:p w14:paraId="097CE9C7" w14:textId="51F74E10" w:rsidR="00725278" w:rsidRDefault="00853F1C" w:rsidP="00FA2637">
      <w:pPr>
        <w:pStyle w:val="tbnormal"/>
      </w:pPr>
      <w:r>
        <w:t xml:space="preserve">Durant son activité professionnelle </w:t>
      </w:r>
      <w:r w:rsidR="006B3FAC">
        <w:t>quotidien</w:t>
      </w:r>
      <w:r>
        <w:t>ne</w:t>
      </w:r>
      <w:r w:rsidR="006B3FAC">
        <w:t xml:space="preserve"> axé</w:t>
      </w:r>
      <w:r>
        <w:t>e principalement en informatique</w:t>
      </w:r>
      <w:r w:rsidR="006B3FAC">
        <w:t xml:space="preserve"> technique, il prend conscience avec intérêt qu’autour de lui tout un monde lié à la gestion et au </w:t>
      </w:r>
      <w:r w:rsidR="00EB2867">
        <w:t xml:space="preserve">business </w:t>
      </w:r>
      <w:r w:rsidR="006B3FAC">
        <w:t>existe et touche de près</w:t>
      </w:r>
      <w:r w:rsidR="00E738BD">
        <w:t xml:space="preserve"> </w:t>
      </w:r>
      <w:r>
        <w:t>son domaine</w:t>
      </w:r>
      <w:r w:rsidR="006B3FAC">
        <w:t>. Ces constatations le pousse</w:t>
      </w:r>
      <w:r w:rsidR="003A3266">
        <w:t>nt</w:t>
      </w:r>
      <w:r w:rsidR="006B3FAC">
        <w:t xml:space="preserve"> à entreprendre une réorientation.</w:t>
      </w:r>
      <w:r w:rsidR="00850B93">
        <w:t xml:space="preserve"> </w:t>
      </w:r>
      <w:r w:rsidR="006B3FAC">
        <w:t xml:space="preserve">Réorientation qu’il débute en 2013 à </w:t>
      </w:r>
      <w:r w:rsidR="00E738BD">
        <w:t>la Haute E</w:t>
      </w:r>
      <w:r w:rsidR="006B3FAC">
        <w:t>cole de Gestion Arc à Neuchâtel.</w:t>
      </w:r>
    </w:p>
    <w:p w14:paraId="002A039D" w14:textId="65FB5CFA" w:rsidR="006E073A" w:rsidRDefault="00E738BD" w:rsidP="00FA2637">
      <w:pPr>
        <w:pStyle w:val="tbnormal"/>
      </w:pPr>
      <w:r>
        <w:t xml:space="preserve">Puis trois années </w:t>
      </w:r>
      <w:r w:rsidR="006B3FAC">
        <w:t xml:space="preserve">passent et l’amène à rédiger ce travail qui représente pour lui </w:t>
      </w:r>
      <w:r w:rsidR="00FA2637">
        <w:t xml:space="preserve">la dernière ligne </w:t>
      </w:r>
      <w:r w:rsidR="00EB2867">
        <w:t>droite d’un long chemin menant à l’obtention d</w:t>
      </w:r>
      <w:r w:rsidR="00FA2637">
        <w:t xml:space="preserve">u </w:t>
      </w:r>
      <w:r w:rsidR="00853F1C">
        <w:t xml:space="preserve">titre de </w:t>
      </w:r>
      <w:r w:rsidR="00FA2637">
        <w:t>Bache</w:t>
      </w:r>
      <w:r>
        <w:t>lor</w:t>
      </w:r>
      <w:r w:rsidR="00853F1C">
        <w:t xml:space="preserve"> en informatique de gestion</w:t>
      </w:r>
      <w:r>
        <w:t>.</w:t>
      </w:r>
      <w:r w:rsidR="006E073A">
        <w:br w:type="page"/>
      </w:r>
    </w:p>
    <w:p w14:paraId="40E06D26" w14:textId="7CC81EA5" w:rsidR="0081286F" w:rsidRDefault="0081286F" w:rsidP="0081286F">
      <w:pPr>
        <w:pStyle w:val="tbtitre1"/>
      </w:pPr>
      <w:bookmarkStart w:id="4" w:name="_Toc455046395"/>
      <w:r>
        <w:lastRenderedPageBreak/>
        <w:t>Introduction</w:t>
      </w:r>
      <w:bookmarkEnd w:id="4"/>
    </w:p>
    <w:p w14:paraId="277F80BF" w14:textId="1B72A0FA" w:rsidR="003F3935" w:rsidRPr="003F3935" w:rsidRDefault="009C7E38" w:rsidP="00BC4C3A">
      <w:pPr>
        <w:pStyle w:val="tbnormal"/>
        <w:rPr>
          <w:i/>
          <w:sz w:val="32"/>
        </w:rPr>
      </w:pPr>
      <w:r w:rsidRPr="003F3935">
        <w:rPr>
          <w:i/>
          <w:sz w:val="32"/>
        </w:rPr>
        <w:t>« L’opposé du jeu n’est pas le sérieux mais la réalité »</w:t>
      </w:r>
    </w:p>
    <w:p w14:paraId="03196820" w14:textId="79AF83A3" w:rsidR="009C7E38" w:rsidRPr="00F67BA5" w:rsidRDefault="009C7E38" w:rsidP="003F3935">
      <w:pPr>
        <w:pStyle w:val="tbnormal"/>
        <w:spacing w:before="0" w:after="180"/>
        <w:jc w:val="right"/>
        <w:rPr>
          <w:sz w:val="21"/>
        </w:rPr>
      </w:pPr>
      <w:r w:rsidRPr="00F67BA5">
        <w:rPr>
          <w:sz w:val="21"/>
        </w:rPr>
        <w:t>(Sigmund Freud</w:t>
      </w:r>
      <w:r w:rsidR="00F67BA5" w:rsidRPr="00F67BA5">
        <w:rPr>
          <w:sz w:val="21"/>
        </w:rPr>
        <w:t>, 1856 – 1939</w:t>
      </w:r>
      <w:r w:rsidR="003A3266">
        <w:rPr>
          <w:rStyle w:val="Appelnotedebasdep"/>
        </w:rPr>
        <w:footnoteReference w:id="1"/>
      </w:r>
      <w:r w:rsidRPr="00F67BA5">
        <w:rPr>
          <w:sz w:val="21"/>
        </w:rPr>
        <w:t>)</w:t>
      </w:r>
    </w:p>
    <w:p w14:paraId="68E623FA" w14:textId="4A684195" w:rsidR="003F3935" w:rsidRDefault="005523F0" w:rsidP="00AA4B12">
      <w:pPr>
        <w:pStyle w:val="tbnormal"/>
      </w:pPr>
      <w:r>
        <w:t xml:space="preserve">Cette citation </w:t>
      </w:r>
      <w:r w:rsidR="00DE32AC">
        <w:t xml:space="preserve">est </w:t>
      </w:r>
      <w:r w:rsidR="00BC4C3A">
        <w:t xml:space="preserve">fortement liée </w:t>
      </w:r>
      <w:r>
        <w:t xml:space="preserve">à la thématique de ce travail, les jeux sérieux. </w:t>
      </w:r>
      <w:r w:rsidR="002C5F99">
        <w:t>E</w:t>
      </w:r>
      <w:r>
        <w:t xml:space="preserve">lle apporte beaucoup de sens. En effet, ce qu’il doit en être </w:t>
      </w:r>
      <w:r w:rsidR="002C5F99">
        <w:t xml:space="preserve">compris </w:t>
      </w:r>
      <w:r>
        <w:t xml:space="preserve">est que les jeux ne sont pas uniquement destinés </w:t>
      </w:r>
      <w:r w:rsidR="002C5F99">
        <w:t>à des activités dont l’unique but est de s’amuser</w:t>
      </w:r>
      <w:r w:rsidR="00F67BA5">
        <w:t>. Lorsqu’ils sont employés pour la bonne cause, ils peuvent devenir source d’apprentissage et d’apports non-négligeable</w:t>
      </w:r>
      <w:r w:rsidR="003A3266">
        <w:t>s</w:t>
      </w:r>
      <w:r w:rsidR="00F67BA5">
        <w:t xml:space="preserve"> pour le développement d’une personne. « Un jeu</w:t>
      </w:r>
      <w:r w:rsidR="00DE32AC">
        <w:t>,</w:t>
      </w:r>
      <w:r w:rsidR="00F67BA5">
        <w:t xml:space="preserve"> c’est sérieux</w:t>
      </w:r>
      <w:r w:rsidR="00CD2542">
        <w:t> ! C</w:t>
      </w:r>
      <w:r w:rsidR="00DE32AC">
        <w:t>ar lorsque nous sommes de</w:t>
      </w:r>
      <w:r w:rsidR="00F67BA5">
        <w:t xml:space="preserve"> petits enfants, tous les progrès et les apprentissages, nous les faisons au travers de méthodes ludiques. On découvre en s’amusant et on a envie d’</w:t>
      </w:r>
      <w:r w:rsidR="00CD2542">
        <w:t xml:space="preserve">en </w:t>
      </w:r>
      <w:r w:rsidR="00F67BA5">
        <w:t>apprendre d’avantage »</w:t>
      </w:r>
      <w:r w:rsidR="003A3266">
        <w:rPr>
          <w:rStyle w:val="Appelnotedebasdep"/>
        </w:rPr>
        <w:footnoteReference w:id="2"/>
      </w:r>
      <w:r w:rsidR="00F67BA5">
        <w:t xml:space="preserve"> </w:t>
      </w:r>
      <w:r w:rsidR="00CD2542">
        <w:t xml:space="preserve">repris d’une citation de Madame </w:t>
      </w:r>
      <w:r w:rsidR="003A3266">
        <w:t xml:space="preserve">Chantal </w:t>
      </w:r>
      <w:r w:rsidR="00CD2542">
        <w:t xml:space="preserve">Barthélémy </w:t>
      </w:r>
      <w:r w:rsidR="003A3266">
        <w:t>Ruiz</w:t>
      </w:r>
      <w:r w:rsidR="00CD2542">
        <w:t xml:space="preserve"> </w:t>
      </w:r>
      <w:r w:rsidR="003A3266">
        <w:t>lors du salon des s</w:t>
      </w:r>
      <w:r w:rsidR="003A3266" w:rsidRPr="003A3266">
        <w:t xml:space="preserve">olutions ressources humaines </w:t>
      </w:r>
      <w:r w:rsidR="003A3266">
        <w:t>tenu</w:t>
      </w:r>
      <w:r w:rsidR="003A3266" w:rsidRPr="003A3266">
        <w:t xml:space="preserve"> à Paris </w:t>
      </w:r>
      <w:r w:rsidR="003A3266">
        <w:t xml:space="preserve">en </w:t>
      </w:r>
      <w:r w:rsidR="003A3266" w:rsidRPr="003A3266">
        <w:t>mars 2011</w:t>
      </w:r>
      <w:r w:rsidR="003A3266">
        <w:t>.</w:t>
      </w:r>
    </w:p>
    <w:p w14:paraId="1B8398D6" w14:textId="773CE8B1" w:rsidR="0003458F" w:rsidRDefault="00CD2542" w:rsidP="00AA4B12">
      <w:pPr>
        <w:pStyle w:val="tbnormal"/>
      </w:pPr>
      <w:r>
        <w:t xml:space="preserve">Après cette courte introduction au domaine du jeu et </w:t>
      </w:r>
      <w:r w:rsidR="000517DA">
        <w:t>à</w:t>
      </w:r>
      <w:r w:rsidR="00DE32AC">
        <w:t xml:space="preserve"> ces</w:t>
      </w:r>
      <w:r>
        <w:t xml:space="preserve"> bénéfices, pourquoi ne pas introduire ce type de procédé ludique dans les formations académiques ? </w:t>
      </w:r>
      <w:r w:rsidR="009A5D59">
        <w:t>Elles qui</w:t>
      </w:r>
      <w:r w:rsidR="00DE32AC">
        <w:t>,</w:t>
      </w:r>
      <w:r w:rsidR="009A5D59">
        <w:t xml:space="preserve"> souvent pâtissent d’être trop théoriques, pas assez pratiques et par conséquent ennuyeuses.</w:t>
      </w:r>
      <w:r w:rsidR="009A5D59" w:rsidRPr="009A5D59">
        <w:t xml:space="preserve"> </w:t>
      </w:r>
      <w:r w:rsidR="009A5D59">
        <w:t xml:space="preserve">Attention toutefois à ne pas prendre ces dires comme </w:t>
      </w:r>
      <w:r w:rsidR="00DE32AC">
        <w:t>des</w:t>
      </w:r>
      <w:r w:rsidR="009A5D59">
        <w:t xml:space="preserve"> acte</w:t>
      </w:r>
      <w:r w:rsidR="00DE32AC">
        <w:t>s</w:t>
      </w:r>
      <w:r w:rsidR="009A5D59">
        <w:t xml:space="preserve"> de discréditation envers les formations traditionnelles. Le but étant de soulever une problématique et </w:t>
      </w:r>
      <w:r w:rsidR="00DE32AC">
        <w:t>par ce travail, lui</w:t>
      </w:r>
      <w:r w:rsidR="009A5D59">
        <w:t xml:space="preserve"> apporter un élément de réponse</w:t>
      </w:r>
      <w:r w:rsidR="0003458F">
        <w:t>.</w:t>
      </w:r>
    </w:p>
    <w:p w14:paraId="76E8873D" w14:textId="3532FB07" w:rsidR="001E764C" w:rsidRDefault="00DE32AC" w:rsidP="00AA4B12">
      <w:pPr>
        <w:pStyle w:val="tbnormal"/>
      </w:pPr>
      <w:r>
        <w:t>Une partie de c</w:t>
      </w:r>
      <w:r w:rsidR="009A5D59">
        <w:t xml:space="preserve">ette </w:t>
      </w:r>
      <w:r w:rsidR="00CD2542">
        <w:t>réponse</w:t>
      </w:r>
      <w:r w:rsidR="009A5D59">
        <w:t xml:space="preserve"> peut être trouvée dans </w:t>
      </w:r>
      <w:r>
        <w:t>ERPSim</w:t>
      </w:r>
      <w:r w:rsidR="00CD2542">
        <w:t>. Ce jeu sérieux a été développé en 2004 au Canada. Plus précisément à la Haute Ecole de Commerce de Montréal, par une équipe de chercheur et professeur</w:t>
      </w:r>
      <w:r w:rsidR="00CD2542">
        <w:rPr>
          <w:rStyle w:val="Appelnotedebasdep"/>
        </w:rPr>
        <w:footnoteReference w:id="3"/>
      </w:r>
      <w:r w:rsidR="00CD2542">
        <w:t xml:space="preserve">. Ce jeu propose de rendre l’apprentissage à la gestion d’entreprise </w:t>
      </w:r>
      <w:r w:rsidR="002C572B">
        <w:t xml:space="preserve">pilotée par PGI </w:t>
      </w:r>
      <w:r w:rsidR="00CD2542">
        <w:t>plus ludique qu’auparavant</w:t>
      </w:r>
      <w:r w:rsidR="000517DA">
        <w:t xml:space="preserve"> avec les formations traditionnelles</w:t>
      </w:r>
      <w:r w:rsidR="00CD2542">
        <w:t xml:space="preserve">. </w:t>
      </w:r>
      <w:r w:rsidR="002C572B">
        <w:t xml:space="preserve">Ce qui semble être de grande </w:t>
      </w:r>
      <w:r w:rsidR="009A5D59">
        <w:t>importance</w:t>
      </w:r>
      <w:r w:rsidR="002C572B">
        <w:t xml:space="preserve"> quand on prend en considération qu’« u</w:t>
      </w:r>
      <w:r w:rsidR="002C572B" w:rsidRPr="00AA4B12">
        <w:t>n quart des sociétés utilise un progiciel de gestion intégré pour partager automatiquement l'information en interne</w:t>
      </w:r>
      <w:r w:rsidR="002C572B">
        <w:t> »</w:t>
      </w:r>
      <w:r w:rsidR="002C572B">
        <w:rPr>
          <w:rStyle w:val="Appelnotedebasdep"/>
        </w:rPr>
        <w:footnoteReference w:id="4"/>
      </w:r>
      <w:r w:rsidR="002C572B">
        <w:t xml:space="preserve">. </w:t>
      </w:r>
      <w:r>
        <w:t>ERPSim</w:t>
      </w:r>
      <w:r w:rsidR="00234725">
        <w:t xml:space="preserve"> se décline en plusieurs versions qui </w:t>
      </w:r>
      <w:r w:rsidR="00CD2542">
        <w:t>permet</w:t>
      </w:r>
      <w:r w:rsidR="00234725">
        <w:t>tent</w:t>
      </w:r>
      <w:r w:rsidR="00CD2542">
        <w:t xml:space="preserve"> d’exerc</w:t>
      </w:r>
      <w:r w:rsidR="00A743D3">
        <w:t>er les participants au travers</w:t>
      </w:r>
      <w:r w:rsidR="000517DA">
        <w:t xml:space="preserve"> de</w:t>
      </w:r>
      <w:r w:rsidR="00A743D3">
        <w:t xml:space="preserve"> </w:t>
      </w:r>
      <w:r w:rsidR="00234725">
        <w:t>différents</w:t>
      </w:r>
      <w:r w:rsidR="00A743D3">
        <w:t xml:space="preserve"> scénarios. Le but de cette diversification est d’</w:t>
      </w:r>
      <w:r w:rsidR="001E764C">
        <w:t>entrainer</w:t>
      </w:r>
      <w:r w:rsidR="00A743D3">
        <w:t xml:space="preserve"> </w:t>
      </w:r>
      <w:r w:rsidR="00234725">
        <w:t>des profils disparates</w:t>
      </w:r>
      <w:r w:rsidR="000517DA">
        <w:t xml:space="preserve"> allant des économistes, aux</w:t>
      </w:r>
      <w:r w:rsidR="001E764C">
        <w:t xml:space="preserve"> analystes métier </w:t>
      </w:r>
      <w:r w:rsidR="000517DA">
        <w:t>ainsi qu’aux</w:t>
      </w:r>
      <w:r w:rsidR="00234725">
        <w:t xml:space="preserve"> </w:t>
      </w:r>
      <w:r w:rsidR="000517DA">
        <w:t>informaticiens de gestion. T</w:t>
      </w:r>
      <w:r w:rsidR="001E764C">
        <w:t>ous peuvent tirer</w:t>
      </w:r>
      <w:r w:rsidR="002C572B">
        <w:t xml:space="preserve"> les bénéfices de ce jeu et </w:t>
      </w:r>
      <w:r>
        <w:t xml:space="preserve">de </w:t>
      </w:r>
      <w:r w:rsidR="002C572B">
        <w:t>ses scénarios.</w:t>
      </w:r>
    </w:p>
    <w:p w14:paraId="37E2163C" w14:textId="691A6601" w:rsidR="002C572B" w:rsidRDefault="002C572B" w:rsidP="00AA4B12">
      <w:pPr>
        <w:pStyle w:val="tbnormal"/>
      </w:pPr>
      <w:r>
        <w:t>Tout naturellement, la Haute Ecole de Gestion Arc à Neuchâtel s’est approprié</w:t>
      </w:r>
      <w:r w:rsidR="00DA2963">
        <w:t>e</w:t>
      </w:r>
      <w:r>
        <w:t xml:space="preserve"> </w:t>
      </w:r>
      <w:r w:rsidR="00DE32AC">
        <w:t>la</w:t>
      </w:r>
      <w:r>
        <w:t xml:space="preserve"> solution pour former ses étudiants. Ses filières en informatique de gestion ou en économie d’entreprise </w:t>
      </w:r>
      <w:r w:rsidR="00234725">
        <w:t>disposant</w:t>
      </w:r>
      <w:r>
        <w:t xml:space="preserve"> d</w:t>
      </w:r>
      <w:r w:rsidR="00234725">
        <w:t>e</w:t>
      </w:r>
      <w:r>
        <w:t xml:space="preserve"> besoins auxquels le jeu canadien peut répondre.</w:t>
      </w:r>
    </w:p>
    <w:p w14:paraId="0178283F" w14:textId="12C29ECF" w:rsidR="002962A0" w:rsidRDefault="002C572B" w:rsidP="00AA4B12">
      <w:pPr>
        <w:pStyle w:val="tbnormal"/>
      </w:pPr>
      <w:r>
        <w:t>Le</w:t>
      </w:r>
      <w:r w:rsidR="00DA2963">
        <w:t>s</w:t>
      </w:r>
      <w:r>
        <w:t xml:space="preserve"> besoin</w:t>
      </w:r>
      <w:r w:rsidR="00DA2963">
        <w:t>s</w:t>
      </w:r>
      <w:r>
        <w:t xml:space="preserve"> du marché</w:t>
      </w:r>
      <w:r w:rsidR="00234725">
        <w:t xml:space="preserve"> et </w:t>
      </w:r>
      <w:r w:rsidR="00DA2963">
        <w:t>ceux de</w:t>
      </w:r>
      <w:r w:rsidR="00234725">
        <w:t xml:space="preserve"> l’école </w:t>
      </w:r>
      <w:r>
        <w:t>identifié</w:t>
      </w:r>
      <w:r w:rsidR="00DA2963">
        <w:t>s</w:t>
      </w:r>
      <w:r>
        <w:t>, pourquoi chercher une alternative à ERPSim</w:t>
      </w:r>
      <w:r w:rsidR="00234725">
        <w:t>,</w:t>
      </w:r>
      <w:r>
        <w:t xml:space="preserve"> qui </w:t>
      </w:r>
      <w:r w:rsidR="00234725">
        <w:t xml:space="preserve">somme toute </w:t>
      </w:r>
      <w:r>
        <w:t xml:space="preserve">semble être la solution </w:t>
      </w:r>
      <w:r w:rsidR="0003458F">
        <w:t>idéale</w:t>
      </w:r>
      <w:r>
        <w:t> ?</w:t>
      </w:r>
      <w:r w:rsidR="00234725">
        <w:t xml:space="preserve"> Pour </w:t>
      </w:r>
      <w:r w:rsidR="00234725">
        <w:lastRenderedPageBreak/>
        <w:t>trois raisons. Tout d’abord, cette solution repose sur le système SAP qui ne reflète pas la demande des entreprises de la région</w:t>
      </w:r>
      <w:r w:rsidR="00DA2963">
        <w:t>. En effet, la démographie des sociétés de la région</w:t>
      </w:r>
      <w:r w:rsidR="00234725">
        <w:t xml:space="preserve"> </w:t>
      </w:r>
      <w:r w:rsidR="00DA2963">
        <w:t>est</w:t>
      </w:r>
      <w:r w:rsidR="00234725">
        <w:t xml:space="preserve"> majoritairement</w:t>
      </w:r>
      <w:r w:rsidR="00DA2963">
        <w:t xml:space="preserve"> composée</w:t>
      </w:r>
      <w:r w:rsidR="00234725">
        <w:t xml:space="preserve"> de petites, voire moyennes entreprises. Suite à cela, les scénarios simulent des entreprises avec de grands moyens et des business qui </w:t>
      </w:r>
      <w:r w:rsidR="00DA2963">
        <w:t>tendent</w:t>
      </w:r>
      <w:r w:rsidR="00234725">
        <w:t xml:space="preserve"> vers ce que l’on trouve </w:t>
      </w:r>
      <w:r w:rsidR="0003458F">
        <w:t>outre-Atlantique</w:t>
      </w:r>
      <w:r w:rsidR="00234725">
        <w:t>. Finalement, l</w:t>
      </w:r>
      <w:r w:rsidR="00DA2963">
        <w:t>e point névralgique, celui qui touche</w:t>
      </w:r>
      <w:r w:rsidR="002962A0">
        <w:t xml:space="preserve"> l’aspect financier. Cette solution est très onéreuse. Pour accéder au service, </w:t>
      </w:r>
      <w:r w:rsidR="00DE32AC">
        <w:t xml:space="preserve">il faut </w:t>
      </w:r>
      <w:r w:rsidR="0003458F">
        <w:t>s’</w:t>
      </w:r>
      <w:r w:rsidR="00D73135">
        <w:t>acquitter</w:t>
      </w:r>
      <w:r w:rsidR="002962A0">
        <w:t xml:space="preserve"> de divers</w:t>
      </w:r>
      <w:r w:rsidR="00DA2963">
        <w:t xml:space="preserve"> coûts allant de l</w:t>
      </w:r>
      <w:r w:rsidR="0003458F">
        <w:t>a location d’un accès aux</w:t>
      </w:r>
      <w:r w:rsidR="002962A0">
        <w:t xml:space="preserve"> système</w:t>
      </w:r>
      <w:r w:rsidR="0003458F">
        <w:t>s</w:t>
      </w:r>
      <w:r w:rsidR="00DA2963">
        <w:t xml:space="preserve"> SAP, à l</w:t>
      </w:r>
      <w:r w:rsidR="002962A0">
        <w:t xml:space="preserve">’utilisation des mandants SAP ERPSim et </w:t>
      </w:r>
      <w:r w:rsidR="00DA2963">
        <w:t>l’obtention des</w:t>
      </w:r>
      <w:r w:rsidR="002962A0">
        <w:t xml:space="preserve"> licen</w:t>
      </w:r>
      <w:r w:rsidR="00DA2963">
        <w:t>ces étudiantes.</w:t>
      </w:r>
    </w:p>
    <w:p w14:paraId="704BFE3B" w14:textId="7EF8E4DF" w:rsidR="002962A0" w:rsidRDefault="002962A0" w:rsidP="00AA4B12">
      <w:pPr>
        <w:pStyle w:val="tbnormal"/>
      </w:pPr>
      <w:r>
        <w:t>Force est de constater qu’ERPSim est une solution mature et hautement fonctionnelle, elle possède aussi ses désavantages. Là, ce travail prend tout son sens. Dans un futur proche, OdooSIM doit devenir une alternative « </w:t>
      </w:r>
      <w:proofErr w:type="spellStart"/>
      <w:r>
        <w:t>Swiss</w:t>
      </w:r>
      <w:proofErr w:type="spellEnd"/>
      <w:r>
        <w:t xml:space="preserve"> Made » à ERPSim. Son but étant de palier aux désavantages identifiés chez son grand frère.</w:t>
      </w:r>
    </w:p>
    <w:p w14:paraId="31547C8D" w14:textId="05D21109" w:rsidR="002962A0" w:rsidRDefault="002962A0" w:rsidP="00AA4B12">
      <w:pPr>
        <w:pStyle w:val="tbnormal"/>
      </w:pPr>
      <w:r>
        <w:t>Cependant, développer une telle solution implique énormément d’analyses et d’aspects techniques à maîtriser.</w:t>
      </w:r>
      <w:r w:rsidR="009A5D59">
        <w:t xml:space="preserve"> Pour cela, ce travail fait suite à un travail personnel effectué en amont par Anthony Tomat durant le mois de mars 2016. Ce précédent travail avait comme objectif de statuer sur les possibilités offertes par Odoo pour endosser le rôle principal dans le nouveau jeu. Mais aussi d’analyser ERPSim et son scénario Muesli. Le but était de comprendre les enjeux du scénario sur le jeu et d’en tirer de bonnes idées</w:t>
      </w:r>
      <w:r w:rsidR="00DE32AC">
        <w:t xml:space="preserve"> pour en créer un nouveau</w:t>
      </w:r>
      <w:r w:rsidR="009A5D59">
        <w:t>.</w:t>
      </w:r>
    </w:p>
    <w:p w14:paraId="0C3F19EC" w14:textId="42DBF027" w:rsidR="009A5D59" w:rsidRDefault="00D73135" w:rsidP="00AA4B12">
      <w:pPr>
        <w:pStyle w:val="tbnormal"/>
      </w:pPr>
      <w:r>
        <w:t xml:space="preserve">Les résultats ont été probant à l’égard d’Odoo et plusieurs bonnes idées </w:t>
      </w:r>
      <w:r w:rsidR="00DE32AC">
        <w:t>ont pu être récupérées d’ERPSim.</w:t>
      </w:r>
    </w:p>
    <w:p w14:paraId="23B93435" w14:textId="780BA195" w:rsidR="00DE32AC" w:rsidRDefault="00D73135" w:rsidP="00AA4B12">
      <w:pPr>
        <w:pStyle w:val="tbnormal"/>
      </w:pPr>
      <w:r>
        <w:t xml:space="preserve">En partant de ces résultats, ce travail doit résoudre des problématiques plus profondes. </w:t>
      </w:r>
      <w:r w:rsidR="00DA2963">
        <w:t xml:space="preserve">À savoir, </w:t>
      </w:r>
      <w:r>
        <w:t>comprendre les tenants et aboutissants de chacun des processus qu’une société met en œuvre</w:t>
      </w:r>
      <w:r w:rsidR="00DA2963">
        <w:t xml:space="preserve"> et c</w:t>
      </w:r>
      <w:r>
        <w:t>omprendre comment ces processus sont soutenus par l’outil informa</w:t>
      </w:r>
      <w:r w:rsidR="00DA2963">
        <w:t>tique, p</w:t>
      </w:r>
      <w:r>
        <w:t>lus précisément Odoo. Investiguer autour des alt</w:t>
      </w:r>
      <w:r w:rsidR="00DE32AC">
        <w:t xml:space="preserve">ernatives de configuration </w:t>
      </w:r>
      <w:r w:rsidR="00F9406D">
        <w:t xml:space="preserve">et capitaliser sur des compétences </w:t>
      </w:r>
      <w:proofErr w:type="spellStart"/>
      <w:r w:rsidR="00F9406D">
        <w:t>Odooéistique</w:t>
      </w:r>
      <w:proofErr w:type="spellEnd"/>
      <w:r w:rsidR="00F9406D">
        <w:rPr>
          <w:rStyle w:val="Appelnotedebasdep"/>
        </w:rPr>
        <w:footnoteReference w:id="5"/>
      </w:r>
      <w:r w:rsidR="00DE32AC">
        <w:t>.</w:t>
      </w:r>
    </w:p>
    <w:p w14:paraId="1EB6690E" w14:textId="2B5E4178" w:rsidR="00F9406D" w:rsidRDefault="00F9406D" w:rsidP="00AA4B12">
      <w:pPr>
        <w:pStyle w:val="tbnormal"/>
      </w:pPr>
      <w:r>
        <w:t xml:space="preserve">Tous les éléments de réponse </w:t>
      </w:r>
      <w:r w:rsidR="00DE32AC">
        <w:t xml:space="preserve">couverts par ce travail </w:t>
      </w:r>
      <w:r>
        <w:t xml:space="preserve">doivent </w:t>
      </w:r>
      <w:r w:rsidR="00DE32AC">
        <w:t xml:space="preserve">servir de </w:t>
      </w:r>
      <w:r>
        <w:t xml:space="preserve">support </w:t>
      </w:r>
      <w:r w:rsidR="00DE32AC">
        <w:t>au futur développement d’OdooSIM</w:t>
      </w:r>
      <w:r>
        <w:t>.</w:t>
      </w:r>
      <w:r>
        <w:br w:type="page"/>
      </w:r>
    </w:p>
    <w:p w14:paraId="058C723E" w14:textId="77777777" w:rsidR="00F2693B" w:rsidRDefault="00F2693B" w:rsidP="00DD1E85">
      <w:pPr>
        <w:pStyle w:val="tbtitre1"/>
        <w:outlineLvl w:val="0"/>
      </w:pPr>
      <w:bookmarkStart w:id="5" w:name="_Toc454297737"/>
      <w:bookmarkStart w:id="6" w:name="_Toc455046396"/>
      <w:r>
        <w:lastRenderedPageBreak/>
        <w:t>Contexte</w:t>
      </w:r>
      <w:bookmarkEnd w:id="5"/>
      <w:bookmarkEnd w:id="6"/>
    </w:p>
    <w:p w14:paraId="2398A0CB" w14:textId="29A1E0B6" w:rsidR="00816672" w:rsidRDefault="00CD0897" w:rsidP="00CD0897">
      <w:pPr>
        <w:pStyle w:val="tbnormal"/>
      </w:pPr>
      <w:r>
        <w:t xml:space="preserve">Jusqu’ici, les </w:t>
      </w:r>
      <w:r w:rsidR="00DA2963">
        <w:t>formations</w:t>
      </w:r>
      <w:r>
        <w:t xml:space="preserve"> sont passées </w:t>
      </w:r>
      <w:r w:rsidR="00DA2963">
        <w:t>de celles que l’on connaît, c’est-à-dire les</w:t>
      </w:r>
      <w:r>
        <w:t xml:space="preserve"> traditionnelle</w:t>
      </w:r>
      <w:r w:rsidR="00816672">
        <w:t>s</w:t>
      </w:r>
      <w:r>
        <w:t>, au</w:t>
      </w:r>
      <w:r w:rsidR="00816672">
        <w:t>x</w:t>
      </w:r>
      <w:r>
        <w:t xml:space="preserve"> formation</w:t>
      </w:r>
      <w:r w:rsidR="00816672">
        <w:t>s</w:t>
      </w:r>
      <w:r>
        <w:t xml:space="preserve"> e-learning et jusqu’il y a peu, les jeux sérieux</w:t>
      </w:r>
      <w:r w:rsidR="00816672">
        <w:t xml:space="preserve"> ont commencé à faire leur apparition dans le domaine académique.</w:t>
      </w:r>
    </w:p>
    <w:p w14:paraId="5BB14601" w14:textId="77777777" w:rsidR="00816672" w:rsidRDefault="00816672" w:rsidP="00CD0897">
      <w:pPr>
        <w:pStyle w:val="tbnormal"/>
      </w:pPr>
      <w:r>
        <w:t xml:space="preserve">Aujourd’hui, « Les jeux sérieux sont très répandus dans les écoles de commerce et permettent de supporter l'enseignement de nombreuses disciplines. Dans le domaine des PGI, le jeu </w:t>
      </w:r>
      <w:proofErr w:type="spellStart"/>
      <w:r>
        <w:t>ERPsim</w:t>
      </w:r>
      <w:proofErr w:type="spellEnd"/>
      <w:r>
        <w:t xml:space="preserve"> développé par HEC Montréal et basé sur SAP est utilisé dans de très nombreuses écoles dont la nôtre. Cependant, SAP n’est pas une solution envisageable pour la majorité des PME. Ce projet va permettre d'analyser si des solutions de PGI orientées PME permettraient de mettre en place un jeu sérieux basé sur un nouveau scénario. » </w:t>
      </w:r>
      <w:r>
        <w:fldChar w:fldCharType="begin" w:fldLock="1"/>
      </w:r>
      <w:r>
        <w:instrText>ADDIN CSL_CITATION { "citationItems" : [ { "id" : "ITEM-1", "itemData" : { "author" : [ { "dropping-particle" : "", "family" : "Fritscher", "given" : "Boris", "non-dropping-particle" : "", "parse-names" : false, "suffix" : "" }, { "dropping-particle" : "", "family" : "Santo", "given" : "Alessio", "non-dropping-particle" : "De", "parse-names" : false, "suffix" : "" }, { "dropping-particle" : "", "family" : "HES-SO", "given" : "Haute Ecole de Gestion Arc", "non-dropping-particle" : "", "parse-names" : false, "suffix" : "" } ], "id" : "ITEM-1", "issued" : { "date-parts" : [ [ "2016" ] ] }, "page" : "1", "title" : "Description du travail de Bachelor OdooSIM", "type" : "article-journal" }, "uris" : [ "http://www.mendeley.com/documents/?uuid=de5e7fe7-af01-4478-baf5-a452aa306e8a" ] } ], "mendeley" : { "formattedCitation" : "(Fritscher et al., 2016)", "plainTextFormattedCitation" : "(Fritscher et al., 2016)", "previouslyFormattedCitation" : "(Fritscher et al., 2016)" }, "properties" : { "noteIndex" : 0 }, "schema" : "https://github.com/citation-style-language/schema/raw/master/csl-citation.json" }</w:instrText>
      </w:r>
      <w:r>
        <w:fldChar w:fldCharType="separate"/>
      </w:r>
      <w:r w:rsidRPr="006A2416">
        <w:rPr>
          <w:noProof/>
        </w:rPr>
        <w:t>(Fritscher et al., 2016)</w:t>
      </w:r>
      <w:r>
        <w:fldChar w:fldCharType="end"/>
      </w:r>
      <w:r>
        <w:t>.</w:t>
      </w:r>
    </w:p>
    <w:p w14:paraId="2F5A9774" w14:textId="6B2A63C7" w:rsidR="00CD0897" w:rsidRDefault="00816672" w:rsidP="00816672">
      <w:pPr>
        <w:pStyle w:val="tbnormal"/>
      </w:pPr>
      <w:r>
        <w:t>Comme le cite le précédent paragraphe, l</w:t>
      </w:r>
      <w:r w:rsidR="00CD0897">
        <w:t xml:space="preserve">a Haute Ecole de Gestion Arc à Neuchâtel </w:t>
      </w:r>
      <w:r>
        <w:t xml:space="preserve">utilise ce type de support pour former ses étudiants. Cependant, elle </w:t>
      </w:r>
      <w:r w:rsidR="00CD0897">
        <w:t xml:space="preserve">désire investir du temps dans le développement d’un nouvel outil </w:t>
      </w:r>
      <w:r>
        <w:t>plus adéquat à la réalité économique de la région de l’Arc-Jurassien.</w:t>
      </w:r>
    </w:p>
    <w:p w14:paraId="26A8D99B" w14:textId="45BA46FC" w:rsidR="00CD0897" w:rsidRDefault="00EA4B71" w:rsidP="00CD0897">
      <w:pPr>
        <w:pStyle w:val="tbnormal"/>
      </w:pPr>
      <w:r>
        <w:t xml:space="preserve">Dès lors, il devient nécessaire d’effectuer un petit recadrage des besoins. En effet, </w:t>
      </w:r>
      <w:r w:rsidR="0021657C">
        <w:t>tout ou</w:t>
      </w:r>
      <w:r>
        <w:t xml:space="preserve"> parti</w:t>
      </w:r>
      <w:r w:rsidR="00CD0897">
        <w:t xml:space="preserve">e </w:t>
      </w:r>
      <w:r>
        <w:t xml:space="preserve">du </w:t>
      </w:r>
      <w:r w:rsidR="00CD0897">
        <w:t xml:space="preserve">pilotage d’une société </w:t>
      </w:r>
      <w:r>
        <w:t>s’effectue sur la base des données opérationnelles qu’elle génère au quotidien.</w:t>
      </w:r>
      <w:r w:rsidR="00CD0897">
        <w:t xml:space="preserve"> Ses données font partie </w:t>
      </w:r>
      <w:r>
        <w:t>intégrante de son</w:t>
      </w:r>
      <w:r w:rsidR="00CD0897">
        <w:t xml:space="preserve"> patrimoine. Elles témoignent de ses activités et permettent d’en extraire </w:t>
      </w:r>
      <w:r w:rsidR="00CD0897" w:rsidRPr="008D5509">
        <w:rPr>
          <w:color w:val="FF0000"/>
        </w:rPr>
        <w:t>de l’information</w:t>
      </w:r>
      <w:r w:rsidR="00DA2963" w:rsidRPr="008D5509">
        <w:rPr>
          <w:color w:val="FF0000"/>
        </w:rPr>
        <w:t>s</w:t>
      </w:r>
      <w:r w:rsidR="00CD0897" w:rsidRPr="008D5509">
        <w:rPr>
          <w:color w:val="FF0000"/>
        </w:rPr>
        <w:t xml:space="preserve"> pertinente</w:t>
      </w:r>
      <w:r w:rsidR="00DA2963" w:rsidRPr="008D5509">
        <w:rPr>
          <w:color w:val="FF0000"/>
        </w:rPr>
        <w:t xml:space="preserve">s </w:t>
      </w:r>
      <w:r w:rsidR="00DA2963">
        <w:t>p</w:t>
      </w:r>
      <w:r w:rsidR="0021657C">
        <w:t xml:space="preserve">our </w:t>
      </w:r>
      <w:r w:rsidR="00DA2963">
        <w:t>supporter</w:t>
      </w:r>
      <w:r>
        <w:t xml:space="preserve"> la prise de décision</w:t>
      </w:r>
      <w:r w:rsidR="00CD0897">
        <w:t xml:space="preserve">. </w:t>
      </w:r>
      <w:r>
        <w:t>Cependant, avant d’arriver à cela, il est nécessaire que ces</w:t>
      </w:r>
      <w:r w:rsidR="00CD0897">
        <w:t xml:space="preserve"> informations </w:t>
      </w:r>
      <w:r>
        <w:t>soient traitées</w:t>
      </w:r>
      <w:r w:rsidR="00BC1678">
        <w:t xml:space="preserve"> et enregistrées pour</w:t>
      </w:r>
      <w:r w:rsidR="00CD0897">
        <w:t xml:space="preserve"> constituer un élément pérenne. Cet élément prend le nom de</w:t>
      </w:r>
      <w:r w:rsidR="00DA2963">
        <w:t xml:space="preserve"> SII pour système d’information</w:t>
      </w:r>
      <w:r w:rsidR="00CD0897">
        <w:t xml:space="preserve"> informatisé. </w:t>
      </w:r>
      <w:r w:rsidR="0021657C">
        <w:t>Informatisé car de nos jours les sociétés tendent à l’être</w:t>
      </w:r>
      <w:r w:rsidR="00CD0897">
        <w:t xml:space="preserve">. </w:t>
      </w:r>
      <w:r w:rsidR="0021657C">
        <w:t xml:space="preserve">Le but ? Etre </w:t>
      </w:r>
      <w:r w:rsidR="00CD0897">
        <w:t xml:space="preserve">réactif </w:t>
      </w:r>
      <w:r w:rsidR="0021657C">
        <w:t>face à</w:t>
      </w:r>
      <w:r w:rsidR="00CD0897">
        <w:t xml:space="preserve"> son environnement.</w:t>
      </w:r>
    </w:p>
    <w:p w14:paraId="36B0C8C8" w14:textId="60CA5FD3" w:rsidR="00CD0897" w:rsidRDefault="0021657C" w:rsidP="00CD0897">
      <w:pPr>
        <w:pStyle w:val="tbnormal"/>
      </w:pPr>
      <w:r>
        <w:t>Le système d’information informatisé dissimule</w:t>
      </w:r>
      <w:r w:rsidR="00DA2963">
        <w:t xml:space="preserve"> souvent plusieurs éléments </w:t>
      </w:r>
      <w:r w:rsidR="00DA2963" w:rsidRPr="00DA2963">
        <w:rPr>
          <w:color w:val="FF0000"/>
        </w:rPr>
        <w:t xml:space="preserve">que l’on appelle </w:t>
      </w:r>
      <w:r w:rsidR="00CD0897" w:rsidRPr="00DA2963">
        <w:rPr>
          <w:color w:val="FF0000"/>
        </w:rPr>
        <w:t>ses constituants</w:t>
      </w:r>
      <w:r w:rsidR="00CD0897">
        <w:t>. Dans le meilleur des mondes, ils sont interconnectés les uns aux autres, c’est ce que l’on appelle le degrés d’intégration. Malheureusement, le travail qu’incombe a</w:t>
      </w:r>
      <w:r w:rsidR="00BC1678">
        <w:t xml:space="preserve">ux informaticiens de gestion </w:t>
      </w:r>
      <w:r w:rsidR="008E13AA">
        <w:t>de</w:t>
      </w:r>
      <w:r w:rsidR="00BC1678">
        <w:t xml:space="preserve"> </w:t>
      </w:r>
      <w:r w:rsidR="00CD0897">
        <w:t xml:space="preserve">mettre en place les mécanismes nécessaires </w:t>
      </w:r>
      <w:r w:rsidR="00BC1678">
        <w:t>qui mènent</w:t>
      </w:r>
      <w:r w:rsidR="00CD0897">
        <w:t xml:space="preserve"> à un haut degrés d’intégration </w:t>
      </w:r>
      <w:r w:rsidR="00011852">
        <w:t>st</w:t>
      </w:r>
      <w:r w:rsidR="00CD0897">
        <w:t xml:space="preserve"> complexe</w:t>
      </w:r>
      <w:r w:rsidR="00BC1678">
        <w:t>,</w:t>
      </w:r>
      <w:r>
        <w:t xml:space="preserve"> </w:t>
      </w:r>
      <w:r w:rsidR="00011852">
        <w:t>prend du temps et coûte</w:t>
      </w:r>
      <w:r>
        <w:t xml:space="preserve"> de l’argent</w:t>
      </w:r>
      <w:r w:rsidR="00CD0897">
        <w:t>.</w:t>
      </w:r>
    </w:p>
    <w:p w14:paraId="50207E42" w14:textId="77BFBCE0" w:rsidR="0021657C" w:rsidRDefault="0021657C" w:rsidP="00CD0897">
      <w:pPr>
        <w:pStyle w:val="tbnormal"/>
      </w:pPr>
      <w:r>
        <w:t>Des solutions plus simplistes</w:t>
      </w:r>
      <w:r w:rsidR="00CD0897">
        <w:t xml:space="preserve"> </w:t>
      </w:r>
      <w:r>
        <w:t xml:space="preserve">que les environnements intégrés </w:t>
      </w:r>
      <w:r w:rsidR="00CD0897">
        <w:t>existe</w:t>
      </w:r>
      <w:r>
        <w:t>nt. Elles permettent d’atteindre un niveau d’intégration proche du 100%</w:t>
      </w:r>
      <w:r w:rsidR="00BC1678">
        <w:t>. Elles portent le nom de</w:t>
      </w:r>
      <w:r w:rsidR="00CD0897">
        <w:t xml:space="preserve"> PGI pour progiciel de gestion intégré</w:t>
      </w:r>
      <w:r>
        <w:t xml:space="preserve">. </w:t>
      </w:r>
      <w:r w:rsidR="00BC1678">
        <w:t>Ces PGI</w:t>
      </w:r>
      <w:r w:rsidR="00CD0897">
        <w:t xml:space="preserve"> sont des programmes informatiques qui intègrent </w:t>
      </w:r>
      <w:r>
        <w:t xml:space="preserve">de manière standardisée </w:t>
      </w:r>
      <w:r w:rsidR="00CD0897">
        <w:t>tous les processus de l’entreprise</w:t>
      </w:r>
      <w:r w:rsidR="009B47AF">
        <w:t xml:space="preserve"> dans</w:t>
      </w:r>
      <w:r w:rsidR="00CD0897">
        <w:t xml:space="preserve"> un seul et unique système, une seule base de données. Ceux-ci sont très régulièrement rencontrés dans les entreprises</w:t>
      </w:r>
      <w:r>
        <w:t>.</w:t>
      </w:r>
    </w:p>
    <w:p w14:paraId="37136059" w14:textId="2A18F18D" w:rsidR="00BC1678" w:rsidRPr="00FE67F3" w:rsidRDefault="0021657C" w:rsidP="00BC1678">
      <w:pPr>
        <w:pStyle w:val="tbnormal"/>
        <w:rPr>
          <w:color w:val="FF0000"/>
        </w:rPr>
      </w:pPr>
      <w:r>
        <w:t>Suite à ces observations, l’objectif de ce</w:t>
      </w:r>
      <w:r w:rsidR="00CD0897">
        <w:t xml:space="preserve"> nouveau jeu est de sensibiliser les étudiants </w:t>
      </w:r>
      <w:r>
        <w:t xml:space="preserve">à l’utilisation de ce type d’outil informatique pour gérer une entreprise. </w:t>
      </w:r>
      <w:r w:rsidR="00BC1678">
        <w:t xml:space="preserve">Ainsi, lorsqu’ils se retrouvent sur le marché du travail, ils peuvent témoigner d’une compétence reconnue et appréciée par les entreprises. Cette compétence est déjà acquise grâce à ERPSim. </w:t>
      </w:r>
      <w:r w:rsidR="00FE67F3">
        <w:t>Malgré tout et</w:t>
      </w:r>
      <w:r w:rsidR="00BC1678">
        <w:t xml:space="preserve"> comme il est fait </w:t>
      </w:r>
      <w:r w:rsidR="00BC1678" w:rsidRPr="00FE67F3">
        <w:rPr>
          <w:color w:val="FF0000"/>
        </w:rPr>
        <w:lastRenderedPageBreak/>
        <w:t xml:space="preserve">état </w:t>
      </w:r>
      <w:r w:rsidR="00FE67F3" w:rsidRPr="00FE67F3">
        <w:rPr>
          <w:color w:val="FF0000"/>
        </w:rPr>
        <w:t>précédemment</w:t>
      </w:r>
      <w:r w:rsidR="00BC1678" w:rsidRPr="00FE67F3">
        <w:rPr>
          <w:color w:val="FF0000"/>
        </w:rPr>
        <w:t xml:space="preserve">, </w:t>
      </w:r>
      <w:r w:rsidR="00FE67F3" w:rsidRPr="00FE67F3">
        <w:rPr>
          <w:color w:val="FF0000"/>
        </w:rPr>
        <w:t>ce PGI</w:t>
      </w:r>
      <w:r w:rsidR="00BC1678" w:rsidRPr="00FE67F3">
        <w:rPr>
          <w:color w:val="FF0000"/>
        </w:rPr>
        <w:t xml:space="preserve"> n’est malheureusement pas adapté à la demande à laquelle les étudiants doivent faire face en sortant de leurs études.</w:t>
      </w:r>
    </w:p>
    <w:p w14:paraId="6304F9CC" w14:textId="03602224" w:rsidR="006A2416" w:rsidRPr="00FE67F3" w:rsidRDefault="00FE67F3" w:rsidP="006A2416">
      <w:pPr>
        <w:pStyle w:val="tbnormal"/>
        <w:rPr>
          <w:color w:val="FF0000"/>
        </w:rPr>
      </w:pPr>
      <w:r w:rsidRPr="00FE67F3">
        <w:rPr>
          <w:color w:val="FF0000"/>
        </w:rPr>
        <w:t>L’Office Fédérale de la Statistique propose une étude qui observe la démographie sociétale. Les chiffres observés donnent du crédit à l’affirmation précédente :</w:t>
      </w:r>
    </w:p>
    <w:p w14:paraId="2C976455" w14:textId="746CCCB2" w:rsidR="006B4B8D" w:rsidRDefault="00360FBD" w:rsidP="00CC24C1">
      <w:pPr>
        <w:pStyle w:val="tbnormal"/>
        <w:jc w:val="center"/>
      </w:pPr>
      <w:r w:rsidRPr="00360FBD">
        <w:rPr>
          <w:noProof/>
          <w:lang w:val="fr-FR" w:eastAsia="fr-FR"/>
        </w:rPr>
        <w:drawing>
          <wp:inline distT="0" distB="0" distL="0" distR="0" wp14:anchorId="0CF5C44D" wp14:editId="4EC5EFF9">
            <wp:extent cx="3511991" cy="4211469"/>
            <wp:effectExtent l="0" t="0" r="0" b="5080"/>
            <wp:docPr id="16" name="Ima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t="3410" r="4983"/>
                    <a:stretch/>
                  </pic:blipFill>
                  <pic:spPr bwMode="auto">
                    <a:xfrm>
                      <a:off x="0" y="0"/>
                      <a:ext cx="3525659" cy="4227859"/>
                    </a:xfrm>
                    <a:prstGeom prst="rect">
                      <a:avLst/>
                    </a:prstGeom>
                    <a:ln>
                      <a:noFill/>
                    </a:ln>
                    <a:extLst>
                      <a:ext uri="{53640926-AAD7-44D8-BBD7-CCE9431645EC}">
                        <a14:shadowObscured xmlns:a14="http://schemas.microsoft.com/office/drawing/2010/main"/>
                      </a:ext>
                    </a:extLst>
                  </pic:spPr>
                </pic:pic>
              </a:graphicData>
            </a:graphic>
          </wp:inline>
        </w:drawing>
      </w:r>
    </w:p>
    <w:p w14:paraId="0E31AFFA" w14:textId="0C2D5627" w:rsidR="00360FBD" w:rsidRPr="00DE333B" w:rsidRDefault="00360FBD" w:rsidP="00DE333B">
      <w:pPr>
        <w:pStyle w:val="tbnormal"/>
        <w:spacing w:after="180"/>
        <w:jc w:val="right"/>
        <w:rPr>
          <w:b/>
          <w:color w:val="404040" w:themeColor="text1" w:themeTint="BF"/>
          <w:sz w:val="18"/>
        </w:rPr>
      </w:pPr>
      <w:r w:rsidRPr="00DE333B">
        <w:rPr>
          <w:b/>
          <w:color w:val="404040" w:themeColor="text1" w:themeTint="BF"/>
          <w:sz w:val="18"/>
        </w:rPr>
        <w:t>Figure 1 : Struc</w:t>
      </w:r>
      <w:r w:rsidR="00FF1630" w:rsidRPr="00DE333B">
        <w:rPr>
          <w:b/>
          <w:color w:val="404040" w:themeColor="text1" w:themeTint="BF"/>
          <w:sz w:val="18"/>
        </w:rPr>
        <w:t>ture démographique des sociétés de l’Arc Jurassien.</w:t>
      </w:r>
    </w:p>
    <w:p w14:paraId="39370601" w14:textId="763EF75D" w:rsidR="00BC1678" w:rsidRDefault="00360FBD" w:rsidP="00341186">
      <w:pPr>
        <w:pStyle w:val="tbnormal"/>
      </w:pPr>
      <w:r>
        <w:t xml:space="preserve">Le </w:t>
      </w:r>
      <w:r w:rsidR="00BC1678">
        <w:t xml:space="preserve">résultat est que le </w:t>
      </w:r>
      <w:r>
        <w:t>taux de petites et moyennes entreprises pour les cantons de Neuc</w:t>
      </w:r>
      <w:r w:rsidR="00FE67F3">
        <w:t>hâtel et du Jura est de 99.83% d</w:t>
      </w:r>
      <w:r w:rsidR="00BC1678">
        <w:t>ont uniquement</w:t>
      </w:r>
      <w:r>
        <w:t xml:space="preserve"> 1.70% sont des moyennes entreprises </w:t>
      </w:r>
      <w:r w:rsidR="00BC1678">
        <w:t>composées de 50 à 249 employés.</w:t>
      </w:r>
    </w:p>
    <w:p w14:paraId="1DAD67ED" w14:textId="2DE78453" w:rsidR="00237DF0" w:rsidRDefault="00BC1678" w:rsidP="00341186">
      <w:pPr>
        <w:pStyle w:val="tbnormal"/>
      </w:pPr>
      <w:r>
        <w:t xml:space="preserve">Cette réalité donne du </w:t>
      </w:r>
      <w:r w:rsidR="00237DF0">
        <w:t>sens</w:t>
      </w:r>
      <w:r>
        <w:t xml:space="preserve"> à ce projet. En effet, </w:t>
      </w:r>
      <w:r w:rsidR="006B2A82">
        <w:t>affirmer</w:t>
      </w:r>
      <w:r>
        <w:t xml:space="preserve"> que la solution SAP</w:t>
      </w:r>
      <w:r w:rsidR="00360FBD">
        <w:t xml:space="preserve"> n’est pas envisageable</w:t>
      </w:r>
      <w:r>
        <w:t xml:space="preserve"> pour les sociétés de la ré</w:t>
      </w:r>
      <w:r w:rsidR="00237DF0">
        <w:t>gion est tout à fait admissible lorsque l’on se réfère aux résultats de cette étude.</w:t>
      </w:r>
    </w:p>
    <w:p w14:paraId="3CD0429B" w14:textId="2078A486" w:rsidR="00081635" w:rsidRDefault="00081635" w:rsidP="00341186">
      <w:pPr>
        <w:pStyle w:val="tbnormal"/>
      </w:pPr>
      <w:r>
        <w:br w:type="page"/>
      </w:r>
    </w:p>
    <w:p w14:paraId="64B50106" w14:textId="77777777" w:rsidR="00FA2637" w:rsidRDefault="00FA2637" w:rsidP="00FA2637">
      <w:pPr>
        <w:pStyle w:val="tbtitre1"/>
        <w:outlineLvl w:val="0"/>
      </w:pPr>
      <w:bookmarkStart w:id="7" w:name="_Toc454297740"/>
      <w:bookmarkStart w:id="8" w:name="_Toc455046397"/>
      <w:r>
        <w:lastRenderedPageBreak/>
        <w:t>Problématique</w:t>
      </w:r>
      <w:bookmarkEnd w:id="7"/>
      <w:bookmarkEnd w:id="8"/>
    </w:p>
    <w:p w14:paraId="0EF522B7" w14:textId="21D376C0" w:rsidR="00FA2637" w:rsidRDefault="00FA2637" w:rsidP="00FA2637">
      <w:pPr>
        <w:pStyle w:val="tbnormal"/>
      </w:pPr>
      <w:r>
        <w:t xml:space="preserve">De manière générale, la problématique de ce travail consiste à définir clairement tous les éléments entrant </w:t>
      </w:r>
      <w:r w:rsidR="00FE67F3">
        <w:t>dans la</w:t>
      </w:r>
      <w:r>
        <w:t xml:space="preserve"> composition d’un jeu sérieux lié au domaine de la gestion d’e</w:t>
      </w:r>
      <w:r w:rsidR="00FE67F3">
        <w:t>ntreprise sur PGI.</w:t>
      </w:r>
    </w:p>
    <w:p w14:paraId="6D4190A8" w14:textId="22CFC902" w:rsidR="00FA2637" w:rsidRDefault="00FA2637" w:rsidP="00FA2637">
      <w:pPr>
        <w:pStyle w:val="tbnormal"/>
      </w:pPr>
      <w:r>
        <w:t xml:space="preserve">Ce premier paragraphe soulève d’emblée </w:t>
      </w:r>
      <w:r w:rsidR="00CD0897">
        <w:t xml:space="preserve">une </w:t>
      </w:r>
      <w:r>
        <w:t>seconde problématique. Qui dit plusieurs éléments, dit for</w:t>
      </w:r>
      <w:r w:rsidR="00CD0897">
        <w:t>cément relations. Par conséquent, il s’agit</w:t>
      </w:r>
      <w:r>
        <w:t xml:space="preserve"> de comprendre et mettre en place les diverses relations qui peuvent et doivent exister entre les composants du système.</w:t>
      </w:r>
    </w:p>
    <w:p w14:paraId="0757767E" w14:textId="487F5966" w:rsidR="00FA2637" w:rsidRDefault="00FA2637" w:rsidP="00FA2637">
      <w:pPr>
        <w:pStyle w:val="tbnormal"/>
      </w:pPr>
      <w:r>
        <w:t>Ces deux problématiques ont déjà été partiellement résolue</w:t>
      </w:r>
      <w:r w:rsidR="00FE67F3">
        <w:t>s</w:t>
      </w:r>
      <w:r>
        <w:t xml:space="preserve"> par le travail personnel effectué en amont par Monsieur Tomat</w:t>
      </w:r>
      <w:r w:rsidR="00CD0897">
        <w:t xml:space="preserve"> durant un travail nommé TP</w:t>
      </w:r>
      <w:r>
        <w:t>. Cependant, vu le temps court qu’il lui était consacré, ces éléments de réponse reste hypothétique</w:t>
      </w:r>
      <w:r w:rsidR="00CD0897">
        <w:t>s</w:t>
      </w:r>
      <w:r>
        <w:t xml:space="preserve"> et à vérifier de manière pratique.</w:t>
      </w:r>
    </w:p>
    <w:p w14:paraId="4169842F" w14:textId="77777777" w:rsidR="00FA2637" w:rsidRDefault="00FA2637" w:rsidP="00FA2637">
      <w:pPr>
        <w:pStyle w:val="tbnormal"/>
      </w:pPr>
      <w:r>
        <w:t>Ce que l’on sait, c’est qu’il faut trouver les moyens de faire interagir des participants, un PGI et un simulateur dans un contexte donné par une histoire que l’on nomme dans le jargon des jeux sérieux, un scénario.</w:t>
      </w:r>
    </w:p>
    <w:p w14:paraId="0800D2B3" w14:textId="40DB40D3" w:rsidR="00FA2637" w:rsidRDefault="00FA2637" w:rsidP="00FA2637">
      <w:pPr>
        <w:pStyle w:val="tbnormal"/>
      </w:pPr>
      <w:r>
        <w:t xml:space="preserve">Il est nécessaire de répondre </w:t>
      </w:r>
      <w:r w:rsidRPr="00FE67F3">
        <w:rPr>
          <w:color w:val="FF0000"/>
        </w:rPr>
        <w:t>à l’interrogation de ce qu</w:t>
      </w:r>
      <w:r w:rsidR="00FE67F3" w:rsidRPr="00FE67F3">
        <w:rPr>
          <w:color w:val="FF0000"/>
        </w:rPr>
        <w:t>’</w:t>
      </w:r>
      <w:r w:rsidRPr="00FE67F3">
        <w:rPr>
          <w:color w:val="FF0000"/>
        </w:rPr>
        <w:t xml:space="preserve">un bon scénario ? </w:t>
      </w:r>
      <w:r>
        <w:t>Quels sont les facteurs clés de succès ? Comment est-ce qu’il capte l’attention des participants ? sont autant de questions auxquelles des réponses doivent être trouvées.</w:t>
      </w:r>
    </w:p>
    <w:p w14:paraId="229FC56A" w14:textId="77777777" w:rsidR="00FA2637" w:rsidRDefault="00FA2637" w:rsidP="00FA2637">
      <w:pPr>
        <w:pStyle w:val="tbnormal"/>
      </w:pPr>
      <w:r>
        <w:t>Le terme gestion d’entreprise que l’on trouve dans le titre du travail soulève lui aussi quelques incertitudes et problèmes. Il faut trouver un scénario qui soit réaliste avec le domaine que l’on veut faire apprendre aux participants. Mais qu’elles sont les éléments qui font qu’un scénario lié à la gestion d’entreprise soit pédagogiquement valide ?</w:t>
      </w:r>
    </w:p>
    <w:p w14:paraId="666549AC" w14:textId="77777777" w:rsidR="00FA2637" w:rsidRDefault="00FA2637" w:rsidP="00FA2637">
      <w:pPr>
        <w:pStyle w:val="tbnormal"/>
      </w:pPr>
      <w:r>
        <w:t>À ce moment-là, ce que l’on peut définir comme étant problématique, est la manière que l’on va avoir de résoudre les inconnues liées aux trois principaux aspects que met en relation ce travail. À savoir :</w:t>
      </w:r>
    </w:p>
    <w:p w14:paraId="56C84757" w14:textId="77777777" w:rsidR="00FA2637" w:rsidRDefault="00FA2637" w:rsidP="00AB054A">
      <w:pPr>
        <w:pStyle w:val="tbnormal"/>
        <w:numPr>
          <w:ilvl w:val="0"/>
          <w:numId w:val="30"/>
        </w:numPr>
      </w:pPr>
      <w:r>
        <w:t>L’aspect métier lié à la gestion d’entreprise.</w:t>
      </w:r>
    </w:p>
    <w:p w14:paraId="5C65B81C" w14:textId="77777777" w:rsidR="00FA2637" w:rsidRDefault="00FA2637" w:rsidP="00AB054A">
      <w:pPr>
        <w:pStyle w:val="tbnormal"/>
        <w:numPr>
          <w:ilvl w:val="0"/>
          <w:numId w:val="30"/>
        </w:numPr>
      </w:pPr>
      <w:r>
        <w:t>L’aspect pédagogique lié aux éléments que l’on veut faire apprendre aux participants.</w:t>
      </w:r>
    </w:p>
    <w:p w14:paraId="4554EC67" w14:textId="7A80F372" w:rsidR="00FA2637" w:rsidRDefault="00FA2637" w:rsidP="00AB054A">
      <w:pPr>
        <w:pStyle w:val="tbnormal"/>
        <w:numPr>
          <w:ilvl w:val="0"/>
          <w:numId w:val="30"/>
        </w:numPr>
      </w:pPr>
      <w:r>
        <w:t xml:space="preserve">L’aspect technique lié à la </w:t>
      </w:r>
      <w:r w:rsidR="00D16861">
        <w:t>mise en œuvre de</w:t>
      </w:r>
      <w:r>
        <w:t>s interactions entre les trois composants majeurs du jeu sérieux</w:t>
      </w:r>
      <w:r w:rsidR="00D16861">
        <w:t>.</w:t>
      </w:r>
    </w:p>
    <w:p w14:paraId="60CB73C9" w14:textId="77777777" w:rsidR="00D61355" w:rsidRDefault="00CD0897" w:rsidP="00341186">
      <w:pPr>
        <w:pStyle w:val="tbnormal"/>
      </w:pPr>
      <w:r>
        <w:t xml:space="preserve">C’est </w:t>
      </w:r>
      <w:r w:rsidR="00FA2637">
        <w:t xml:space="preserve">autour de ces trois </w:t>
      </w:r>
      <w:r>
        <w:t>aspects et leurs problématiques que les actions performées dans le cadre de ce travail ont à apporter des éléments de réponses</w:t>
      </w:r>
      <w:r w:rsidR="00FA2637">
        <w:t>.</w:t>
      </w:r>
    </w:p>
    <w:p w14:paraId="37EB95C6" w14:textId="7825CDCB" w:rsidR="006E073A" w:rsidRDefault="006E073A" w:rsidP="00341186">
      <w:pPr>
        <w:pStyle w:val="tbnormal"/>
      </w:pPr>
      <w:r>
        <w:br w:type="page"/>
      </w:r>
    </w:p>
    <w:p w14:paraId="25E3DD62" w14:textId="77777777" w:rsidR="006B3958" w:rsidRDefault="006B3958" w:rsidP="00DD1E85">
      <w:pPr>
        <w:pStyle w:val="tbtitre1"/>
        <w:outlineLvl w:val="0"/>
      </w:pPr>
      <w:bookmarkStart w:id="9" w:name="_Toc454297739"/>
      <w:bookmarkStart w:id="10" w:name="_Toc455046398"/>
      <w:r>
        <w:lastRenderedPageBreak/>
        <w:t>Démarche</w:t>
      </w:r>
      <w:bookmarkEnd w:id="9"/>
      <w:bookmarkEnd w:id="10"/>
    </w:p>
    <w:p w14:paraId="46AC3664" w14:textId="209CD926" w:rsidR="00FF7A8D" w:rsidRDefault="00AE5B00" w:rsidP="006B3958">
      <w:pPr>
        <w:pStyle w:val="tbnormal"/>
      </w:pPr>
      <w:r>
        <w:t>Le cheminement pour</w:t>
      </w:r>
      <w:r w:rsidR="00FF7A8D">
        <w:t xml:space="preserve"> résoudre les problématiques citées</w:t>
      </w:r>
      <w:r>
        <w:t xml:space="preserve"> prend la forme qui suit. Il faut de toute évidence débuter le travail en concrétisant les idées de scénario</w:t>
      </w:r>
      <w:r w:rsidR="004E3319">
        <w:t>s</w:t>
      </w:r>
      <w:r>
        <w:t xml:space="preserve"> émises durant le travail personnel pour définir celui </w:t>
      </w:r>
      <w:r w:rsidR="004E3319">
        <w:t>d’</w:t>
      </w:r>
      <w:r>
        <w:t>OdooSIM.</w:t>
      </w:r>
    </w:p>
    <w:p w14:paraId="21BF24F0" w14:textId="6D3390D0" w:rsidR="00AE5B00" w:rsidRDefault="00AE5B00" w:rsidP="006B3958">
      <w:pPr>
        <w:pStyle w:val="tbnormal"/>
      </w:pPr>
      <w:r>
        <w:t xml:space="preserve">Pour </w:t>
      </w:r>
      <w:r w:rsidR="004E3319">
        <w:t>y arriver</w:t>
      </w:r>
      <w:r>
        <w:t xml:space="preserve">, il faut </w:t>
      </w:r>
      <w:r w:rsidR="004E3319">
        <w:t>sélectionner</w:t>
      </w:r>
      <w:r>
        <w:t xml:space="preserve"> le type de société que l’on </w:t>
      </w:r>
      <w:r w:rsidR="00967FA1">
        <w:t>veut faire piloter aux participants</w:t>
      </w:r>
      <w:r>
        <w:t>. Puis, il s’agit de décortiquer la chaîne de valeur pour définir clairement les processus opérationnels à mettre en œuvre pour créer la valeur pour laquelle la demande a de l’intérêt. Évidemment, tous les éléments de ces processus doivent être maîtrisés pour pouvoir les intégrer dans le PGI.</w:t>
      </w:r>
    </w:p>
    <w:p w14:paraId="416D952D" w14:textId="6C599E5E" w:rsidR="00AE5B00" w:rsidRDefault="00967FA1" w:rsidP="006B3958">
      <w:pPr>
        <w:pStyle w:val="tbnormal"/>
      </w:pPr>
      <w:r>
        <w:t>Un PGI qu’il</w:t>
      </w:r>
      <w:r w:rsidR="00AE5B00">
        <w:t xml:space="preserve"> s’agit de le sélectionner. À ce stade, tout semble se porter sur la solution Open Source Odoo. Cependant, il faut effectuer des tests plus approfondis pour valider les possibilités qu’il offre </w:t>
      </w:r>
      <w:r w:rsidR="00942EC3">
        <w:t>afin de</w:t>
      </w:r>
      <w:r w:rsidR="00AE5B00">
        <w:t xml:space="preserve"> manipuler son référentiel </w:t>
      </w:r>
      <w:r w:rsidR="00942EC3">
        <w:t xml:space="preserve">de données </w:t>
      </w:r>
      <w:r w:rsidR="00AE5B00">
        <w:t>par programmation.</w:t>
      </w:r>
    </w:p>
    <w:p w14:paraId="1594A420" w14:textId="15649661" w:rsidR="00AE5B00" w:rsidRDefault="00AE5B00" w:rsidP="006B3958">
      <w:pPr>
        <w:pStyle w:val="tbnormal"/>
      </w:pPr>
      <w:r>
        <w:t>Une fois le scénario, ses impératifs métiers et l’outil définis, commence la phase de développement d</w:t>
      </w:r>
      <w:r w:rsidR="00967FA1">
        <w:t xml:space="preserve">’une version limitée d’OdooSIM, </w:t>
      </w:r>
      <w:r>
        <w:t>à la partie des ventes</w:t>
      </w:r>
      <w:r w:rsidR="00942EC3">
        <w:t xml:space="preserve"> uniquement</w:t>
      </w:r>
      <w:r>
        <w:t>.</w:t>
      </w:r>
    </w:p>
    <w:p w14:paraId="3C9045EE" w14:textId="76765E1E" w:rsidR="0013302F" w:rsidRDefault="0013302F" w:rsidP="006B3958">
      <w:pPr>
        <w:pStyle w:val="tbnormal"/>
      </w:pPr>
      <w:r>
        <w:t>Pour pouvoir y arriver, la démarche est de créer un référentiel de donnée</w:t>
      </w:r>
      <w:r w:rsidR="00967FA1">
        <w:t>s</w:t>
      </w:r>
      <w:r>
        <w:t xml:space="preserve"> en relation avec le scénario et </w:t>
      </w:r>
      <w:r w:rsidR="00967FA1">
        <w:t xml:space="preserve">puis, </w:t>
      </w:r>
      <w:r w:rsidR="00942EC3">
        <w:t xml:space="preserve">dans un premier temps </w:t>
      </w:r>
      <w:r>
        <w:t xml:space="preserve">de jouer manuellement le jeu. Le but de cette action étant d’identifier l’ordre des étapes, les objets manipulés et les contraintes qu’Odoo impose, s’il y en a. Là, des problématiques plus profondes peuvent </w:t>
      </w:r>
      <w:r w:rsidR="00942EC3">
        <w:t>être identifiées</w:t>
      </w:r>
      <w:r>
        <w:t xml:space="preserve">. Il </w:t>
      </w:r>
      <w:r w:rsidR="00942EC3">
        <w:t>s’agit de leurs trouver des solutions</w:t>
      </w:r>
      <w:r>
        <w:t>. Une fois que cela est fait, un référentiel des objets Odoo peut être créé ainsi qu’un processus global qui représente les activités à effectuer dans Odoo pour atteindre l’objectif de la société.</w:t>
      </w:r>
    </w:p>
    <w:p w14:paraId="2E9F0992" w14:textId="752E5EFA" w:rsidR="0013302F" w:rsidRDefault="0013302F" w:rsidP="006B3958">
      <w:pPr>
        <w:pStyle w:val="tbnormal"/>
      </w:pPr>
      <w:r>
        <w:t>Avec ce référentiel et les diverses problématiques réglées ou contournées, le développement doit pouvoir s’effectuer sans encombre. Parallèlement, la prise en</w:t>
      </w:r>
      <w:r w:rsidR="00942EC3">
        <w:t xml:space="preserve"> main de l’API doit s’effectuer afin d’être productif durant ce temps somme toute limité à quatorze semaines.</w:t>
      </w:r>
    </w:p>
    <w:p w14:paraId="24E907C0" w14:textId="174C8D41" w:rsidR="0013302F" w:rsidRDefault="0013302F" w:rsidP="0013302F">
      <w:pPr>
        <w:pStyle w:val="tbtitre1"/>
      </w:pPr>
      <w:bookmarkStart w:id="11" w:name="_Toc455046399"/>
      <w:r>
        <w:t>Équipe</w:t>
      </w:r>
      <w:bookmarkEnd w:id="11"/>
    </w:p>
    <w:p w14:paraId="1276230B" w14:textId="77777777" w:rsidR="0013302F" w:rsidRDefault="0013302F" w:rsidP="006B3958">
      <w:pPr>
        <w:pStyle w:val="tbnormal"/>
      </w:pPr>
      <w:r>
        <w:t>Les personnes qui œuvrent dans la réalisation de ce travail sont au nombre de trois.</w:t>
      </w:r>
    </w:p>
    <w:p w14:paraId="09FAEA4D" w14:textId="7BA9724D" w:rsidR="0013302F" w:rsidRDefault="0013302F" w:rsidP="006B3958">
      <w:pPr>
        <w:pStyle w:val="tbnormal"/>
      </w:pPr>
      <w:r>
        <w:t xml:space="preserve">La partie maître d’ouvrage est assurée par Monsieur </w:t>
      </w:r>
      <w:r w:rsidR="00967FA1">
        <w:t xml:space="preserve">Boris </w:t>
      </w:r>
      <w:proofErr w:type="spellStart"/>
      <w:r>
        <w:t>Fritscher</w:t>
      </w:r>
      <w:proofErr w:type="spellEnd"/>
      <w:r>
        <w:t xml:space="preserve"> dans le rôle de directeur de travail et Monsieur </w:t>
      </w:r>
      <w:proofErr w:type="spellStart"/>
      <w:r w:rsidR="00967FA1">
        <w:t>Alessio</w:t>
      </w:r>
      <w:proofErr w:type="spellEnd"/>
      <w:r w:rsidR="00967FA1">
        <w:t xml:space="preserve"> </w:t>
      </w:r>
      <w:r>
        <w:t>D</w:t>
      </w:r>
      <w:r w:rsidR="00A67CA2">
        <w:t>e</w:t>
      </w:r>
      <w:r>
        <w:t xml:space="preserve"> Santo en tant qu’</w:t>
      </w:r>
      <w:r w:rsidR="00942EC3">
        <w:t>assistant</w:t>
      </w:r>
      <w:r>
        <w:t>.</w:t>
      </w:r>
    </w:p>
    <w:p w14:paraId="37F4627C" w14:textId="2592A4D8" w:rsidR="0013302F" w:rsidRDefault="0013302F" w:rsidP="0013302F">
      <w:pPr>
        <w:pStyle w:val="tbnormal"/>
      </w:pPr>
      <w:r>
        <w:t xml:space="preserve">La partie maître d’œuvre se compose de Monsieur </w:t>
      </w:r>
      <w:r w:rsidR="00967FA1">
        <w:t xml:space="preserve">Anthony </w:t>
      </w:r>
      <w:r>
        <w:t xml:space="preserve">Tomat uniquement. Dans le rôle de </w:t>
      </w:r>
      <w:r w:rsidR="00967FA1">
        <w:t>candidat à l’obtention du Bachelor</w:t>
      </w:r>
      <w:r>
        <w:t>.</w:t>
      </w:r>
      <w:r w:rsidR="00942EC3">
        <w:t xml:space="preserve"> C’est lui qui doit apporter les éléments de réponse à toutes les problématiques citées.</w:t>
      </w:r>
    </w:p>
    <w:p w14:paraId="6DE0E248" w14:textId="77777777" w:rsidR="0013302F" w:rsidRDefault="0013302F" w:rsidP="0013302F">
      <w:pPr>
        <w:pStyle w:val="tbnormal"/>
      </w:pPr>
    </w:p>
    <w:p w14:paraId="43EFD893" w14:textId="47C62B2E" w:rsidR="00D31A6C" w:rsidRDefault="00D31A6C" w:rsidP="0013302F">
      <w:pPr>
        <w:pStyle w:val="tbnormal"/>
        <w:sectPr w:rsidR="00D31A6C" w:rsidSect="000149E2">
          <w:headerReference w:type="even" r:id="rId11"/>
          <w:headerReference w:type="default" r:id="rId12"/>
          <w:footerReference w:type="default" r:id="rId13"/>
          <w:headerReference w:type="first" r:id="rId14"/>
          <w:pgSz w:w="11906" w:h="16838"/>
          <w:pgMar w:top="1418" w:right="2268" w:bottom="1418" w:left="2268" w:header="709" w:footer="709" w:gutter="0"/>
          <w:pgNumType w:start="1"/>
          <w:cols w:space="708"/>
          <w:titlePg/>
          <w:docGrid w:linePitch="360"/>
        </w:sectPr>
      </w:pPr>
    </w:p>
    <w:p w14:paraId="797F5010" w14:textId="644BF8FF" w:rsidR="00F2693B" w:rsidRPr="00483FF3" w:rsidRDefault="00F2693B" w:rsidP="00483FF3">
      <w:pPr>
        <w:pStyle w:val="tbtitrepartie"/>
      </w:pPr>
      <w:bookmarkStart w:id="12" w:name="_Toc454297745"/>
      <w:bookmarkEnd w:id="2"/>
      <w:r w:rsidRPr="00483FF3">
        <w:lastRenderedPageBreak/>
        <w:t>Partie</w:t>
      </w:r>
      <w:r w:rsidR="003255DA" w:rsidRPr="00483FF3">
        <w:br/>
      </w:r>
      <w:proofErr w:type="spellStart"/>
      <w:r w:rsidR="003255DA" w:rsidRPr="00483FF3">
        <w:t>T</w:t>
      </w:r>
      <w:r w:rsidRPr="00483FF3">
        <w:t>héori</w:t>
      </w:r>
      <w:bookmarkEnd w:id="12"/>
      <w:r w:rsidR="0013302F">
        <w:t>que</w:t>
      </w:r>
      <w:proofErr w:type="spellEnd"/>
    </w:p>
    <w:p w14:paraId="06EB4FE8" w14:textId="77777777" w:rsidR="00483FF3" w:rsidRDefault="00483FF3" w:rsidP="00DD1E85">
      <w:pPr>
        <w:pStyle w:val="tbtitre1"/>
        <w:outlineLvl w:val="0"/>
        <w:sectPr w:rsidR="00483FF3" w:rsidSect="00F2693B">
          <w:headerReference w:type="even" r:id="rId15"/>
          <w:headerReference w:type="default" r:id="rId16"/>
          <w:pgSz w:w="11906" w:h="16838"/>
          <w:pgMar w:top="1418" w:right="2268" w:bottom="1418" w:left="2268" w:header="709" w:footer="709" w:gutter="0"/>
          <w:cols w:space="708"/>
          <w:docGrid w:linePitch="360"/>
        </w:sectPr>
      </w:pPr>
    </w:p>
    <w:p w14:paraId="7B74E2E0" w14:textId="1A79B8C4" w:rsidR="00A427E3" w:rsidRDefault="00A427E3" w:rsidP="00A427E3">
      <w:pPr>
        <w:pStyle w:val="tbhorstable"/>
      </w:pPr>
      <w:bookmarkStart w:id="13" w:name="PTheorie"/>
      <w:r>
        <w:lastRenderedPageBreak/>
        <w:t>Table des matières</w:t>
      </w:r>
    </w:p>
    <w:p w14:paraId="19364D65" w14:textId="77777777" w:rsidR="00C10EA9" w:rsidRDefault="00A427E3">
      <w:pPr>
        <w:pStyle w:val="TM2"/>
        <w:tabs>
          <w:tab w:val="right" w:leader="dot" w:pos="7360"/>
        </w:tabs>
        <w:rPr>
          <w:rFonts w:eastAsiaTheme="minorEastAsia" w:cstheme="minorBidi"/>
          <w:smallCaps w:val="0"/>
          <w:noProof/>
          <w:sz w:val="24"/>
          <w:szCs w:val="24"/>
          <w:lang w:val="fr-FR" w:eastAsia="fr-FR"/>
        </w:rPr>
      </w:pPr>
      <w:r>
        <w:fldChar w:fldCharType="begin"/>
      </w:r>
      <w:r>
        <w:instrText xml:space="preserve"> TOC \b PTheorie \* MERGEFORMAT </w:instrText>
      </w:r>
      <w:r>
        <w:fldChar w:fldCharType="separate"/>
      </w:r>
      <w:r w:rsidR="00C10EA9">
        <w:rPr>
          <w:noProof/>
        </w:rPr>
        <w:t>Introduction</w:t>
      </w:r>
      <w:r w:rsidR="00C10EA9">
        <w:rPr>
          <w:noProof/>
        </w:rPr>
        <w:tab/>
      </w:r>
      <w:r w:rsidR="00C10EA9">
        <w:rPr>
          <w:noProof/>
        </w:rPr>
        <w:fldChar w:fldCharType="begin"/>
      </w:r>
      <w:r w:rsidR="00C10EA9">
        <w:rPr>
          <w:noProof/>
        </w:rPr>
        <w:instrText xml:space="preserve"> PAGEREF _Toc454884518 \h </w:instrText>
      </w:r>
      <w:r w:rsidR="00C10EA9">
        <w:rPr>
          <w:noProof/>
        </w:rPr>
      </w:r>
      <w:r w:rsidR="00C10EA9">
        <w:rPr>
          <w:noProof/>
        </w:rPr>
        <w:fldChar w:fldCharType="separate"/>
      </w:r>
      <w:r w:rsidR="0062206C">
        <w:rPr>
          <w:noProof/>
        </w:rPr>
        <w:t>1</w:t>
      </w:r>
      <w:r w:rsidR="00C10EA9">
        <w:rPr>
          <w:noProof/>
        </w:rPr>
        <w:fldChar w:fldCharType="end"/>
      </w:r>
    </w:p>
    <w:p w14:paraId="5343D755" w14:textId="77777777" w:rsidR="00C10EA9" w:rsidRDefault="00C10EA9">
      <w:pPr>
        <w:pStyle w:val="TM2"/>
        <w:tabs>
          <w:tab w:val="right" w:leader="dot" w:pos="7360"/>
        </w:tabs>
        <w:rPr>
          <w:rFonts w:eastAsiaTheme="minorEastAsia" w:cstheme="minorBidi"/>
          <w:smallCaps w:val="0"/>
          <w:noProof/>
          <w:sz w:val="24"/>
          <w:szCs w:val="24"/>
          <w:lang w:val="fr-FR" w:eastAsia="fr-FR"/>
        </w:rPr>
      </w:pPr>
      <w:r>
        <w:rPr>
          <w:noProof/>
        </w:rPr>
        <w:t>Les formations ludiques</w:t>
      </w:r>
      <w:r>
        <w:rPr>
          <w:noProof/>
        </w:rPr>
        <w:tab/>
      </w:r>
      <w:r>
        <w:rPr>
          <w:noProof/>
        </w:rPr>
        <w:fldChar w:fldCharType="begin"/>
      </w:r>
      <w:r>
        <w:rPr>
          <w:noProof/>
        </w:rPr>
        <w:instrText xml:space="preserve"> PAGEREF _Toc454884519 \h </w:instrText>
      </w:r>
      <w:r>
        <w:rPr>
          <w:noProof/>
        </w:rPr>
      </w:r>
      <w:r>
        <w:rPr>
          <w:noProof/>
        </w:rPr>
        <w:fldChar w:fldCharType="separate"/>
      </w:r>
      <w:r w:rsidR="0062206C">
        <w:rPr>
          <w:noProof/>
        </w:rPr>
        <w:t>1</w:t>
      </w:r>
      <w:r>
        <w:rPr>
          <w:noProof/>
        </w:rPr>
        <w:fldChar w:fldCharType="end"/>
      </w:r>
    </w:p>
    <w:p w14:paraId="6CA8C832" w14:textId="77777777" w:rsidR="00C10EA9" w:rsidRDefault="00C10EA9">
      <w:pPr>
        <w:pStyle w:val="TM3"/>
        <w:tabs>
          <w:tab w:val="right" w:leader="dot" w:pos="7360"/>
        </w:tabs>
        <w:rPr>
          <w:rFonts w:eastAsiaTheme="minorEastAsia" w:cstheme="minorBidi"/>
          <w:i w:val="0"/>
          <w:iCs w:val="0"/>
          <w:noProof/>
          <w:sz w:val="24"/>
          <w:szCs w:val="24"/>
          <w:lang w:val="fr-FR" w:eastAsia="fr-FR"/>
        </w:rPr>
      </w:pPr>
      <w:r>
        <w:rPr>
          <w:noProof/>
        </w:rPr>
        <w:t>Les jeux sérieux</w:t>
      </w:r>
      <w:r>
        <w:rPr>
          <w:noProof/>
        </w:rPr>
        <w:tab/>
      </w:r>
      <w:r>
        <w:rPr>
          <w:noProof/>
        </w:rPr>
        <w:fldChar w:fldCharType="begin"/>
      </w:r>
      <w:r>
        <w:rPr>
          <w:noProof/>
        </w:rPr>
        <w:instrText xml:space="preserve"> PAGEREF _Toc454884520 \h </w:instrText>
      </w:r>
      <w:r>
        <w:rPr>
          <w:noProof/>
        </w:rPr>
      </w:r>
      <w:r>
        <w:rPr>
          <w:noProof/>
        </w:rPr>
        <w:fldChar w:fldCharType="separate"/>
      </w:r>
      <w:r w:rsidR="0062206C">
        <w:rPr>
          <w:noProof/>
        </w:rPr>
        <w:t>2</w:t>
      </w:r>
      <w:r>
        <w:rPr>
          <w:noProof/>
        </w:rPr>
        <w:fldChar w:fldCharType="end"/>
      </w:r>
    </w:p>
    <w:p w14:paraId="22150AB8" w14:textId="77777777" w:rsidR="00C10EA9" w:rsidRDefault="00C10EA9">
      <w:pPr>
        <w:pStyle w:val="TM4"/>
        <w:tabs>
          <w:tab w:val="right" w:leader="dot" w:pos="7360"/>
        </w:tabs>
        <w:rPr>
          <w:rFonts w:eastAsiaTheme="minorEastAsia" w:cstheme="minorBidi"/>
          <w:noProof/>
          <w:sz w:val="24"/>
          <w:szCs w:val="24"/>
          <w:lang w:val="fr-FR" w:eastAsia="fr-FR"/>
        </w:rPr>
      </w:pPr>
      <w:r>
        <w:rPr>
          <w:noProof/>
        </w:rPr>
        <w:t>Facteurs clés de succès</w:t>
      </w:r>
      <w:r>
        <w:rPr>
          <w:noProof/>
        </w:rPr>
        <w:tab/>
      </w:r>
      <w:r>
        <w:rPr>
          <w:noProof/>
        </w:rPr>
        <w:fldChar w:fldCharType="begin"/>
      </w:r>
      <w:r>
        <w:rPr>
          <w:noProof/>
        </w:rPr>
        <w:instrText xml:space="preserve"> PAGEREF _Toc454884521 \h </w:instrText>
      </w:r>
      <w:r>
        <w:rPr>
          <w:noProof/>
        </w:rPr>
      </w:r>
      <w:r>
        <w:rPr>
          <w:noProof/>
        </w:rPr>
        <w:fldChar w:fldCharType="separate"/>
      </w:r>
      <w:r w:rsidR="0062206C">
        <w:rPr>
          <w:noProof/>
        </w:rPr>
        <w:t>3</w:t>
      </w:r>
      <w:r>
        <w:rPr>
          <w:noProof/>
        </w:rPr>
        <w:fldChar w:fldCharType="end"/>
      </w:r>
    </w:p>
    <w:p w14:paraId="1C4905B2" w14:textId="77777777" w:rsidR="00C10EA9" w:rsidRDefault="00C10EA9">
      <w:pPr>
        <w:pStyle w:val="TM5"/>
        <w:tabs>
          <w:tab w:val="right" w:leader="dot" w:pos="7360"/>
        </w:tabs>
        <w:rPr>
          <w:rFonts w:eastAsiaTheme="minorEastAsia" w:cstheme="minorBidi"/>
          <w:noProof/>
          <w:sz w:val="24"/>
          <w:szCs w:val="24"/>
          <w:lang w:val="fr-FR" w:eastAsia="fr-FR"/>
        </w:rPr>
      </w:pPr>
      <w:r>
        <w:rPr>
          <w:noProof/>
        </w:rPr>
        <w:t>Analyse des besoins et des attentes</w:t>
      </w:r>
      <w:r>
        <w:rPr>
          <w:noProof/>
        </w:rPr>
        <w:tab/>
      </w:r>
      <w:r>
        <w:rPr>
          <w:noProof/>
        </w:rPr>
        <w:fldChar w:fldCharType="begin"/>
      </w:r>
      <w:r>
        <w:rPr>
          <w:noProof/>
        </w:rPr>
        <w:instrText xml:space="preserve"> PAGEREF _Toc454884522 \h </w:instrText>
      </w:r>
      <w:r>
        <w:rPr>
          <w:noProof/>
        </w:rPr>
      </w:r>
      <w:r>
        <w:rPr>
          <w:noProof/>
        </w:rPr>
        <w:fldChar w:fldCharType="separate"/>
      </w:r>
      <w:r w:rsidR="0062206C">
        <w:rPr>
          <w:noProof/>
        </w:rPr>
        <w:t>3</w:t>
      </w:r>
      <w:r>
        <w:rPr>
          <w:noProof/>
        </w:rPr>
        <w:fldChar w:fldCharType="end"/>
      </w:r>
    </w:p>
    <w:p w14:paraId="386C30C4" w14:textId="77777777" w:rsidR="00C10EA9" w:rsidRDefault="00C10EA9">
      <w:pPr>
        <w:pStyle w:val="TM5"/>
        <w:tabs>
          <w:tab w:val="right" w:leader="dot" w:pos="7360"/>
        </w:tabs>
        <w:rPr>
          <w:rFonts w:eastAsiaTheme="minorEastAsia" w:cstheme="minorBidi"/>
          <w:noProof/>
          <w:sz w:val="24"/>
          <w:szCs w:val="24"/>
          <w:lang w:val="fr-FR" w:eastAsia="fr-FR"/>
        </w:rPr>
      </w:pPr>
      <w:r>
        <w:rPr>
          <w:noProof/>
        </w:rPr>
        <w:t>Définition des objectifs pédagogiques</w:t>
      </w:r>
      <w:r>
        <w:rPr>
          <w:noProof/>
        </w:rPr>
        <w:tab/>
      </w:r>
      <w:r>
        <w:rPr>
          <w:noProof/>
        </w:rPr>
        <w:fldChar w:fldCharType="begin"/>
      </w:r>
      <w:r>
        <w:rPr>
          <w:noProof/>
        </w:rPr>
        <w:instrText xml:space="preserve"> PAGEREF _Toc454884523 \h </w:instrText>
      </w:r>
      <w:r>
        <w:rPr>
          <w:noProof/>
        </w:rPr>
      </w:r>
      <w:r>
        <w:rPr>
          <w:noProof/>
        </w:rPr>
        <w:fldChar w:fldCharType="separate"/>
      </w:r>
      <w:r w:rsidR="0062206C">
        <w:rPr>
          <w:noProof/>
        </w:rPr>
        <w:t>4</w:t>
      </w:r>
      <w:r>
        <w:rPr>
          <w:noProof/>
        </w:rPr>
        <w:fldChar w:fldCharType="end"/>
      </w:r>
    </w:p>
    <w:p w14:paraId="2997A466" w14:textId="77777777" w:rsidR="00C10EA9" w:rsidRDefault="00C10EA9">
      <w:pPr>
        <w:pStyle w:val="TM5"/>
        <w:tabs>
          <w:tab w:val="right" w:leader="dot" w:pos="7360"/>
        </w:tabs>
        <w:rPr>
          <w:rFonts w:eastAsiaTheme="minorEastAsia" w:cstheme="minorBidi"/>
          <w:noProof/>
          <w:sz w:val="24"/>
          <w:szCs w:val="24"/>
          <w:lang w:val="fr-FR" w:eastAsia="fr-FR"/>
        </w:rPr>
      </w:pPr>
      <w:r>
        <w:rPr>
          <w:noProof/>
        </w:rPr>
        <w:t>Favorisation d’une coopération entre pédagogue et développeurs</w:t>
      </w:r>
      <w:r>
        <w:rPr>
          <w:noProof/>
        </w:rPr>
        <w:tab/>
      </w:r>
      <w:r>
        <w:rPr>
          <w:noProof/>
        </w:rPr>
        <w:fldChar w:fldCharType="begin"/>
      </w:r>
      <w:r>
        <w:rPr>
          <w:noProof/>
        </w:rPr>
        <w:instrText xml:space="preserve"> PAGEREF _Toc454884524 \h </w:instrText>
      </w:r>
      <w:r>
        <w:rPr>
          <w:noProof/>
        </w:rPr>
      </w:r>
      <w:r>
        <w:rPr>
          <w:noProof/>
        </w:rPr>
        <w:fldChar w:fldCharType="separate"/>
      </w:r>
      <w:r w:rsidR="0062206C">
        <w:rPr>
          <w:noProof/>
        </w:rPr>
        <w:t>4</w:t>
      </w:r>
      <w:r>
        <w:rPr>
          <w:noProof/>
        </w:rPr>
        <w:fldChar w:fldCharType="end"/>
      </w:r>
    </w:p>
    <w:p w14:paraId="398AA4B0" w14:textId="77777777" w:rsidR="00C10EA9" w:rsidRDefault="00C10EA9">
      <w:pPr>
        <w:pStyle w:val="TM5"/>
        <w:tabs>
          <w:tab w:val="right" w:leader="dot" w:pos="7360"/>
        </w:tabs>
        <w:rPr>
          <w:rFonts w:eastAsiaTheme="minorEastAsia" w:cstheme="minorBidi"/>
          <w:noProof/>
          <w:sz w:val="24"/>
          <w:szCs w:val="24"/>
          <w:lang w:val="fr-FR" w:eastAsia="fr-FR"/>
        </w:rPr>
      </w:pPr>
      <w:r>
        <w:rPr>
          <w:noProof/>
        </w:rPr>
        <w:t>Création d’un scénario immersif</w:t>
      </w:r>
      <w:r>
        <w:rPr>
          <w:noProof/>
        </w:rPr>
        <w:tab/>
      </w:r>
      <w:r>
        <w:rPr>
          <w:noProof/>
        </w:rPr>
        <w:fldChar w:fldCharType="begin"/>
      </w:r>
      <w:r>
        <w:rPr>
          <w:noProof/>
        </w:rPr>
        <w:instrText xml:space="preserve"> PAGEREF _Toc454884525 \h </w:instrText>
      </w:r>
      <w:r>
        <w:rPr>
          <w:noProof/>
        </w:rPr>
      </w:r>
      <w:r>
        <w:rPr>
          <w:noProof/>
        </w:rPr>
        <w:fldChar w:fldCharType="separate"/>
      </w:r>
      <w:r w:rsidR="0062206C">
        <w:rPr>
          <w:noProof/>
        </w:rPr>
        <w:t>4</w:t>
      </w:r>
      <w:r>
        <w:rPr>
          <w:noProof/>
        </w:rPr>
        <w:fldChar w:fldCharType="end"/>
      </w:r>
    </w:p>
    <w:p w14:paraId="16DCC04B" w14:textId="77777777" w:rsidR="00C10EA9" w:rsidRDefault="00C10EA9">
      <w:pPr>
        <w:pStyle w:val="TM5"/>
        <w:tabs>
          <w:tab w:val="right" w:leader="dot" w:pos="7360"/>
        </w:tabs>
        <w:rPr>
          <w:rFonts w:eastAsiaTheme="minorEastAsia" w:cstheme="minorBidi"/>
          <w:noProof/>
          <w:sz w:val="24"/>
          <w:szCs w:val="24"/>
          <w:lang w:val="fr-FR" w:eastAsia="fr-FR"/>
        </w:rPr>
      </w:pPr>
      <w:r>
        <w:rPr>
          <w:noProof/>
        </w:rPr>
        <w:t>Prévoir une communication efficace</w:t>
      </w:r>
      <w:r>
        <w:rPr>
          <w:noProof/>
        </w:rPr>
        <w:tab/>
      </w:r>
      <w:r>
        <w:rPr>
          <w:noProof/>
        </w:rPr>
        <w:fldChar w:fldCharType="begin"/>
      </w:r>
      <w:r>
        <w:rPr>
          <w:noProof/>
        </w:rPr>
        <w:instrText xml:space="preserve"> PAGEREF _Toc454884526 \h </w:instrText>
      </w:r>
      <w:r>
        <w:rPr>
          <w:noProof/>
        </w:rPr>
      </w:r>
      <w:r>
        <w:rPr>
          <w:noProof/>
        </w:rPr>
        <w:fldChar w:fldCharType="separate"/>
      </w:r>
      <w:r w:rsidR="0062206C">
        <w:rPr>
          <w:noProof/>
        </w:rPr>
        <w:t>4</w:t>
      </w:r>
      <w:r>
        <w:rPr>
          <w:noProof/>
        </w:rPr>
        <w:fldChar w:fldCharType="end"/>
      </w:r>
    </w:p>
    <w:p w14:paraId="2DC9B43F" w14:textId="77777777" w:rsidR="00C10EA9" w:rsidRDefault="00C10EA9">
      <w:pPr>
        <w:pStyle w:val="TM5"/>
        <w:tabs>
          <w:tab w:val="right" w:leader="dot" w:pos="7360"/>
        </w:tabs>
        <w:rPr>
          <w:rFonts w:eastAsiaTheme="minorEastAsia" w:cstheme="minorBidi"/>
          <w:noProof/>
          <w:sz w:val="24"/>
          <w:szCs w:val="24"/>
          <w:lang w:val="fr-FR" w:eastAsia="fr-FR"/>
        </w:rPr>
      </w:pPr>
      <w:r>
        <w:rPr>
          <w:noProof/>
        </w:rPr>
        <w:t>Prévoir un moyen d’évaluation</w:t>
      </w:r>
      <w:r>
        <w:rPr>
          <w:noProof/>
        </w:rPr>
        <w:tab/>
      </w:r>
      <w:r>
        <w:rPr>
          <w:noProof/>
        </w:rPr>
        <w:fldChar w:fldCharType="begin"/>
      </w:r>
      <w:r>
        <w:rPr>
          <w:noProof/>
        </w:rPr>
        <w:instrText xml:space="preserve"> PAGEREF _Toc454884527 \h </w:instrText>
      </w:r>
      <w:r>
        <w:rPr>
          <w:noProof/>
        </w:rPr>
      </w:r>
      <w:r>
        <w:rPr>
          <w:noProof/>
        </w:rPr>
        <w:fldChar w:fldCharType="separate"/>
      </w:r>
      <w:r w:rsidR="0062206C">
        <w:rPr>
          <w:noProof/>
        </w:rPr>
        <w:t>4</w:t>
      </w:r>
      <w:r>
        <w:rPr>
          <w:noProof/>
        </w:rPr>
        <w:fldChar w:fldCharType="end"/>
      </w:r>
    </w:p>
    <w:p w14:paraId="2E1494CD" w14:textId="77777777" w:rsidR="00C10EA9" w:rsidRDefault="00C10EA9">
      <w:pPr>
        <w:pStyle w:val="TM4"/>
        <w:tabs>
          <w:tab w:val="right" w:leader="dot" w:pos="7360"/>
        </w:tabs>
        <w:rPr>
          <w:rFonts w:eastAsiaTheme="minorEastAsia" w:cstheme="minorBidi"/>
          <w:noProof/>
          <w:sz w:val="24"/>
          <w:szCs w:val="24"/>
          <w:lang w:val="fr-FR" w:eastAsia="fr-FR"/>
        </w:rPr>
      </w:pPr>
      <w:r>
        <w:rPr>
          <w:noProof/>
        </w:rPr>
        <w:t>Pour quel public</w:t>
      </w:r>
      <w:r>
        <w:rPr>
          <w:noProof/>
        </w:rPr>
        <w:tab/>
      </w:r>
      <w:r>
        <w:rPr>
          <w:noProof/>
        </w:rPr>
        <w:fldChar w:fldCharType="begin"/>
      </w:r>
      <w:r>
        <w:rPr>
          <w:noProof/>
        </w:rPr>
        <w:instrText xml:space="preserve"> PAGEREF _Toc454884528 \h </w:instrText>
      </w:r>
      <w:r>
        <w:rPr>
          <w:noProof/>
        </w:rPr>
      </w:r>
      <w:r>
        <w:rPr>
          <w:noProof/>
        </w:rPr>
        <w:fldChar w:fldCharType="separate"/>
      </w:r>
      <w:r w:rsidR="0062206C">
        <w:rPr>
          <w:noProof/>
        </w:rPr>
        <w:t>5</w:t>
      </w:r>
      <w:r>
        <w:rPr>
          <w:noProof/>
        </w:rPr>
        <w:fldChar w:fldCharType="end"/>
      </w:r>
    </w:p>
    <w:p w14:paraId="669D53FD" w14:textId="77777777" w:rsidR="00C10EA9" w:rsidRDefault="00C10EA9">
      <w:pPr>
        <w:pStyle w:val="TM4"/>
        <w:tabs>
          <w:tab w:val="right" w:leader="dot" w:pos="7360"/>
        </w:tabs>
        <w:rPr>
          <w:rFonts w:eastAsiaTheme="minorEastAsia" w:cstheme="minorBidi"/>
          <w:noProof/>
          <w:sz w:val="24"/>
          <w:szCs w:val="24"/>
          <w:lang w:val="fr-FR" w:eastAsia="fr-FR"/>
        </w:rPr>
      </w:pPr>
      <w:r>
        <w:rPr>
          <w:noProof/>
        </w:rPr>
        <w:t>Jeux sérieux et PGI</w:t>
      </w:r>
      <w:r>
        <w:rPr>
          <w:noProof/>
        </w:rPr>
        <w:tab/>
      </w:r>
      <w:r>
        <w:rPr>
          <w:noProof/>
        </w:rPr>
        <w:fldChar w:fldCharType="begin"/>
      </w:r>
      <w:r>
        <w:rPr>
          <w:noProof/>
        </w:rPr>
        <w:instrText xml:space="preserve"> PAGEREF _Toc454884529 \h </w:instrText>
      </w:r>
      <w:r>
        <w:rPr>
          <w:noProof/>
        </w:rPr>
      </w:r>
      <w:r>
        <w:rPr>
          <w:noProof/>
        </w:rPr>
        <w:fldChar w:fldCharType="separate"/>
      </w:r>
      <w:r w:rsidR="0062206C">
        <w:rPr>
          <w:noProof/>
        </w:rPr>
        <w:t>6</w:t>
      </w:r>
      <w:r>
        <w:rPr>
          <w:noProof/>
        </w:rPr>
        <w:fldChar w:fldCharType="end"/>
      </w:r>
    </w:p>
    <w:p w14:paraId="3CABF0BE" w14:textId="77777777" w:rsidR="00C10EA9" w:rsidRDefault="00C10EA9">
      <w:pPr>
        <w:pStyle w:val="TM4"/>
        <w:tabs>
          <w:tab w:val="right" w:leader="dot" w:pos="7360"/>
        </w:tabs>
        <w:rPr>
          <w:rFonts w:eastAsiaTheme="minorEastAsia" w:cstheme="minorBidi"/>
          <w:noProof/>
          <w:sz w:val="24"/>
          <w:szCs w:val="24"/>
          <w:lang w:val="fr-FR" w:eastAsia="fr-FR"/>
        </w:rPr>
      </w:pPr>
      <w:r>
        <w:rPr>
          <w:noProof/>
        </w:rPr>
        <w:t>Un étalon de mesure</w:t>
      </w:r>
      <w:r>
        <w:rPr>
          <w:noProof/>
        </w:rPr>
        <w:tab/>
      </w:r>
      <w:r>
        <w:rPr>
          <w:noProof/>
        </w:rPr>
        <w:fldChar w:fldCharType="begin"/>
      </w:r>
      <w:r>
        <w:rPr>
          <w:noProof/>
        </w:rPr>
        <w:instrText xml:space="preserve"> PAGEREF _Toc454884530 \h </w:instrText>
      </w:r>
      <w:r>
        <w:rPr>
          <w:noProof/>
        </w:rPr>
      </w:r>
      <w:r>
        <w:rPr>
          <w:noProof/>
        </w:rPr>
        <w:fldChar w:fldCharType="separate"/>
      </w:r>
      <w:r w:rsidR="0062206C">
        <w:rPr>
          <w:noProof/>
        </w:rPr>
        <w:t>7</w:t>
      </w:r>
      <w:r>
        <w:rPr>
          <w:noProof/>
        </w:rPr>
        <w:fldChar w:fldCharType="end"/>
      </w:r>
    </w:p>
    <w:p w14:paraId="2B3F8F14" w14:textId="77777777" w:rsidR="00C10EA9" w:rsidRDefault="00C10EA9">
      <w:pPr>
        <w:pStyle w:val="TM5"/>
        <w:tabs>
          <w:tab w:val="right" w:leader="dot" w:pos="7360"/>
        </w:tabs>
        <w:rPr>
          <w:rFonts w:eastAsiaTheme="minorEastAsia" w:cstheme="minorBidi"/>
          <w:noProof/>
          <w:sz w:val="24"/>
          <w:szCs w:val="24"/>
          <w:lang w:val="fr-FR" w:eastAsia="fr-FR"/>
        </w:rPr>
      </w:pPr>
      <w:r>
        <w:rPr>
          <w:noProof/>
        </w:rPr>
        <w:t>Approche</w:t>
      </w:r>
      <w:r>
        <w:rPr>
          <w:noProof/>
        </w:rPr>
        <w:tab/>
      </w:r>
      <w:r>
        <w:rPr>
          <w:noProof/>
        </w:rPr>
        <w:fldChar w:fldCharType="begin"/>
      </w:r>
      <w:r>
        <w:rPr>
          <w:noProof/>
        </w:rPr>
        <w:instrText xml:space="preserve"> PAGEREF _Toc454884531 \h </w:instrText>
      </w:r>
      <w:r>
        <w:rPr>
          <w:noProof/>
        </w:rPr>
      </w:r>
      <w:r>
        <w:rPr>
          <w:noProof/>
        </w:rPr>
        <w:fldChar w:fldCharType="separate"/>
      </w:r>
      <w:r w:rsidR="0062206C">
        <w:rPr>
          <w:noProof/>
        </w:rPr>
        <w:t>8</w:t>
      </w:r>
      <w:r>
        <w:rPr>
          <w:noProof/>
        </w:rPr>
        <w:fldChar w:fldCharType="end"/>
      </w:r>
    </w:p>
    <w:p w14:paraId="4060B4E1" w14:textId="77777777" w:rsidR="00C10EA9" w:rsidRDefault="00C10EA9">
      <w:pPr>
        <w:pStyle w:val="TM5"/>
        <w:tabs>
          <w:tab w:val="right" w:leader="dot" w:pos="7360"/>
        </w:tabs>
        <w:rPr>
          <w:rFonts w:eastAsiaTheme="minorEastAsia" w:cstheme="minorBidi"/>
          <w:noProof/>
          <w:sz w:val="24"/>
          <w:szCs w:val="24"/>
          <w:lang w:val="fr-FR" w:eastAsia="fr-FR"/>
        </w:rPr>
      </w:pPr>
      <w:r>
        <w:rPr>
          <w:noProof/>
        </w:rPr>
        <w:t>Scénarios</w:t>
      </w:r>
      <w:r>
        <w:rPr>
          <w:noProof/>
        </w:rPr>
        <w:tab/>
      </w:r>
      <w:r>
        <w:rPr>
          <w:noProof/>
        </w:rPr>
        <w:fldChar w:fldCharType="begin"/>
      </w:r>
      <w:r>
        <w:rPr>
          <w:noProof/>
        </w:rPr>
        <w:instrText xml:space="preserve"> PAGEREF _Toc454884532 \h </w:instrText>
      </w:r>
      <w:r>
        <w:rPr>
          <w:noProof/>
        </w:rPr>
      </w:r>
      <w:r>
        <w:rPr>
          <w:noProof/>
        </w:rPr>
        <w:fldChar w:fldCharType="separate"/>
      </w:r>
      <w:r w:rsidR="0062206C">
        <w:rPr>
          <w:noProof/>
        </w:rPr>
        <w:t>9</w:t>
      </w:r>
      <w:r>
        <w:rPr>
          <w:noProof/>
        </w:rPr>
        <w:fldChar w:fldCharType="end"/>
      </w:r>
    </w:p>
    <w:p w14:paraId="5907E192" w14:textId="77777777" w:rsidR="00C10EA9" w:rsidRDefault="00C10EA9">
      <w:pPr>
        <w:pStyle w:val="TM5"/>
        <w:tabs>
          <w:tab w:val="right" w:leader="dot" w:pos="7360"/>
        </w:tabs>
        <w:rPr>
          <w:rFonts w:eastAsiaTheme="minorEastAsia" w:cstheme="minorBidi"/>
          <w:noProof/>
          <w:sz w:val="24"/>
          <w:szCs w:val="24"/>
          <w:lang w:val="fr-FR" w:eastAsia="fr-FR"/>
        </w:rPr>
      </w:pPr>
      <w:r>
        <w:rPr>
          <w:noProof/>
        </w:rPr>
        <w:t>Support pédagogique</w:t>
      </w:r>
      <w:r>
        <w:rPr>
          <w:noProof/>
        </w:rPr>
        <w:tab/>
      </w:r>
      <w:r>
        <w:rPr>
          <w:noProof/>
        </w:rPr>
        <w:fldChar w:fldCharType="begin"/>
      </w:r>
      <w:r>
        <w:rPr>
          <w:noProof/>
        </w:rPr>
        <w:instrText xml:space="preserve"> PAGEREF _Toc454884533 \h </w:instrText>
      </w:r>
      <w:r>
        <w:rPr>
          <w:noProof/>
        </w:rPr>
      </w:r>
      <w:r>
        <w:rPr>
          <w:noProof/>
        </w:rPr>
        <w:fldChar w:fldCharType="separate"/>
      </w:r>
      <w:r w:rsidR="0062206C">
        <w:rPr>
          <w:noProof/>
        </w:rPr>
        <w:t>9</w:t>
      </w:r>
      <w:r>
        <w:rPr>
          <w:noProof/>
        </w:rPr>
        <w:fldChar w:fldCharType="end"/>
      </w:r>
    </w:p>
    <w:p w14:paraId="1E6582F8" w14:textId="77777777" w:rsidR="00C10EA9" w:rsidRDefault="00C10EA9">
      <w:pPr>
        <w:pStyle w:val="TM2"/>
        <w:tabs>
          <w:tab w:val="right" w:leader="dot" w:pos="7360"/>
        </w:tabs>
        <w:rPr>
          <w:rFonts w:eastAsiaTheme="minorEastAsia" w:cstheme="minorBidi"/>
          <w:smallCaps w:val="0"/>
          <w:noProof/>
          <w:sz w:val="24"/>
          <w:szCs w:val="24"/>
          <w:lang w:val="fr-FR" w:eastAsia="fr-FR"/>
        </w:rPr>
      </w:pPr>
      <w:r>
        <w:rPr>
          <w:noProof/>
        </w:rPr>
        <w:t>Le scénario</w:t>
      </w:r>
      <w:r>
        <w:rPr>
          <w:noProof/>
        </w:rPr>
        <w:tab/>
      </w:r>
      <w:r>
        <w:rPr>
          <w:noProof/>
        </w:rPr>
        <w:fldChar w:fldCharType="begin"/>
      </w:r>
      <w:r>
        <w:rPr>
          <w:noProof/>
        </w:rPr>
        <w:instrText xml:space="preserve"> PAGEREF _Toc454884534 \h </w:instrText>
      </w:r>
      <w:r>
        <w:rPr>
          <w:noProof/>
        </w:rPr>
      </w:r>
      <w:r>
        <w:rPr>
          <w:noProof/>
        </w:rPr>
        <w:fldChar w:fldCharType="separate"/>
      </w:r>
      <w:r w:rsidR="0062206C">
        <w:rPr>
          <w:noProof/>
        </w:rPr>
        <w:t>10</w:t>
      </w:r>
      <w:r>
        <w:rPr>
          <w:noProof/>
        </w:rPr>
        <w:fldChar w:fldCharType="end"/>
      </w:r>
    </w:p>
    <w:p w14:paraId="375E3145" w14:textId="77777777" w:rsidR="00C10EA9" w:rsidRDefault="00C10EA9">
      <w:pPr>
        <w:pStyle w:val="TM3"/>
        <w:tabs>
          <w:tab w:val="right" w:leader="dot" w:pos="7360"/>
        </w:tabs>
        <w:rPr>
          <w:rFonts w:eastAsiaTheme="minorEastAsia" w:cstheme="minorBidi"/>
          <w:i w:val="0"/>
          <w:iCs w:val="0"/>
          <w:noProof/>
          <w:sz w:val="24"/>
          <w:szCs w:val="24"/>
          <w:lang w:val="fr-FR" w:eastAsia="fr-FR"/>
        </w:rPr>
      </w:pPr>
      <w:r>
        <w:rPr>
          <w:noProof/>
        </w:rPr>
        <w:t>Réalité d’entreprise</w:t>
      </w:r>
      <w:r>
        <w:rPr>
          <w:noProof/>
        </w:rPr>
        <w:tab/>
      </w:r>
      <w:r>
        <w:rPr>
          <w:noProof/>
        </w:rPr>
        <w:fldChar w:fldCharType="begin"/>
      </w:r>
      <w:r>
        <w:rPr>
          <w:noProof/>
        </w:rPr>
        <w:instrText xml:space="preserve"> PAGEREF _Toc454884535 \h </w:instrText>
      </w:r>
      <w:r>
        <w:rPr>
          <w:noProof/>
        </w:rPr>
      </w:r>
      <w:r>
        <w:rPr>
          <w:noProof/>
        </w:rPr>
        <w:fldChar w:fldCharType="separate"/>
      </w:r>
      <w:r w:rsidR="0062206C">
        <w:rPr>
          <w:noProof/>
        </w:rPr>
        <w:t>10</w:t>
      </w:r>
      <w:r>
        <w:rPr>
          <w:noProof/>
        </w:rPr>
        <w:fldChar w:fldCharType="end"/>
      </w:r>
    </w:p>
    <w:p w14:paraId="3395015A" w14:textId="77777777" w:rsidR="00C10EA9" w:rsidRDefault="00C10EA9">
      <w:pPr>
        <w:pStyle w:val="TM4"/>
        <w:tabs>
          <w:tab w:val="right" w:leader="dot" w:pos="7360"/>
        </w:tabs>
        <w:rPr>
          <w:rFonts w:eastAsiaTheme="minorEastAsia" w:cstheme="minorBidi"/>
          <w:noProof/>
          <w:sz w:val="24"/>
          <w:szCs w:val="24"/>
          <w:lang w:val="fr-FR" w:eastAsia="fr-FR"/>
        </w:rPr>
      </w:pPr>
      <w:r>
        <w:rPr>
          <w:noProof/>
        </w:rPr>
        <w:t>Plus-value</w:t>
      </w:r>
      <w:r>
        <w:rPr>
          <w:noProof/>
        </w:rPr>
        <w:tab/>
      </w:r>
      <w:r>
        <w:rPr>
          <w:noProof/>
        </w:rPr>
        <w:fldChar w:fldCharType="begin"/>
      </w:r>
      <w:r>
        <w:rPr>
          <w:noProof/>
        </w:rPr>
        <w:instrText xml:space="preserve"> PAGEREF _Toc454884536 \h </w:instrText>
      </w:r>
      <w:r>
        <w:rPr>
          <w:noProof/>
        </w:rPr>
      </w:r>
      <w:r>
        <w:rPr>
          <w:noProof/>
        </w:rPr>
        <w:fldChar w:fldCharType="separate"/>
      </w:r>
      <w:r w:rsidR="0062206C">
        <w:rPr>
          <w:noProof/>
        </w:rPr>
        <w:t>10</w:t>
      </w:r>
      <w:r>
        <w:rPr>
          <w:noProof/>
        </w:rPr>
        <w:fldChar w:fldCharType="end"/>
      </w:r>
    </w:p>
    <w:p w14:paraId="7661B900" w14:textId="77777777" w:rsidR="00C10EA9" w:rsidRDefault="00C10EA9">
      <w:pPr>
        <w:pStyle w:val="TM4"/>
        <w:tabs>
          <w:tab w:val="right" w:leader="dot" w:pos="7360"/>
        </w:tabs>
        <w:rPr>
          <w:rFonts w:eastAsiaTheme="minorEastAsia" w:cstheme="minorBidi"/>
          <w:noProof/>
          <w:sz w:val="24"/>
          <w:szCs w:val="24"/>
          <w:lang w:val="fr-FR" w:eastAsia="fr-FR"/>
        </w:rPr>
      </w:pPr>
      <w:r>
        <w:rPr>
          <w:noProof/>
        </w:rPr>
        <w:t>Opérations</w:t>
      </w:r>
      <w:r>
        <w:rPr>
          <w:noProof/>
        </w:rPr>
        <w:tab/>
      </w:r>
      <w:r>
        <w:rPr>
          <w:noProof/>
        </w:rPr>
        <w:fldChar w:fldCharType="begin"/>
      </w:r>
      <w:r>
        <w:rPr>
          <w:noProof/>
        </w:rPr>
        <w:instrText xml:space="preserve"> PAGEREF _Toc454884537 \h </w:instrText>
      </w:r>
      <w:r>
        <w:rPr>
          <w:noProof/>
        </w:rPr>
      </w:r>
      <w:r>
        <w:rPr>
          <w:noProof/>
        </w:rPr>
        <w:fldChar w:fldCharType="separate"/>
      </w:r>
      <w:r w:rsidR="0062206C">
        <w:rPr>
          <w:noProof/>
        </w:rPr>
        <w:t>10</w:t>
      </w:r>
      <w:r>
        <w:rPr>
          <w:noProof/>
        </w:rPr>
        <w:fldChar w:fldCharType="end"/>
      </w:r>
    </w:p>
    <w:p w14:paraId="1E033701" w14:textId="77777777" w:rsidR="00C10EA9" w:rsidRDefault="00C10EA9">
      <w:pPr>
        <w:pStyle w:val="TM4"/>
        <w:tabs>
          <w:tab w:val="right" w:leader="dot" w:pos="7360"/>
        </w:tabs>
        <w:rPr>
          <w:rFonts w:eastAsiaTheme="minorEastAsia" w:cstheme="minorBidi"/>
          <w:noProof/>
          <w:sz w:val="24"/>
          <w:szCs w:val="24"/>
          <w:lang w:val="fr-FR" w:eastAsia="fr-FR"/>
        </w:rPr>
      </w:pPr>
      <w:r>
        <w:rPr>
          <w:noProof/>
        </w:rPr>
        <w:t>Parties prenantes</w:t>
      </w:r>
      <w:r>
        <w:rPr>
          <w:noProof/>
        </w:rPr>
        <w:tab/>
      </w:r>
      <w:r>
        <w:rPr>
          <w:noProof/>
        </w:rPr>
        <w:fldChar w:fldCharType="begin"/>
      </w:r>
      <w:r>
        <w:rPr>
          <w:noProof/>
        </w:rPr>
        <w:instrText xml:space="preserve"> PAGEREF _Toc454884538 \h </w:instrText>
      </w:r>
      <w:r>
        <w:rPr>
          <w:noProof/>
        </w:rPr>
      </w:r>
      <w:r>
        <w:rPr>
          <w:noProof/>
        </w:rPr>
        <w:fldChar w:fldCharType="separate"/>
      </w:r>
      <w:r w:rsidR="0062206C">
        <w:rPr>
          <w:noProof/>
        </w:rPr>
        <w:t>11</w:t>
      </w:r>
      <w:r>
        <w:rPr>
          <w:noProof/>
        </w:rPr>
        <w:fldChar w:fldCharType="end"/>
      </w:r>
    </w:p>
    <w:p w14:paraId="7C61DA88" w14:textId="77777777" w:rsidR="00C10EA9" w:rsidRDefault="00C10EA9">
      <w:pPr>
        <w:pStyle w:val="TM3"/>
        <w:tabs>
          <w:tab w:val="right" w:leader="dot" w:pos="7360"/>
        </w:tabs>
        <w:rPr>
          <w:rFonts w:eastAsiaTheme="minorEastAsia" w:cstheme="minorBidi"/>
          <w:i w:val="0"/>
          <w:iCs w:val="0"/>
          <w:noProof/>
          <w:sz w:val="24"/>
          <w:szCs w:val="24"/>
          <w:lang w:val="fr-FR" w:eastAsia="fr-FR"/>
        </w:rPr>
      </w:pPr>
      <w:r>
        <w:rPr>
          <w:noProof/>
        </w:rPr>
        <w:t>Réalité des environnements économiques</w:t>
      </w:r>
      <w:r>
        <w:rPr>
          <w:noProof/>
        </w:rPr>
        <w:tab/>
      </w:r>
      <w:r>
        <w:rPr>
          <w:noProof/>
        </w:rPr>
        <w:fldChar w:fldCharType="begin"/>
      </w:r>
      <w:r>
        <w:rPr>
          <w:noProof/>
        </w:rPr>
        <w:instrText xml:space="preserve"> PAGEREF _Toc454884539 \h </w:instrText>
      </w:r>
      <w:r>
        <w:rPr>
          <w:noProof/>
        </w:rPr>
      </w:r>
      <w:r>
        <w:rPr>
          <w:noProof/>
        </w:rPr>
        <w:fldChar w:fldCharType="separate"/>
      </w:r>
      <w:r w:rsidR="0062206C">
        <w:rPr>
          <w:noProof/>
        </w:rPr>
        <w:t>11</w:t>
      </w:r>
      <w:r>
        <w:rPr>
          <w:noProof/>
        </w:rPr>
        <w:fldChar w:fldCharType="end"/>
      </w:r>
    </w:p>
    <w:p w14:paraId="510983F3" w14:textId="77777777" w:rsidR="00C10EA9" w:rsidRDefault="00C10EA9">
      <w:pPr>
        <w:pStyle w:val="TM4"/>
        <w:tabs>
          <w:tab w:val="right" w:leader="dot" w:pos="7360"/>
        </w:tabs>
        <w:rPr>
          <w:rFonts w:eastAsiaTheme="minorEastAsia" w:cstheme="minorBidi"/>
          <w:noProof/>
          <w:sz w:val="24"/>
          <w:szCs w:val="24"/>
          <w:lang w:val="fr-FR" w:eastAsia="fr-FR"/>
        </w:rPr>
      </w:pPr>
      <w:r>
        <w:rPr>
          <w:noProof/>
        </w:rPr>
        <w:t>Principe micro-économique</w:t>
      </w:r>
      <w:r>
        <w:rPr>
          <w:noProof/>
        </w:rPr>
        <w:tab/>
      </w:r>
      <w:r>
        <w:rPr>
          <w:noProof/>
        </w:rPr>
        <w:fldChar w:fldCharType="begin"/>
      </w:r>
      <w:r>
        <w:rPr>
          <w:noProof/>
        </w:rPr>
        <w:instrText xml:space="preserve"> PAGEREF _Toc454884540 \h </w:instrText>
      </w:r>
      <w:r>
        <w:rPr>
          <w:noProof/>
        </w:rPr>
      </w:r>
      <w:r>
        <w:rPr>
          <w:noProof/>
        </w:rPr>
        <w:fldChar w:fldCharType="separate"/>
      </w:r>
      <w:r w:rsidR="0062206C">
        <w:rPr>
          <w:noProof/>
        </w:rPr>
        <w:t>11</w:t>
      </w:r>
      <w:r>
        <w:rPr>
          <w:noProof/>
        </w:rPr>
        <w:fldChar w:fldCharType="end"/>
      </w:r>
    </w:p>
    <w:p w14:paraId="7517D485" w14:textId="77777777" w:rsidR="00C10EA9" w:rsidRDefault="00C10EA9">
      <w:pPr>
        <w:pStyle w:val="TM5"/>
        <w:tabs>
          <w:tab w:val="right" w:leader="dot" w:pos="7360"/>
        </w:tabs>
        <w:rPr>
          <w:rFonts w:eastAsiaTheme="minorEastAsia" w:cstheme="minorBidi"/>
          <w:noProof/>
          <w:sz w:val="24"/>
          <w:szCs w:val="24"/>
          <w:lang w:val="fr-FR" w:eastAsia="fr-FR"/>
        </w:rPr>
      </w:pPr>
      <w:r>
        <w:rPr>
          <w:noProof/>
        </w:rPr>
        <w:t>L’offre</w:t>
      </w:r>
      <w:r>
        <w:rPr>
          <w:noProof/>
        </w:rPr>
        <w:tab/>
      </w:r>
      <w:r>
        <w:rPr>
          <w:noProof/>
        </w:rPr>
        <w:fldChar w:fldCharType="begin"/>
      </w:r>
      <w:r>
        <w:rPr>
          <w:noProof/>
        </w:rPr>
        <w:instrText xml:space="preserve"> PAGEREF _Toc454884541 \h </w:instrText>
      </w:r>
      <w:r>
        <w:rPr>
          <w:noProof/>
        </w:rPr>
      </w:r>
      <w:r>
        <w:rPr>
          <w:noProof/>
        </w:rPr>
        <w:fldChar w:fldCharType="separate"/>
      </w:r>
      <w:r w:rsidR="0062206C">
        <w:rPr>
          <w:noProof/>
        </w:rPr>
        <w:t>12</w:t>
      </w:r>
      <w:r>
        <w:rPr>
          <w:noProof/>
        </w:rPr>
        <w:fldChar w:fldCharType="end"/>
      </w:r>
    </w:p>
    <w:p w14:paraId="2E40EAF4" w14:textId="77777777" w:rsidR="00C10EA9" w:rsidRDefault="00C10EA9">
      <w:pPr>
        <w:pStyle w:val="TM5"/>
        <w:tabs>
          <w:tab w:val="right" w:leader="dot" w:pos="7360"/>
        </w:tabs>
        <w:rPr>
          <w:rFonts w:eastAsiaTheme="minorEastAsia" w:cstheme="minorBidi"/>
          <w:noProof/>
          <w:sz w:val="24"/>
          <w:szCs w:val="24"/>
          <w:lang w:val="fr-FR" w:eastAsia="fr-FR"/>
        </w:rPr>
      </w:pPr>
      <w:r>
        <w:rPr>
          <w:noProof/>
        </w:rPr>
        <w:t>La demande</w:t>
      </w:r>
      <w:r>
        <w:rPr>
          <w:noProof/>
        </w:rPr>
        <w:tab/>
      </w:r>
      <w:r>
        <w:rPr>
          <w:noProof/>
        </w:rPr>
        <w:fldChar w:fldCharType="begin"/>
      </w:r>
      <w:r>
        <w:rPr>
          <w:noProof/>
        </w:rPr>
        <w:instrText xml:space="preserve"> PAGEREF _Toc454884542 \h </w:instrText>
      </w:r>
      <w:r>
        <w:rPr>
          <w:noProof/>
        </w:rPr>
      </w:r>
      <w:r>
        <w:rPr>
          <w:noProof/>
        </w:rPr>
        <w:fldChar w:fldCharType="separate"/>
      </w:r>
      <w:r w:rsidR="0062206C">
        <w:rPr>
          <w:noProof/>
        </w:rPr>
        <w:t>12</w:t>
      </w:r>
      <w:r>
        <w:rPr>
          <w:noProof/>
        </w:rPr>
        <w:fldChar w:fldCharType="end"/>
      </w:r>
    </w:p>
    <w:p w14:paraId="0B825734" w14:textId="77777777" w:rsidR="00C10EA9" w:rsidRDefault="00C10EA9">
      <w:pPr>
        <w:pStyle w:val="TM5"/>
        <w:tabs>
          <w:tab w:val="right" w:leader="dot" w:pos="7360"/>
        </w:tabs>
        <w:rPr>
          <w:rFonts w:eastAsiaTheme="minorEastAsia" w:cstheme="minorBidi"/>
          <w:noProof/>
          <w:sz w:val="24"/>
          <w:szCs w:val="24"/>
          <w:lang w:val="fr-FR" w:eastAsia="fr-FR"/>
        </w:rPr>
      </w:pPr>
      <w:r>
        <w:rPr>
          <w:noProof/>
        </w:rPr>
        <w:t>L’élasticité prix-demande</w:t>
      </w:r>
      <w:r>
        <w:rPr>
          <w:noProof/>
        </w:rPr>
        <w:tab/>
      </w:r>
      <w:r>
        <w:rPr>
          <w:noProof/>
        </w:rPr>
        <w:fldChar w:fldCharType="begin"/>
      </w:r>
      <w:r>
        <w:rPr>
          <w:noProof/>
        </w:rPr>
        <w:instrText xml:space="preserve"> PAGEREF _Toc454884543 \h </w:instrText>
      </w:r>
      <w:r>
        <w:rPr>
          <w:noProof/>
        </w:rPr>
      </w:r>
      <w:r>
        <w:rPr>
          <w:noProof/>
        </w:rPr>
        <w:fldChar w:fldCharType="separate"/>
      </w:r>
      <w:r w:rsidR="0062206C">
        <w:rPr>
          <w:noProof/>
        </w:rPr>
        <w:t>12</w:t>
      </w:r>
      <w:r>
        <w:rPr>
          <w:noProof/>
        </w:rPr>
        <w:fldChar w:fldCharType="end"/>
      </w:r>
    </w:p>
    <w:p w14:paraId="22582116" w14:textId="77777777" w:rsidR="00C10EA9" w:rsidRDefault="00C10EA9">
      <w:pPr>
        <w:pStyle w:val="TM2"/>
        <w:tabs>
          <w:tab w:val="right" w:leader="dot" w:pos="7360"/>
        </w:tabs>
        <w:rPr>
          <w:rFonts w:eastAsiaTheme="minorEastAsia" w:cstheme="minorBidi"/>
          <w:smallCaps w:val="0"/>
          <w:noProof/>
          <w:sz w:val="24"/>
          <w:szCs w:val="24"/>
          <w:lang w:val="fr-FR" w:eastAsia="fr-FR"/>
        </w:rPr>
      </w:pPr>
      <w:r>
        <w:rPr>
          <w:noProof/>
        </w:rPr>
        <w:t>Progiciels de gestion intégrés</w:t>
      </w:r>
      <w:r>
        <w:rPr>
          <w:noProof/>
        </w:rPr>
        <w:tab/>
      </w:r>
      <w:r>
        <w:rPr>
          <w:noProof/>
        </w:rPr>
        <w:fldChar w:fldCharType="begin"/>
      </w:r>
      <w:r>
        <w:rPr>
          <w:noProof/>
        </w:rPr>
        <w:instrText xml:space="preserve"> PAGEREF _Toc454884544 \h </w:instrText>
      </w:r>
      <w:r>
        <w:rPr>
          <w:noProof/>
        </w:rPr>
      </w:r>
      <w:r>
        <w:rPr>
          <w:noProof/>
        </w:rPr>
        <w:fldChar w:fldCharType="separate"/>
      </w:r>
      <w:r w:rsidR="0062206C">
        <w:rPr>
          <w:noProof/>
        </w:rPr>
        <w:t>13</w:t>
      </w:r>
      <w:r>
        <w:rPr>
          <w:noProof/>
        </w:rPr>
        <w:fldChar w:fldCharType="end"/>
      </w:r>
    </w:p>
    <w:p w14:paraId="29FA0F80" w14:textId="77777777" w:rsidR="00C10EA9" w:rsidRDefault="00C10EA9">
      <w:pPr>
        <w:pStyle w:val="TM3"/>
        <w:tabs>
          <w:tab w:val="right" w:leader="dot" w:pos="7360"/>
        </w:tabs>
        <w:rPr>
          <w:rFonts w:eastAsiaTheme="minorEastAsia" w:cstheme="minorBidi"/>
          <w:i w:val="0"/>
          <w:iCs w:val="0"/>
          <w:noProof/>
          <w:sz w:val="24"/>
          <w:szCs w:val="24"/>
          <w:lang w:val="fr-FR" w:eastAsia="fr-FR"/>
        </w:rPr>
      </w:pPr>
      <w:r>
        <w:rPr>
          <w:noProof/>
        </w:rPr>
        <w:t>Principales caractéristiques</w:t>
      </w:r>
      <w:r>
        <w:rPr>
          <w:noProof/>
        </w:rPr>
        <w:tab/>
      </w:r>
      <w:r>
        <w:rPr>
          <w:noProof/>
        </w:rPr>
        <w:fldChar w:fldCharType="begin"/>
      </w:r>
      <w:r>
        <w:rPr>
          <w:noProof/>
        </w:rPr>
        <w:instrText xml:space="preserve"> PAGEREF _Toc454884545 \h </w:instrText>
      </w:r>
      <w:r>
        <w:rPr>
          <w:noProof/>
        </w:rPr>
      </w:r>
      <w:r>
        <w:rPr>
          <w:noProof/>
        </w:rPr>
        <w:fldChar w:fldCharType="separate"/>
      </w:r>
      <w:r w:rsidR="0062206C">
        <w:rPr>
          <w:noProof/>
        </w:rPr>
        <w:t>13</w:t>
      </w:r>
      <w:r>
        <w:rPr>
          <w:noProof/>
        </w:rPr>
        <w:fldChar w:fldCharType="end"/>
      </w:r>
    </w:p>
    <w:p w14:paraId="7931786A" w14:textId="77777777" w:rsidR="00C10EA9" w:rsidRDefault="00C10EA9">
      <w:pPr>
        <w:pStyle w:val="TM3"/>
        <w:tabs>
          <w:tab w:val="right" w:leader="dot" w:pos="7360"/>
        </w:tabs>
        <w:rPr>
          <w:rFonts w:eastAsiaTheme="minorEastAsia" w:cstheme="minorBidi"/>
          <w:i w:val="0"/>
          <w:iCs w:val="0"/>
          <w:noProof/>
          <w:sz w:val="24"/>
          <w:szCs w:val="24"/>
          <w:lang w:val="fr-FR" w:eastAsia="fr-FR"/>
        </w:rPr>
      </w:pPr>
      <w:r>
        <w:rPr>
          <w:noProof/>
        </w:rPr>
        <w:t>Motivations d’acquisition</w:t>
      </w:r>
      <w:r>
        <w:rPr>
          <w:noProof/>
        </w:rPr>
        <w:tab/>
      </w:r>
      <w:r>
        <w:rPr>
          <w:noProof/>
        </w:rPr>
        <w:fldChar w:fldCharType="begin"/>
      </w:r>
      <w:r>
        <w:rPr>
          <w:noProof/>
        </w:rPr>
        <w:instrText xml:space="preserve"> PAGEREF _Toc454884546 \h </w:instrText>
      </w:r>
      <w:r>
        <w:rPr>
          <w:noProof/>
        </w:rPr>
      </w:r>
      <w:r>
        <w:rPr>
          <w:noProof/>
        </w:rPr>
        <w:fldChar w:fldCharType="separate"/>
      </w:r>
      <w:r w:rsidR="0062206C">
        <w:rPr>
          <w:noProof/>
        </w:rPr>
        <w:t>13</w:t>
      </w:r>
      <w:r>
        <w:rPr>
          <w:noProof/>
        </w:rPr>
        <w:fldChar w:fldCharType="end"/>
      </w:r>
    </w:p>
    <w:p w14:paraId="79E56F51" w14:textId="77777777" w:rsidR="00C10EA9" w:rsidRDefault="00C10EA9">
      <w:pPr>
        <w:pStyle w:val="TM3"/>
        <w:tabs>
          <w:tab w:val="right" w:leader="dot" w:pos="7360"/>
        </w:tabs>
        <w:rPr>
          <w:rFonts w:eastAsiaTheme="minorEastAsia" w:cstheme="minorBidi"/>
          <w:i w:val="0"/>
          <w:iCs w:val="0"/>
          <w:noProof/>
          <w:sz w:val="24"/>
          <w:szCs w:val="24"/>
          <w:lang w:val="fr-FR" w:eastAsia="fr-FR"/>
        </w:rPr>
      </w:pPr>
      <w:r>
        <w:rPr>
          <w:noProof/>
        </w:rPr>
        <w:t>Processus standardisés</w:t>
      </w:r>
      <w:r>
        <w:rPr>
          <w:noProof/>
        </w:rPr>
        <w:tab/>
      </w:r>
      <w:r>
        <w:rPr>
          <w:noProof/>
        </w:rPr>
        <w:fldChar w:fldCharType="begin"/>
      </w:r>
      <w:r>
        <w:rPr>
          <w:noProof/>
        </w:rPr>
        <w:instrText xml:space="preserve"> PAGEREF _Toc454884547 \h </w:instrText>
      </w:r>
      <w:r>
        <w:rPr>
          <w:noProof/>
        </w:rPr>
      </w:r>
      <w:r>
        <w:rPr>
          <w:noProof/>
        </w:rPr>
        <w:fldChar w:fldCharType="separate"/>
      </w:r>
      <w:r w:rsidR="0062206C">
        <w:rPr>
          <w:noProof/>
        </w:rPr>
        <w:t>15</w:t>
      </w:r>
      <w:r>
        <w:rPr>
          <w:noProof/>
        </w:rPr>
        <w:fldChar w:fldCharType="end"/>
      </w:r>
    </w:p>
    <w:p w14:paraId="71EC7D85" w14:textId="77777777" w:rsidR="00C10EA9" w:rsidRDefault="00C10EA9">
      <w:pPr>
        <w:pStyle w:val="TM3"/>
        <w:tabs>
          <w:tab w:val="right" w:leader="dot" w:pos="7360"/>
        </w:tabs>
        <w:rPr>
          <w:rFonts w:eastAsiaTheme="minorEastAsia" w:cstheme="minorBidi"/>
          <w:i w:val="0"/>
          <w:iCs w:val="0"/>
          <w:noProof/>
          <w:sz w:val="24"/>
          <w:szCs w:val="24"/>
          <w:lang w:val="fr-FR" w:eastAsia="fr-FR"/>
        </w:rPr>
      </w:pPr>
      <w:r>
        <w:rPr>
          <w:noProof/>
        </w:rPr>
        <w:t>Accès au service</w:t>
      </w:r>
      <w:r>
        <w:rPr>
          <w:noProof/>
        </w:rPr>
        <w:tab/>
      </w:r>
      <w:r>
        <w:rPr>
          <w:noProof/>
        </w:rPr>
        <w:fldChar w:fldCharType="begin"/>
      </w:r>
      <w:r>
        <w:rPr>
          <w:noProof/>
        </w:rPr>
        <w:instrText xml:space="preserve"> PAGEREF _Toc454884548 \h </w:instrText>
      </w:r>
      <w:r>
        <w:rPr>
          <w:noProof/>
        </w:rPr>
      </w:r>
      <w:r>
        <w:rPr>
          <w:noProof/>
        </w:rPr>
        <w:fldChar w:fldCharType="separate"/>
      </w:r>
      <w:r w:rsidR="0062206C">
        <w:rPr>
          <w:noProof/>
        </w:rPr>
        <w:t>16</w:t>
      </w:r>
      <w:r>
        <w:rPr>
          <w:noProof/>
        </w:rPr>
        <w:fldChar w:fldCharType="end"/>
      </w:r>
    </w:p>
    <w:p w14:paraId="18984457" w14:textId="77777777" w:rsidR="00C10EA9" w:rsidRDefault="00C10EA9">
      <w:pPr>
        <w:pStyle w:val="TM4"/>
        <w:tabs>
          <w:tab w:val="right" w:leader="dot" w:pos="7360"/>
        </w:tabs>
        <w:rPr>
          <w:rFonts w:eastAsiaTheme="minorEastAsia" w:cstheme="minorBidi"/>
          <w:noProof/>
          <w:sz w:val="24"/>
          <w:szCs w:val="24"/>
          <w:lang w:val="fr-FR" w:eastAsia="fr-FR"/>
        </w:rPr>
      </w:pPr>
      <w:r>
        <w:rPr>
          <w:noProof/>
        </w:rPr>
        <w:t>On-premises</w:t>
      </w:r>
      <w:r>
        <w:rPr>
          <w:noProof/>
        </w:rPr>
        <w:tab/>
      </w:r>
      <w:r>
        <w:rPr>
          <w:noProof/>
        </w:rPr>
        <w:fldChar w:fldCharType="begin"/>
      </w:r>
      <w:r>
        <w:rPr>
          <w:noProof/>
        </w:rPr>
        <w:instrText xml:space="preserve"> PAGEREF _Toc454884549 \h </w:instrText>
      </w:r>
      <w:r>
        <w:rPr>
          <w:noProof/>
        </w:rPr>
      </w:r>
      <w:r>
        <w:rPr>
          <w:noProof/>
        </w:rPr>
        <w:fldChar w:fldCharType="separate"/>
      </w:r>
      <w:r w:rsidR="0062206C">
        <w:rPr>
          <w:noProof/>
        </w:rPr>
        <w:t>16</w:t>
      </w:r>
      <w:r>
        <w:rPr>
          <w:noProof/>
        </w:rPr>
        <w:fldChar w:fldCharType="end"/>
      </w:r>
    </w:p>
    <w:p w14:paraId="24827C2C" w14:textId="77777777" w:rsidR="00C10EA9" w:rsidRDefault="00C10EA9">
      <w:pPr>
        <w:pStyle w:val="TM4"/>
        <w:tabs>
          <w:tab w:val="right" w:leader="dot" w:pos="7360"/>
        </w:tabs>
        <w:rPr>
          <w:rFonts w:eastAsiaTheme="minorEastAsia" w:cstheme="minorBidi"/>
          <w:noProof/>
          <w:sz w:val="24"/>
          <w:szCs w:val="24"/>
          <w:lang w:val="fr-FR" w:eastAsia="fr-FR"/>
        </w:rPr>
      </w:pPr>
      <w:r>
        <w:rPr>
          <w:noProof/>
        </w:rPr>
        <w:t>Application Service Provider</w:t>
      </w:r>
      <w:r>
        <w:rPr>
          <w:noProof/>
        </w:rPr>
        <w:tab/>
      </w:r>
      <w:r>
        <w:rPr>
          <w:noProof/>
        </w:rPr>
        <w:fldChar w:fldCharType="begin"/>
      </w:r>
      <w:r>
        <w:rPr>
          <w:noProof/>
        </w:rPr>
        <w:instrText xml:space="preserve"> PAGEREF _Toc454884550 \h </w:instrText>
      </w:r>
      <w:r>
        <w:rPr>
          <w:noProof/>
        </w:rPr>
      </w:r>
      <w:r>
        <w:rPr>
          <w:noProof/>
        </w:rPr>
        <w:fldChar w:fldCharType="separate"/>
      </w:r>
      <w:r w:rsidR="0062206C">
        <w:rPr>
          <w:noProof/>
        </w:rPr>
        <w:t>16</w:t>
      </w:r>
      <w:r>
        <w:rPr>
          <w:noProof/>
        </w:rPr>
        <w:fldChar w:fldCharType="end"/>
      </w:r>
    </w:p>
    <w:p w14:paraId="3CE27129" w14:textId="77777777" w:rsidR="00C10EA9" w:rsidRDefault="00C10EA9">
      <w:pPr>
        <w:pStyle w:val="TM4"/>
        <w:tabs>
          <w:tab w:val="right" w:leader="dot" w:pos="7360"/>
        </w:tabs>
        <w:rPr>
          <w:rFonts w:eastAsiaTheme="minorEastAsia" w:cstheme="minorBidi"/>
          <w:noProof/>
          <w:sz w:val="24"/>
          <w:szCs w:val="24"/>
          <w:lang w:val="fr-FR" w:eastAsia="fr-FR"/>
        </w:rPr>
      </w:pPr>
      <w:r>
        <w:rPr>
          <w:noProof/>
        </w:rPr>
        <w:t>Software as a Service</w:t>
      </w:r>
      <w:r>
        <w:rPr>
          <w:noProof/>
        </w:rPr>
        <w:tab/>
      </w:r>
      <w:r>
        <w:rPr>
          <w:noProof/>
        </w:rPr>
        <w:fldChar w:fldCharType="begin"/>
      </w:r>
      <w:r>
        <w:rPr>
          <w:noProof/>
        </w:rPr>
        <w:instrText xml:space="preserve"> PAGEREF _Toc454884551 \h </w:instrText>
      </w:r>
      <w:r>
        <w:rPr>
          <w:noProof/>
        </w:rPr>
      </w:r>
      <w:r>
        <w:rPr>
          <w:noProof/>
        </w:rPr>
        <w:fldChar w:fldCharType="separate"/>
      </w:r>
      <w:r w:rsidR="0062206C">
        <w:rPr>
          <w:noProof/>
        </w:rPr>
        <w:t>16</w:t>
      </w:r>
      <w:r>
        <w:rPr>
          <w:noProof/>
        </w:rPr>
        <w:fldChar w:fldCharType="end"/>
      </w:r>
    </w:p>
    <w:p w14:paraId="561C0F2E" w14:textId="77777777" w:rsidR="00C10EA9" w:rsidRDefault="00C10EA9">
      <w:pPr>
        <w:pStyle w:val="TM2"/>
        <w:tabs>
          <w:tab w:val="right" w:leader="dot" w:pos="7360"/>
        </w:tabs>
        <w:rPr>
          <w:rFonts w:eastAsiaTheme="minorEastAsia" w:cstheme="minorBidi"/>
          <w:smallCaps w:val="0"/>
          <w:noProof/>
          <w:sz w:val="24"/>
          <w:szCs w:val="24"/>
          <w:lang w:val="fr-FR" w:eastAsia="fr-FR"/>
        </w:rPr>
      </w:pPr>
      <w:r>
        <w:rPr>
          <w:noProof/>
        </w:rPr>
        <w:t>Comparatif des PGI pour PME</w:t>
      </w:r>
      <w:r>
        <w:rPr>
          <w:noProof/>
        </w:rPr>
        <w:tab/>
      </w:r>
      <w:r>
        <w:rPr>
          <w:noProof/>
        </w:rPr>
        <w:fldChar w:fldCharType="begin"/>
      </w:r>
      <w:r>
        <w:rPr>
          <w:noProof/>
        </w:rPr>
        <w:instrText xml:space="preserve"> PAGEREF _Toc454884552 \h </w:instrText>
      </w:r>
      <w:r>
        <w:rPr>
          <w:noProof/>
        </w:rPr>
      </w:r>
      <w:r>
        <w:rPr>
          <w:noProof/>
        </w:rPr>
        <w:fldChar w:fldCharType="separate"/>
      </w:r>
      <w:r w:rsidR="0062206C">
        <w:rPr>
          <w:noProof/>
        </w:rPr>
        <w:t>17</w:t>
      </w:r>
      <w:r>
        <w:rPr>
          <w:noProof/>
        </w:rPr>
        <w:fldChar w:fldCharType="end"/>
      </w:r>
    </w:p>
    <w:p w14:paraId="0D7F3706" w14:textId="77777777" w:rsidR="00C10EA9" w:rsidRDefault="00C10EA9">
      <w:pPr>
        <w:pStyle w:val="TM3"/>
        <w:tabs>
          <w:tab w:val="right" w:leader="dot" w:pos="7360"/>
        </w:tabs>
        <w:rPr>
          <w:rFonts w:eastAsiaTheme="minorEastAsia" w:cstheme="minorBidi"/>
          <w:i w:val="0"/>
          <w:iCs w:val="0"/>
          <w:noProof/>
          <w:sz w:val="24"/>
          <w:szCs w:val="24"/>
          <w:lang w:val="fr-FR" w:eastAsia="fr-FR"/>
        </w:rPr>
      </w:pPr>
      <w:r>
        <w:rPr>
          <w:noProof/>
        </w:rPr>
        <w:t>Fonctionnalités</w:t>
      </w:r>
      <w:r>
        <w:rPr>
          <w:noProof/>
        </w:rPr>
        <w:tab/>
      </w:r>
      <w:r>
        <w:rPr>
          <w:noProof/>
        </w:rPr>
        <w:fldChar w:fldCharType="begin"/>
      </w:r>
      <w:r>
        <w:rPr>
          <w:noProof/>
        </w:rPr>
        <w:instrText xml:space="preserve"> PAGEREF _Toc454884553 \h </w:instrText>
      </w:r>
      <w:r>
        <w:rPr>
          <w:noProof/>
        </w:rPr>
      </w:r>
      <w:r>
        <w:rPr>
          <w:noProof/>
        </w:rPr>
        <w:fldChar w:fldCharType="separate"/>
      </w:r>
      <w:r w:rsidR="0062206C">
        <w:rPr>
          <w:noProof/>
        </w:rPr>
        <w:t>17</w:t>
      </w:r>
      <w:r>
        <w:rPr>
          <w:noProof/>
        </w:rPr>
        <w:fldChar w:fldCharType="end"/>
      </w:r>
    </w:p>
    <w:p w14:paraId="646E9674" w14:textId="77777777" w:rsidR="00C10EA9" w:rsidRDefault="00C10EA9">
      <w:pPr>
        <w:pStyle w:val="TM4"/>
        <w:tabs>
          <w:tab w:val="right" w:leader="dot" w:pos="7360"/>
        </w:tabs>
        <w:rPr>
          <w:rFonts w:eastAsiaTheme="minorEastAsia" w:cstheme="minorBidi"/>
          <w:noProof/>
          <w:sz w:val="24"/>
          <w:szCs w:val="24"/>
          <w:lang w:val="fr-FR" w:eastAsia="fr-FR"/>
        </w:rPr>
      </w:pPr>
      <w:r>
        <w:rPr>
          <w:noProof/>
        </w:rPr>
        <w:t>Vente</w:t>
      </w:r>
      <w:r>
        <w:rPr>
          <w:noProof/>
        </w:rPr>
        <w:tab/>
      </w:r>
      <w:r>
        <w:rPr>
          <w:noProof/>
        </w:rPr>
        <w:fldChar w:fldCharType="begin"/>
      </w:r>
      <w:r>
        <w:rPr>
          <w:noProof/>
        </w:rPr>
        <w:instrText xml:space="preserve"> PAGEREF _Toc454884554 \h </w:instrText>
      </w:r>
      <w:r>
        <w:rPr>
          <w:noProof/>
        </w:rPr>
      </w:r>
      <w:r>
        <w:rPr>
          <w:noProof/>
        </w:rPr>
        <w:fldChar w:fldCharType="separate"/>
      </w:r>
      <w:r w:rsidR="0062206C">
        <w:rPr>
          <w:noProof/>
        </w:rPr>
        <w:t>18</w:t>
      </w:r>
      <w:r>
        <w:rPr>
          <w:noProof/>
        </w:rPr>
        <w:fldChar w:fldCharType="end"/>
      </w:r>
    </w:p>
    <w:p w14:paraId="018EBF9A" w14:textId="77777777" w:rsidR="00C10EA9" w:rsidRDefault="00C10EA9">
      <w:pPr>
        <w:pStyle w:val="TM4"/>
        <w:tabs>
          <w:tab w:val="right" w:leader="dot" w:pos="7360"/>
        </w:tabs>
        <w:rPr>
          <w:rFonts w:eastAsiaTheme="minorEastAsia" w:cstheme="minorBidi"/>
          <w:noProof/>
          <w:sz w:val="24"/>
          <w:szCs w:val="24"/>
          <w:lang w:val="fr-FR" w:eastAsia="fr-FR"/>
        </w:rPr>
      </w:pPr>
      <w:r>
        <w:rPr>
          <w:noProof/>
        </w:rPr>
        <w:t>Stock</w:t>
      </w:r>
      <w:r>
        <w:rPr>
          <w:noProof/>
        </w:rPr>
        <w:tab/>
      </w:r>
      <w:r>
        <w:rPr>
          <w:noProof/>
        </w:rPr>
        <w:fldChar w:fldCharType="begin"/>
      </w:r>
      <w:r>
        <w:rPr>
          <w:noProof/>
        </w:rPr>
        <w:instrText xml:space="preserve"> PAGEREF _Toc454884555 \h </w:instrText>
      </w:r>
      <w:r>
        <w:rPr>
          <w:noProof/>
        </w:rPr>
      </w:r>
      <w:r>
        <w:rPr>
          <w:noProof/>
        </w:rPr>
        <w:fldChar w:fldCharType="separate"/>
      </w:r>
      <w:r w:rsidR="0062206C">
        <w:rPr>
          <w:noProof/>
        </w:rPr>
        <w:t>18</w:t>
      </w:r>
      <w:r>
        <w:rPr>
          <w:noProof/>
        </w:rPr>
        <w:fldChar w:fldCharType="end"/>
      </w:r>
    </w:p>
    <w:p w14:paraId="5C593A28" w14:textId="77777777" w:rsidR="00C10EA9" w:rsidRDefault="00C10EA9">
      <w:pPr>
        <w:pStyle w:val="TM4"/>
        <w:tabs>
          <w:tab w:val="right" w:leader="dot" w:pos="7360"/>
        </w:tabs>
        <w:rPr>
          <w:rFonts w:eastAsiaTheme="minorEastAsia" w:cstheme="minorBidi"/>
          <w:noProof/>
          <w:sz w:val="24"/>
          <w:szCs w:val="24"/>
          <w:lang w:val="fr-FR" w:eastAsia="fr-FR"/>
        </w:rPr>
      </w:pPr>
      <w:r>
        <w:rPr>
          <w:noProof/>
        </w:rPr>
        <w:t>Production</w:t>
      </w:r>
      <w:r>
        <w:rPr>
          <w:noProof/>
        </w:rPr>
        <w:tab/>
      </w:r>
      <w:r>
        <w:rPr>
          <w:noProof/>
        </w:rPr>
        <w:fldChar w:fldCharType="begin"/>
      </w:r>
      <w:r>
        <w:rPr>
          <w:noProof/>
        </w:rPr>
        <w:instrText xml:space="preserve"> PAGEREF _Toc454884556 \h </w:instrText>
      </w:r>
      <w:r>
        <w:rPr>
          <w:noProof/>
        </w:rPr>
      </w:r>
      <w:r>
        <w:rPr>
          <w:noProof/>
        </w:rPr>
        <w:fldChar w:fldCharType="separate"/>
      </w:r>
      <w:r w:rsidR="0062206C">
        <w:rPr>
          <w:noProof/>
        </w:rPr>
        <w:t>19</w:t>
      </w:r>
      <w:r>
        <w:rPr>
          <w:noProof/>
        </w:rPr>
        <w:fldChar w:fldCharType="end"/>
      </w:r>
    </w:p>
    <w:p w14:paraId="6618E7BF" w14:textId="77777777" w:rsidR="00C10EA9" w:rsidRDefault="00C10EA9">
      <w:pPr>
        <w:pStyle w:val="TM4"/>
        <w:tabs>
          <w:tab w:val="right" w:leader="dot" w:pos="7360"/>
        </w:tabs>
        <w:rPr>
          <w:rFonts w:eastAsiaTheme="minorEastAsia" w:cstheme="minorBidi"/>
          <w:noProof/>
          <w:sz w:val="24"/>
          <w:szCs w:val="24"/>
          <w:lang w:val="fr-FR" w:eastAsia="fr-FR"/>
        </w:rPr>
      </w:pPr>
      <w:r>
        <w:rPr>
          <w:noProof/>
        </w:rPr>
        <w:t>Approvisionnement</w:t>
      </w:r>
      <w:r>
        <w:rPr>
          <w:noProof/>
        </w:rPr>
        <w:tab/>
      </w:r>
      <w:r>
        <w:rPr>
          <w:noProof/>
        </w:rPr>
        <w:fldChar w:fldCharType="begin"/>
      </w:r>
      <w:r>
        <w:rPr>
          <w:noProof/>
        </w:rPr>
        <w:instrText xml:space="preserve"> PAGEREF _Toc454884557 \h </w:instrText>
      </w:r>
      <w:r>
        <w:rPr>
          <w:noProof/>
        </w:rPr>
      </w:r>
      <w:r>
        <w:rPr>
          <w:noProof/>
        </w:rPr>
        <w:fldChar w:fldCharType="separate"/>
      </w:r>
      <w:r w:rsidR="0062206C">
        <w:rPr>
          <w:noProof/>
        </w:rPr>
        <w:t>19</w:t>
      </w:r>
      <w:r>
        <w:rPr>
          <w:noProof/>
        </w:rPr>
        <w:fldChar w:fldCharType="end"/>
      </w:r>
    </w:p>
    <w:p w14:paraId="647F802C" w14:textId="77777777" w:rsidR="00C10EA9" w:rsidRDefault="00C10EA9">
      <w:pPr>
        <w:pStyle w:val="TM2"/>
        <w:tabs>
          <w:tab w:val="right" w:leader="dot" w:pos="7360"/>
        </w:tabs>
        <w:rPr>
          <w:rFonts w:eastAsiaTheme="minorEastAsia" w:cstheme="minorBidi"/>
          <w:smallCaps w:val="0"/>
          <w:noProof/>
          <w:sz w:val="24"/>
          <w:szCs w:val="24"/>
          <w:lang w:val="fr-FR" w:eastAsia="fr-FR"/>
        </w:rPr>
      </w:pPr>
      <w:r>
        <w:rPr>
          <w:noProof/>
        </w:rPr>
        <w:t>Choix du PGI</w:t>
      </w:r>
      <w:r>
        <w:rPr>
          <w:noProof/>
        </w:rPr>
        <w:tab/>
      </w:r>
      <w:r>
        <w:rPr>
          <w:noProof/>
        </w:rPr>
        <w:fldChar w:fldCharType="begin"/>
      </w:r>
      <w:r>
        <w:rPr>
          <w:noProof/>
        </w:rPr>
        <w:instrText xml:space="preserve"> PAGEREF _Toc454884558 \h </w:instrText>
      </w:r>
      <w:r>
        <w:rPr>
          <w:noProof/>
        </w:rPr>
      </w:r>
      <w:r>
        <w:rPr>
          <w:noProof/>
        </w:rPr>
        <w:fldChar w:fldCharType="separate"/>
      </w:r>
      <w:r w:rsidR="0062206C">
        <w:rPr>
          <w:noProof/>
        </w:rPr>
        <w:t>19</w:t>
      </w:r>
      <w:r>
        <w:rPr>
          <w:noProof/>
        </w:rPr>
        <w:fldChar w:fldCharType="end"/>
      </w:r>
    </w:p>
    <w:p w14:paraId="0A650682" w14:textId="77777777" w:rsidR="00C10EA9" w:rsidRDefault="00C10EA9">
      <w:pPr>
        <w:pStyle w:val="TM2"/>
        <w:tabs>
          <w:tab w:val="right" w:leader="dot" w:pos="7360"/>
        </w:tabs>
        <w:rPr>
          <w:rFonts w:eastAsiaTheme="minorEastAsia" w:cstheme="minorBidi"/>
          <w:smallCaps w:val="0"/>
          <w:noProof/>
          <w:sz w:val="24"/>
          <w:szCs w:val="24"/>
          <w:lang w:val="fr-FR" w:eastAsia="fr-FR"/>
        </w:rPr>
      </w:pPr>
      <w:r>
        <w:rPr>
          <w:noProof/>
        </w:rPr>
        <w:t>Odoo®</w:t>
      </w:r>
      <w:r>
        <w:rPr>
          <w:noProof/>
        </w:rPr>
        <w:tab/>
      </w:r>
      <w:r>
        <w:rPr>
          <w:noProof/>
        </w:rPr>
        <w:fldChar w:fldCharType="begin"/>
      </w:r>
      <w:r>
        <w:rPr>
          <w:noProof/>
        </w:rPr>
        <w:instrText xml:space="preserve"> PAGEREF _Toc454884559 \h </w:instrText>
      </w:r>
      <w:r>
        <w:rPr>
          <w:noProof/>
        </w:rPr>
      </w:r>
      <w:r>
        <w:rPr>
          <w:noProof/>
        </w:rPr>
        <w:fldChar w:fldCharType="separate"/>
      </w:r>
      <w:r w:rsidR="0062206C">
        <w:rPr>
          <w:noProof/>
        </w:rPr>
        <w:t>20</w:t>
      </w:r>
      <w:r>
        <w:rPr>
          <w:noProof/>
        </w:rPr>
        <w:fldChar w:fldCharType="end"/>
      </w:r>
    </w:p>
    <w:p w14:paraId="60B759A1" w14:textId="77777777" w:rsidR="00C10EA9" w:rsidRDefault="00C10EA9">
      <w:pPr>
        <w:pStyle w:val="TM3"/>
        <w:tabs>
          <w:tab w:val="right" w:leader="dot" w:pos="7360"/>
        </w:tabs>
        <w:rPr>
          <w:rFonts w:eastAsiaTheme="minorEastAsia" w:cstheme="minorBidi"/>
          <w:i w:val="0"/>
          <w:iCs w:val="0"/>
          <w:noProof/>
          <w:sz w:val="24"/>
          <w:szCs w:val="24"/>
          <w:lang w:val="fr-FR" w:eastAsia="fr-FR"/>
        </w:rPr>
      </w:pPr>
      <w:r>
        <w:rPr>
          <w:noProof/>
        </w:rPr>
        <w:t>Couverture fonctionnelle</w:t>
      </w:r>
      <w:r>
        <w:rPr>
          <w:noProof/>
        </w:rPr>
        <w:tab/>
      </w:r>
      <w:r>
        <w:rPr>
          <w:noProof/>
        </w:rPr>
        <w:fldChar w:fldCharType="begin"/>
      </w:r>
      <w:r>
        <w:rPr>
          <w:noProof/>
        </w:rPr>
        <w:instrText xml:space="preserve"> PAGEREF _Toc454884560 \h </w:instrText>
      </w:r>
      <w:r>
        <w:rPr>
          <w:noProof/>
        </w:rPr>
      </w:r>
      <w:r>
        <w:rPr>
          <w:noProof/>
        </w:rPr>
        <w:fldChar w:fldCharType="separate"/>
      </w:r>
      <w:r w:rsidR="0062206C">
        <w:rPr>
          <w:noProof/>
        </w:rPr>
        <w:t>20</w:t>
      </w:r>
      <w:r>
        <w:rPr>
          <w:noProof/>
        </w:rPr>
        <w:fldChar w:fldCharType="end"/>
      </w:r>
    </w:p>
    <w:p w14:paraId="74F65C5D" w14:textId="77777777" w:rsidR="00C10EA9" w:rsidRDefault="00C10EA9">
      <w:pPr>
        <w:pStyle w:val="TM3"/>
        <w:tabs>
          <w:tab w:val="right" w:leader="dot" w:pos="7360"/>
        </w:tabs>
        <w:rPr>
          <w:rFonts w:eastAsiaTheme="minorEastAsia" w:cstheme="minorBidi"/>
          <w:i w:val="0"/>
          <w:iCs w:val="0"/>
          <w:noProof/>
          <w:sz w:val="24"/>
          <w:szCs w:val="24"/>
          <w:lang w:val="fr-FR" w:eastAsia="fr-FR"/>
        </w:rPr>
      </w:pPr>
      <w:r>
        <w:rPr>
          <w:noProof/>
        </w:rPr>
        <w:t>Versions disponibles</w:t>
      </w:r>
      <w:r>
        <w:rPr>
          <w:noProof/>
        </w:rPr>
        <w:tab/>
      </w:r>
      <w:r>
        <w:rPr>
          <w:noProof/>
        </w:rPr>
        <w:fldChar w:fldCharType="begin"/>
      </w:r>
      <w:r>
        <w:rPr>
          <w:noProof/>
        </w:rPr>
        <w:instrText xml:space="preserve"> PAGEREF _Toc454884561 \h </w:instrText>
      </w:r>
      <w:r>
        <w:rPr>
          <w:noProof/>
        </w:rPr>
      </w:r>
      <w:r>
        <w:rPr>
          <w:noProof/>
        </w:rPr>
        <w:fldChar w:fldCharType="separate"/>
      </w:r>
      <w:r w:rsidR="0062206C">
        <w:rPr>
          <w:noProof/>
        </w:rPr>
        <w:t>21</w:t>
      </w:r>
      <w:r>
        <w:rPr>
          <w:noProof/>
        </w:rPr>
        <w:fldChar w:fldCharType="end"/>
      </w:r>
    </w:p>
    <w:p w14:paraId="2A4244B0" w14:textId="77777777" w:rsidR="00C10EA9" w:rsidRDefault="00C10EA9">
      <w:pPr>
        <w:pStyle w:val="TM4"/>
        <w:tabs>
          <w:tab w:val="right" w:leader="dot" w:pos="7360"/>
        </w:tabs>
        <w:rPr>
          <w:rFonts w:eastAsiaTheme="minorEastAsia" w:cstheme="minorBidi"/>
          <w:noProof/>
          <w:sz w:val="24"/>
          <w:szCs w:val="24"/>
          <w:lang w:val="fr-FR" w:eastAsia="fr-FR"/>
        </w:rPr>
      </w:pPr>
      <w:r>
        <w:rPr>
          <w:noProof/>
        </w:rPr>
        <w:t>Online</w:t>
      </w:r>
      <w:r>
        <w:rPr>
          <w:noProof/>
        </w:rPr>
        <w:tab/>
      </w:r>
      <w:r>
        <w:rPr>
          <w:noProof/>
        </w:rPr>
        <w:fldChar w:fldCharType="begin"/>
      </w:r>
      <w:r>
        <w:rPr>
          <w:noProof/>
        </w:rPr>
        <w:instrText xml:space="preserve"> PAGEREF _Toc454884562 \h </w:instrText>
      </w:r>
      <w:r>
        <w:rPr>
          <w:noProof/>
        </w:rPr>
      </w:r>
      <w:r>
        <w:rPr>
          <w:noProof/>
        </w:rPr>
        <w:fldChar w:fldCharType="separate"/>
      </w:r>
      <w:r w:rsidR="0062206C">
        <w:rPr>
          <w:noProof/>
        </w:rPr>
        <w:t>21</w:t>
      </w:r>
      <w:r>
        <w:rPr>
          <w:noProof/>
        </w:rPr>
        <w:fldChar w:fldCharType="end"/>
      </w:r>
    </w:p>
    <w:p w14:paraId="4B51D2CD" w14:textId="77777777" w:rsidR="00C10EA9" w:rsidRDefault="00C10EA9">
      <w:pPr>
        <w:pStyle w:val="TM5"/>
        <w:tabs>
          <w:tab w:val="right" w:leader="dot" w:pos="7360"/>
        </w:tabs>
        <w:rPr>
          <w:rFonts w:eastAsiaTheme="minorEastAsia" w:cstheme="minorBidi"/>
          <w:noProof/>
          <w:sz w:val="24"/>
          <w:szCs w:val="24"/>
          <w:lang w:val="fr-FR" w:eastAsia="fr-FR"/>
        </w:rPr>
      </w:pPr>
      <w:r>
        <w:rPr>
          <w:noProof/>
        </w:rPr>
        <w:t>Le programme éducatif</w:t>
      </w:r>
      <w:r>
        <w:rPr>
          <w:noProof/>
        </w:rPr>
        <w:tab/>
      </w:r>
      <w:r>
        <w:rPr>
          <w:noProof/>
        </w:rPr>
        <w:fldChar w:fldCharType="begin"/>
      </w:r>
      <w:r>
        <w:rPr>
          <w:noProof/>
        </w:rPr>
        <w:instrText xml:space="preserve"> PAGEREF _Toc454884563 \h </w:instrText>
      </w:r>
      <w:r>
        <w:rPr>
          <w:noProof/>
        </w:rPr>
      </w:r>
      <w:r>
        <w:rPr>
          <w:noProof/>
        </w:rPr>
        <w:fldChar w:fldCharType="separate"/>
      </w:r>
      <w:r w:rsidR="0062206C">
        <w:rPr>
          <w:noProof/>
        </w:rPr>
        <w:t>21</w:t>
      </w:r>
      <w:r>
        <w:rPr>
          <w:noProof/>
        </w:rPr>
        <w:fldChar w:fldCharType="end"/>
      </w:r>
    </w:p>
    <w:p w14:paraId="1D10EB86" w14:textId="77777777" w:rsidR="00C10EA9" w:rsidRDefault="00C10EA9">
      <w:pPr>
        <w:pStyle w:val="TM4"/>
        <w:tabs>
          <w:tab w:val="right" w:leader="dot" w:pos="7360"/>
        </w:tabs>
        <w:rPr>
          <w:rFonts w:eastAsiaTheme="minorEastAsia" w:cstheme="minorBidi"/>
          <w:noProof/>
          <w:sz w:val="24"/>
          <w:szCs w:val="24"/>
          <w:lang w:val="fr-FR" w:eastAsia="fr-FR"/>
        </w:rPr>
      </w:pPr>
      <w:r>
        <w:rPr>
          <w:noProof/>
        </w:rPr>
        <w:t>Entreprise</w:t>
      </w:r>
      <w:r>
        <w:rPr>
          <w:noProof/>
        </w:rPr>
        <w:tab/>
      </w:r>
      <w:r>
        <w:rPr>
          <w:noProof/>
        </w:rPr>
        <w:fldChar w:fldCharType="begin"/>
      </w:r>
      <w:r>
        <w:rPr>
          <w:noProof/>
        </w:rPr>
        <w:instrText xml:space="preserve"> PAGEREF _Toc454884564 \h </w:instrText>
      </w:r>
      <w:r>
        <w:rPr>
          <w:noProof/>
        </w:rPr>
      </w:r>
      <w:r>
        <w:rPr>
          <w:noProof/>
        </w:rPr>
        <w:fldChar w:fldCharType="separate"/>
      </w:r>
      <w:r w:rsidR="0062206C">
        <w:rPr>
          <w:noProof/>
        </w:rPr>
        <w:t>22</w:t>
      </w:r>
      <w:r>
        <w:rPr>
          <w:noProof/>
        </w:rPr>
        <w:fldChar w:fldCharType="end"/>
      </w:r>
    </w:p>
    <w:p w14:paraId="2D28407C" w14:textId="77777777" w:rsidR="00C10EA9" w:rsidRDefault="00C10EA9">
      <w:pPr>
        <w:pStyle w:val="TM4"/>
        <w:tabs>
          <w:tab w:val="right" w:leader="dot" w:pos="7360"/>
        </w:tabs>
        <w:rPr>
          <w:rFonts w:eastAsiaTheme="minorEastAsia" w:cstheme="minorBidi"/>
          <w:noProof/>
          <w:sz w:val="24"/>
          <w:szCs w:val="24"/>
          <w:lang w:val="fr-FR" w:eastAsia="fr-FR"/>
        </w:rPr>
      </w:pPr>
      <w:r>
        <w:rPr>
          <w:noProof/>
        </w:rPr>
        <w:t>Community</w:t>
      </w:r>
      <w:r>
        <w:rPr>
          <w:noProof/>
        </w:rPr>
        <w:tab/>
      </w:r>
      <w:r>
        <w:rPr>
          <w:noProof/>
        </w:rPr>
        <w:fldChar w:fldCharType="begin"/>
      </w:r>
      <w:r>
        <w:rPr>
          <w:noProof/>
        </w:rPr>
        <w:instrText xml:space="preserve"> PAGEREF _Toc454884565 \h </w:instrText>
      </w:r>
      <w:r>
        <w:rPr>
          <w:noProof/>
        </w:rPr>
      </w:r>
      <w:r>
        <w:rPr>
          <w:noProof/>
        </w:rPr>
        <w:fldChar w:fldCharType="separate"/>
      </w:r>
      <w:r w:rsidR="0062206C">
        <w:rPr>
          <w:noProof/>
        </w:rPr>
        <w:t>22</w:t>
      </w:r>
      <w:r>
        <w:rPr>
          <w:noProof/>
        </w:rPr>
        <w:fldChar w:fldCharType="end"/>
      </w:r>
    </w:p>
    <w:p w14:paraId="7C3E8F7D" w14:textId="77777777" w:rsidR="00C10EA9" w:rsidRDefault="00C10EA9">
      <w:pPr>
        <w:pStyle w:val="TM5"/>
        <w:tabs>
          <w:tab w:val="right" w:leader="dot" w:pos="7360"/>
        </w:tabs>
        <w:rPr>
          <w:rFonts w:eastAsiaTheme="minorEastAsia" w:cstheme="minorBidi"/>
          <w:noProof/>
          <w:sz w:val="24"/>
          <w:szCs w:val="24"/>
          <w:lang w:val="fr-FR" w:eastAsia="fr-FR"/>
        </w:rPr>
      </w:pPr>
      <w:r>
        <w:rPr>
          <w:noProof/>
        </w:rPr>
        <w:t>Licence LGPLv3</w:t>
      </w:r>
      <w:r>
        <w:rPr>
          <w:noProof/>
        </w:rPr>
        <w:tab/>
      </w:r>
      <w:r>
        <w:rPr>
          <w:noProof/>
        </w:rPr>
        <w:fldChar w:fldCharType="begin"/>
      </w:r>
      <w:r>
        <w:rPr>
          <w:noProof/>
        </w:rPr>
        <w:instrText xml:space="preserve"> PAGEREF _Toc454884566 \h </w:instrText>
      </w:r>
      <w:r>
        <w:rPr>
          <w:noProof/>
        </w:rPr>
      </w:r>
      <w:r>
        <w:rPr>
          <w:noProof/>
        </w:rPr>
        <w:fldChar w:fldCharType="separate"/>
      </w:r>
      <w:r w:rsidR="0062206C">
        <w:rPr>
          <w:noProof/>
        </w:rPr>
        <w:t>22</w:t>
      </w:r>
      <w:r>
        <w:rPr>
          <w:noProof/>
        </w:rPr>
        <w:fldChar w:fldCharType="end"/>
      </w:r>
    </w:p>
    <w:p w14:paraId="0713A254" w14:textId="77777777" w:rsidR="00C10EA9" w:rsidRDefault="00C10EA9">
      <w:pPr>
        <w:pStyle w:val="TM3"/>
        <w:tabs>
          <w:tab w:val="right" w:leader="dot" w:pos="7360"/>
        </w:tabs>
        <w:rPr>
          <w:rFonts w:eastAsiaTheme="minorEastAsia" w:cstheme="minorBidi"/>
          <w:i w:val="0"/>
          <w:iCs w:val="0"/>
          <w:noProof/>
          <w:sz w:val="24"/>
          <w:szCs w:val="24"/>
          <w:lang w:val="fr-FR" w:eastAsia="fr-FR"/>
        </w:rPr>
      </w:pPr>
      <w:r>
        <w:rPr>
          <w:noProof/>
        </w:rPr>
        <w:t>Pour les développeurs</w:t>
      </w:r>
      <w:r>
        <w:rPr>
          <w:noProof/>
        </w:rPr>
        <w:tab/>
      </w:r>
      <w:r>
        <w:rPr>
          <w:noProof/>
        </w:rPr>
        <w:fldChar w:fldCharType="begin"/>
      </w:r>
      <w:r>
        <w:rPr>
          <w:noProof/>
        </w:rPr>
        <w:instrText xml:space="preserve"> PAGEREF _Toc454884567 \h </w:instrText>
      </w:r>
      <w:r>
        <w:rPr>
          <w:noProof/>
        </w:rPr>
      </w:r>
      <w:r>
        <w:rPr>
          <w:noProof/>
        </w:rPr>
        <w:fldChar w:fldCharType="separate"/>
      </w:r>
      <w:r w:rsidR="0062206C">
        <w:rPr>
          <w:noProof/>
        </w:rPr>
        <w:t>22</w:t>
      </w:r>
      <w:r>
        <w:rPr>
          <w:noProof/>
        </w:rPr>
        <w:fldChar w:fldCharType="end"/>
      </w:r>
    </w:p>
    <w:p w14:paraId="174723FF" w14:textId="77777777" w:rsidR="00C10EA9" w:rsidRDefault="00C10EA9">
      <w:pPr>
        <w:pStyle w:val="TM4"/>
        <w:tabs>
          <w:tab w:val="right" w:leader="dot" w:pos="7360"/>
        </w:tabs>
        <w:rPr>
          <w:rFonts w:eastAsiaTheme="minorEastAsia" w:cstheme="minorBidi"/>
          <w:noProof/>
          <w:sz w:val="24"/>
          <w:szCs w:val="24"/>
          <w:lang w:val="fr-FR" w:eastAsia="fr-FR"/>
        </w:rPr>
      </w:pPr>
      <w:r>
        <w:rPr>
          <w:noProof/>
        </w:rPr>
        <w:t>Tutoriaux</w:t>
      </w:r>
      <w:r>
        <w:rPr>
          <w:noProof/>
        </w:rPr>
        <w:tab/>
      </w:r>
      <w:r>
        <w:rPr>
          <w:noProof/>
        </w:rPr>
        <w:fldChar w:fldCharType="begin"/>
      </w:r>
      <w:r>
        <w:rPr>
          <w:noProof/>
        </w:rPr>
        <w:instrText xml:space="preserve"> PAGEREF _Toc454884568 \h </w:instrText>
      </w:r>
      <w:r>
        <w:rPr>
          <w:noProof/>
        </w:rPr>
      </w:r>
      <w:r>
        <w:rPr>
          <w:noProof/>
        </w:rPr>
        <w:fldChar w:fldCharType="separate"/>
      </w:r>
      <w:r w:rsidR="0062206C">
        <w:rPr>
          <w:noProof/>
        </w:rPr>
        <w:t>23</w:t>
      </w:r>
      <w:r>
        <w:rPr>
          <w:noProof/>
        </w:rPr>
        <w:fldChar w:fldCharType="end"/>
      </w:r>
    </w:p>
    <w:p w14:paraId="1F3C98F3" w14:textId="77777777" w:rsidR="00C10EA9" w:rsidRDefault="00C10EA9">
      <w:pPr>
        <w:pStyle w:val="TM4"/>
        <w:tabs>
          <w:tab w:val="right" w:leader="dot" w:pos="7360"/>
        </w:tabs>
        <w:rPr>
          <w:rFonts w:eastAsiaTheme="minorEastAsia" w:cstheme="minorBidi"/>
          <w:noProof/>
          <w:sz w:val="24"/>
          <w:szCs w:val="24"/>
          <w:lang w:val="fr-FR" w:eastAsia="fr-FR"/>
        </w:rPr>
      </w:pPr>
      <w:r>
        <w:rPr>
          <w:noProof/>
        </w:rPr>
        <w:lastRenderedPageBreak/>
        <w:t>Configuration</w:t>
      </w:r>
      <w:r>
        <w:rPr>
          <w:noProof/>
        </w:rPr>
        <w:tab/>
      </w:r>
      <w:r>
        <w:rPr>
          <w:noProof/>
        </w:rPr>
        <w:fldChar w:fldCharType="begin"/>
      </w:r>
      <w:r>
        <w:rPr>
          <w:noProof/>
        </w:rPr>
        <w:instrText xml:space="preserve"> PAGEREF _Toc454884569 \h </w:instrText>
      </w:r>
      <w:r>
        <w:rPr>
          <w:noProof/>
        </w:rPr>
      </w:r>
      <w:r>
        <w:rPr>
          <w:noProof/>
        </w:rPr>
        <w:fldChar w:fldCharType="separate"/>
      </w:r>
      <w:r w:rsidR="0062206C">
        <w:rPr>
          <w:noProof/>
        </w:rPr>
        <w:t>23</w:t>
      </w:r>
      <w:r>
        <w:rPr>
          <w:noProof/>
        </w:rPr>
        <w:fldChar w:fldCharType="end"/>
      </w:r>
    </w:p>
    <w:p w14:paraId="72C4554D" w14:textId="77777777" w:rsidR="00C10EA9" w:rsidRDefault="00C10EA9">
      <w:pPr>
        <w:pStyle w:val="TM4"/>
        <w:tabs>
          <w:tab w:val="right" w:leader="dot" w:pos="7360"/>
        </w:tabs>
        <w:rPr>
          <w:rFonts w:eastAsiaTheme="minorEastAsia" w:cstheme="minorBidi"/>
          <w:noProof/>
          <w:sz w:val="24"/>
          <w:szCs w:val="24"/>
          <w:lang w:val="fr-FR" w:eastAsia="fr-FR"/>
        </w:rPr>
      </w:pPr>
      <w:r>
        <w:rPr>
          <w:noProof/>
        </w:rPr>
        <w:t>Références</w:t>
      </w:r>
      <w:r>
        <w:rPr>
          <w:noProof/>
        </w:rPr>
        <w:tab/>
      </w:r>
      <w:r>
        <w:rPr>
          <w:noProof/>
        </w:rPr>
        <w:fldChar w:fldCharType="begin"/>
      </w:r>
      <w:r>
        <w:rPr>
          <w:noProof/>
        </w:rPr>
        <w:instrText xml:space="preserve"> PAGEREF _Toc454884570 \h </w:instrText>
      </w:r>
      <w:r>
        <w:rPr>
          <w:noProof/>
        </w:rPr>
      </w:r>
      <w:r>
        <w:rPr>
          <w:noProof/>
        </w:rPr>
        <w:fldChar w:fldCharType="separate"/>
      </w:r>
      <w:r w:rsidR="0062206C">
        <w:rPr>
          <w:noProof/>
        </w:rPr>
        <w:t>24</w:t>
      </w:r>
      <w:r>
        <w:rPr>
          <w:noProof/>
        </w:rPr>
        <w:fldChar w:fldCharType="end"/>
      </w:r>
    </w:p>
    <w:p w14:paraId="71095F8F" w14:textId="77777777" w:rsidR="00C10EA9" w:rsidRDefault="00C10EA9">
      <w:pPr>
        <w:pStyle w:val="TM4"/>
        <w:tabs>
          <w:tab w:val="right" w:leader="dot" w:pos="7360"/>
        </w:tabs>
        <w:rPr>
          <w:rFonts w:eastAsiaTheme="minorEastAsia" w:cstheme="minorBidi"/>
          <w:noProof/>
          <w:sz w:val="24"/>
          <w:szCs w:val="24"/>
          <w:lang w:val="fr-FR" w:eastAsia="fr-FR"/>
        </w:rPr>
      </w:pPr>
      <w:r>
        <w:rPr>
          <w:noProof/>
        </w:rPr>
        <w:t>Interface de programmation</w:t>
      </w:r>
      <w:r>
        <w:rPr>
          <w:noProof/>
        </w:rPr>
        <w:tab/>
      </w:r>
      <w:r>
        <w:rPr>
          <w:noProof/>
        </w:rPr>
        <w:fldChar w:fldCharType="begin"/>
      </w:r>
      <w:r>
        <w:rPr>
          <w:noProof/>
        </w:rPr>
        <w:instrText xml:space="preserve"> PAGEREF _Toc454884571 \h </w:instrText>
      </w:r>
      <w:r>
        <w:rPr>
          <w:noProof/>
        </w:rPr>
      </w:r>
      <w:r>
        <w:rPr>
          <w:noProof/>
        </w:rPr>
        <w:fldChar w:fldCharType="separate"/>
      </w:r>
      <w:r w:rsidR="0062206C">
        <w:rPr>
          <w:noProof/>
        </w:rPr>
        <w:t>25</w:t>
      </w:r>
      <w:r>
        <w:rPr>
          <w:noProof/>
        </w:rPr>
        <w:fldChar w:fldCharType="end"/>
      </w:r>
    </w:p>
    <w:p w14:paraId="0FA3E311" w14:textId="77777777" w:rsidR="00C10EA9" w:rsidRDefault="00C10EA9">
      <w:pPr>
        <w:pStyle w:val="TM5"/>
        <w:tabs>
          <w:tab w:val="right" w:leader="dot" w:pos="7360"/>
        </w:tabs>
        <w:rPr>
          <w:rFonts w:eastAsiaTheme="minorEastAsia" w:cstheme="minorBidi"/>
          <w:noProof/>
          <w:sz w:val="24"/>
          <w:szCs w:val="24"/>
          <w:lang w:val="fr-FR" w:eastAsia="fr-FR"/>
        </w:rPr>
      </w:pPr>
      <w:r>
        <w:rPr>
          <w:noProof/>
        </w:rPr>
        <w:t>Connexion et authentification</w:t>
      </w:r>
      <w:r>
        <w:rPr>
          <w:noProof/>
        </w:rPr>
        <w:tab/>
      </w:r>
      <w:r>
        <w:rPr>
          <w:noProof/>
        </w:rPr>
        <w:fldChar w:fldCharType="begin"/>
      </w:r>
      <w:r>
        <w:rPr>
          <w:noProof/>
        </w:rPr>
        <w:instrText xml:space="preserve"> PAGEREF _Toc454884572 \h </w:instrText>
      </w:r>
      <w:r>
        <w:rPr>
          <w:noProof/>
        </w:rPr>
      </w:r>
      <w:r>
        <w:rPr>
          <w:noProof/>
        </w:rPr>
        <w:fldChar w:fldCharType="separate"/>
      </w:r>
      <w:r w:rsidR="0062206C">
        <w:rPr>
          <w:noProof/>
        </w:rPr>
        <w:t>25</w:t>
      </w:r>
      <w:r>
        <w:rPr>
          <w:noProof/>
        </w:rPr>
        <w:fldChar w:fldCharType="end"/>
      </w:r>
    </w:p>
    <w:p w14:paraId="1D4ACF3B" w14:textId="77777777" w:rsidR="00C10EA9" w:rsidRDefault="00C10EA9">
      <w:pPr>
        <w:pStyle w:val="TM5"/>
        <w:tabs>
          <w:tab w:val="right" w:leader="dot" w:pos="7360"/>
        </w:tabs>
        <w:rPr>
          <w:rFonts w:eastAsiaTheme="minorEastAsia" w:cstheme="minorBidi"/>
          <w:noProof/>
          <w:sz w:val="24"/>
          <w:szCs w:val="24"/>
          <w:lang w:val="fr-FR" w:eastAsia="fr-FR"/>
        </w:rPr>
      </w:pPr>
      <w:r>
        <w:rPr>
          <w:noProof/>
        </w:rPr>
        <w:t>Création</w:t>
      </w:r>
      <w:r>
        <w:rPr>
          <w:noProof/>
        </w:rPr>
        <w:tab/>
      </w:r>
      <w:r>
        <w:rPr>
          <w:noProof/>
        </w:rPr>
        <w:fldChar w:fldCharType="begin"/>
      </w:r>
      <w:r>
        <w:rPr>
          <w:noProof/>
        </w:rPr>
        <w:instrText xml:space="preserve"> PAGEREF _Toc454884573 \h </w:instrText>
      </w:r>
      <w:r>
        <w:rPr>
          <w:noProof/>
        </w:rPr>
      </w:r>
      <w:r>
        <w:rPr>
          <w:noProof/>
        </w:rPr>
        <w:fldChar w:fldCharType="separate"/>
      </w:r>
      <w:r w:rsidR="0062206C">
        <w:rPr>
          <w:noProof/>
        </w:rPr>
        <w:t>26</w:t>
      </w:r>
      <w:r>
        <w:rPr>
          <w:noProof/>
        </w:rPr>
        <w:fldChar w:fldCharType="end"/>
      </w:r>
    </w:p>
    <w:p w14:paraId="59FCCBEB" w14:textId="77777777" w:rsidR="00C10EA9" w:rsidRDefault="00C10EA9">
      <w:pPr>
        <w:pStyle w:val="TM5"/>
        <w:tabs>
          <w:tab w:val="right" w:leader="dot" w:pos="7360"/>
        </w:tabs>
        <w:rPr>
          <w:rFonts w:eastAsiaTheme="minorEastAsia" w:cstheme="minorBidi"/>
          <w:noProof/>
          <w:sz w:val="24"/>
          <w:szCs w:val="24"/>
          <w:lang w:val="fr-FR" w:eastAsia="fr-FR"/>
        </w:rPr>
      </w:pPr>
      <w:r>
        <w:rPr>
          <w:noProof/>
        </w:rPr>
        <w:t>Lecture</w:t>
      </w:r>
      <w:r>
        <w:rPr>
          <w:noProof/>
        </w:rPr>
        <w:tab/>
      </w:r>
      <w:r>
        <w:rPr>
          <w:noProof/>
        </w:rPr>
        <w:fldChar w:fldCharType="begin"/>
      </w:r>
      <w:r>
        <w:rPr>
          <w:noProof/>
        </w:rPr>
        <w:instrText xml:space="preserve"> PAGEREF _Toc454884574 \h </w:instrText>
      </w:r>
      <w:r>
        <w:rPr>
          <w:noProof/>
        </w:rPr>
      </w:r>
      <w:r>
        <w:rPr>
          <w:noProof/>
        </w:rPr>
        <w:fldChar w:fldCharType="separate"/>
      </w:r>
      <w:r w:rsidR="0062206C">
        <w:rPr>
          <w:noProof/>
        </w:rPr>
        <w:t>26</w:t>
      </w:r>
      <w:r>
        <w:rPr>
          <w:noProof/>
        </w:rPr>
        <w:fldChar w:fldCharType="end"/>
      </w:r>
    </w:p>
    <w:p w14:paraId="5227ED22" w14:textId="77777777" w:rsidR="00C10EA9" w:rsidRDefault="00C10EA9">
      <w:pPr>
        <w:pStyle w:val="TM5"/>
        <w:tabs>
          <w:tab w:val="right" w:leader="dot" w:pos="7360"/>
        </w:tabs>
        <w:rPr>
          <w:rFonts w:eastAsiaTheme="minorEastAsia" w:cstheme="minorBidi"/>
          <w:noProof/>
          <w:sz w:val="24"/>
          <w:szCs w:val="24"/>
          <w:lang w:val="fr-FR" w:eastAsia="fr-FR"/>
        </w:rPr>
      </w:pPr>
      <w:r>
        <w:rPr>
          <w:noProof/>
        </w:rPr>
        <w:t>Mise à jour</w:t>
      </w:r>
      <w:r>
        <w:rPr>
          <w:noProof/>
        </w:rPr>
        <w:tab/>
      </w:r>
      <w:r>
        <w:rPr>
          <w:noProof/>
        </w:rPr>
        <w:fldChar w:fldCharType="begin"/>
      </w:r>
      <w:r>
        <w:rPr>
          <w:noProof/>
        </w:rPr>
        <w:instrText xml:space="preserve"> PAGEREF _Toc454884575 \h </w:instrText>
      </w:r>
      <w:r>
        <w:rPr>
          <w:noProof/>
        </w:rPr>
      </w:r>
      <w:r>
        <w:rPr>
          <w:noProof/>
        </w:rPr>
        <w:fldChar w:fldCharType="separate"/>
      </w:r>
      <w:r w:rsidR="0062206C">
        <w:rPr>
          <w:noProof/>
        </w:rPr>
        <w:t>27</w:t>
      </w:r>
      <w:r>
        <w:rPr>
          <w:noProof/>
        </w:rPr>
        <w:fldChar w:fldCharType="end"/>
      </w:r>
    </w:p>
    <w:p w14:paraId="60C1075E" w14:textId="77777777" w:rsidR="00C10EA9" w:rsidRDefault="00C10EA9">
      <w:pPr>
        <w:pStyle w:val="TM5"/>
        <w:tabs>
          <w:tab w:val="right" w:leader="dot" w:pos="7360"/>
        </w:tabs>
        <w:rPr>
          <w:rFonts w:eastAsiaTheme="minorEastAsia" w:cstheme="minorBidi"/>
          <w:noProof/>
          <w:sz w:val="24"/>
          <w:szCs w:val="24"/>
          <w:lang w:val="fr-FR" w:eastAsia="fr-FR"/>
        </w:rPr>
      </w:pPr>
      <w:r>
        <w:rPr>
          <w:noProof/>
        </w:rPr>
        <w:t>Suppression</w:t>
      </w:r>
      <w:r>
        <w:rPr>
          <w:noProof/>
        </w:rPr>
        <w:tab/>
      </w:r>
      <w:r>
        <w:rPr>
          <w:noProof/>
        </w:rPr>
        <w:fldChar w:fldCharType="begin"/>
      </w:r>
      <w:r>
        <w:rPr>
          <w:noProof/>
        </w:rPr>
        <w:instrText xml:space="preserve"> PAGEREF _Toc454884576 \h </w:instrText>
      </w:r>
      <w:r>
        <w:rPr>
          <w:noProof/>
        </w:rPr>
      </w:r>
      <w:r>
        <w:rPr>
          <w:noProof/>
        </w:rPr>
        <w:fldChar w:fldCharType="separate"/>
      </w:r>
      <w:r w:rsidR="0062206C">
        <w:rPr>
          <w:noProof/>
        </w:rPr>
        <w:t>27</w:t>
      </w:r>
      <w:r>
        <w:rPr>
          <w:noProof/>
        </w:rPr>
        <w:fldChar w:fldCharType="end"/>
      </w:r>
    </w:p>
    <w:p w14:paraId="68448F11" w14:textId="77777777" w:rsidR="00C10EA9" w:rsidRDefault="00C10EA9">
      <w:pPr>
        <w:pStyle w:val="TM2"/>
        <w:tabs>
          <w:tab w:val="right" w:leader="dot" w:pos="7360"/>
        </w:tabs>
        <w:rPr>
          <w:rFonts w:eastAsiaTheme="minorEastAsia" w:cstheme="minorBidi"/>
          <w:smallCaps w:val="0"/>
          <w:noProof/>
          <w:sz w:val="24"/>
          <w:szCs w:val="24"/>
          <w:lang w:val="fr-FR" w:eastAsia="fr-FR"/>
        </w:rPr>
      </w:pPr>
      <w:r>
        <w:rPr>
          <w:noProof/>
        </w:rPr>
        <w:t>Business Process Modeling Notation (BPMN)</w:t>
      </w:r>
      <w:r>
        <w:rPr>
          <w:noProof/>
        </w:rPr>
        <w:tab/>
      </w:r>
      <w:r>
        <w:rPr>
          <w:noProof/>
        </w:rPr>
        <w:fldChar w:fldCharType="begin"/>
      </w:r>
      <w:r>
        <w:rPr>
          <w:noProof/>
        </w:rPr>
        <w:instrText xml:space="preserve"> PAGEREF _Toc454884577 \h </w:instrText>
      </w:r>
      <w:r>
        <w:rPr>
          <w:noProof/>
        </w:rPr>
      </w:r>
      <w:r>
        <w:rPr>
          <w:noProof/>
        </w:rPr>
        <w:fldChar w:fldCharType="separate"/>
      </w:r>
      <w:r w:rsidR="0062206C">
        <w:rPr>
          <w:noProof/>
        </w:rPr>
        <w:t>28</w:t>
      </w:r>
      <w:r>
        <w:rPr>
          <w:noProof/>
        </w:rPr>
        <w:fldChar w:fldCharType="end"/>
      </w:r>
    </w:p>
    <w:p w14:paraId="29316AED" w14:textId="77777777" w:rsidR="00C10EA9" w:rsidRDefault="00C10EA9">
      <w:pPr>
        <w:pStyle w:val="TM3"/>
        <w:tabs>
          <w:tab w:val="right" w:leader="dot" w:pos="7360"/>
        </w:tabs>
        <w:rPr>
          <w:rFonts w:eastAsiaTheme="minorEastAsia" w:cstheme="minorBidi"/>
          <w:i w:val="0"/>
          <w:iCs w:val="0"/>
          <w:noProof/>
          <w:sz w:val="24"/>
          <w:szCs w:val="24"/>
          <w:lang w:val="fr-FR" w:eastAsia="fr-FR"/>
        </w:rPr>
      </w:pPr>
      <w:r>
        <w:rPr>
          <w:noProof/>
        </w:rPr>
        <w:t>La palette d’éléments BPMN 2.0</w:t>
      </w:r>
      <w:r>
        <w:rPr>
          <w:noProof/>
        </w:rPr>
        <w:tab/>
      </w:r>
      <w:r>
        <w:rPr>
          <w:noProof/>
        </w:rPr>
        <w:fldChar w:fldCharType="begin"/>
      </w:r>
      <w:r>
        <w:rPr>
          <w:noProof/>
        </w:rPr>
        <w:instrText xml:space="preserve"> PAGEREF _Toc454884578 \h </w:instrText>
      </w:r>
      <w:r>
        <w:rPr>
          <w:noProof/>
        </w:rPr>
      </w:r>
      <w:r>
        <w:rPr>
          <w:noProof/>
        </w:rPr>
        <w:fldChar w:fldCharType="separate"/>
      </w:r>
      <w:r w:rsidR="0062206C">
        <w:rPr>
          <w:noProof/>
        </w:rPr>
        <w:t>28</w:t>
      </w:r>
      <w:r>
        <w:rPr>
          <w:noProof/>
        </w:rPr>
        <w:fldChar w:fldCharType="end"/>
      </w:r>
    </w:p>
    <w:p w14:paraId="67DFC137" w14:textId="77777777" w:rsidR="00C10EA9" w:rsidRDefault="00C10EA9">
      <w:pPr>
        <w:pStyle w:val="TM2"/>
        <w:tabs>
          <w:tab w:val="right" w:leader="dot" w:pos="7360"/>
        </w:tabs>
        <w:rPr>
          <w:rFonts w:eastAsiaTheme="minorEastAsia" w:cstheme="minorBidi"/>
          <w:smallCaps w:val="0"/>
          <w:noProof/>
          <w:sz w:val="24"/>
          <w:szCs w:val="24"/>
          <w:lang w:val="fr-FR" w:eastAsia="fr-FR"/>
        </w:rPr>
      </w:pPr>
      <w:r>
        <w:rPr>
          <w:noProof/>
        </w:rPr>
        <w:t>Synthèse théorique</w:t>
      </w:r>
      <w:r>
        <w:rPr>
          <w:noProof/>
        </w:rPr>
        <w:tab/>
      </w:r>
      <w:r>
        <w:rPr>
          <w:noProof/>
        </w:rPr>
        <w:fldChar w:fldCharType="begin"/>
      </w:r>
      <w:r>
        <w:rPr>
          <w:noProof/>
        </w:rPr>
        <w:instrText xml:space="preserve"> PAGEREF _Toc454884579 \h </w:instrText>
      </w:r>
      <w:r>
        <w:rPr>
          <w:noProof/>
        </w:rPr>
      </w:r>
      <w:r>
        <w:rPr>
          <w:noProof/>
        </w:rPr>
        <w:fldChar w:fldCharType="separate"/>
      </w:r>
      <w:r w:rsidR="0062206C">
        <w:rPr>
          <w:noProof/>
        </w:rPr>
        <w:t>29</w:t>
      </w:r>
      <w:r>
        <w:rPr>
          <w:noProof/>
        </w:rPr>
        <w:fldChar w:fldCharType="end"/>
      </w:r>
    </w:p>
    <w:p w14:paraId="5C5A97AD" w14:textId="65ABCD28" w:rsidR="00A427E3" w:rsidRDefault="00A427E3" w:rsidP="00840FA0">
      <w:pPr>
        <w:pStyle w:val="tbnormal"/>
      </w:pPr>
      <w:r>
        <w:fldChar w:fldCharType="end"/>
      </w:r>
    </w:p>
    <w:p w14:paraId="5CBF627D" w14:textId="77777777" w:rsidR="00A427E3" w:rsidRDefault="00A427E3" w:rsidP="00840FA0">
      <w:pPr>
        <w:pStyle w:val="tbnormal"/>
        <w:sectPr w:rsidR="00A427E3" w:rsidSect="00F2693B">
          <w:headerReference w:type="even" r:id="rId17"/>
          <w:pgSz w:w="11906" w:h="16838"/>
          <w:pgMar w:top="1418" w:right="2268" w:bottom="1418" w:left="2268" w:header="709" w:footer="709" w:gutter="0"/>
          <w:cols w:space="708"/>
          <w:docGrid w:linePitch="360"/>
        </w:sectPr>
      </w:pPr>
    </w:p>
    <w:p w14:paraId="58B773C6" w14:textId="2F2E0906" w:rsidR="00766603" w:rsidRDefault="00766603" w:rsidP="00A33A30">
      <w:pPr>
        <w:pStyle w:val="tbtitre1"/>
      </w:pPr>
      <w:bookmarkStart w:id="14" w:name="_Toc454884518"/>
      <w:r>
        <w:lastRenderedPageBreak/>
        <w:t>Introduction</w:t>
      </w:r>
      <w:bookmarkEnd w:id="14"/>
    </w:p>
    <w:p w14:paraId="10E152B1" w14:textId="0CE9B4AF" w:rsidR="00766603" w:rsidRDefault="00766603" w:rsidP="00766603">
      <w:pPr>
        <w:pStyle w:val="tbnormal"/>
      </w:pPr>
      <w:r>
        <w:t>Cette partie a pour objectif de poser le cadre théorique qui est utilisé pour atteindre les résultats du travail.</w:t>
      </w:r>
    </w:p>
    <w:p w14:paraId="7CC558FD" w14:textId="4C948C55" w:rsidR="00766603" w:rsidRDefault="00967FA1" w:rsidP="00766603">
      <w:pPr>
        <w:pStyle w:val="tbnormal"/>
      </w:pPr>
      <w:r>
        <w:t xml:space="preserve">Elle éclaire </w:t>
      </w:r>
      <w:r w:rsidR="00766603">
        <w:t>les principes de formations ludiques et les jeux sérieux qui en sont une déclinaison. Elle présente un des principaux acteurs dans le domaine des jeux sérieux appliqué à la gestion d’entreprise sur PGI. Puis elle met en avant l’importance d’un scénario de jeu dans une telle démarche.</w:t>
      </w:r>
    </w:p>
    <w:p w14:paraId="54BADCDC" w14:textId="00C1227E" w:rsidR="00766603" w:rsidRDefault="00766603" w:rsidP="00766603">
      <w:pPr>
        <w:pStyle w:val="tbnormal"/>
      </w:pPr>
      <w:r>
        <w:t>Les progiciels de gestion intégré sont présentés et analysés. Une étude comparative est faite entre divers PGI pour PME. Elle sert principalement à défendre le choix effectu</w:t>
      </w:r>
      <w:r w:rsidR="00967FA1">
        <w:t xml:space="preserve">é dans ce travail. Ce choix </w:t>
      </w:r>
      <w:r>
        <w:t>est par la suite présenté.</w:t>
      </w:r>
    </w:p>
    <w:p w14:paraId="2F44B826" w14:textId="79E6B19F" w:rsidR="00766603" w:rsidRDefault="005E7A61" w:rsidP="00766603">
      <w:pPr>
        <w:pStyle w:val="tbnormal"/>
      </w:pPr>
      <w:r>
        <w:t>L</w:t>
      </w:r>
      <w:r w:rsidR="00766603">
        <w:t>e langage de modélisation utilisé dans le cadre de ce travail est présenté afin de donne</w:t>
      </w:r>
      <w:r w:rsidR="00967FA1">
        <w:t xml:space="preserve">r une base sur laquelle </w:t>
      </w:r>
      <w:r w:rsidR="00766603">
        <w:t xml:space="preserve">s’appuyer pour comprendre les </w:t>
      </w:r>
      <w:r w:rsidR="009436ED">
        <w:t>diagrammes présents dans la partie pratique de cet article.</w:t>
      </w:r>
    </w:p>
    <w:p w14:paraId="78D08593" w14:textId="10F3E6FD" w:rsidR="005E7A61" w:rsidRDefault="005E7A61" w:rsidP="00766603">
      <w:pPr>
        <w:pStyle w:val="tbnormal"/>
      </w:pPr>
      <w:r>
        <w:t>Finalement, le chapitre se clos en proposant une synthèse des éléments parcourus.</w:t>
      </w:r>
    </w:p>
    <w:p w14:paraId="76D03E57" w14:textId="2DF48BFD" w:rsidR="00321FA3" w:rsidRDefault="00321FA3" w:rsidP="00A33A30">
      <w:pPr>
        <w:pStyle w:val="tbtitre1"/>
      </w:pPr>
      <w:bookmarkStart w:id="15" w:name="_Toc454884519"/>
      <w:r>
        <w:t>Les formations ludiques</w:t>
      </w:r>
      <w:bookmarkEnd w:id="15"/>
    </w:p>
    <w:p w14:paraId="45E0950B" w14:textId="0526E035" w:rsidR="00BA628A" w:rsidRDefault="00AD1242" w:rsidP="00AD1242">
      <w:pPr>
        <w:pStyle w:val="tbnormal"/>
      </w:pPr>
      <w:r>
        <w:t>Bien souvent, le mot formation rime avec les mots passivité, écoute, professeur et l’on se dit qu’une journée de formation peut t</w:t>
      </w:r>
      <w:r w:rsidR="00967FA1">
        <w:t>rès vite devenir longue</w:t>
      </w:r>
      <w:r>
        <w:t xml:space="preserve">. </w:t>
      </w:r>
      <w:r w:rsidR="00BA628A">
        <w:t>Comment tirer parti de ce qu’il est nécessaire d’apprendre si d’emblée, ce sont les premiers ressentis que l’on a ? Force est de constater que dans cette optique-là, l’assimilation des éléments étudiés en est que rendu plus difficile.</w:t>
      </w:r>
    </w:p>
    <w:p w14:paraId="34F25349" w14:textId="626D18AF" w:rsidR="00390290" w:rsidRDefault="00BA628A" w:rsidP="00AD1242">
      <w:pPr>
        <w:pStyle w:val="tbnormal"/>
      </w:pPr>
      <w:r>
        <w:t>Il existe pourtant un remède aux limites qu’on</w:t>
      </w:r>
      <w:r w:rsidR="00967FA1">
        <w:t>t</w:t>
      </w:r>
      <w:r>
        <w:t xml:space="preserve"> les formations traditionnelles. </w:t>
      </w:r>
      <w:r w:rsidR="007B73B9">
        <w:t>Cette solution réside dans</w:t>
      </w:r>
      <w:r>
        <w:t xml:space="preserve"> l’ajout d’une composante ludique. Par ludique, il faut comprendre le terme jeu. </w:t>
      </w:r>
      <w:r w:rsidR="00AD1242">
        <w:t>Même si</w:t>
      </w:r>
      <w:r w:rsidR="00967FA1">
        <w:t xml:space="preserve"> </w:t>
      </w:r>
      <w:r w:rsidR="00AD1242">
        <w:t xml:space="preserve">le jeu suscite souvent une relation implicite avec </w:t>
      </w:r>
      <w:r>
        <w:t xml:space="preserve">des termes comme </w:t>
      </w:r>
      <w:r w:rsidR="00967FA1">
        <w:t>amusement, non</w:t>
      </w:r>
      <w:r w:rsidR="00AD1242">
        <w:t xml:space="preserve"> sérieux, bêtise, </w:t>
      </w:r>
      <w:r>
        <w:t xml:space="preserve">l’intégration d’une approche ludique dans ses dispositifs pédagogiques </w:t>
      </w:r>
      <w:r w:rsidR="00390290">
        <w:t>permet de rendre l’apprentissage plus dynamique, plus impliquant.</w:t>
      </w:r>
    </w:p>
    <w:p w14:paraId="58CED684" w14:textId="6AEA414D" w:rsidR="00390290" w:rsidRDefault="00390290" w:rsidP="00AD1242">
      <w:pPr>
        <w:pStyle w:val="tbnormal"/>
      </w:pPr>
      <w:r>
        <w:t xml:space="preserve">Comme le cite Monsieur D. </w:t>
      </w:r>
      <w:proofErr w:type="spellStart"/>
      <w:r>
        <w:t>Vellut</w:t>
      </w:r>
      <w:proofErr w:type="spellEnd"/>
      <w:r>
        <w:t xml:space="preserve"> dans son article « </w:t>
      </w:r>
      <w:r w:rsidRPr="00390290">
        <w:t>Pourquoi vous devriez utiliser des jeux en formation et comment les intégrer de manière simple et efficace</w:t>
      </w:r>
      <w:r>
        <w:t> »</w:t>
      </w:r>
      <w:r>
        <w:rPr>
          <w:rStyle w:val="Appelnotedebasdep"/>
        </w:rPr>
        <w:footnoteReference w:id="6"/>
      </w:r>
      <w:r>
        <w:t>, voici deux bonnes raisons à retenir dans le cadre de ce travail. Premièrement, le jeu est le premier facteur d’engagement et de motiva</w:t>
      </w:r>
      <w:r w:rsidR="00967FA1">
        <w:t>tion pour les participants. En second lieu</w:t>
      </w:r>
      <w:r>
        <w:t>, la formation est revue pour intégrer le participant au cœur du processus et le rô</w:t>
      </w:r>
      <w:r w:rsidR="005E399A">
        <w:t xml:space="preserve">le du professeur est celui de « devenir un coach » </w:t>
      </w:r>
      <w:r w:rsidR="005E399A">
        <w:fldChar w:fldCharType="begin" w:fldLock="1"/>
      </w:r>
      <w:r w:rsidR="00562033">
        <w:instrText>ADDIN CSL_CITATION { "citationItems" : [ { "id" : "ITEM-1", "itemData" : { "ISBN" : "15393585", "PMID" : "60635511", "abstract" : "Executive Summary Enterprise Resource Planning (ERP) systems are commercial software packages that enable the integration of transactions-oriented data and business processes throughout an organization. Most of the world's largest organizations have already adopted an ERP system, and many mid-size organizations are turning to them as well. The implementation of an ERP system presents some major training challenges. Organizations devote significant portions of their implementation budgets to training and organizational change management interventions. Industry experts recommend that up to 20% of an implementation budget be devoted to adequately preparing managers and users. Studies also show a low return on investment for this type of training as it makes it difficult for knowledge workers to teach how to transfer what is learned in training to real-life jobs. Inadequate and ineffective training has the potential to seriously limit value realization. In that context, this paper presents ERPsim, a business simulation training approach developed at HEC Montr\u00e9al in which the only interface between participants and the game is a real-life enterprise system (SAP). ERPsim recreates a realistic business environment that allows learners to develop IT competencies and skills in a setting that reflects the true complexity of the business world. This simulation approach is now used in over 100 universities and a dozen Fortune 1000 organizations. Yet, our experience shows that trainers need to approach simulation game training with a different attitude. This paper addresses the challenges faced by IT trainers in adapting to this innovative training approach. Based on our many training experiences, this paper provides instructors with guidelines to create a learning environment where learners have a reduced risk of making mistakes, to provide scaffolds that help learners build self confidence, and to help learners reflect on their mistakes, speculate on root causes, and intelligently design alternative solutions. Instructors trained with this approach report significant improvements in student evaluation, learner motivation, attendance, and engagement as well as increased learner competence with the technology. These guidelines can be transferred to a variety of other educational fields in which trainers are migrating towards a more active educational approach. [ABSTRACT FROM PUBLISHER] Copyright of Journal of Information Technology Education is the property of Infor\u2026", "author" : [ { "dropping-particle" : "", "family" : "L\u00e9ger", "given" : "Pierre-Majorique", "non-dropping-particle" : "", "parse-names" : false, "suffix" : "" }, { "dropping-particle" : "", "family" : "Feldstein", "given" : "Harvey D", "non-dropping-particle" : "", "parse-names" : false, "suffix" : "" }, { "dropping-particle" : "", "family" : "Babin", "given" : "Gilbert", "non-dropping-particle" : "", "parse-names" : false, "suffix" : "" }, { "dropping-particle" : "", "family" : "Charland", "given" : "Patrick", "non-dropping-particle" : "", "parse-names" : false, "suffix" : "" }, { "dropping-particle" : "", "family" : "Robert", "given" : "Jacques", "non-dropping-particle" : "", "parse-names" : false, "suffix" : "" }, { "dropping-particle" : "", "family" : "Lyle", "given" : "Derick", "non-dropping-particle" : "", "parse-names" : false, "suffix" : "" } ], "container-title" : "Journal of Information Technology Education", "id" : "ITEM-1", "issued" : { "date-parts" : [ [ "2011" ] ] }, "page" : "39-53", "title" : "Business simulation training in information technology education: Guidelines for new approaches in IT training", "type" : "article-journal", "volume" : "10" }, "uris" : [ "http://www.mendeley.com/documents/?uuid=3f9f4a83-1c4b-4b4c-bd48-f8323d55f80f" ] } ], "mendeley" : { "formattedCitation" : "(L\u00e9ger et al., 2011)", "plainTextFormattedCitation" : "(L\u00e9ger et al., 2011)", "previouslyFormattedCitation" : "(L\u00e9ger et al., 2011)" }, "properties" : { "noteIndex" : 0 }, "schema" : "https://github.com/citation-style-language/schema/raw/master/csl-citation.json" }</w:instrText>
      </w:r>
      <w:r w:rsidR="005E399A">
        <w:fldChar w:fldCharType="separate"/>
      </w:r>
      <w:r w:rsidR="005E399A" w:rsidRPr="005E399A">
        <w:rPr>
          <w:noProof/>
        </w:rPr>
        <w:t>(Léger et al., 2011)</w:t>
      </w:r>
      <w:r w:rsidR="005E399A">
        <w:fldChar w:fldCharType="end"/>
      </w:r>
      <w:r w:rsidR="005E399A">
        <w:t>.</w:t>
      </w:r>
    </w:p>
    <w:p w14:paraId="5A3574C2" w14:textId="50AF85E6" w:rsidR="00AD1242" w:rsidRDefault="005E399A" w:rsidP="00B5604B">
      <w:pPr>
        <w:pStyle w:val="tbnormal"/>
      </w:pPr>
      <w:r>
        <w:t xml:space="preserve">Suite à </w:t>
      </w:r>
      <w:r w:rsidR="00B5604B">
        <w:t>ces considérations, le candidat parfait pour faciliter l’intégration d’une ludification dans la formation est le support nommé jeu sérieux.</w:t>
      </w:r>
    </w:p>
    <w:p w14:paraId="242F7857" w14:textId="77777777" w:rsidR="00F2693B" w:rsidRDefault="00F2693B" w:rsidP="00A33A30">
      <w:pPr>
        <w:pStyle w:val="tbtitre2"/>
      </w:pPr>
      <w:bookmarkStart w:id="16" w:name="_Toc454297746"/>
      <w:bookmarkStart w:id="17" w:name="_Toc454884520"/>
      <w:r>
        <w:lastRenderedPageBreak/>
        <w:t>Les jeux sérieux</w:t>
      </w:r>
      <w:bookmarkEnd w:id="16"/>
      <w:bookmarkEnd w:id="17"/>
    </w:p>
    <w:p w14:paraId="24A01F34" w14:textId="37B2024A" w:rsidR="00202747" w:rsidRDefault="00202747" w:rsidP="00202747">
      <w:pPr>
        <w:pStyle w:val="tbnormal"/>
      </w:pPr>
      <w:bookmarkStart w:id="18" w:name="_Toc454297747"/>
      <w:r>
        <w:t>Un jeu sérieux n’est autre qu’un « jeu dont la finalité est autre que le simple divertissement. Il s’agit avant tout de faire vivre des expériences enrichissantes, par l'immersion, la simulation et l'apprentissage par l'action. Les jeux sérieux proposent des environnements ludiques des plus immersifs derrière lesquels prennent forme des mises en situation à valeur pédagogique. Les jeux sérieux sont en fait une déclinaison utile du jeu vidéo au service des professionnels. Ils sont présents dans plusieurs secteurs d’activité comme l’éducation, l’administration, la santé, la défense, la formation en entreprise, la communication, l'écologie, l'humanitaire, la sécurité civile, l'art et les sciences. Suivant le public considéré, ils peuvent être utilisés pour la sensibilisation à des problèmes généraux de santé, de sécurité ou d’environnement. »</w:t>
      </w:r>
      <w:r>
        <w:rPr>
          <w:rStyle w:val="Appelnotedebasdep"/>
        </w:rPr>
        <w:footnoteReference w:id="7"/>
      </w:r>
      <w:r>
        <w:t>.</w:t>
      </w:r>
    </w:p>
    <w:p w14:paraId="15B1F6F5" w14:textId="1DB27914" w:rsidR="00202747" w:rsidRPr="00E408CD" w:rsidRDefault="00202747" w:rsidP="00202747">
      <w:pPr>
        <w:pStyle w:val="tbnormal"/>
        <w:rPr>
          <w:color w:val="FF0000"/>
        </w:rPr>
      </w:pPr>
      <w:r w:rsidRPr="00E408CD">
        <w:rPr>
          <w:color w:val="FF0000"/>
        </w:rPr>
        <w:t>Le terme nominal « jeu sérieux » englobe trois choses distinc</w:t>
      </w:r>
      <w:r w:rsidR="00967FA1" w:rsidRPr="00E408CD">
        <w:rPr>
          <w:color w:val="FF0000"/>
        </w:rPr>
        <w:t>tes ;</w:t>
      </w:r>
      <w:r w:rsidRPr="00E408CD">
        <w:rPr>
          <w:color w:val="FF0000"/>
        </w:rPr>
        <w:t xml:space="preserve"> un scénario, des outils multimédia</w:t>
      </w:r>
      <w:r w:rsidR="00967FA1" w:rsidRPr="00E408CD">
        <w:rPr>
          <w:color w:val="FF0000"/>
        </w:rPr>
        <w:t>s</w:t>
      </w:r>
      <w:r w:rsidRPr="00E408CD">
        <w:rPr>
          <w:color w:val="FF0000"/>
        </w:rPr>
        <w:t xml:space="preserve"> et une partie d’évaluation. Le scénario « se déroule à partir d’une histoire fictive qui sert de support à la déclinaison des apprentissages spécifiés dans le projet. ». Les outils multimédias mettent « l’apprenant en situation d’agir » puis l’évaluation « est intégrée </w:t>
      </w:r>
      <w:r w:rsidR="003554BE" w:rsidRPr="00E408CD">
        <w:rPr>
          <w:color w:val="FF0000"/>
        </w:rPr>
        <w:t>dans le scénario ».</w:t>
      </w:r>
    </w:p>
    <w:p w14:paraId="47A88172" w14:textId="795D95AC" w:rsidR="00BE6862" w:rsidRDefault="002740C2" w:rsidP="00202747">
      <w:pPr>
        <w:pStyle w:val="tbnormal"/>
      </w:pPr>
      <w:r>
        <w:rPr>
          <w:noProof/>
          <w:lang w:val="fr-FR" w:eastAsia="fr-FR"/>
        </w:rPr>
        <w:drawing>
          <wp:inline distT="0" distB="0" distL="0" distR="0" wp14:anchorId="1643D7A8" wp14:editId="580C6AAB">
            <wp:extent cx="4679950" cy="2860675"/>
            <wp:effectExtent l="0" t="0" r="0" b="9525"/>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héma-jeux-sérieux-std.PNG"/>
                    <pic:cNvPicPr/>
                  </pic:nvPicPr>
                  <pic:blipFill>
                    <a:blip r:embed="rId18">
                      <a:extLst>
                        <a:ext uri="{28A0092B-C50C-407E-A947-70E740481C1C}">
                          <a14:useLocalDpi xmlns:a14="http://schemas.microsoft.com/office/drawing/2010/main" val="0"/>
                        </a:ext>
                      </a:extLst>
                    </a:blip>
                    <a:stretch>
                      <a:fillRect/>
                    </a:stretch>
                  </pic:blipFill>
                  <pic:spPr>
                    <a:xfrm>
                      <a:off x="0" y="0"/>
                      <a:ext cx="4679950" cy="2860675"/>
                    </a:xfrm>
                    <a:prstGeom prst="rect">
                      <a:avLst/>
                    </a:prstGeom>
                  </pic:spPr>
                </pic:pic>
              </a:graphicData>
            </a:graphic>
          </wp:inline>
        </w:drawing>
      </w:r>
    </w:p>
    <w:p w14:paraId="6F650B3E" w14:textId="619E6F97" w:rsidR="002740C2" w:rsidRPr="002D76C9" w:rsidRDefault="002740C2" w:rsidP="002D76C9">
      <w:pPr>
        <w:pStyle w:val="tbnormal"/>
        <w:spacing w:after="180"/>
        <w:jc w:val="right"/>
        <w:rPr>
          <w:b/>
          <w:color w:val="404040" w:themeColor="text1" w:themeTint="BF"/>
          <w:sz w:val="18"/>
        </w:rPr>
      </w:pPr>
      <w:r w:rsidRPr="002D76C9">
        <w:rPr>
          <w:b/>
          <w:color w:val="404040" w:themeColor="text1" w:themeTint="BF"/>
          <w:sz w:val="18"/>
        </w:rPr>
        <w:t>Figure X : Un jeu sérieux et son écosystème.</w:t>
      </w:r>
    </w:p>
    <w:p w14:paraId="3C960083" w14:textId="0CB723A9" w:rsidR="002740C2" w:rsidRDefault="002740C2" w:rsidP="00202747">
      <w:pPr>
        <w:pStyle w:val="tbnormal"/>
      </w:pPr>
      <w:r w:rsidRPr="00486EFB">
        <w:t xml:space="preserve">Sur l’illustration qui précède, </w:t>
      </w:r>
      <w:r w:rsidR="00E408CD" w:rsidRPr="00486EFB">
        <w:t xml:space="preserve">les éléments composant un jeu sérieux sont illustrés distinctement. </w:t>
      </w:r>
      <w:r w:rsidRPr="00486EFB">
        <w:t xml:space="preserve">Les participants </w:t>
      </w:r>
      <w:r w:rsidR="00E408CD" w:rsidRPr="00486EFB">
        <w:t>jouent</w:t>
      </w:r>
      <w:r w:rsidRPr="00486EFB">
        <w:t xml:space="preserve"> grâce à une interface graphique</w:t>
      </w:r>
      <w:r w:rsidR="00E408CD" w:rsidRPr="00486EFB">
        <w:t>. Cette IHM permet aux participants de visualiser des informations et de prendre des décisions. Le simulateur récupère les actions utilisateurs et effectue les opérations en conséquence.</w:t>
      </w:r>
      <w:r w:rsidRPr="00486EFB">
        <w:t xml:space="preserve"> Tout </w:t>
      </w:r>
      <w:r>
        <w:t xml:space="preserve">est contextualisé </w:t>
      </w:r>
      <w:r w:rsidR="00E408CD">
        <w:t xml:space="preserve">à l’aide du </w:t>
      </w:r>
      <w:r>
        <w:t xml:space="preserve">scénario. Le professeur dans un rôle de coach récupère les résultats </w:t>
      </w:r>
      <w:r w:rsidR="00E408CD">
        <w:t xml:space="preserve">que le </w:t>
      </w:r>
      <w:r w:rsidR="00E408CD">
        <w:lastRenderedPageBreak/>
        <w:t xml:space="preserve">simulateur génère et </w:t>
      </w:r>
      <w:r>
        <w:t xml:space="preserve">donne des feedbacks aux participants afin </w:t>
      </w:r>
      <w:r w:rsidR="00E408CD">
        <w:t>d’en retirer un apprentissage.</w:t>
      </w:r>
    </w:p>
    <w:p w14:paraId="7C6CFD80" w14:textId="56A69110" w:rsidR="0082153D" w:rsidRDefault="00202747" w:rsidP="0082153D">
      <w:pPr>
        <w:pStyle w:val="tbnormal"/>
      </w:pPr>
      <w:r>
        <w:t xml:space="preserve">Les jeux sérieux sont depuis quelques temps une solution innovante dans les modes de formation </w:t>
      </w:r>
      <w:r w:rsidR="00F3537D">
        <w:t>qui existe</w:t>
      </w:r>
      <w:r>
        <w:t>s. En effet, « les professionnelles ont constaté un désengagement des personnes vis-à-vis de la formation classique à distance et se sont mis à rechercher des dispositifs plus attractifs. Le jeu est une réponse possible pour faire renaitre cette adhésion indispensable de l’apprenant à l’action de formation »</w:t>
      </w:r>
      <w:r w:rsidR="003554BE" w:rsidRPr="003554BE">
        <w:t xml:space="preserve"> </w:t>
      </w:r>
      <w:r w:rsidR="003554BE" w:rsidRPr="003554BE">
        <w:fldChar w:fldCharType="begin" w:fldLock="1"/>
      </w:r>
      <w:r w:rsidR="007F629E">
        <w:instrText>ADDIN CSL_CITATION { "citationItems" : [ { "id" : "ITEM-1", "itemData" : { "author" : [ { "dropping-particle" : "", "family" : "Para\u00eetre", "given" : "De", "non-dropping-particle" : "", "parse-names" : false, "suffix" : "" } ], "id" : "ITEM-1", "issued" : { "date-parts" : [ [ "2010" ] ] }, "title" : "\u00ab SERIOUS GAME r\u00e9volution p\u00e9dagogique \u00bb", "type" : "article-journal" }, "uris" : [ "http://www.mendeley.com/documents/?uuid=c3ba283e-ea42-4034-b81d-36b80b5e729b" ] } ], "mendeley" : { "formattedCitation" : "(Para\u00eetre, 2010)", "plainTextFormattedCitation" : "(Para\u00eetre, 2010)", "previouslyFormattedCitation" : "(Para\u00eetre, 2010)" }, "properties" : { "noteIndex" : 0 }, "schema" : "https://github.com/citation-style-language/schema/raw/master/csl-citation.json" }</w:instrText>
      </w:r>
      <w:r w:rsidR="003554BE" w:rsidRPr="003554BE">
        <w:fldChar w:fldCharType="separate"/>
      </w:r>
      <w:r w:rsidR="003554BE" w:rsidRPr="003554BE">
        <w:rPr>
          <w:noProof/>
        </w:rPr>
        <w:t>(Paraître, 2010)</w:t>
      </w:r>
      <w:r w:rsidR="003554BE" w:rsidRPr="003554BE">
        <w:fldChar w:fldCharType="end"/>
      </w:r>
      <w:r>
        <w:t xml:space="preserve">. </w:t>
      </w:r>
      <w:r w:rsidR="0082153D">
        <w:t>Ces jeux sérieux sont créés par des groupes de personnes pluridisciplinaires. Ces acteurs viennent d’horizons complètement différents et mettent leur propre savoir à disposition. Le développement d’un jeu sérieux met en relation des personnes aux compétences différentes, comme des chercheurs, des informaticiens techniques et de gestions, des spécialistes métie</w:t>
      </w:r>
      <w:r w:rsidR="00562033">
        <w:t xml:space="preserve">r et de clients </w:t>
      </w:r>
      <w:r w:rsidR="00562033">
        <w:fldChar w:fldCharType="begin" w:fldLock="1"/>
      </w:r>
      <w:r w:rsidR="003554BE">
        <w:instrText>ADDIN CSL_CITATION { "citationItems" : [ { "id" : "ITEM-1", "itemData" : { "author" : [ { "dropping-particle" : "", "family" : "Baudet", "given" : "C\u00e9dric", "non-dropping-particle" : "", "parse-names" : false, "suffix" : "" }, { "dropping-particle" : "", "family" : "Termine", "given" : "Francesco", "non-dropping-particle" : "", "parse-names" : false, "suffix" : "" }, { "dropping-particle" : "", "family" : "Plumez", "given" : "Julien", "non-dropping-particle" : "", "parse-names" : false, "suffix" : "" } ], "id" : "ITEM-1", "issued" : { "date-parts" : [ [ "2015" ] ] }, "page" : "1-20", "title" : "Co-design multidisciplinaire : un cas de ludification touristique selon une ap-proche de Design Science", "type" : "article-journal" }, "uris" : [ "http://www.mendeley.com/documents/?uuid=dbfe3f4a-6bb7-4cfc-b78b-6c396070a420" ] } ], "mendeley" : { "formattedCitation" : "(Baudet et al., 2015)", "plainTextFormattedCitation" : "(Baudet et al., 2015)", "previouslyFormattedCitation" : "(Baudet et al., 2015)" }, "properties" : { "noteIndex" : 0 }, "schema" : "https://github.com/citation-style-language/schema/raw/master/csl-citation.json" }</w:instrText>
      </w:r>
      <w:r w:rsidR="00562033">
        <w:fldChar w:fldCharType="separate"/>
      </w:r>
      <w:r w:rsidR="00562033" w:rsidRPr="00562033">
        <w:rPr>
          <w:noProof/>
        </w:rPr>
        <w:t>(Baudet et al., 2015)</w:t>
      </w:r>
      <w:r w:rsidR="00562033">
        <w:fldChar w:fldCharType="end"/>
      </w:r>
      <w:r w:rsidR="00562033">
        <w:t>.</w:t>
      </w:r>
    </w:p>
    <w:p w14:paraId="5BAAA9EC" w14:textId="4F17F63E" w:rsidR="0082153D" w:rsidRDefault="0082153D" w:rsidP="0082153D">
      <w:pPr>
        <w:pStyle w:val="tbnormal"/>
      </w:pPr>
      <w:r>
        <w:t>C’est le résultat de ce panachage de compétences qui rend un jeu et son scénario intéressant</w:t>
      </w:r>
      <w:r w:rsidR="00F3537D">
        <w:t>s</w:t>
      </w:r>
      <w:r>
        <w:t xml:space="preserve"> pour les participants et à haute valeur pédagogique.</w:t>
      </w:r>
    </w:p>
    <w:p w14:paraId="302B9E81" w14:textId="6536BE29" w:rsidR="0082153D" w:rsidRDefault="0082153D" w:rsidP="0082153D">
      <w:pPr>
        <w:pStyle w:val="tbnormal"/>
      </w:pPr>
      <w:r>
        <w:t>L’environnement d’un tel produit est caractérisé par le fait que « Le plaisir des joueurs résulte de la sensation de pouvoir et de montée en compétence que leur procure le jeu.</w:t>
      </w:r>
      <w:r w:rsidRPr="00202747">
        <w:t xml:space="preserve"> »</w:t>
      </w:r>
      <w:r w:rsidR="00562033">
        <w:t xml:space="preserve"> </w:t>
      </w:r>
      <w:r w:rsidR="00562033">
        <w:fldChar w:fldCharType="begin" w:fldLock="1"/>
      </w:r>
      <w:r w:rsidR="00562033">
        <w:instrText>ADDIN CSL_CITATION { "citationItems" : [ { "id" : "ITEM-1", "itemData" : { "author" : [ { "dropping-particle" : "", "family" : "Para\u00eetre", "given" : "De", "non-dropping-particle" : "", "parse-names" : false, "suffix" : "" } ], "id" : "ITEM-1", "issued" : { "date-parts" : [ [ "2010" ] ] }, "title" : "\u00ab SERIOUS GAME r\u00e9volution p\u00e9dagogique \u00bb", "type" : "article-journal" }, "uris" : [ "http://www.mendeley.com/documents/?uuid=c3ba283e-ea42-4034-b81d-36b80b5e729b" ] } ], "mendeley" : { "formattedCitation" : "(Para\u00eetre, 2010)", "plainTextFormattedCitation" : "(Para\u00eetre, 2010)", "previouslyFormattedCitation" : "(Para\u00eetre, 2010)" }, "properties" : { "noteIndex" : 0 }, "schema" : "https://github.com/citation-style-language/schema/raw/master/csl-citation.json" }</w:instrText>
      </w:r>
      <w:r w:rsidR="00562033">
        <w:fldChar w:fldCharType="separate"/>
      </w:r>
      <w:r w:rsidR="00562033" w:rsidRPr="00562033">
        <w:rPr>
          <w:noProof/>
        </w:rPr>
        <w:t>(Paraître, 2010)</w:t>
      </w:r>
      <w:r w:rsidR="00562033">
        <w:fldChar w:fldCharType="end"/>
      </w:r>
      <w:r w:rsidR="00562033">
        <w:t>.</w:t>
      </w:r>
    </w:p>
    <w:p w14:paraId="4C286544" w14:textId="77777777" w:rsidR="00F2693B" w:rsidRDefault="00F2693B" w:rsidP="00A33A30">
      <w:pPr>
        <w:pStyle w:val="tbtitre3"/>
      </w:pPr>
      <w:bookmarkStart w:id="19" w:name="_Toc454884521"/>
      <w:r>
        <w:t>Facteurs clés de succès</w:t>
      </w:r>
      <w:bookmarkEnd w:id="18"/>
      <w:bookmarkEnd w:id="19"/>
    </w:p>
    <w:p w14:paraId="44C1BC5E" w14:textId="4536B93D" w:rsidR="00F2693B" w:rsidRDefault="004E4DC2" w:rsidP="001D5CD4">
      <w:pPr>
        <w:pStyle w:val="tbnormal"/>
      </w:pPr>
      <w:r>
        <w:t>Ces facteurs de succès sont repris et synthétisé à partir de l’article</w:t>
      </w:r>
      <w:r>
        <w:rPr>
          <w:rStyle w:val="Appelnotedebasdep"/>
        </w:rPr>
        <w:footnoteReference w:id="8"/>
      </w:r>
      <w:r>
        <w:t xml:space="preserve"> de Monsieur D. </w:t>
      </w:r>
      <w:proofErr w:type="spellStart"/>
      <w:r>
        <w:t>Vellut</w:t>
      </w:r>
      <w:proofErr w:type="spellEnd"/>
      <w:r>
        <w:t>.</w:t>
      </w:r>
    </w:p>
    <w:p w14:paraId="381C9B70" w14:textId="543EE3D2" w:rsidR="004E4DC2" w:rsidRDefault="00961722" w:rsidP="001D5CD4">
      <w:pPr>
        <w:pStyle w:val="tbnormal"/>
      </w:pPr>
      <w:r>
        <w:t xml:space="preserve">Tout d’abord, l’auteur reprend les trois raisons pour lesquelles </w:t>
      </w:r>
      <w:r w:rsidR="00F3537D">
        <w:t>il est envisageable</w:t>
      </w:r>
      <w:r>
        <w:t xml:space="preserve"> d’utiliser les jeux sérieux. </w:t>
      </w:r>
      <w:r w:rsidR="00F3537D">
        <w:t>L</w:t>
      </w:r>
      <w:r>
        <w:t>e jeu est le facteur principal d’engagement pour des apprenants en formation. Il permet de prendre du recu</w:t>
      </w:r>
      <w:r w:rsidR="00F3537D">
        <w:t>l par rapport à la réalité et</w:t>
      </w:r>
      <w:r>
        <w:t xml:space="preserve"> prend une place de plus en plus importante dans la société actuelle.</w:t>
      </w:r>
    </w:p>
    <w:p w14:paraId="0BFDA34E" w14:textId="4DCFD13A" w:rsidR="00961722" w:rsidRDefault="00961722" w:rsidP="001D5CD4">
      <w:pPr>
        <w:pStyle w:val="tbnormal"/>
      </w:pPr>
      <w:r>
        <w:t xml:space="preserve">L’auteur donne sept pistes afin de réussir un projet de création d’un nouveau jeu sérieux. Cependant, seul </w:t>
      </w:r>
      <w:r w:rsidR="00B55748">
        <w:t>six sont réellement important</w:t>
      </w:r>
      <w:r w:rsidR="00F3537D">
        <w:t>es</w:t>
      </w:r>
      <w:r w:rsidR="00B55748">
        <w:t xml:space="preserve"> dans le cadre </w:t>
      </w:r>
      <w:r w:rsidR="00F3537D">
        <w:t>de ce travail.</w:t>
      </w:r>
      <w:r w:rsidR="00B55748">
        <w:t xml:space="preserve"> Le facteur abandonné étant celui qui met en avant le fait qu’il faut disposer des moyens financiers adéquats car selon l’article, un budget de 50'000 à 500'000 Euros </w:t>
      </w:r>
      <w:r w:rsidR="00710CCD">
        <w:t>est</w:t>
      </w:r>
      <w:r w:rsidR="00B55748">
        <w:t xml:space="preserve"> nécessaire </w:t>
      </w:r>
      <w:r w:rsidR="00710CCD">
        <w:t>au développement d’une solution de jeu sérieux</w:t>
      </w:r>
      <w:r w:rsidR="00B55748">
        <w:t>. Toutefois, le travail</w:t>
      </w:r>
      <w:r w:rsidR="00005A0B">
        <w:t xml:space="preserve"> du candidat</w:t>
      </w:r>
      <w:r w:rsidR="00B55748">
        <w:t xml:space="preserve"> n’étant pas rémunéré, ce point-là n’est pas pris en </w:t>
      </w:r>
      <w:r w:rsidR="00005A0B">
        <w:t>considération</w:t>
      </w:r>
      <w:r w:rsidR="00B55748">
        <w:t>.</w:t>
      </w:r>
    </w:p>
    <w:p w14:paraId="0312649E" w14:textId="73AAB9BE" w:rsidR="00B55748" w:rsidRDefault="00B55748" w:rsidP="00B55748">
      <w:pPr>
        <w:pStyle w:val="tbtitre4"/>
      </w:pPr>
      <w:bookmarkStart w:id="20" w:name="_Toc454884522"/>
      <w:r>
        <w:t xml:space="preserve">Analyse des </w:t>
      </w:r>
      <w:proofErr w:type="spellStart"/>
      <w:r>
        <w:t>besoins</w:t>
      </w:r>
      <w:proofErr w:type="spellEnd"/>
      <w:r>
        <w:t xml:space="preserve"> et des </w:t>
      </w:r>
      <w:proofErr w:type="spellStart"/>
      <w:r>
        <w:t>attentes</w:t>
      </w:r>
      <w:bookmarkEnd w:id="20"/>
      <w:proofErr w:type="spellEnd"/>
    </w:p>
    <w:p w14:paraId="49D5CC26" w14:textId="77777777" w:rsidR="00B55748" w:rsidRDefault="00B55748" w:rsidP="00B55748">
      <w:pPr>
        <w:pStyle w:val="tbnormal"/>
      </w:pPr>
      <w:r>
        <w:t>Ce facteur de réussite dépend d’une vision claire des attentes du mandant.</w:t>
      </w:r>
    </w:p>
    <w:p w14:paraId="643B88E6" w14:textId="2A05A6D2" w:rsidR="00B55748" w:rsidRDefault="00B55748" w:rsidP="00B55748">
      <w:pPr>
        <w:pStyle w:val="tbnormal"/>
      </w:pPr>
      <w:r>
        <w:t>Ce point est tout à fait précis dans le cadre de ce travail. En effet, la réalisation s’appuie sur un modèle qui doit servir de base et par conséquent de repère pour les résultats à fournir.</w:t>
      </w:r>
    </w:p>
    <w:p w14:paraId="08BF772B" w14:textId="6421A53B" w:rsidR="00321BFA" w:rsidRDefault="00321BFA" w:rsidP="0015428F">
      <w:pPr>
        <w:pStyle w:val="tbtitre4"/>
      </w:pPr>
      <w:bookmarkStart w:id="21" w:name="_Toc454884523"/>
      <w:proofErr w:type="spellStart"/>
      <w:r>
        <w:lastRenderedPageBreak/>
        <w:t>Définition</w:t>
      </w:r>
      <w:proofErr w:type="spellEnd"/>
      <w:r>
        <w:t xml:space="preserve"> des </w:t>
      </w:r>
      <w:proofErr w:type="spellStart"/>
      <w:r>
        <w:t>objectifs</w:t>
      </w:r>
      <w:proofErr w:type="spellEnd"/>
      <w:r>
        <w:t xml:space="preserve"> </w:t>
      </w:r>
      <w:proofErr w:type="spellStart"/>
      <w:r>
        <w:t>pédagogiques</w:t>
      </w:r>
      <w:bookmarkEnd w:id="21"/>
      <w:proofErr w:type="spellEnd"/>
    </w:p>
    <w:p w14:paraId="49B29C43" w14:textId="228150B1" w:rsidR="00321BFA" w:rsidRDefault="00321BFA" w:rsidP="00B55748">
      <w:pPr>
        <w:pStyle w:val="tbnormal"/>
      </w:pPr>
      <w:r>
        <w:t xml:space="preserve">Il est nécessaire de définir des objectifs pédagogiques à atteindre pour tracer un itinéraire précis </w:t>
      </w:r>
      <w:r w:rsidR="006E190F">
        <w:t>afin de connaître les compétences</w:t>
      </w:r>
      <w:r>
        <w:t xml:space="preserve"> nécessaire</w:t>
      </w:r>
      <w:r w:rsidR="006E190F">
        <w:t xml:space="preserve">s à </w:t>
      </w:r>
      <w:r>
        <w:t>développer auprès des participants.</w:t>
      </w:r>
    </w:p>
    <w:p w14:paraId="38607C15" w14:textId="3990045C" w:rsidR="00321BFA" w:rsidRDefault="00321BFA" w:rsidP="00B55748">
      <w:pPr>
        <w:pStyle w:val="tbnormal"/>
      </w:pPr>
      <w:r>
        <w:t>Le titre de ce travail définit clairement les attentes pédagogiques envers la solution à développer.</w:t>
      </w:r>
    </w:p>
    <w:p w14:paraId="52A5B14F" w14:textId="39F538C7" w:rsidR="00321BFA" w:rsidRDefault="00321BFA" w:rsidP="0015428F">
      <w:pPr>
        <w:pStyle w:val="tbtitre4"/>
      </w:pPr>
      <w:bookmarkStart w:id="22" w:name="_Toc454884524"/>
      <w:proofErr w:type="spellStart"/>
      <w:r>
        <w:t>Favorisation</w:t>
      </w:r>
      <w:proofErr w:type="spellEnd"/>
      <w:r>
        <w:t xml:space="preserve"> </w:t>
      </w:r>
      <w:proofErr w:type="spellStart"/>
      <w:r>
        <w:t>d’une</w:t>
      </w:r>
      <w:proofErr w:type="spellEnd"/>
      <w:r>
        <w:t xml:space="preserve"> </w:t>
      </w:r>
      <w:proofErr w:type="spellStart"/>
      <w:r>
        <w:t>coopération</w:t>
      </w:r>
      <w:proofErr w:type="spellEnd"/>
      <w:r>
        <w:t xml:space="preserve"> entre </w:t>
      </w:r>
      <w:proofErr w:type="spellStart"/>
      <w:r>
        <w:t>pédagogue</w:t>
      </w:r>
      <w:proofErr w:type="spellEnd"/>
      <w:r>
        <w:t xml:space="preserve"> et </w:t>
      </w:r>
      <w:proofErr w:type="spellStart"/>
      <w:r>
        <w:t>développeurs</w:t>
      </w:r>
      <w:bookmarkEnd w:id="22"/>
      <w:proofErr w:type="spellEnd"/>
    </w:p>
    <w:p w14:paraId="0000CE41" w14:textId="3CC92E72" w:rsidR="00321BFA" w:rsidRDefault="00321BFA" w:rsidP="00B55748">
      <w:pPr>
        <w:pStyle w:val="tbnormal"/>
      </w:pPr>
      <w:r w:rsidRPr="00321BFA">
        <w:t xml:space="preserve">Pour assurer la cohérence </w:t>
      </w:r>
      <w:r>
        <w:t>entre la technique et la pédagogie dans OdooSIM, il est nécessaire d’intégrer deux équipes au projet. D’une part des pédagogues et de l’autre des développeurs.</w:t>
      </w:r>
    </w:p>
    <w:p w14:paraId="2E121E25" w14:textId="40E56261" w:rsidR="0015428F" w:rsidRDefault="0015428F" w:rsidP="00B55748">
      <w:pPr>
        <w:pStyle w:val="tbnormal"/>
      </w:pPr>
      <w:r>
        <w:t>Dans le cadre de ce travail, il n’est malheureusement pas possible directement d’introduire deux équipes de la sorte. Cependant, la communication entre le mandant et le mandaté doit pouvoir palier à cette recommandation.</w:t>
      </w:r>
    </w:p>
    <w:p w14:paraId="3AFC0266" w14:textId="287AB40F" w:rsidR="0015428F" w:rsidRDefault="0015428F" w:rsidP="0015428F">
      <w:pPr>
        <w:pStyle w:val="tbtitre4"/>
      </w:pPr>
      <w:bookmarkStart w:id="23" w:name="_Toc454884525"/>
      <w:proofErr w:type="spellStart"/>
      <w:r>
        <w:t>Création</w:t>
      </w:r>
      <w:proofErr w:type="spellEnd"/>
      <w:r>
        <w:t xml:space="preserve"> </w:t>
      </w:r>
      <w:proofErr w:type="spellStart"/>
      <w:r>
        <w:t>d’un</w:t>
      </w:r>
      <w:proofErr w:type="spellEnd"/>
      <w:r>
        <w:t xml:space="preserve"> </w:t>
      </w:r>
      <w:proofErr w:type="spellStart"/>
      <w:r>
        <w:t>scénario</w:t>
      </w:r>
      <w:proofErr w:type="spellEnd"/>
      <w:r>
        <w:t xml:space="preserve"> </w:t>
      </w:r>
      <w:proofErr w:type="spellStart"/>
      <w:r>
        <w:t>immersif</w:t>
      </w:r>
      <w:bookmarkEnd w:id="23"/>
      <w:proofErr w:type="spellEnd"/>
    </w:p>
    <w:p w14:paraId="32775EC0" w14:textId="0393157F" w:rsidR="000801AA" w:rsidRDefault="0015428F" w:rsidP="00B55748">
      <w:pPr>
        <w:pStyle w:val="tbnormal"/>
      </w:pPr>
      <w:r>
        <w:t>Le scénario étant l’élément central dans la création d’un jeu sérieux, il est par conséquent très important. Principalement parce qu’il permet de capter l’attention des participants.</w:t>
      </w:r>
    </w:p>
    <w:p w14:paraId="06690D9B" w14:textId="073BB8EC" w:rsidR="0015428F" w:rsidRDefault="0015428F" w:rsidP="0015428F">
      <w:pPr>
        <w:pStyle w:val="tbtitre4"/>
      </w:pPr>
      <w:bookmarkStart w:id="24" w:name="_Toc454884526"/>
      <w:proofErr w:type="spellStart"/>
      <w:r>
        <w:t>Prévoir</w:t>
      </w:r>
      <w:proofErr w:type="spellEnd"/>
      <w:r>
        <w:t xml:space="preserve"> </w:t>
      </w:r>
      <w:proofErr w:type="spellStart"/>
      <w:r>
        <w:t>une</w:t>
      </w:r>
      <w:proofErr w:type="spellEnd"/>
      <w:r>
        <w:t xml:space="preserve"> </w:t>
      </w:r>
      <w:proofErr w:type="spellStart"/>
      <w:r>
        <w:t>communication</w:t>
      </w:r>
      <w:proofErr w:type="spellEnd"/>
      <w:r>
        <w:t xml:space="preserve"> </w:t>
      </w:r>
      <w:proofErr w:type="spellStart"/>
      <w:r>
        <w:t>efficace</w:t>
      </w:r>
      <w:bookmarkEnd w:id="24"/>
      <w:proofErr w:type="spellEnd"/>
    </w:p>
    <w:p w14:paraId="345A3872" w14:textId="33361457" w:rsidR="0015428F" w:rsidRDefault="0015428F" w:rsidP="0015428F">
      <w:pPr>
        <w:pStyle w:val="tbnormal"/>
      </w:pPr>
      <w:r w:rsidRPr="0015428F">
        <w:t xml:space="preserve">Réaliser un </w:t>
      </w:r>
      <w:r w:rsidR="006E190F">
        <w:t>jeu sérieux</w:t>
      </w:r>
      <w:r w:rsidRPr="0015428F">
        <w:t xml:space="preserve"> n’est pas un projet commun. Bien qu’efficace, l’outil reste assez innovant </w:t>
      </w:r>
      <w:r w:rsidR="006E190F">
        <w:t>dans le domaine de la formation</w:t>
      </w:r>
      <w:r w:rsidRPr="0015428F">
        <w:t xml:space="preserve"> et </w:t>
      </w:r>
      <w:r>
        <w:t>il est nécessaire d’</w:t>
      </w:r>
      <w:r w:rsidRPr="0015428F">
        <w:t xml:space="preserve">investir des moyens en conséquence pour sensibiliser </w:t>
      </w:r>
      <w:r>
        <w:t>les</w:t>
      </w:r>
      <w:r w:rsidRPr="0015428F">
        <w:t xml:space="preserve"> futurs </w:t>
      </w:r>
      <w:r>
        <w:t>participants</w:t>
      </w:r>
      <w:r w:rsidRPr="0015428F">
        <w:t xml:space="preserve"> à son utilisation.</w:t>
      </w:r>
    </w:p>
    <w:p w14:paraId="33C94445" w14:textId="262D039A" w:rsidR="0015428F" w:rsidRDefault="0015428F" w:rsidP="0015428F">
      <w:pPr>
        <w:pStyle w:val="tbnormal"/>
      </w:pPr>
      <w:r>
        <w:t>Les différents supports que les participants reçoivent doit permet</w:t>
      </w:r>
      <w:r w:rsidR="0058313A">
        <w:t>tre de donner les lignes directrices pour s’approprier la solution.</w:t>
      </w:r>
    </w:p>
    <w:p w14:paraId="6ECD0979" w14:textId="092CA6D6" w:rsidR="00232D7A" w:rsidRDefault="00232D7A" w:rsidP="00232D7A">
      <w:pPr>
        <w:pStyle w:val="tbtitre4"/>
      </w:pPr>
      <w:bookmarkStart w:id="25" w:name="_Toc454884527"/>
      <w:proofErr w:type="spellStart"/>
      <w:r>
        <w:t>Prévoir</w:t>
      </w:r>
      <w:proofErr w:type="spellEnd"/>
      <w:r>
        <w:t xml:space="preserve"> </w:t>
      </w:r>
      <w:proofErr w:type="spellStart"/>
      <w:r>
        <w:t>un</w:t>
      </w:r>
      <w:proofErr w:type="spellEnd"/>
      <w:r>
        <w:t xml:space="preserve"> </w:t>
      </w:r>
      <w:proofErr w:type="spellStart"/>
      <w:r>
        <w:t>moyen</w:t>
      </w:r>
      <w:proofErr w:type="spellEnd"/>
      <w:r>
        <w:t xml:space="preserve"> </w:t>
      </w:r>
      <w:proofErr w:type="spellStart"/>
      <w:r>
        <w:t>d’évaluation</w:t>
      </w:r>
      <w:bookmarkEnd w:id="25"/>
      <w:proofErr w:type="spellEnd"/>
    </w:p>
    <w:p w14:paraId="4F8A56B1" w14:textId="3B4D0600" w:rsidR="006E15F5" w:rsidRDefault="00232D7A" w:rsidP="0015428F">
      <w:pPr>
        <w:pStyle w:val="tbnormal"/>
      </w:pPr>
      <w:r>
        <w:t>L’un des points essentiels dans une démarche visant à former des participants avec un jeu sérieux est de pouvoir leurs donner des feedbacks et de pouvoir les évaluer.</w:t>
      </w:r>
      <w:r w:rsidR="006E15F5">
        <w:br w:type="page"/>
      </w:r>
    </w:p>
    <w:p w14:paraId="66C64A96" w14:textId="042EB03B" w:rsidR="001D5CD4" w:rsidRDefault="001D5CD4" w:rsidP="00A33A30">
      <w:pPr>
        <w:pStyle w:val="tbtitre3"/>
      </w:pPr>
      <w:bookmarkStart w:id="26" w:name="_Toc454884528"/>
      <w:r>
        <w:lastRenderedPageBreak/>
        <w:t>Pour quel public</w:t>
      </w:r>
      <w:bookmarkEnd w:id="26"/>
    </w:p>
    <w:p w14:paraId="7B21B66E" w14:textId="64D531B8" w:rsidR="001D5CD4" w:rsidRDefault="001D5CD4" w:rsidP="001D5CD4">
      <w:pPr>
        <w:pStyle w:val="tbnormal"/>
        <w:spacing w:before="120" w:after="120"/>
      </w:pPr>
      <w:r>
        <w:t xml:space="preserve">Les jeux sérieux sont désormais présents dans la plupart des secteurs économiques et « Les domaines d'application des serious </w:t>
      </w:r>
      <w:proofErr w:type="spellStart"/>
      <w:r>
        <w:t>games</w:t>
      </w:r>
      <w:proofErr w:type="spellEnd"/>
      <w:r>
        <w:t xml:space="preserve"> sont à la fois très nombreux et très vastes. On les utilise dans le secteur militaire, aéronautique, pharmaceutique, médical, bancaire, médiatique… et pour la fonction commerciale, marketing, production, logistique, achats, finance… »</w:t>
      </w:r>
      <w:r w:rsidR="00462C06">
        <w:t xml:space="preserve"> </w:t>
      </w:r>
      <w:r w:rsidR="00462C06">
        <w:fldChar w:fldCharType="begin" w:fldLock="1"/>
      </w:r>
      <w:r w:rsidR="00462C06">
        <w:instrText>ADDIN CSL_CITATION { "citationItems" : [ { "id" : "ITEM-1", "itemData" : { "author" : [ { "dropping-particle" : "", "family" : "Michaud, L. &amp; Alvarez", "given" : "J.", "non-dropping-particle" : "", "parse-names" : false, "suffix" : "" } ], "id" : "ITEM-1", "issued" : { "date-parts" : [ [ "2008" ] ] }, "title" : "Seriousgames: advergaming, edugaming, training", "type" : "article-journal" }, "uris" : [ "http://www.mendeley.com/documents/?uuid=d5271ea4-0540-4475-abe6-aeab41c8864b" ] } ], "mendeley" : { "formattedCitation" : "(Michaud, L. &amp; Alvarez, 2008)", "plainTextFormattedCitation" : "(Michaud, L. &amp; Alvarez, 2008)", "previouslyFormattedCitation" : "(Michaud, L. &amp; Alvarez, 2008)" }, "properties" : { "noteIndex" : 0 }, "schema" : "https://github.com/citation-style-language/schema/raw/master/csl-citation.json" }</w:instrText>
      </w:r>
      <w:r w:rsidR="00462C06">
        <w:fldChar w:fldCharType="separate"/>
      </w:r>
      <w:r w:rsidR="00462C06" w:rsidRPr="00462C06">
        <w:rPr>
          <w:noProof/>
        </w:rPr>
        <w:t>(Michaud, L. &amp; Alvarez, 2008)</w:t>
      </w:r>
      <w:r w:rsidR="00462C06">
        <w:fldChar w:fldCharType="end"/>
      </w:r>
      <w:r>
        <w:t>.</w:t>
      </w:r>
    </w:p>
    <w:p w14:paraId="1D00D6E4" w14:textId="60967108" w:rsidR="001D5CD4" w:rsidRDefault="001D5CD4" w:rsidP="001D5CD4">
      <w:pPr>
        <w:pStyle w:val="tbnormal"/>
        <w:spacing w:before="120" w:after="120"/>
      </w:pPr>
      <w:r>
        <w:t xml:space="preserve">C’est ainsi que « Depuis le milieu des années 2000, toutes les entreprises du CAC40 se sont lancées dans la </w:t>
      </w:r>
      <w:proofErr w:type="spellStart"/>
      <w:r>
        <w:t>co</w:t>
      </w:r>
      <w:proofErr w:type="spellEnd"/>
      <w:r>
        <w:t xml:space="preserve">-conception d’un ou plusieurs serious </w:t>
      </w:r>
      <w:proofErr w:type="spellStart"/>
      <w:r>
        <w:t>games</w:t>
      </w:r>
      <w:proofErr w:type="spellEnd"/>
      <w:r>
        <w:t xml:space="preserve"> ». Cette affirmation expose l’importance que les grandes entreprises portent à ces nouvelles technologies de formation. Elles n’hésitent d’ailleurs pas à investir des sommes considérables dans le développement de tels outils « …comme le jeu développé pour Randstad qui a couté plus de 200'000 Euro. »</w:t>
      </w:r>
      <w:r w:rsidR="00462C06">
        <w:t xml:space="preserve"> </w:t>
      </w:r>
      <w:r w:rsidR="00462C06">
        <w:fldChar w:fldCharType="begin" w:fldLock="1"/>
      </w:r>
      <w:r w:rsidR="00462C06">
        <w:instrText>ADDIN CSL_CITATION { "citationItems" : [ { "id" : "ITEM-1", "itemData" : { "DOI" : "10.3917/sim.143.0097", "ISBN" : "9782747224000", "ISSN" : "1260-4984", "author" : [ { "dropping-particle" : "", "family" : "Allal-Cherif", "given" : "Oihab", "non-dropping-particle" : "", "parse-names" : false, "suffix" : "" }, { "dropping-particle" : "", "family" : "Makhlouf", "given" : "Mohamed", "non-dropping-particle" : "", "parse-names" : false, "suffix" : "" }, { "dropping-particle" : "", "family" : "Bajard", "given" : "Armand", "non-dropping-particle" : "", "parse-names" : false, "suffix" : "" } ], "container-title" : "Syst\u00e8mes d'information &amp; management", "id" : "ITEM-1", "issue" : "3", "issued" : { "date-parts" : [ [ "2014" ] ] }, "page" : "97-126", "title" : "Les serious games au service de la gestion des ressources humaines : une cartographie dans les entreprises du CAC40", "type" : "article-journal", "volume" : "19" }, "uris" : [ "http://www.mendeley.com/documents/?uuid=2ee039b0-d658-46f1-9e57-deff2e5049e4" ] } ], "mendeley" : { "formattedCitation" : "(Allal-Cherif et al., 2014)", "plainTextFormattedCitation" : "(Allal-Cherif et al., 2014)" }, "properties" : { "noteIndex" : 0 }, "schema" : "https://github.com/citation-style-language/schema/raw/master/csl-citation.json" }</w:instrText>
      </w:r>
      <w:r w:rsidR="00462C06">
        <w:fldChar w:fldCharType="separate"/>
      </w:r>
      <w:r w:rsidR="00462C06" w:rsidRPr="00462C06">
        <w:rPr>
          <w:noProof/>
        </w:rPr>
        <w:t>(Allal-Cherif et al., 2014)</w:t>
      </w:r>
      <w:r w:rsidR="00462C06">
        <w:fldChar w:fldCharType="end"/>
      </w:r>
      <w:r w:rsidR="00462C06" w:rsidRPr="00462C06">
        <w:t>.</w:t>
      </w:r>
    </w:p>
    <w:p w14:paraId="602846BD" w14:textId="620E225C" w:rsidR="000801AA" w:rsidRDefault="001D5CD4" w:rsidP="001D5CD4">
      <w:pPr>
        <w:pStyle w:val="tbnormal"/>
        <w:spacing w:before="120" w:after="120"/>
      </w:pPr>
      <w:r>
        <w:t>Plus près de nous, ce sont nos hautes écoles et université</w:t>
      </w:r>
      <w:r w:rsidR="00F83439">
        <w:t>s</w:t>
      </w:r>
      <w:r>
        <w:t xml:space="preserve"> nationale</w:t>
      </w:r>
      <w:r w:rsidR="00F83439">
        <w:t>s</w:t>
      </w:r>
      <w:r>
        <w:t xml:space="preserve"> qui travaillent avec des outils tel qu’ERPSim® pour former leurs étudiants. Il existe d’ailleurs des projets</w:t>
      </w:r>
      <w:r>
        <w:rPr>
          <w:rStyle w:val="Appelnotedebasdep"/>
        </w:rPr>
        <w:footnoteReference w:id="9"/>
      </w:r>
      <w:r>
        <w:t xml:space="preserve"> en cours de réalisation à la HES-SO Valais-Wallis, HES-SO et Haute Ecole de Santé (HEDS) de Genève.</w:t>
      </w:r>
      <w:r w:rsidR="000801AA">
        <w:br w:type="page"/>
      </w:r>
    </w:p>
    <w:p w14:paraId="765C271C" w14:textId="485545B2" w:rsidR="00E468BF" w:rsidRDefault="00E468BF" w:rsidP="00A33A30">
      <w:pPr>
        <w:pStyle w:val="tbtitre3"/>
      </w:pPr>
      <w:bookmarkStart w:id="27" w:name="_Toc454884529"/>
      <w:r>
        <w:lastRenderedPageBreak/>
        <w:t>Jeux sérieux et PGI</w:t>
      </w:r>
      <w:bookmarkEnd w:id="27"/>
    </w:p>
    <w:p w14:paraId="78C9DC4D" w14:textId="3F200A2E" w:rsidR="00E468BF" w:rsidRDefault="00E468BF" w:rsidP="00E468BF">
      <w:pPr>
        <w:pStyle w:val="tbnormal"/>
      </w:pPr>
      <w:r>
        <w:t>L’application des concepts du jeu sérieux aux PGI est l’intérêt majeur de ce travail. Le but est de pouvoir ajouter une dimension ludique aux formations dispensées dans le domaine de la gestion d’entreprise à l’aide de ces systèmes informatiques.</w:t>
      </w:r>
    </w:p>
    <w:p w14:paraId="4B335011" w14:textId="32A17F95" w:rsidR="00E468BF" w:rsidRDefault="00E468BF" w:rsidP="00E468BF">
      <w:pPr>
        <w:pStyle w:val="tbnormal"/>
      </w:pPr>
      <w:r>
        <w:t>À ce stade, il est important de se rendre compte que le développement d’un jeu sérieux pour le domaine sélectionné</w:t>
      </w:r>
      <w:r w:rsidR="00F83439">
        <w:t xml:space="preserve"> fait apparaître trois enjeux q</w:t>
      </w:r>
      <w:r>
        <w:t xml:space="preserve">u’il s’agit de maîtriser pour obtenir un résultat de qualité. </w:t>
      </w:r>
      <w:r w:rsidR="006D5647">
        <w:t>Ils</w:t>
      </w:r>
      <w:r>
        <w:t xml:space="preserve"> sont liés aux :</w:t>
      </w:r>
    </w:p>
    <w:p w14:paraId="79BAB280" w14:textId="484EEC82" w:rsidR="00E468BF" w:rsidRDefault="00E468BF" w:rsidP="00AB054A">
      <w:pPr>
        <w:pStyle w:val="tbnormal"/>
        <w:numPr>
          <w:ilvl w:val="0"/>
          <w:numId w:val="27"/>
        </w:numPr>
      </w:pPr>
      <w:r>
        <w:t xml:space="preserve">Aspects métiers : </w:t>
      </w:r>
      <w:r w:rsidR="00463701">
        <w:t>Les participants doivent tirer des leçons et mettre en pratique des principes inhérents au domaine étudié. Par conséquent, l’élaboration du scénario doit être faite de sorte à ce qu’il soit le plus réaliste possible. Puis le fonctionnement du simulateur doit permettre de reproduire les interactions du monde réel.</w:t>
      </w:r>
    </w:p>
    <w:p w14:paraId="64B68A93" w14:textId="2139DD9B" w:rsidR="00E468BF" w:rsidRDefault="00E468BF" w:rsidP="00AB054A">
      <w:pPr>
        <w:pStyle w:val="tbnormal"/>
        <w:numPr>
          <w:ilvl w:val="0"/>
          <w:numId w:val="27"/>
        </w:numPr>
      </w:pPr>
      <w:r>
        <w:t>Aspects pédagogiques : Chaque action que les participants font dans le jeu doit apporter des réflexions et de la valeur pour l’apprentissage.</w:t>
      </w:r>
    </w:p>
    <w:p w14:paraId="3661E131" w14:textId="78A83CE2" w:rsidR="00E468BF" w:rsidRDefault="00E468BF" w:rsidP="00AB054A">
      <w:pPr>
        <w:pStyle w:val="tbnormal"/>
        <w:numPr>
          <w:ilvl w:val="0"/>
          <w:numId w:val="27"/>
        </w:numPr>
      </w:pPr>
      <w:r>
        <w:t xml:space="preserve">Aspects techniques d’implémentation : Toutes les actions des participants doivent avoir un effet sur les éléments contenus dans le PGI. Par conséquent, il faut trouver le moyen de les </w:t>
      </w:r>
      <w:r w:rsidR="00D37BB9">
        <w:t>identifier</w:t>
      </w:r>
      <w:r w:rsidR="00F83439">
        <w:t xml:space="preserve"> </w:t>
      </w:r>
      <w:r w:rsidR="00D37BB9">
        <w:t xml:space="preserve">et de les </w:t>
      </w:r>
      <w:r>
        <w:t>manipuler par programmation.</w:t>
      </w:r>
    </w:p>
    <w:p w14:paraId="19979C55" w14:textId="71695114" w:rsidR="006D5647" w:rsidRDefault="00D37BB9" w:rsidP="006D5647">
      <w:pPr>
        <w:pStyle w:val="tbnormal"/>
      </w:pPr>
      <w:r>
        <w:t>Pour que ces</w:t>
      </w:r>
      <w:r w:rsidR="006D5647">
        <w:t xml:space="preserve"> enjeux </w:t>
      </w:r>
      <w:r>
        <w:t>puissent être maîtrisés, il devient nécessaire de connaître avec précision et clairvoyance ce que chaque action des participants implique sur les différents aspects</w:t>
      </w:r>
      <w:r w:rsidR="006D5647">
        <w:t>.</w:t>
      </w:r>
    </w:p>
    <w:p w14:paraId="37007606" w14:textId="47971677" w:rsidR="00B37E8F" w:rsidRDefault="00B37E8F" w:rsidP="006D5647">
      <w:pPr>
        <w:pStyle w:val="tbnormal"/>
      </w:pPr>
      <w:r>
        <w:br w:type="page"/>
      </w:r>
    </w:p>
    <w:p w14:paraId="2A4F88A9" w14:textId="77777777" w:rsidR="00F2693B" w:rsidRDefault="00F2693B" w:rsidP="00A33A30">
      <w:pPr>
        <w:pStyle w:val="tbtitre3"/>
      </w:pPr>
      <w:bookmarkStart w:id="28" w:name="_Toc454297750"/>
      <w:bookmarkStart w:id="29" w:name="_Toc454884530"/>
      <w:r>
        <w:lastRenderedPageBreak/>
        <w:t>Un étalon de mesure</w:t>
      </w:r>
      <w:bookmarkEnd w:id="28"/>
      <w:bookmarkEnd w:id="29"/>
    </w:p>
    <w:p w14:paraId="77B53A4E" w14:textId="68BFA013" w:rsidR="00D37BB9" w:rsidRDefault="00D37BB9" w:rsidP="00F2693B">
      <w:pPr>
        <w:pStyle w:val="tbnormal"/>
        <w:spacing w:before="120" w:after="120"/>
      </w:pPr>
      <w:r>
        <w:t>La première étape de ce travail est de trouver un modèle sur lequel s’appuyer et prendre de</w:t>
      </w:r>
      <w:r w:rsidR="00F83439">
        <w:t xml:space="preserve">s </w:t>
      </w:r>
      <w:r>
        <w:t>informations. Ce modèle doit être un jeu sérieux qui a fait ses preuves dans le domaine visé.</w:t>
      </w:r>
    </w:p>
    <w:p w14:paraId="2E74FBD4" w14:textId="6648C889" w:rsidR="009D4383" w:rsidRDefault="00D37BB9" w:rsidP="00F2693B">
      <w:pPr>
        <w:pStyle w:val="tbnormal"/>
        <w:spacing w:before="120" w:after="120"/>
      </w:pPr>
      <w:r>
        <w:t>Ce modèle est trouvé par le biais d’une solution canadienne nommée ERPSim. Ce jeu sérieux né en 2004, peut se targuer d’avoir capitalisé 17'000 simulations dans 255 universités du monde entier en à peine plus de six année d’exploitation. Plus récemment, durant l’année 2014, ce sont plus de 22'000 étudiants qui ont eu recours à cette solution</w:t>
      </w:r>
      <w:r w:rsidR="009D4383">
        <w:rPr>
          <w:rStyle w:val="Appelnotedebasdep"/>
        </w:rPr>
        <w:footnoteReference w:id="10"/>
      </w:r>
      <w:r>
        <w:t>.</w:t>
      </w:r>
    </w:p>
    <w:p w14:paraId="3FEC4E88" w14:textId="611ED82B" w:rsidR="00941689" w:rsidRDefault="009D4383" w:rsidP="00F2693B">
      <w:pPr>
        <w:pStyle w:val="tbnormal"/>
        <w:spacing w:before="120" w:after="120"/>
      </w:pPr>
      <w:r>
        <w:t>Qu’est-ce qu’il en a été fait ? Tout d’abord, ce modèle aide à identifier les éléments constituants</w:t>
      </w:r>
      <w:r w:rsidR="00F83439">
        <w:t xml:space="preserve"> un jeu sérieux de ce type-là, c</w:t>
      </w:r>
      <w:r>
        <w:t>’est-à-dire, les participants, le simulateur, le PGI et le scénario. Ensuite, il permet de comprendre les interactions</w:t>
      </w:r>
      <w:r w:rsidR="00941689">
        <w:t xml:space="preserve"> qui existent entre eux et les responsabilités de chacun.</w:t>
      </w:r>
    </w:p>
    <w:p w14:paraId="471552FF" w14:textId="010E6836" w:rsidR="00941689" w:rsidRDefault="00941689" w:rsidP="00F2693B">
      <w:pPr>
        <w:pStyle w:val="tbnormal"/>
        <w:spacing w:before="120" w:after="120"/>
      </w:pPr>
      <w:r>
        <w:t xml:space="preserve">Sur la base des informations scénaristiques, les participants définissent des stratégies et prennent des décisions en rapport avec les contraintes qui s’exposent à eux. </w:t>
      </w:r>
      <w:r w:rsidR="00F83439">
        <w:t>Puis</w:t>
      </w:r>
      <w:r>
        <w:t>, ils mettent en œuvre leurs résultats dans le PGI.</w:t>
      </w:r>
    </w:p>
    <w:p w14:paraId="37CE7F37" w14:textId="743073EE" w:rsidR="00941689" w:rsidRDefault="00F83439" w:rsidP="00F2693B">
      <w:pPr>
        <w:pStyle w:val="tbnormal"/>
        <w:spacing w:before="120" w:after="120"/>
      </w:pPr>
      <w:r>
        <w:t xml:space="preserve">Le PGI </w:t>
      </w:r>
      <w:r w:rsidR="00941689">
        <w:t>stock</w:t>
      </w:r>
      <w:r>
        <w:t>e</w:t>
      </w:r>
      <w:r w:rsidR="00941689">
        <w:t xml:space="preserve"> les informations du scénario dans son master data et suite aux indications </w:t>
      </w:r>
      <w:r>
        <w:t xml:space="preserve">données par les participants, </w:t>
      </w:r>
      <w:r w:rsidR="00941689">
        <w:t xml:space="preserve">met en œuvre les opérations pour soutenir les processus de l’entreprise. </w:t>
      </w:r>
      <w:r>
        <w:t>Ceci est réalisé</w:t>
      </w:r>
      <w:r w:rsidR="00941689">
        <w:t xml:space="preserve"> en adéquation avec les décisions stratégiques prises en amont.</w:t>
      </w:r>
    </w:p>
    <w:p w14:paraId="5069FC42" w14:textId="003C53D3" w:rsidR="00941689" w:rsidRDefault="00941689" w:rsidP="00F2693B">
      <w:pPr>
        <w:pStyle w:val="tbnormal"/>
        <w:spacing w:before="120" w:after="120"/>
      </w:pPr>
      <w:r>
        <w:t xml:space="preserve">Le simulateur contient la logique </w:t>
      </w:r>
      <w:r w:rsidR="00C845CD">
        <w:t>interactive et la met en œuvre. Pour se faire, il affecte directement les données du master data du PGI. Afin d’y arriver, il communique grâce à une interface de programmation. En finalité, son but est de faire évoluer le scénario en tenant compte des actions des participants qui se traduisent par des modifications dans le PGI.</w:t>
      </w:r>
    </w:p>
    <w:p w14:paraId="36275A6C" w14:textId="0D3D5804" w:rsidR="009D4383" w:rsidRDefault="00C845CD" w:rsidP="00F2693B">
      <w:pPr>
        <w:pStyle w:val="tbnormal"/>
        <w:spacing w:before="120" w:after="120"/>
      </w:pPr>
      <w:r>
        <w:t xml:space="preserve">Tout ce </w:t>
      </w:r>
      <w:r w:rsidR="009D4383">
        <w:t xml:space="preserve">fonctionnement </w:t>
      </w:r>
      <w:r>
        <w:t xml:space="preserve">peut être </w:t>
      </w:r>
      <w:r w:rsidR="009D4383">
        <w:t>synthétisé par le schéma qui suit :</w:t>
      </w:r>
    </w:p>
    <w:p w14:paraId="77FB3394" w14:textId="13BABF6B" w:rsidR="00C845CD" w:rsidRDefault="00A808BC" w:rsidP="00F2693B">
      <w:pPr>
        <w:pStyle w:val="tbnormal"/>
        <w:spacing w:before="120" w:after="120"/>
      </w:pPr>
      <w:r>
        <w:rPr>
          <w:noProof/>
          <w:lang w:val="fr-FR" w:eastAsia="fr-FR"/>
        </w:rPr>
        <w:drawing>
          <wp:inline distT="0" distB="0" distL="0" distR="0" wp14:anchorId="7E4E373F" wp14:editId="4D0B7DF5">
            <wp:extent cx="4679950" cy="1739900"/>
            <wp:effectExtent l="0" t="0" r="0" b="1270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héma-jeux-sérieux.PNG"/>
                    <pic:cNvPicPr/>
                  </pic:nvPicPr>
                  <pic:blipFill>
                    <a:blip r:embed="rId19">
                      <a:extLst>
                        <a:ext uri="{28A0092B-C50C-407E-A947-70E740481C1C}">
                          <a14:useLocalDpi xmlns:a14="http://schemas.microsoft.com/office/drawing/2010/main" val="0"/>
                        </a:ext>
                      </a:extLst>
                    </a:blip>
                    <a:stretch>
                      <a:fillRect/>
                    </a:stretch>
                  </pic:blipFill>
                  <pic:spPr>
                    <a:xfrm>
                      <a:off x="0" y="0"/>
                      <a:ext cx="4679950" cy="1739900"/>
                    </a:xfrm>
                    <a:prstGeom prst="rect">
                      <a:avLst/>
                    </a:prstGeom>
                  </pic:spPr>
                </pic:pic>
              </a:graphicData>
            </a:graphic>
          </wp:inline>
        </w:drawing>
      </w:r>
    </w:p>
    <w:p w14:paraId="7BF0A9BF" w14:textId="0A192469" w:rsidR="00983C03" w:rsidRPr="00DE333B" w:rsidRDefault="00983C03" w:rsidP="00DE333B">
      <w:pPr>
        <w:pStyle w:val="tbnormal"/>
        <w:spacing w:after="180"/>
        <w:jc w:val="right"/>
        <w:rPr>
          <w:b/>
          <w:color w:val="404040" w:themeColor="text1" w:themeTint="BF"/>
          <w:sz w:val="18"/>
        </w:rPr>
      </w:pPr>
      <w:r w:rsidRPr="00DE333B">
        <w:rPr>
          <w:b/>
          <w:color w:val="404040" w:themeColor="text1" w:themeTint="BF"/>
          <w:sz w:val="18"/>
        </w:rPr>
        <w:t>Figure X : écosystème d’un jeu sérieux lié au domaine de la gestion d’entreprise.</w:t>
      </w:r>
    </w:p>
    <w:p w14:paraId="41416793" w14:textId="30BEE314" w:rsidR="003D1D61" w:rsidRDefault="003D1D61" w:rsidP="00F2693B">
      <w:pPr>
        <w:pStyle w:val="tbnormal"/>
        <w:spacing w:before="120" w:after="120"/>
      </w:pPr>
      <w:r>
        <w:t>Ce qui do</w:t>
      </w:r>
      <w:r w:rsidR="00F83439">
        <w:t xml:space="preserve">it être compris de ce schéma </w:t>
      </w:r>
      <w:r>
        <w:t>est que les interactions entre le</w:t>
      </w:r>
      <w:r w:rsidR="00F83439">
        <w:t xml:space="preserve">s participants et le PGI s’établissent grâce à une </w:t>
      </w:r>
      <w:r>
        <w:t xml:space="preserve">interface homme-machine (IHM). Les interactions entre le PGI et le simulateur </w:t>
      </w:r>
      <w:r w:rsidR="00F83439">
        <w:t>s’exécutent</w:t>
      </w:r>
      <w:r>
        <w:t xml:space="preserve"> avec une </w:t>
      </w:r>
      <w:r>
        <w:lastRenderedPageBreak/>
        <w:t xml:space="preserve">interface de programmation (API). Le </w:t>
      </w:r>
      <w:r w:rsidR="00F83439">
        <w:t>contexte est donné</w:t>
      </w:r>
      <w:r>
        <w:t xml:space="preserve"> à partir du scénario qui impacte les trois parties.</w:t>
      </w:r>
    </w:p>
    <w:p w14:paraId="77920357" w14:textId="2D7D527E" w:rsidR="006F20B7" w:rsidRDefault="006F20B7" w:rsidP="00A33A30">
      <w:pPr>
        <w:pStyle w:val="tbtitre4"/>
      </w:pPr>
      <w:bookmarkStart w:id="30" w:name="_Toc454297751"/>
      <w:bookmarkStart w:id="31" w:name="_Toc454884531"/>
      <w:proofErr w:type="spellStart"/>
      <w:r>
        <w:t>Approche</w:t>
      </w:r>
      <w:bookmarkEnd w:id="30"/>
      <w:bookmarkEnd w:id="31"/>
      <w:proofErr w:type="spellEnd"/>
    </w:p>
    <w:p w14:paraId="245A0BA4" w14:textId="2B90A013" w:rsidR="006F20B7" w:rsidRDefault="006D5C03" w:rsidP="006F20B7">
      <w:pPr>
        <w:pStyle w:val="tbnormal"/>
      </w:pPr>
      <w:r>
        <w:t>ERPSim®</w:t>
      </w:r>
      <w:r w:rsidR="004E4264">
        <w:t xml:space="preserve"> propose deux </w:t>
      </w:r>
      <w:r>
        <w:t>approche</w:t>
      </w:r>
      <w:r w:rsidR="0058517F">
        <w:t xml:space="preserve">s </w:t>
      </w:r>
      <w:r w:rsidR="004E4264">
        <w:t>complémentaire</w:t>
      </w:r>
      <w:r w:rsidR="0058517F">
        <w:t>s</w:t>
      </w:r>
      <w:r w:rsidR="004E4264">
        <w:t xml:space="preserve"> dans l’utilisation </w:t>
      </w:r>
      <w:r w:rsidR="00931D38">
        <w:t xml:space="preserve">qui en est faite. </w:t>
      </w:r>
      <w:r w:rsidR="004E4264">
        <w:t>Premièrement</w:t>
      </w:r>
      <w:r w:rsidR="00F83439">
        <w:t>,</w:t>
      </w:r>
      <w:r w:rsidR="004E4264">
        <w:t xml:space="preserve"> l’approche</w:t>
      </w:r>
      <w:r>
        <w:t xml:space="preserve"> </w:t>
      </w:r>
      <w:r w:rsidR="00F837B9">
        <w:t>d’apprentissage basé</w:t>
      </w:r>
      <w:r w:rsidR="00F83439">
        <w:t>e</w:t>
      </w:r>
      <w:r w:rsidR="00F837B9">
        <w:t xml:space="preserve"> sur des problèmes </w:t>
      </w:r>
      <w:r>
        <w:t>« </w:t>
      </w:r>
      <w:proofErr w:type="spellStart"/>
      <w:r w:rsidR="00F837B9">
        <w:t>Problem-based</w:t>
      </w:r>
      <w:proofErr w:type="spellEnd"/>
      <w:r w:rsidR="00F837B9">
        <w:t xml:space="preserve"> </w:t>
      </w:r>
      <w:proofErr w:type="spellStart"/>
      <w:r w:rsidR="00F837B9">
        <w:t>learning</w:t>
      </w:r>
      <w:proofErr w:type="spellEnd"/>
      <w:r w:rsidR="00F837B9">
        <w:t xml:space="preserve"> </w:t>
      </w:r>
      <w:r>
        <w:t xml:space="preserve">PBL </w:t>
      </w:r>
      <w:proofErr w:type="spellStart"/>
      <w:r>
        <w:t>is</w:t>
      </w:r>
      <w:proofErr w:type="spellEnd"/>
      <w:r>
        <w:t xml:space="preserve"> an </w:t>
      </w:r>
      <w:proofErr w:type="spellStart"/>
      <w:r w:rsidRPr="006D5C03">
        <w:t>instructional</w:t>
      </w:r>
      <w:proofErr w:type="spellEnd"/>
      <w:r w:rsidRPr="006D5C03">
        <w:t xml:space="preserve"> </w:t>
      </w:r>
      <w:proofErr w:type="spellStart"/>
      <w:r w:rsidRPr="006D5C03">
        <w:t>strategy</w:t>
      </w:r>
      <w:proofErr w:type="spellEnd"/>
      <w:r w:rsidRPr="006D5C03">
        <w:t xml:space="preserve"> </w:t>
      </w:r>
      <w:proofErr w:type="spellStart"/>
      <w:r w:rsidRPr="006D5C03">
        <w:t>that</w:t>
      </w:r>
      <w:proofErr w:type="spellEnd"/>
      <w:r w:rsidRPr="006D5C03">
        <w:t xml:space="preserve"> </w:t>
      </w:r>
      <w:proofErr w:type="spellStart"/>
      <w:r w:rsidRPr="006D5C03">
        <w:t>focuses</w:t>
      </w:r>
      <w:proofErr w:type="spellEnd"/>
      <w:r w:rsidRPr="006D5C03">
        <w:t xml:space="preserve"> on </w:t>
      </w:r>
      <w:proofErr w:type="spellStart"/>
      <w:r w:rsidRPr="006D5C03">
        <w:t>guiding</w:t>
      </w:r>
      <w:proofErr w:type="spellEnd"/>
      <w:r w:rsidRPr="006D5C03">
        <w:t xml:space="preserve"> the </w:t>
      </w:r>
      <w:proofErr w:type="spellStart"/>
      <w:r w:rsidRPr="006D5C03">
        <w:t>learning</w:t>
      </w:r>
      <w:proofErr w:type="spellEnd"/>
      <w:r w:rsidRPr="006D5C03">
        <w:t xml:space="preserve"> </w:t>
      </w:r>
      <w:proofErr w:type="spellStart"/>
      <w:r w:rsidRPr="006D5C03">
        <w:t>process</w:t>
      </w:r>
      <w:proofErr w:type="spellEnd"/>
      <w:r w:rsidRPr="006D5C03">
        <w:t xml:space="preserve"> in a </w:t>
      </w:r>
      <w:proofErr w:type="spellStart"/>
      <w:r w:rsidRPr="006D5C03">
        <w:t>situated</w:t>
      </w:r>
      <w:proofErr w:type="spellEnd"/>
      <w:r w:rsidRPr="006D5C03">
        <w:t xml:space="preserve"> </w:t>
      </w:r>
      <w:proofErr w:type="spellStart"/>
      <w:r w:rsidRPr="006D5C03">
        <w:t>context</w:t>
      </w:r>
      <w:proofErr w:type="spellEnd"/>
      <w:r w:rsidRPr="006D5C03">
        <w:t xml:space="preserve"> </w:t>
      </w:r>
      <w:proofErr w:type="spellStart"/>
      <w:r w:rsidRPr="006D5C03">
        <w:t>through</w:t>
      </w:r>
      <w:proofErr w:type="spellEnd"/>
      <w:r w:rsidRPr="006D5C03">
        <w:t xml:space="preserve"> a </w:t>
      </w:r>
      <w:proofErr w:type="spellStart"/>
      <w:r w:rsidRPr="006D5C03">
        <w:t>series</w:t>
      </w:r>
      <w:proofErr w:type="spellEnd"/>
      <w:r w:rsidRPr="006D5C03">
        <w:t xml:space="preserve"> of </w:t>
      </w:r>
      <w:proofErr w:type="spellStart"/>
      <w:r w:rsidRPr="006D5C03">
        <w:t>realistic</w:t>
      </w:r>
      <w:proofErr w:type="spellEnd"/>
      <w:r w:rsidRPr="006D5C03">
        <w:t xml:space="preserve"> and </w:t>
      </w:r>
      <w:proofErr w:type="spellStart"/>
      <w:r w:rsidRPr="006D5C03">
        <w:t>potentially</w:t>
      </w:r>
      <w:proofErr w:type="spellEnd"/>
      <w:r w:rsidRPr="006D5C03">
        <w:t xml:space="preserve"> </w:t>
      </w:r>
      <w:proofErr w:type="spellStart"/>
      <w:r w:rsidRPr="006D5C03">
        <w:t>complex</w:t>
      </w:r>
      <w:proofErr w:type="spellEnd"/>
      <w:r w:rsidRPr="006D5C03">
        <w:t xml:space="preserve"> open-</w:t>
      </w:r>
      <w:proofErr w:type="spellStart"/>
      <w:r w:rsidRPr="006D5C03">
        <w:t>ended</w:t>
      </w:r>
      <w:proofErr w:type="spellEnd"/>
      <w:r w:rsidRPr="006D5C03">
        <w:t xml:space="preserve"> </w:t>
      </w:r>
      <w:proofErr w:type="spellStart"/>
      <w:r w:rsidRPr="006D5C03">
        <w:t>problems</w:t>
      </w:r>
      <w:proofErr w:type="spellEnd"/>
      <w:r w:rsidRPr="006D5C03">
        <w:t>.</w:t>
      </w:r>
      <w:r>
        <w:t> »</w:t>
      </w:r>
      <w:r>
        <w:rPr>
          <w:rStyle w:val="Appelnotedebasdep"/>
        </w:rPr>
        <w:footnoteReference w:id="11"/>
      </w:r>
      <w:r>
        <w:t xml:space="preserve">. </w:t>
      </w:r>
      <w:r w:rsidR="00F837B9">
        <w:t xml:space="preserve">Ce qu’il faut comprendre c’est que </w:t>
      </w:r>
      <w:r>
        <w:t xml:space="preserve">cette approche </w:t>
      </w:r>
      <w:r w:rsidR="00F837B9">
        <w:t xml:space="preserve">consiste à confronter les participants </w:t>
      </w:r>
      <w:r>
        <w:t>à des problèmes réalistes dans un contexte bien précis</w:t>
      </w:r>
      <w:r w:rsidR="00F83439">
        <w:t>,</w:t>
      </w:r>
      <w:r w:rsidR="00F837B9">
        <w:t xml:space="preserve"> en donnant la possibilité</w:t>
      </w:r>
      <w:r>
        <w:t xml:space="preserve"> d’aborder des problématiques plus complexes.</w:t>
      </w:r>
    </w:p>
    <w:p w14:paraId="102D5FBE" w14:textId="49E2C7CB" w:rsidR="006D5C03" w:rsidRDefault="004E4264" w:rsidP="006F20B7">
      <w:pPr>
        <w:pStyle w:val="tbnormal"/>
      </w:pPr>
      <w:r>
        <w:t>Deuxièmement, l’approche « Simulation-</w:t>
      </w:r>
      <w:proofErr w:type="spellStart"/>
      <w:r>
        <w:t>based</w:t>
      </w:r>
      <w:proofErr w:type="spellEnd"/>
      <w:r>
        <w:t xml:space="preserve"> </w:t>
      </w:r>
      <w:proofErr w:type="spellStart"/>
      <w:r>
        <w:t>learning</w:t>
      </w:r>
      <w:proofErr w:type="spellEnd"/>
      <w:r>
        <w:t xml:space="preserve"> (SBL) </w:t>
      </w:r>
      <w:r w:rsidR="00F83439">
        <w:t>» e</w:t>
      </w:r>
      <w:r>
        <w:t>st une stratégie</w:t>
      </w:r>
      <w:r w:rsidR="0058517F">
        <w:t xml:space="preserve"> </w:t>
      </w:r>
      <w:r w:rsidR="00CA0162">
        <w:t>d’enseignement immersive</w:t>
      </w:r>
      <w:r>
        <w:t xml:space="preserve"> où l’étudiant est confronté à des situations de la vie réelle</w:t>
      </w:r>
      <w:r w:rsidR="00CA0162">
        <w:t xml:space="preserve"> pour un contexte donné</w:t>
      </w:r>
      <w:r>
        <w:t xml:space="preserve">. Elles sont structurées de manière à conduire les </w:t>
      </w:r>
      <w:r w:rsidR="00CA0162">
        <w:t>participants</w:t>
      </w:r>
      <w:r>
        <w:t xml:space="preserve"> vers un résultat pédagogique </w:t>
      </w:r>
      <w:r w:rsidR="007A0600">
        <w:t>attendu</w:t>
      </w:r>
      <w:r w:rsidR="00CA0162">
        <w:t xml:space="preserve"> par le biais d’objectif</w:t>
      </w:r>
      <w:r w:rsidR="007A0600">
        <w:t xml:space="preserve">. </w:t>
      </w:r>
      <w:r w:rsidR="00CA0162">
        <w:t xml:space="preserve">Le simulateur génère des problématiques et force les participants à prendre des décisions afin de les résoudre </w:t>
      </w:r>
      <w:r w:rsidR="0058517F">
        <w:fldChar w:fldCharType="begin" w:fldLock="1"/>
      </w:r>
      <w:r w:rsidR="0058517F">
        <w:instrText>ADDIN CSL_CITATION { "citationItems" : [ { "id" : "ITEM-1", "itemData" : { "ISBN" : "15393585", "PMID" : "60635511", "abstract" : "Executive Summary Enterprise Resource Planning (ERP) systems are commercial software packages that enable the integration of transactions-oriented data and business processes throughout an organization. Most of the world's largest organizations have already adopted an ERP system, and many mid-size organizations are turning to them as well. The implementation of an ERP system presents some major training challenges. Organizations devote significant portions of their implementation budgets to training and organizational change management interventions. Industry experts recommend that up to 20% of an implementation budget be devoted to adequately preparing managers and users. Studies also show a low return on investment for this type of training as it makes it difficult for knowledge workers to teach how to transfer what is learned in training to real-life jobs. Inadequate and ineffective training has the potential to seriously limit value realization. In that context, this paper presents ERPsim, a business simulation training approach developed at HEC Montr\u00e9al in which the only interface between participants and the game is a real-life enterprise system (SAP). ERPsim recreates a realistic business environment that allows learners to develop IT competencies and skills in a setting that reflects the true complexity of the business world. This simulation approach is now used in over 100 universities and a dozen Fortune 1000 organizations. Yet, our experience shows that trainers need to approach simulation game training with a different attitude. This paper addresses the challenges faced by IT trainers in adapting to this innovative training approach. Based on our many training experiences, this paper provides instructors with guidelines to create a learning environment where learners have a reduced risk of making mistakes, to provide scaffolds that help learners build self confidence, and to help learners reflect on their mistakes, speculate on root causes, and intelligently design alternative solutions. Instructors trained with this approach report significant improvements in student evaluation, learner motivation, attendance, and engagement as well as increased learner competence with the technology. These guidelines can be transferred to a variety of other educational fields in which trainers are migrating towards a more active educational approach. [ABSTRACT FROM PUBLISHER] Copyright of Journal of Information Technology Education is the property of Infor\u2026", "author" : [ { "dropping-particle" : "", "family" : "L\u00e9ger", "given" : "Pierre-Majorique", "non-dropping-particle" : "", "parse-names" : false, "suffix" : "" }, { "dropping-particle" : "", "family" : "Feldstein", "given" : "Harvey D", "non-dropping-particle" : "", "parse-names" : false, "suffix" : "" }, { "dropping-particle" : "", "family" : "Babin", "given" : "Gilbert", "non-dropping-particle" : "", "parse-names" : false, "suffix" : "" }, { "dropping-particle" : "", "family" : "Charland", "given" : "Patrick", "non-dropping-particle" : "", "parse-names" : false, "suffix" : "" }, { "dropping-particle" : "", "family" : "Robert", "given" : "Jacques", "non-dropping-particle" : "", "parse-names" : false, "suffix" : "" }, { "dropping-particle" : "", "family" : "Lyle", "given" : "Derick", "non-dropping-particle" : "", "parse-names" : false, "suffix" : "" } ], "container-title" : "Journal of Information Technology Education", "id" : "ITEM-1", "issued" : { "date-parts" : [ [ "2011" ] ] }, "page" : "39-53", "title" : "Business simulation training in information technology education: Guidelines for new approaches in IT training", "type" : "article-journal", "volume" : "10" }, "uris" : [ "http://www.mendeley.com/documents/?uuid=3f9f4a83-1c4b-4b4c-bd48-f8323d55f80f" ] } ], "mendeley" : { "formattedCitation" : "(L\u00e9ger et al., 2011)", "plainTextFormattedCitation" : "(L\u00e9ger et al., 2011)", "previouslyFormattedCitation" : "(L\u00e9ger et al., 2011)" }, "properties" : { "noteIndex" : 0 }, "schema" : "https://github.com/citation-style-language/schema/raw/master/csl-citation.json" }</w:instrText>
      </w:r>
      <w:r w:rsidR="0058517F">
        <w:fldChar w:fldCharType="separate"/>
      </w:r>
      <w:r w:rsidR="0058517F" w:rsidRPr="0058517F">
        <w:rPr>
          <w:noProof/>
        </w:rPr>
        <w:t>(Léger et al., 2011)</w:t>
      </w:r>
      <w:r w:rsidR="0058517F">
        <w:fldChar w:fldCharType="end"/>
      </w:r>
      <w:r w:rsidR="007A0600">
        <w:t>.</w:t>
      </w:r>
    </w:p>
    <w:p w14:paraId="44112345" w14:textId="63E8BB86" w:rsidR="007A0600" w:rsidRDefault="007A0600" w:rsidP="00752AFD">
      <w:pPr>
        <w:pStyle w:val="tbnormal"/>
      </w:pPr>
      <w:r>
        <w:rPr>
          <w:noProof/>
          <w:lang w:val="fr-FR" w:eastAsia="fr-FR"/>
        </w:rPr>
        <w:drawing>
          <wp:inline distT="0" distB="0" distL="0" distR="0" wp14:anchorId="726EE2B0" wp14:editId="4AB821A2">
            <wp:extent cx="4679950" cy="2279015"/>
            <wp:effectExtent l="0" t="0" r="0" b="6985"/>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Capture d’écran 2016-05-21 à 15.56.55.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679950" cy="2279015"/>
                    </a:xfrm>
                    <a:prstGeom prst="rect">
                      <a:avLst/>
                    </a:prstGeom>
                  </pic:spPr>
                </pic:pic>
              </a:graphicData>
            </a:graphic>
          </wp:inline>
        </w:drawing>
      </w:r>
    </w:p>
    <w:p w14:paraId="06716167" w14:textId="20D145BC" w:rsidR="007A0600" w:rsidRPr="00DE333B" w:rsidRDefault="007A0600" w:rsidP="00DE333B">
      <w:pPr>
        <w:pStyle w:val="tbnormal"/>
        <w:spacing w:after="180"/>
        <w:jc w:val="right"/>
        <w:rPr>
          <w:b/>
          <w:color w:val="404040" w:themeColor="text1" w:themeTint="BF"/>
          <w:sz w:val="18"/>
        </w:rPr>
      </w:pPr>
      <w:r w:rsidRPr="00DE333B">
        <w:rPr>
          <w:b/>
          <w:color w:val="404040" w:themeColor="text1" w:themeTint="BF"/>
          <w:sz w:val="18"/>
        </w:rPr>
        <w:t>Figure X : Approche de formation mis en œuvre par ERPSim®</w:t>
      </w:r>
      <w:r w:rsidR="00CA0162">
        <w:rPr>
          <w:rStyle w:val="Appelnotedebasdep"/>
          <w:b/>
          <w:color w:val="404040" w:themeColor="text1" w:themeTint="BF"/>
          <w:sz w:val="18"/>
        </w:rPr>
        <w:footnoteReference w:id="12"/>
      </w:r>
    </w:p>
    <w:p w14:paraId="44A7E9A1" w14:textId="79B274E7" w:rsidR="0058517F" w:rsidRDefault="00CA0162" w:rsidP="0058517F">
      <w:pPr>
        <w:pStyle w:val="tbnormal"/>
      </w:pPr>
      <w:r>
        <w:t>Dans l’illustration précédente</w:t>
      </w:r>
      <w:r w:rsidR="007A0600">
        <w:t xml:space="preserve">, </w:t>
      </w:r>
      <w:r w:rsidR="00F83439">
        <w:t>« </w:t>
      </w:r>
      <w:r w:rsidR="007A0600">
        <w:t xml:space="preserve">les apprenants sont au centre du processus d’apprentissage. Les professeurs </w:t>
      </w:r>
      <w:r>
        <w:t>prennent moins de place et sont enrôlés en tant que guide</w:t>
      </w:r>
      <w:r w:rsidR="00F83439">
        <w:t> »</w:t>
      </w:r>
      <w:r>
        <w:t xml:space="preserve"> </w:t>
      </w:r>
      <w:r w:rsidR="0058517F">
        <w:fldChar w:fldCharType="begin" w:fldLock="1"/>
      </w:r>
      <w:r w:rsidR="00172C1B">
        <w:instrText>ADDIN CSL_CITATION { "citationItems" : [ { "id" : "ITEM-1", "itemData" : { "ISBN" : "15393585", "PMID" : "60635511", "abstract" : "Executive Summary Enterprise Resource Planning (ERP) systems are commercial software packages that enable the integration of transactions-oriented data and business processes throughout an organization. Most of the world's largest organizations have already adopted an ERP system, and many mid-size organizations are turning to them as well. The implementation of an ERP system presents some major training challenges. Organizations devote significant portions of their implementation budgets to training and organizational change management interventions. Industry experts recommend that up to 20% of an implementation budget be devoted to adequately preparing managers and users. Studies also show a low return on investment for this type of training as it makes it difficult for knowledge workers to teach how to transfer what is learned in training to real-life jobs. Inadequate and ineffective training has the potential to seriously limit value realization. In that context, this paper presents ERPsim, a business simulation training approach developed at HEC Montr\u00e9al in which the only interface between participants and the game is a real-life enterprise system (SAP). ERPsim recreates a realistic business environment that allows learners to develop IT competencies and skills in a setting that reflects the true complexity of the business world. This simulation approach is now used in over 100 universities and a dozen Fortune 1000 organizations. Yet, our experience shows that trainers need to approach simulation game training with a different attitude. This paper addresses the challenges faced by IT trainers in adapting to this innovative training approach. Based on our many training experiences, this paper provides instructors with guidelines to create a learning environment where learners have a reduced risk of making mistakes, to provide scaffolds that help learners build self confidence, and to help learners reflect on their mistakes, speculate on root causes, and intelligently design alternative solutions. Instructors trained with this approach report significant improvements in student evaluation, learner motivation, attendance, and engagement as well as increased learner competence with the technology. These guidelines can be transferred to a variety of other educational fields in which trainers are migrating towards a more active educational approach. [ABSTRACT FROM PUBLISHER] Copyright of Journal of Information Technology Education is the property of Infor\u2026", "author" : [ { "dropping-particle" : "", "family" : "L\u00e9ger", "given" : "Pierre-Majorique", "non-dropping-particle" : "", "parse-names" : false, "suffix" : "" }, { "dropping-particle" : "", "family" : "Feldstein", "given" : "Harvey D", "non-dropping-particle" : "", "parse-names" : false, "suffix" : "" }, { "dropping-particle" : "", "family" : "Babin", "given" : "Gilbert", "non-dropping-particle" : "", "parse-names" : false, "suffix" : "" }, { "dropping-particle" : "", "family" : "Charland", "given" : "Patrick", "non-dropping-particle" : "", "parse-names" : false, "suffix" : "" }, { "dropping-particle" : "", "family" : "Robert", "given" : "Jacques", "non-dropping-particle" : "", "parse-names" : false, "suffix" : "" }, { "dropping-particle" : "", "family" : "Lyle", "given" : "Derick", "non-dropping-particle" : "", "parse-names" : false, "suffix" : "" } ], "container-title" : "Journal of Information Technology Education", "id" : "ITEM-1", "issued" : { "date-parts" : [ [ "2011" ] ] }, "page" : "39-53", "title" : "Business simulation training in information technology education: Guidelines for new approaches in IT training", "type" : "article-journal", "volume" : "10" }, "uris" : [ "http://www.mendeley.com/documents/?uuid=3f9f4a83-1c4b-4b4c-bd48-f8323d55f80f" ] } ], "mendeley" : { "formattedCitation" : "(L\u00e9ger et al., 2011)", "plainTextFormattedCitation" : "(L\u00e9ger et al., 2011)", "previouslyFormattedCitation" : "(L\u00e9ger et al., 2011)" }, "properties" : { "noteIndex" : 0 }, "schema" : "https://github.com/citation-style-language/schema/raw/master/csl-citation.json" }</w:instrText>
      </w:r>
      <w:r w:rsidR="0058517F">
        <w:fldChar w:fldCharType="separate"/>
      </w:r>
      <w:r w:rsidR="0058517F" w:rsidRPr="0058517F">
        <w:rPr>
          <w:noProof/>
        </w:rPr>
        <w:t>(Léger et al., 2011)</w:t>
      </w:r>
      <w:r w:rsidR="0058517F">
        <w:fldChar w:fldCharType="end"/>
      </w:r>
      <w:r w:rsidR="0058517F">
        <w:t>.</w:t>
      </w:r>
    </w:p>
    <w:p w14:paraId="0EF91F82" w14:textId="77777777" w:rsidR="00CA0162" w:rsidRDefault="0058517F" w:rsidP="0058517F">
      <w:pPr>
        <w:pStyle w:val="tbnormal"/>
      </w:pPr>
      <w:r>
        <w:t>En utilisant ce type d’approche</w:t>
      </w:r>
      <w:r w:rsidR="00172C1B">
        <w:t xml:space="preserve"> dans les simulations</w:t>
      </w:r>
      <w:r>
        <w:t xml:space="preserve">, les apprenants sont plongés dans des situations où ils doivent trouver les solutions adéquates </w:t>
      </w:r>
      <w:r w:rsidR="00172C1B">
        <w:t xml:space="preserve">afin de réaliser </w:t>
      </w:r>
      <w:r>
        <w:t>certaine</w:t>
      </w:r>
      <w:r w:rsidR="00172C1B">
        <w:t>s</w:t>
      </w:r>
      <w:r>
        <w:t xml:space="preserve"> tâche</w:t>
      </w:r>
      <w:r w:rsidR="00172C1B">
        <w:t>s</w:t>
      </w:r>
      <w:r>
        <w:t xml:space="preserve">. En tant que coach, les professeurs doivent donner un minimum d’informations afin de faire en sorte que les apprenants </w:t>
      </w:r>
      <w:r w:rsidR="00172C1B">
        <w:t xml:space="preserve">puissent achever les tâches avec un certain niveau de </w:t>
      </w:r>
      <w:r w:rsidR="00CA0162">
        <w:t>complexité</w:t>
      </w:r>
      <w:r w:rsidR="00172C1B">
        <w:t xml:space="preserve">. </w:t>
      </w:r>
      <w:r w:rsidR="00CA0162">
        <w:t>En utilisant</w:t>
      </w:r>
      <w:r w:rsidR="00172C1B">
        <w:t xml:space="preserve"> les bonnes connaissances, les bons outils et les bonnes méthodologies, les apprenants identifient les options à disposition et peuvent ainsi choisir la bonne action à réaliser </w:t>
      </w:r>
      <w:r w:rsidR="00CA0162">
        <w:t>pour résoudre une problématique.</w:t>
      </w:r>
    </w:p>
    <w:p w14:paraId="40119622" w14:textId="5B4F8451" w:rsidR="000801AA" w:rsidRDefault="00CA0162" w:rsidP="0058517F">
      <w:pPr>
        <w:pStyle w:val="tbnormal"/>
      </w:pPr>
      <w:r>
        <w:lastRenderedPageBreak/>
        <w:t xml:space="preserve">Une observation intéressante de l’article fait état que </w:t>
      </w:r>
      <w:r w:rsidR="00F83439">
        <w:t>« </w:t>
      </w:r>
      <w:r>
        <w:t>d</w:t>
      </w:r>
      <w:r w:rsidR="00172C1B">
        <w:t>ans les premiers temps de la simulation, les apprenants cherchent de</w:t>
      </w:r>
      <w:r>
        <w:t>s conseils plutôt axé</w:t>
      </w:r>
      <w:r w:rsidR="00F83439">
        <w:t>s</w:t>
      </w:r>
      <w:r>
        <w:t xml:space="preserve"> technique</w:t>
      </w:r>
      <w:r w:rsidR="00F83439">
        <w:t>s</w:t>
      </w:r>
      <w:r>
        <w:t>. T</w:t>
      </w:r>
      <w:r w:rsidR="00172C1B">
        <w:t>andis qu’au fur et</w:t>
      </w:r>
      <w:r w:rsidR="002A6CFB">
        <w:t xml:space="preserve"> à mesure que la partie avance et qu’ils deviennent à l’aide avec l’outil informatique, </w:t>
      </w:r>
      <w:r w:rsidR="00172C1B">
        <w:t>ils cherchent des conseils plutôt tactiques</w:t>
      </w:r>
      <w:r w:rsidR="002A6CFB">
        <w:t xml:space="preserve"> et stratégiques</w:t>
      </w:r>
      <w:r w:rsidR="00172C1B">
        <w:t xml:space="preserve"> </w:t>
      </w:r>
      <w:r w:rsidR="002A6CFB">
        <w:t>liés à la gestion d’entreprise</w:t>
      </w:r>
      <w:r w:rsidR="00F83439">
        <w:t> »</w:t>
      </w:r>
      <w:r w:rsidR="002A6CFB">
        <w:t xml:space="preserve"> </w:t>
      </w:r>
      <w:r w:rsidR="00172C1B">
        <w:fldChar w:fldCharType="begin" w:fldLock="1"/>
      </w:r>
      <w:r w:rsidR="00022545">
        <w:instrText>ADDIN CSL_CITATION { "citationItems" : [ { "id" : "ITEM-1", "itemData" : { "ISBN" : "15393585", "PMID" : "60635511", "abstract" : "Executive Summary Enterprise Resource Planning (ERP) systems are commercial software packages that enable the integration of transactions-oriented data and business processes throughout an organization. Most of the world's largest organizations have already adopted an ERP system, and many mid-size organizations are turning to them as well. The implementation of an ERP system presents some major training challenges. Organizations devote significant portions of their implementation budgets to training and organizational change management interventions. Industry experts recommend that up to 20% of an implementation budget be devoted to adequately preparing managers and users. Studies also show a low return on investment for this type of training as it makes it difficult for knowledge workers to teach how to transfer what is learned in training to real-life jobs. Inadequate and ineffective training has the potential to seriously limit value realization. In that context, this paper presents ERPsim, a business simulation training approach developed at HEC Montr\u00e9al in which the only interface between participants and the game is a real-life enterprise system (SAP). ERPsim recreates a realistic business environment that allows learners to develop IT competencies and skills in a setting that reflects the true complexity of the business world. This simulation approach is now used in over 100 universities and a dozen Fortune 1000 organizations. Yet, our experience shows that trainers need to approach simulation game training with a different attitude. This paper addresses the challenges faced by IT trainers in adapting to this innovative training approach. Based on our many training experiences, this paper provides instructors with guidelines to create a learning environment where learners have a reduced risk of making mistakes, to provide scaffolds that help learners build self confidence, and to help learners reflect on their mistakes, speculate on root causes, and intelligently design alternative solutions. Instructors trained with this approach report significant improvements in student evaluation, learner motivation, attendance, and engagement as well as increased learner competence with the technology. These guidelines can be transferred to a variety of other educational fields in which trainers are migrating towards a more active educational approach. [ABSTRACT FROM PUBLISHER] Copyright of Journal of Information Technology Education is the property of Infor\u2026", "author" : [ { "dropping-particle" : "", "family" : "L\u00e9ger", "given" : "Pierre-Majorique", "non-dropping-particle" : "", "parse-names" : false, "suffix" : "" }, { "dropping-particle" : "", "family" : "Feldstein", "given" : "Harvey D", "non-dropping-particle" : "", "parse-names" : false, "suffix" : "" }, { "dropping-particle" : "", "family" : "Babin", "given" : "Gilbert", "non-dropping-particle" : "", "parse-names" : false, "suffix" : "" }, { "dropping-particle" : "", "family" : "Charland", "given" : "Patrick", "non-dropping-particle" : "", "parse-names" : false, "suffix" : "" }, { "dropping-particle" : "", "family" : "Robert", "given" : "Jacques", "non-dropping-particle" : "", "parse-names" : false, "suffix" : "" }, { "dropping-particle" : "", "family" : "Lyle", "given" : "Derick", "non-dropping-particle" : "", "parse-names" : false, "suffix" : "" } ], "container-title" : "Journal of Information Technology Education", "id" : "ITEM-1", "issued" : { "date-parts" : [ [ "2011" ] ] }, "page" : "39-53", "title" : "Business simulation training in information technology education: Guidelines for new approaches in IT training", "type" : "article-journal", "volume" : "10" }, "uris" : [ "http://www.mendeley.com/documents/?uuid=3f9f4a83-1c4b-4b4c-bd48-f8323d55f80f" ] } ], "mendeley" : { "formattedCitation" : "(L\u00e9ger et al., 2011)", "plainTextFormattedCitation" : "(L\u00e9ger et al., 2011)", "previouslyFormattedCitation" : "(L\u00e9ger et al., 2011)" }, "properties" : { "noteIndex" : 0 }, "schema" : "https://github.com/citation-style-language/schema/raw/master/csl-citation.json" }</w:instrText>
      </w:r>
      <w:r w:rsidR="00172C1B">
        <w:fldChar w:fldCharType="separate"/>
      </w:r>
      <w:r w:rsidR="00172C1B" w:rsidRPr="00172C1B">
        <w:rPr>
          <w:noProof/>
        </w:rPr>
        <w:t>(Léger et al., 2011)</w:t>
      </w:r>
      <w:r w:rsidR="00172C1B">
        <w:fldChar w:fldCharType="end"/>
      </w:r>
      <w:r w:rsidR="00172C1B">
        <w:t>.</w:t>
      </w:r>
    </w:p>
    <w:p w14:paraId="67546E7E" w14:textId="18A0ADEC" w:rsidR="00546463" w:rsidRDefault="00107249" w:rsidP="00A33A30">
      <w:pPr>
        <w:pStyle w:val="tbtitre4"/>
      </w:pPr>
      <w:bookmarkStart w:id="32" w:name="_Toc454297752"/>
      <w:bookmarkStart w:id="33" w:name="_Toc454884532"/>
      <w:proofErr w:type="spellStart"/>
      <w:r>
        <w:t>S</w:t>
      </w:r>
      <w:r w:rsidR="00853D97">
        <w:t>cénarios</w:t>
      </w:r>
      <w:bookmarkEnd w:id="32"/>
      <w:bookmarkEnd w:id="33"/>
      <w:proofErr w:type="spellEnd"/>
    </w:p>
    <w:p w14:paraId="71B3B9A3" w14:textId="1BA4FE90" w:rsidR="00853D97" w:rsidRDefault="0014059C" w:rsidP="00853D97">
      <w:pPr>
        <w:pStyle w:val="tbnormal"/>
      </w:pPr>
      <w:r>
        <w:t>Le jeu sérieux ERPSim peut se jouer dans divers scénarios. Actuellement, il se décline en trois versions différentes :</w:t>
      </w:r>
    </w:p>
    <w:p w14:paraId="7F58D9DC" w14:textId="71F446FC" w:rsidR="00853D97" w:rsidRDefault="00853D97" w:rsidP="00752AFD">
      <w:pPr>
        <w:pStyle w:val="tbnormal"/>
      </w:pPr>
      <w:r>
        <w:rPr>
          <w:noProof/>
          <w:lang w:val="fr-FR" w:eastAsia="fr-FR"/>
        </w:rPr>
        <w:drawing>
          <wp:inline distT="0" distB="0" distL="0" distR="0" wp14:anchorId="43543067" wp14:editId="1C125816">
            <wp:extent cx="4679950" cy="1344295"/>
            <wp:effectExtent l="0" t="0" r="0" b="1905"/>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Capture d’écran 2016-05-21 à 16.58.43.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4679950" cy="1344295"/>
                    </a:xfrm>
                    <a:prstGeom prst="rect">
                      <a:avLst/>
                    </a:prstGeom>
                  </pic:spPr>
                </pic:pic>
              </a:graphicData>
            </a:graphic>
          </wp:inline>
        </w:drawing>
      </w:r>
    </w:p>
    <w:p w14:paraId="483CDC8F" w14:textId="1D0936E8" w:rsidR="008834E8" w:rsidRPr="00DE333B" w:rsidRDefault="008834E8" w:rsidP="00DE333B">
      <w:pPr>
        <w:pStyle w:val="tbnormal"/>
        <w:spacing w:after="180"/>
        <w:jc w:val="right"/>
        <w:rPr>
          <w:b/>
          <w:color w:val="404040" w:themeColor="text1" w:themeTint="BF"/>
          <w:sz w:val="18"/>
        </w:rPr>
      </w:pPr>
      <w:r w:rsidRPr="00DE333B">
        <w:rPr>
          <w:b/>
          <w:color w:val="404040" w:themeColor="text1" w:themeTint="BF"/>
          <w:sz w:val="18"/>
        </w:rPr>
        <w:t>Figure X : Scénarios proposés par ERPSim®</w:t>
      </w:r>
      <w:r w:rsidR="00107249">
        <w:rPr>
          <w:rStyle w:val="Appelnotedebasdep"/>
          <w:b/>
          <w:color w:val="404040" w:themeColor="text1" w:themeTint="BF"/>
          <w:sz w:val="18"/>
        </w:rPr>
        <w:footnoteReference w:id="13"/>
      </w:r>
    </w:p>
    <w:p w14:paraId="6EBD4776" w14:textId="1FD54BED" w:rsidR="00853D97" w:rsidRDefault="0014059C" w:rsidP="0014059C">
      <w:pPr>
        <w:pStyle w:val="tbnormal"/>
      </w:pPr>
      <w:r>
        <w:t xml:space="preserve">Récemment, un nouveau scénario a été développé, il se nomme </w:t>
      </w:r>
      <w:proofErr w:type="spellStart"/>
      <w:r w:rsidRPr="0014059C">
        <w:rPr>
          <w:b/>
        </w:rPr>
        <w:t>Fashion</w:t>
      </w:r>
      <w:proofErr w:type="spellEnd"/>
      <w:r w:rsidRPr="0014059C">
        <w:rPr>
          <w:b/>
        </w:rPr>
        <w:t xml:space="preserve"> Game</w:t>
      </w:r>
      <w:r>
        <w:t xml:space="preserve">. Pourquoi mettre à disposition des participants des scénarios différents ? Simplement, parce que chacun d’entre eux </w:t>
      </w:r>
      <w:r w:rsidR="00E33C77">
        <w:t>a</w:t>
      </w:r>
      <w:r>
        <w:t xml:space="preserve"> des objectifs pédagogiques différents et un public cible qui n’est pas le même.</w:t>
      </w:r>
    </w:p>
    <w:p w14:paraId="03590778" w14:textId="3CCCE12B" w:rsidR="00546463" w:rsidRDefault="00A33A30" w:rsidP="00A33A30">
      <w:pPr>
        <w:pStyle w:val="tbtitre4"/>
      </w:pPr>
      <w:bookmarkStart w:id="34" w:name="_Toc454884533"/>
      <w:r>
        <w:t xml:space="preserve">Support </w:t>
      </w:r>
      <w:proofErr w:type="spellStart"/>
      <w:r>
        <w:t>pédagogique</w:t>
      </w:r>
      <w:bookmarkEnd w:id="34"/>
      <w:proofErr w:type="spellEnd"/>
    </w:p>
    <w:p w14:paraId="0CB93D42" w14:textId="26110573" w:rsidR="00853D97" w:rsidRDefault="0014059C" w:rsidP="0014059C">
      <w:pPr>
        <w:pStyle w:val="tbnormal"/>
      </w:pPr>
      <w:r>
        <w:t>Pour rendre compréhensible le jeu et son scénario, la firme canadienne propose plusieurs supports pédagogiques. Ces supports sont dédiés aux professeurs et aux participants. En voici un extrait :</w:t>
      </w:r>
    </w:p>
    <w:p w14:paraId="01CF24B0" w14:textId="7C6E8720" w:rsidR="008834E8" w:rsidRDefault="008834E8" w:rsidP="00752AFD">
      <w:pPr>
        <w:pStyle w:val="tbnormal"/>
      </w:pPr>
      <w:r>
        <w:rPr>
          <w:noProof/>
          <w:lang w:val="fr-FR" w:eastAsia="fr-FR"/>
        </w:rPr>
        <w:drawing>
          <wp:inline distT="0" distB="0" distL="0" distR="0" wp14:anchorId="3742C7C3" wp14:editId="301C2884">
            <wp:extent cx="4679950" cy="2506345"/>
            <wp:effectExtent l="0" t="0" r="0" b="8255"/>
            <wp:docPr id="12"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Capture d’écran 2016-05-21 à 17.00.56.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679950" cy="2506345"/>
                    </a:xfrm>
                    <a:prstGeom prst="rect">
                      <a:avLst/>
                    </a:prstGeom>
                  </pic:spPr>
                </pic:pic>
              </a:graphicData>
            </a:graphic>
          </wp:inline>
        </w:drawing>
      </w:r>
    </w:p>
    <w:p w14:paraId="29D86990" w14:textId="734A6504" w:rsidR="008834E8" w:rsidRPr="00DE333B" w:rsidRDefault="008834E8" w:rsidP="00DE333B">
      <w:pPr>
        <w:pStyle w:val="tbnormal"/>
        <w:spacing w:after="180"/>
        <w:jc w:val="right"/>
        <w:rPr>
          <w:b/>
          <w:color w:val="404040" w:themeColor="text1" w:themeTint="BF"/>
          <w:sz w:val="18"/>
        </w:rPr>
      </w:pPr>
      <w:r w:rsidRPr="00DE333B">
        <w:rPr>
          <w:b/>
          <w:color w:val="404040" w:themeColor="text1" w:themeTint="BF"/>
          <w:sz w:val="18"/>
        </w:rPr>
        <w:t>Figure X : Scénarios proposés par ERPSim®</w:t>
      </w:r>
      <w:r w:rsidR="00107249">
        <w:rPr>
          <w:rStyle w:val="Appelnotedebasdep"/>
          <w:b/>
          <w:color w:val="404040" w:themeColor="text1" w:themeTint="BF"/>
          <w:sz w:val="18"/>
        </w:rPr>
        <w:footnoteReference w:id="14"/>
      </w:r>
    </w:p>
    <w:p w14:paraId="5F8BA792" w14:textId="5265C761" w:rsidR="000801AA" w:rsidRDefault="0014059C" w:rsidP="00CA1EA5">
      <w:pPr>
        <w:pStyle w:val="tbnormal"/>
      </w:pPr>
      <w:r>
        <w:t xml:space="preserve">Professeurs et </w:t>
      </w:r>
      <w:r w:rsidR="006F5826">
        <w:t>participants</w:t>
      </w:r>
      <w:r>
        <w:t xml:space="preserve"> peuvent alors prendre connaissance du fonctionnement</w:t>
      </w:r>
      <w:r w:rsidR="006F5826">
        <w:t xml:space="preserve"> du jeu et</w:t>
      </w:r>
      <w:r>
        <w:t xml:space="preserve"> de la composition du scénario</w:t>
      </w:r>
      <w:r w:rsidR="006F5826">
        <w:t>.</w:t>
      </w:r>
      <w:r w:rsidR="000801AA">
        <w:br w:type="page"/>
      </w:r>
    </w:p>
    <w:p w14:paraId="0441A8B7" w14:textId="18101B5E" w:rsidR="005930C7" w:rsidRDefault="005930C7" w:rsidP="003E7610">
      <w:pPr>
        <w:pStyle w:val="tbtitre1"/>
      </w:pPr>
      <w:bookmarkStart w:id="35" w:name="_Toc454884534"/>
      <w:bookmarkStart w:id="36" w:name="_Toc454297754"/>
      <w:r>
        <w:lastRenderedPageBreak/>
        <w:t>Le scénario</w:t>
      </w:r>
      <w:bookmarkEnd w:id="35"/>
    </w:p>
    <w:p w14:paraId="65F2360A" w14:textId="42761C36" w:rsidR="005930C7" w:rsidRDefault="005930C7" w:rsidP="005930C7">
      <w:pPr>
        <w:pStyle w:val="tbnormal"/>
      </w:pPr>
      <w:r>
        <w:t>Dans une démarche visant à développer un jeu sérieux au sens large, le scénario en est l’élément central.</w:t>
      </w:r>
    </w:p>
    <w:p w14:paraId="48250D0C" w14:textId="7F96535D" w:rsidR="005930C7" w:rsidRDefault="005930C7" w:rsidP="005930C7">
      <w:pPr>
        <w:pStyle w:val="tbnormal"/>
      </w:pPr>
      <w:r>
        <w:t xml:space="preserve">Il doit donner du sens aux actions que les participants </w:t>
      </w:r>
      <w:r w:rsidR="00E33C77">
        <w:t>exécutent</w:t>
      </w:r>
      <w:r>
        <w:t xml:space="preserve"> et accompagne </w:t>
      </w:r>
      <w:r w:rsidR="00E33C77">
        <w:t>l</w:t>
      </w:r>
      <w:r w:rsidR="00CB1F2C">
        <w:t xml:space="preserve">es interactions </w:t>
      </w:r>
      <w:r w:rsidR="00E33C77">
        <w:t>d</w:t>
      </w:r>
      <w:r w:rsidR="00CB1F2C">
        <w:t>es divers éléments de l’écosystème (se référer à la figure #REF</w:t>
      </w:r>
      <w:r w:rsidR="00E33C77">
        <w:t xml:space="preserve"> (jeu sérieux et scénario</w:t>
      </w:r>
      <w:r w:rsidR="00CB1F2C">
        <w:t>)</w:t>
      </w:r>
      <w:r w:rsidR="00E33C77">
        <w:t>)</w:t>
      </w:r>
      <w:r>
        <w:t>.</w:t>
      </w:r>
    </w:p>
    <w:p w14:paraId="5C1CB213" w14:textId="0BD0D0E4" w:rsidR="00CB1F2C" w:rsidRDefault="005930C7" w:rsidP="005930C7">
      <w:pPr>
        <w:pStyle w:val="tbnormal"/>
      </w:pPr>
      <w:r>
        <w:t>Pour qu’il soit qualifié de qualité, le principal critère repose sur sa capacité à immerger le participant</w:t>
      </w:r>
      <w:r w:rsidR="00CB1F2C">
        <w:t xml:space="preserve"> dans le jeu. Cependant, l’équilibre entre le contenu pédagogique et l’aspect purement ludique doit se faire de bonne manière</w:t>
      </w:r>
      <w:r w:rsidR="00CB1F2C">
        <w:rPr>
          <w:rStyle w:val="Appelnotedebasdep"/>
        </w:rPr>
        <w:footnoteReference w:id="15"/>
      </w:r>
      <w:r w:rsidR="00CB1F2C">
        <w:t>.</w:t>
      </w:r>
    </w:p>
    <w:p w14:paraId="64EA6B9B" w14:textId="15394C4B" w:rsidR="00CB1F2C" w:rsidRDefault="00CB1F2C" w:rsidP="005930C7">
      <w:pPr>
        <w:pStyle w:val="tbnormal"/>
      </w:pPr>
      <w:r>
        <w:t xml:space="preserve">Dans l’intérêt de ce travail, d’autres critères doivent entrer en ligne de compte. </w:t>
      </w:r>
      <w:r w:rsidR="006B0D7F">
        <w:t>Par exemple, bien cerner le contexte d’une entreprise et son environnement. C’est ce qui est abordé dans les chapitres qui suivent.</w:t>
      </w:r>
    </w:p>
    <w:p w14:paraId="29776102" w14:textId="692CF20D" w:rsidR="00CB1F2C" w:rsidRDefault="002E59FB" w:rsidP="00CB1F2C">
      <w:pPr>
        <w:pStyle w:val="tbtitre2"/>
      </w:pPr>
      <w:bookmarkStart w:id="37" w:name="_Toc454884535"/>
      <w:r>
        <w:t>Réalité d’entreprise</w:t>
      </w:r>
      <w:bookmarkEnd w:id="37"/>
    </w:p>
    <w:p w14:paraId="77089294" w14:textId="0F534675" w:rsidR="002E59FB" w:rsidRDefault="00E33C77" w:rsidP="00CB1F2C">
      <w:pPr>
        <w:pStyle w:val="tbnormal"/>
        <w:spacing w:before="120" w:after="120"/>
      </w:pPr>
      <w:r>
        <w:t>La position stratégique d’un informaticien de gestion se situe</w:t>
      </w:r>
      <w:r w:rsidR="00CB1F2C">
        <w:t xml:space="preserve"> au beau milieu des frontières de l’informatique technique et de la gestion</w:t>
      </w:r>
      <w:r>
        <w:t>. Elle</w:t>
      </w:r>
      <w:r w:rsidR="00CB1F2C">
        <w:t xml:space="preserve"> confère une responsabilité supplémentaire, celle de posséder de bonnes connaissances métiers, plus particulièrement dans ce travail où l’un des enjeux majeurs est de comprendre le business d’une société de production, c’est-à-dire, la production et la vente de biens économ</w:t>
      </w:r>
      <w:r w:rsidR="002E59FB">
        <w:t>iques sur un marché compétitif.</w:t>
      </w:r>
    </w:p>
    <w:p w14:paraId="66E6F9F1" w14:textId="56ECE4BA" w:rsidR="002E59FB" w:rsidRDefault="002E59FB" w:rsidP="00CB1F2C">
      <w:pPr>
        <w:pStyle w:val="tbnormal"/>
        <w:spacing w:before="120" w:after="120"/>
      </w:pPr>
      <w:r>
        <w:t xml:space="preserve">Pour se faire, il est nécessaire de comprendre quels éléments entre en </w:t>
      </w:r>
      <w:r w:rsidR="00E33C77">
        <w:t>ligne de compte</w:t>
      </w:r>
      <w:r>
        <w:t xml:space="preserve"> pour simuler une entreprise. </w:t>
      </w:r>
      <w:r w:rsidR="00E33C77">
        <w:t>Les chapitres qui suivent tendent à les expliquer.</w:t>
      </w:r>
    </w:p>
    <w:p w14:paraId="74F92F77" w14:textId="169EDA46" w:rsidR="006B0D7F" w:rsidRDefault="006B0D7F" w:rsidP="006B0D7F">
      <w:pPr>
        <w:pStyle w:val="tbtitre3"/>
      </w:pPr>
      <w:bookmarkStart w:id="38" w:name="_Toc454884536"/>
      <w:r>
        <w:t>Plus-value</w:t>
      </w:r>
      <w:bookmarkEnd w:id="38"/>
    </w:p>
    <w:p w14:paraId="3F5EC684" w14:textId="2D345E5B" w:rsidR="00B26418" w:rsidRPr="00B26418" w:rsidRDefault="00B26418" w:rsidP="00B26418">
      <w:pPr>
        <w:pStyle w:val="tbnormal"/>
      </w:pPr>
      <w:r>
        <w:t>La plus-value qu’une société apporte à ses clients est ce qu’elle produit en transformant ou adaptant des éléments entrant dans sa chaîne de valeur. Un bon scénario se doit de définir clairement quels sont les éléments que produit la société, comment elle y parvient et avec quels moyens matériels, financiers et humains.</w:t>
      </w:r>
    </w:p>
    <w:p w14:paraId="5D0AF877" w14:textId="08EAE784" w:rsidR="002E59FB" w:rsidRDefault="002E59FB" w:rsidP="002E59FB">
      <w:pPr>
        <w:pStyle w:val="tbtitre3"/>
      </w:pPr>
      <w:bookmarkStart w:id="39" w:name="_Toc454884537"/>
      <w:r>
        <w:t>Opérations</w:t>
      </w:r>
      <w:bookmarkEnd w:id="39"/>
    </w:p>
    <w:p w14:paraId="23EA747E" w14:textId="66A9C391" w:rsidR="00CB1F2C" w:rsidRDefault="00CB1F2C" w:rsidP="00CB1F2C">
      <w:pPr>
        <w:pStyle w:val="tbnormal"/>
      </w:pPr>
      <w:r>
        <w:t xml:space="preserve">Dans une entreprise de production classique, </w:t>
      </w:r>
      <w:r w:rsidR="00A74310">
        <w:t>la</w:t>
      </w:r>
      <w:r>
        <w:t xml:space="preserve"> chaîne de valeur globale </w:t>
      </w:r>
      <w:r w:rsidR="00A74310">
        <w:t xml:space="preserve">est représentée </w:t>
      </w:r>
      <w:r>
        <w:t xml:space="preserve">comme une succession d’étapes, </w:t>
      </w:r>
      <w:r w:rsidR="00A74310">
        <w:t xml:space="preserve">qui à tour de rôle, ajoutent de la valeur </w:t>
      </w:r>
      <w:r>
        <w:t xml:space="preserve">sur la matière première travaillée. </w:t>
      </w:r>
      <w:r w:rsidR="00A74310">
        <w:t xml:space="preserve">Ces étapes </w:t>
      </w:r>
      <w:r>
        <w:t xml:space="preserve">sont </w:t>
      </w:r>
      <w:r w:rsidR="00486EFB">
        <w:t>quatre</w:t>
      </w:r>
      <w:r>
        <w:t xml:space="preserve"> processus </w:t>
      </w:r>
      <w:r w:rsidR="00486EFB">
        <w:t>bien distincts :</w:t>
      </w:r>
    </w:p>
    <w:p w14:paraId="7483C23D" w14:textId="7DF6E9E8" w:rsidR="00CB1F2C" w:rsidRDefault="00CB1F2C" w:rsidP="00AB054A">
      <w:pPr>
        <w:pStyle w:val="tbnormal"/>
        <w:numPr>
          <w:ilvl w:val="0"/>
          <w:numId w:val="4"/>
        </w:numPr>
      </w:pPr>
      <w:r>
        <w:t>Prévision des ventes et planification de la production.</w:t>
      </w:r>
    </w:p>
    <w:p w14:paraId="7DBF8E66" w14:textId="5CCEA0AD" w:rsidR="00CB1F2C" w:rsidRDefault="00CB1F2C" w:rsidP="00AB054A">
      <w:pPr>
        <w:pStyle w:val="tbnormal"/>
        <w:numPr>
          <w:ilvl w:val="0"/>
          <w:numId w:val="4"/>
        </w:numPr>
      </w:pPr>
      <w:r>
        <w:t>Approvisionnement en matières premières ou en produits semi-ouvrés. Pour disposer des ressources nécessaires à la production.</w:t>
      </w:r>
    </w:p>
    <w:p w14:paraId="38C6E327" w14:textId="3C1716B3" w:rsidR="00CB1F2C" w:rsidRDefault="00CB1F2C" w:rsidP="00AB054A">
      <w:pPr>
        <w:pStyle w:val="tbnormal"/>
        <w:numPr>
          <w:ilvl w:val="0"/>
          <w:numId w:val="4"/>
        </w:numPr>
      </w:pPr>
      <w:r>
        <w:t>Production s’organisant en atelier ou en ligne pour fabriquer les articles dédiés à la vente.</w:t>
      </w:r>
    </w:p>
    <w:p w14:paraId="41053200" w14:textId="6E1BD068" w:rsidR="00CB1F2C" w:rsidRDefault="00CB1F2C" w:rsidP="00AB054A">
      <w:pPr>
        <w:pStyle w:val="tbnormal"/>
        <w:numPr>
          <w:ilvl w:val="0"/>
          <w:numId w:val="4"/>
        </w:numPr>
        <w:spacing w:before="120" w:after="120"/>
      </w:pPr>
      <w:r>
        <w:lastRenderedPageBreak/>
        <w:t>Vente des articles fabriqués pour générer des bénéfices.</w:t>
      </w:r>
    </w:p>
    <w:p w14:paraId="5DC22B37" w14:textId="211D95A1" w:rsidR="00CB1F2C" w:rsidRDefault="00CB1F2C" w:rsidP="00CB1F2C">
      <w:pPr>
        <w:pStyle w:val="tbnormal"/>
        <w:spacing w:before="120" w:after="120"/>
      </w:pPr>
      <w:r>
        <w:t>Il est nécessaire d’analyser de manière globale chacun de ces processus. Ce qui est fait dans la partie pratique, chapitre #REF.</w:t>
      </w:r>
    </w:p>
    <w:p w14:paraId="1B4FCDF8" w14:textId="4D91824B" w:rsidR="002E59FB" w:rsidRDefault="002E59FB" w:rsidP="006B0D7F">
      <w:pPr>
        <w:pStyle w:val="tbtitre3"/>
      </w:pPr>
      <w:bookmarkStart w:id="40" w:name="_Toc454884538"/>
      <w:r>
        <w:t>Parties prenantes</w:t>
      </w:r>
      <w:bookmarkEnd w:id="40"/>
    </w:p>
    <w:p w14:paraId="7FE93A75" w14:textId="695EC2F3" w:rsidR="00B26418" w:rsidRDefault="001A70F9" w:rsidP="00B26418">
      <w:pPr>
        <w:pStyle w:val="tbnormal"/>
      </w:pPr>
      <w:r>
        <w:t>La diversité des relations entre l’</w:t>
      </w:r>
      <w:r w:rsidR="00BC534F">
        <w:t>entreprise</w:t>
      </w:r>
      <w:r>
        <w:t xml:space="preserve"> et les systèmes qui l’entourent la confronte aux exigences et attentes les plus différentes des acteurs</w:t>
      </w:r>
      <w:r w:rsidR="00BC534F">
        <w:t xml:space="preserve"> du système. L’une des approches d’analyse et de maîtrise de ces relations est le concept des parties prenantes.</w:t>
      </w:r>
    </w:p>
    <w:p w14:paraId="54A75F00" w14:textId="66C6318B" w:rsidR="00BC534F" w:rsidRDefault="00BC534F" w:rsidP="00B26418">
      <w:pPr>
        <w:pStyle w:val="tbnormal"/>
      </w:pPr>
      <w:r>
        <w:t>Une partie prenante est par conséquent tout acteur individuel ou collectif ayant une exigence envers une entreprise parce qu’il est concerné par son action. En règle générale, on distingue les groupes d’intérêts selon qu’ils sont internes ou externes et on les classes en quatre grandes catégories :</w:t>
      </w:r>
    </w:p>
    <w:p w14:paraId="5C677C88" w14:textId="7F77A43A" w:rsidR="00BC534F" w:rsidRDefault="00BC534F" w:rsidP="00AB054A">
      <w:pPr>
        <w:pStyle w:val="tbnormal"/>
        <w:numPr>
          <w:ilvl w:val="0"/>
          <w:numId w:val="29"/>
        </w:numPr>
      </w:pPr>
      <w:r>
        <w:t>Les groupes d’intérêts internes (propriétaires, management, salariés)</w:t>
      </w:r>
    </w:p>
    <w:p w14:paraId="131DF61E" w14:textId="46858937" w:rsidR="00BC534F" w:rsidRDefault="00BC534F" w:rsidP="00AB054A">
      <w:pPr>
        <w:pStyle w:val="tbnormal"/>
        <w:numPr>
          <w:ilvl w:val="0"/>
          <w:numId w:val="29"/>
        </w:numPr>
      </w:pPr>
      <w:r>
        <w:t>Les groupes d’intérêts économiques (clients, fournisseurs, bailleurs de fonds)</w:t>
      </w:r>
    </w:p>
    <w:p w14:paraId="1156B5B5" w14:textId="52233F8C" w:rsidR="00BC534F" w:rsidRDefault="00BC534F" w:rsidP="00AB054A">
      <w:pPr>
        <w:pStyle w:val="tbnormal"/>
        <w:numPr>
          <w:ilvl w:val="0"/>
          <w:numId w:val="29"/>
        </w:numPr>
      </w:pPr>
      <w:r>
        <w:t>Les groupes d’intérêts sociaux (Etats, médias, groupes de protection des consommateurs, Eglises)</w:t>
      </w:r>
    </w:p>
    <w:p w14:paraId="710B1B4D" w14:textId="404FBEA5" w:rsidR="00BC534F" w:rsidRDefault="00BC534F" w:rsidP="00AB054A">
      <w:pPr>
        <w:pStyle w:val="tbnormal"/>
        <w:numPr>
          <w:ilvl w:val="0"/>
          <w:numId w:val="29"/>
        </w:numPr>
      </w:pPr>
      <w:r>
        <w:t>Les groupes de défense de l’écosystème (associations, groupes de protection de la nature et de l’environnement)</w:t>
      </w:r>
    </w:p>
    <w:p w14:paraId="5AF69219" w14:textId="1430DD2D" w:rsidR="00BC534F" w:rsidRDefault="00BC534F" w:rsidP="00B26418">
      <w:pPr>
        <w:pStyle w:val="tbnormal"/>
      </w:pPr>
      <w:r>
        <w:t xml:space="preserve">Les diverses parties prenantes entretiennent des relations bilatérales et sont même connectées en de multiples réseaux </w:t>
      </w:r>
      <w:r>
        <w:fldChar w:fldCharType="begin" w:fldLock="1"/>
      </w:r>
      <w:r w:rsidR="00462C06">
        <w:instrText>ADDIN CSL_CITATION { "citationItems" : [ { "id" : "ITEM-1", "itemData" : { "ISBN" : "9783039090280", "author" : [ { "dropping-particle" : "", "family" : "Thommen", "given" : "Jean-Paul", "non-dropping-particle" : "", "parse-names" : false, "suffix" : "" } ], "edition" : "4e \u00e9dition", "editor" : [ { "dropping-particle" : "", "family" : "Verlag", "given" : "Versus", "non-dropping-particle" : "", "parse-names" : false, "suffix" : "" } ], "id" : "ITEM-1", "issued" : { "date-parts" : [ [ "2007" ] ] }, "number-of-pages" : "911", "title" : "Introduction \u00e0 la gestion d'entreprise", "type" : "book" }, "uris" : [ "http://www.mendeley.com/documents/?uuid=d1391138-3c4f-4d56-8def-5c93b702b1a2" ] } ], "mendeley" : { "formattedCitation" : "(Thommen, 2007)", "plainTextFormattedCitation" : "(Thommen, 2007)", "previouslyFormattedCitation" : "(Thommen, 2007)" }, "properties" : { "noteIndex" : 0 }, "schema" : "https://github.com/citation-style-language/schema/raw/master/csl-citation.json" }</w:instrText>
      </w:r>
      <w:r>
        <w:fldChar w:fldCharType="separate"/>
      </w:r>
      <w:r w:rsidRPr="00BC534F">
        <w:rPr>
          <w:noProof/>
        </w:rPr>
        <w:t>(Thommen, 2007)</w:t>
      </w:r>
      <w:r>
        <w:fldChar w:fldCharType="end"/>
      </w:r>
      <w:r>
        <w:t>.</w:t>
      </w:r>
    </w:p>
    <w:p w14:paraId="01DE7CB2" w14:textId="537CEB2F" w:rsidR="00BC534F" w:rsidRPr="00B26418" w:rsidRDefault="00BC534F" w:rsidP="00B26418">
      <w:pPr>
        <w:pStyle w:val="tbnormal"/>
      </w:pPr>
      <w:r>
        <w:t>Il s’agit là d’en simuler quelques-unes au travers du scénario afin d’augmenter le réalisme du jeu sérieux.</w:t>
      </w:r>
    </w:p>
    <w:p w14:paraId="25F59163" w14:textId="60EBAD71" w:rsidR="00CB1F2C" w:rsidRDefault="00CB1F2C" w:rsidP="00CB1F2C">
      <w:pPr>
        <w:pStyle w:val="tbtitre2"/>
      </w:pPr>
      <w:bookmarkStart w:id="41" w:name="_Toc454884539"/>
      <w:r>
        <w:t>Réalité des environnements économiques</w:t>
      </w:r>
      <w:bookmarkEnd w:id="41"/>
    </w:p>
    <w:p w14:paraId="4C69B885" w14:textId="02D630CD" w:rsidR="00CB1F2C" w:rsidRDefault="00CB1F2C" w:rsidP="00CB1F2C">
      <w:pPr>
        <w:pStyle w:val="tbnormal"/>
      </w:pPr>
      <w:r>
        <w:t xml:space="preserve">La Haute Ecole de Gestion Arc forme </w:t>
      </w:r>
      <w:r w:rsidR="00240904">
        <w:t>des étudiants</w:t>
      </w:r>
      <w:r w:rsidR="007573AE">
        <w:t xml:space="preserve"> dans trois domaines différents ; d</w:t>
      </w:r>
      <w:r w:rsidR="00240904">
        <w:t>es économistes d’entreprise, des informaticiens de gestion et des spécialistes en droit des affaires.</w:t>
      </w:r>
    </w:p>
    <w:p w14:paraId="65E94B46" w14:textId="01876A4B" w:rsidR="00240904" w:rsidRDefault="00240904" w:rsidP="00CB1F2C">
      <w:pPr>
        <w:pStyle w:val="tbnormal"/>
      </w:pPr>
      <w:r>
        <w:t>OdooSIM doit servir de support à ces trois filières, il devient inévitable d’offrir un scénario qui convienne au trois type de besoins pédagogiques.</w:t>
      </w:r>
    </w:p>
    <w:p w14:paraId="43056DB4" w14:textId="2B012B30" w:rsidR="00240904" w:rsidRPr="00CB1F2C" w:rsidRDefault="00240904" w:rsidP="00CB1F2C">
      <w:pPr>
        <w:pStyle w:val="tbnormal"/>
      </w:pPr>
      <w:r>
        <w:t>Pour se faire, les interactions entre les sociétés et leur marché doit être le plus réaliste possible. L’un des challenge de ce travail est de pouvoir mettre en œuvre des algorithmes qui permettent de prendre en considération les éléments d’un marché.</w:t>
      </w:r>
    </w:p>
    <w:p w14:paraId="726A8EAA" w14:textId="1C993078" w:rsidR="00CB1F2C" w:rsidRDefault="00CB1F2C" w:rsidP="00CB1F2C">
      <w:pPr>
        <w:pStyle w:val="tbtitre3"/>
      </w:pPr>
      <w:bookmarkStart w:id="42" w:name="_Toc454884540"/>
      <w:r>
        <w:t>Principe micro-économique</w:t>
      </w:r>
      <w:bookmarkEnd w:id="42"/>
    </w:p>
    <w:p w14:paraId="6E914B76" w14:textId="7EB179BE" w:rsidR="00693CAD" w:rsidRDefault="00693CAD" w:rsidP="00693CAD">
      <w:pPr>
        <w:pStyle w:val="tbnormal"/>
      </w:pPr>
      <w:r>
        <w:t xml:space="preserve">Pour pouvoir trouver les bons algorithmes et les mettre en œuvre, il est nécessaire de capitaliser un certain savoir sur les bases micro-économiques. Les éléments ciblés sont principalement la loi de l’offre et la demande qui peut s’appliquer en rapport au nombre de société et au nombre de consommateur qui sont présent lors d’une partie. L’élasticité prix-demande </w:t>
      </w:r>
      <w:r>
        <w:lastRenderedPageBreak/>
        <w:t>qui a comme effet de prendre en considération les changements de prix que font les offreurs sur la demande quantitative des demandeurs.</w:t>
      </w:r>
    </w:p>
    <w:p w14:paraId="324AE7F5" w14:textId="51489AF4" w:rsidR="00693CAD" w:rsidRPr="00693CAD" w:rsidRDefault="00693CAD" w:rsidP="00693CAD">
      <w:pPr>
        <w:pStyle w:val="tbnormal"/>
      </w:pPr>
      <w:r>
        <w:t>Pour se faire, les chapitres suivants présentent de manière succincte quelques éléments de base à comprendre.</w:t>
      </w:r>
    </w:p>
    <w:p w14:paraId="7CEFF50F" w14:textId="2B91D731" w:rsidR="00CB1F2C" w:rsidRDefault="00CB1F2C" w:rsidP="00CB1F2C">
      <w:pPr>
        <w:pStyle w:val="tbtitre4"/>
      </w:pPr>
      <w:bookmarkStart w:id="43" w:name="_Toc454884541"/>
      <w:proofErr w:type="spellStart"/>
      <w:r>
        <w:t>L’offre</w:t>
      </w:r>
      <w:bookmarkEnd w:id="43"/>
      <w:proofErr w:type="spellEnd"/>
    </w:p>
    <w:p w14:paraId="3DADE7C2" w14:textId="5C0994C1" w:rsidR="004A48AE" w:rsidRPr="004A48AE" w:rsidRDefault="004A48AE" w:rsidP="004A48AE">
      <w:pPr>
        <w:pStyle w:val="tbnormal"/>
      </w:pPr>
      <w:r>
        <w:t>Reste à faire !</w:t>
      </w:r>
    </w:p>
    <w:p w14:paraId="1E6BE08A" w14:textId="35D0DCDF" w:rsidR="00CB1F2C" w:rsidRDefault="00CB1F2C" w:rsidP="00CB1F2C">
      <w:pPr>
        <w:pStyle w:val="tbtitre4"/>
      </w:pPr>
      <w:bookmarkStart w:id="44" w:name="_Toc454884542"/>
      <w:r>
        <w:t xml:space="preserve">La </w:t>
      </w:r>
      <w:proofErr w:type="spellStart"/>
      <w:r>
        <w:t>demande</w:t>
      </w:r>
      <w:bookmarkEnd w:id="44"/>
      <w:proofErr w:type="spellEnd"/>
    </w:p>
    <w:p w14:paraId="5A25EEB5" w14:textId="4572A57B" w:rsidR="004A48AE" w:rsidRPr="004A48AE" w:rsidRDefault="004A48AE" w:rsidP="004A48AE">
      <w:pPr>
        <w:pStyle w:val="tbnormal"/>
      </w:pPr>
      <w:r>
        <w:t>Reste à faire !</w:t>
      </w:r>
    </w:p>
    <w:p w14:paraId="14F92A1A" w14:textId="37C1DD1D" w:rsidR="00CB1F2C" w:rsidRDefault="00CB1F2C" w:rsidP="00CB1F2C">
      <w:pPr>
        <w:pStyle w:val="tbtitre4"/>
      </w:pPr>
      <w:bookmarkStart w:id="45" w:name="_Toc454884543"/>
      <w:proofErr w:type="spellStart"/>
      <w:r>
        <w:t>L’élasticité</w:t>
      </w:r>
      <w:proofErr w:type="spellEnd"/>
      <w:r>
        <w:t xml:space="preserve"> </w:t>
      </w:r>
      <w:proofErr w:type="spellStart"/>
      <w:r>
        <w:t>prix-demande</w:t>
      </w:r>
      <w:bookmarkEnd w:id="45"/>
      <w:proofErr w:type="spellEnd"/>
    </w:p>
    <w:p w14:paraId="5A433CD1" w14:textId="5328D846" w:rsidR="004A48AE" w:rsidRPr="004A48AE" w:rsidRDefault="004A48AE" w:rsidP="004A48AE">
      <w:pPr>
        <w:pStyle w:val="tbnormal"/>
      </w:pPr>
      <w:r>
        <w:t>Reste à faire !</w:t>
      </w:r>
    </w:p>
    <w:p w14:paraId="0CFDD5A3" w14:textId="7EC3370A" w:rsidR="000801AA" w:rsidRDefault="000801AA" w:rsidP="000801AA">
      <w:pPr>
        <w:pStyle w:val="tbnormal"/>
      </w:pPr>
      <w:r>
        <w:br w:type="page"/>
      </w:r>
    </w:p>
    <w:p w14:paraId="38DC5CF9" w14:textId="1FB94439" w:rsidR="00F2693B" w:rsidRDefault="0002200C" w:rsidP="003E7610">
      <w:pPr>
        <w:pStyle w:val="tbtitre1"/>
      </w:pPr>
      <w:bookmarkStart w:id="46" w:name="_Toc454884544"/>
      <w:r>
        <w:lastRenderedPageBreak/>
        <w:t>P</w:t>
      </w:r>
      <w:r w:rsidR="00F2693B">
        <w:t>rogiciels de gestion intégrés</w:t>
      </w:r>
      <w:bookmarkEnd w:id="36"/>
      <w:bookmarkEnd w:id="46"/>
    </w:p>
    <w:p w14:paraId="0A66FCB6" w14:textId="6A384064" w:rsidR="00F37856" w:rsidRDefault="009C140D" w:rsidP="00F37856">
      <w:pPr>
        <w:pStyle w:val="tbnormal"/>
      </w:pPr>
      <w:r>
        <w:t>Ils font partie des éléments</w:t>
      </w:r>
      <w:r w:rsidR="00BD5781">
        <w:t xml:space="preserve"> centraux</w:t>
      </w:r>
      <w:r w:rsidR="00F37856">
        <w:t xml:space="preserve"> du travail. Ces artéfacts </w:t>
      </w:r>
      <w:r w:rsidR="00BD5781">
        <w:t>informatiques</w:t>
      </w:r>
      <w:r w:rsidR="00F37856">
        <w:t xml:space="preserve"> sont de plus en plus utilisés dans les entreprises. Le marché des éditeurs est très fourni et lorsqu’on cherche so</w:t>
      </w:r>
      <w:r w:rsidR="001A6DE6">
        <w:t>n PGI, cela devient vit</w:t>
      </w:r>
      <w:r w:rsidR="00F37856">
        <w:t>e très compliqué tant l’offre est dense.</w:t>
      </w:r>
    </w:p>
    <w:p w14:paraId="77B6EDF9" w14:textId="346D2F78" w:rsidR="00F37856" w:rsidRDefault="00F37856" w:rsidP="00F37856">
      <w:pPr>
        <w:pStyle w:val="tbnormal"/>
      </w:pPr>
      <w:r>
        <w:t xml:space="preserve">Ce chapitre a pour vocation de présenter de manière </w:t>
      </w:r>
      <w:r w:rsidR="00BD5781">
        <w:t>concise</w:t>
      </w:r>
      <w:r>
        <w:t xml:space="preserve"> les éléments à connaître </w:t>
      </w:r>
      <w:r w:rsidR="00BD5781">
        <w:t>lorsqu’on parle de PGI.</w:t>
      </w:r>
    </w:p>
    <w:p w14:paraId="78E79B63" w14:textId="77777777" w:rsidR="00F2693B" w:rsidRDefault="00F2693B" w:rsidP="003E7610">
      <w:pPr>
        <w:pStyle w:val="tbtitre2"/>
      </w:pPr>
      <w:bookmarkStart w:id="47" w:name="_Toc454297755"/>
      <w:bookmarkStart w:id="48" w:name="_Toc454884545"/>
      <w:r>
        <w:t>Principales caractéristiques</w:t>
      </w:r>
      <w:bookmarkEnd w:id="47"/>
      <w:bookmarkEnd w:id="48"/>
    </w:p>
    <w:p w14:paraId="68412A7C" w14:textId="2A152FAC" w:rsidR="00F2693B" w:rsidRDefault="009C140D" w:rsidP="00F2693B">
      <w:pPr>
        <w:pStyle w:val="tbnormal"/>
        <w:spacing w:before="120" w:after="120"/>
      </w:pPr>
      <w:r>
        <w:t>Pour qualifier un logiciel informatique de progiciel de gestion intégré, ce dernier doit respecter un certain nombre de caractéristiques que voici :</w:t>
      </w:r>
    </w:p>
    <w:p w14:paraId="2707CB43" w14:textId="77777777" w:rsidR="00F2693B" w:rsidRDefault="00F2693B" w:rsidP="00AB054A">
      <w:pPr>
        <w:pStyle w:val="tbnormal"/>
        <w:numPr>
          <w:ilvl w:val="0"/>
          <w:numId w:val="3"/>
        </w:numPr>
        <w:spacing w:before="120" w:after="120"/>
      </w:pPr>
      <w:r>
        <w:t>Gestion effective de plusieurs domaines de l’entreprise par des modules intégrés susceptibles d’assurer une collaboration de processus.</w:t>
      </w:r>
    </w:p>
    <w:p w14:paraId="710D989C" w14:textId="5124AB89" w:rsidR="00F2693B" w:rsidRDefault="00F2693B" w:rsidP="00AB054A">
      <w:pPr>
        <w:pStyle w:val="tbnormal"/>
        <w:numPr>
          <w:ilvl w:val="0"/>
          <w:numId w:val="3"/>
        </w:numPr>
        <w:spacing w:before="120" w:after="120"/>
      </w:pPr>
      <w:r>
        <w:t>Existence d’u</w:t>
      </w:r>
      <w:r w:rsidR="009C140D">
        <w:t>n référenti</w:t>
      </w:r>
      <w:r w:rsidR="001A6DE6">
        <w:t>el unique de données a</w:t>
      </w:r>
      <w:r w:rsidR="009C140D">
        <w:t>ussi appelé master data</w:t>
      </w:r>
      <w:r w:rsidR="001A6DE6">
        <w:t xml:space="preserve"> dans sa version anglophone. Ce terme est souvent employé dans la langue française</w:t>
      </w:r>
      <w:r w:rsidR="009C140D">
        <w:t>.</w:t>
      </w:r>
    </w:p>
    <w:p w14:paraId="31A49F9E" w14:textId="77777777" w:rsidR="005F2F96" w:rsidRDefault="00F2693B" w:rsidP="00AB054A">
      <w:pPr>
        <w:pStyle w:val="tbnormal"/>
        <w:numPr>
          <w:ilvl w:val="0"/>
          <w:numId w:val="3"/>
        </w:numPr>
      </w:pPr>
      <w:r>
        <w:t xml:space="preserve">Adaptations rapides aux règles de </w:t>
      </w:r>
      <w:r w:rsidR="005F2F96">
        <w:t>fonctionnement de l’entreprise.</w:t>
      </w:r>
    </w:p>
    <w:p w14:paraId="138C4F7C" w14:textId="77777777" w:rsidR="005F2F96" w:rsidRDefault="00F2693B" w:rsidP="00AB054A">
      <w:pPr>
        <w:pStyle w:val="tbnormal"/>
        <w:numPr>
          <w:ilvl w:val="0"/>
          <w:numId w:val="3"/>
        </w:numPr>
      </w:pPr>
      <w:r>
        <w:t>Unicité d’administration du sous-système applicatif.</w:t>
      </w:r>
    </w:p>
    <w:p w14:paraId="08D20EC8" w14:textId="77777777" w:rsidR="005F2F96" w:rsidRDefault="00F2693B" w:rsidP="00AB054A">
      <w:pPr>
        <w:pStyle w:val="tbnormal"/>
        <w:numPr>
          <w:ilvl w:val="0"/>
          <w:numId w:val="3"/>
        </w:numPr>
      </w:pPr>
      <w:r>
        <w:t>Uniformisation des IHM.</w:t>
      </w:r>
    </w:p>
    <w:p w14:paraId="7D8DD41D" w14:textId="77777777" w:rsidR="00F2693B" w:rsidRDefault="00F2693B" w:rsidP="00AB054A">
      <w:pPr>
        <w:pStyle w:val="tbnormal"/>
        <w:numPr>
          <w:ilvl w:val="0"/>
          <w:numId w:val="3"/>
        </w:numPr>
        <w:spacing w:before="120" w:after="120"/>
      </w:pPr>
      <w:r>
        <w:t>Existence d’outils de développement ou de personnalisation de compléments applicatifs.</w:t>
      </w:r>
    </w:p>
    <w:p w14:paraId="450F44FC" w14:textId="0D14C1FA" w:rsidR="00F2693B" w:rsidRDefault="00F2693B" w:rsidP="00F2693B">
      <w:pPr>
        <w:pStyle w:val="tbnormal"/>
        <w:spacing w:before="120" w:after="120"/>
      </w:pPr>
      <w:r>
        <w:t xml:space="preserve">Une solution </w:t>
      </w:r>
      <w:r w:rsidR="003215C3">
        <w:t>ne répondant</w:t>
      </w:r>
      <w:r>
        <w:t xml:space="preserve"> pas au</w:t>
      </w:r>
      <w:r w:rsidR="009C140D">
        <w:t>x</w:t>
      </w:r>
      <w:r w:rsidR="003215C3">
        <w:t xml:space="preserve"> trois premiers critères ne peut pas être qualifiée de </w:t>
      </w:r>
      <w:r w:rsidR="009C140D">
        <w:t xml:space="preserve">progiciel de gestion intégré </w:t>
      </w:r>
      <w:r w:rsidR="00F928A5">
        <w:fldChar w:fldCharType="begin" w:fldLock="1"/>
      </w:r>
      <w:r w:rsidR="00C94970">
        <w:instrText>ADDIN CSL_CITATION { "citationItems" : [ { "id" : "ITEM-1", "itemData" : { "author" : [ { "dropping-particle" : "", "family" : "Galeuchet", "given" : "St\u00e8ve", "non-dropping-particle" : "", "parse-names" : false, "suffix" : "" }, { "dropping-particle" : "", "family" : "Jeanneret", "given" : "Lo\u00efc", "non-dropping-particle" : "", "parse-names" : false, "suffix" : "" }, { "dropping-particle" : "", "family" : "HES-SO", "given" : "Haute Ecole de Gestion Arc", "non-dropping-particle" : "", "parse-names" : false, "suffix" : "" } ], "id" : "ITEM-1", "issued" : { "date-parts" : [ [ "2014" ] ] }, "page" : "51", "title" : "D\u00e9couverte des ERP", "type" : "article-journal" }, "uris" : [ "http://www.mendeley.com/documents/?uuid=978fed81-85c5-4aa2-9885-76d8efe77c7e" ] } ], "mendeley" : { "formattedCitation" : "(Galeuchet et al., 2014)", "plainTextFormattedCitation" : "(Galeuchet et al., 2014)", "previouslyFormattedCitation" : "(Galeuchet et al., 2014)" }, "properties" : { "noteIndex" : 0 }, "schema" : "https://github.com/citation-style-language/schema/raw/master/csl-citation.json" }</w:instrText>
      </w:r>
      <w:r w:rsidR="00F928A5">
        <w:fldChar w:fldCharType="separate"/>
      </w:r>
      <w:r w:rsidR="00622E60" w:rsidRPr="00622E60">
        <w:rPr>
          <w:noProof/>
        </w:rPr>
        <w:t>(Galeuchet et al., 2014)</w:t>
      </w:r>
      <w:r w:rsidR="00F928A5">
        <w:fldChar w:fldCharType="end"/>
      </w:r>
      <w:r>
        <w:t>.</w:t>
      </w:r>
    </w:p>
    <w:p w14:paraId="75D6597A" w14:textId="3643E01D" w:rsidR="00F2693B" w:rsidRDefault="00F2693B" w:rsidP="003E7610">
      <w:pPr>
        <w:pStyle w:val="tbtitre2"/>
      </w:pPr>
      <w:bookmarkStart w:id="49" w:name="_Toc454297756"/>
      <w:bookmarkStart w:id="50" w:name="_Toc454884546"/>
      <w:r>
        <w:t>Motivations</w:t>
      </w:r>
      <w:r w:rsidR="00AA36A7">
        <w:t xml:space="preserve"> d’acquisition</w:t>
      </w:r>
      <w:bookmarkEnd w:id="49"/>
      <w:bookmarkEnd w:id="50"/>
    </w:p>
    <w:p w14:paraId="53811055" w14:textId="6B15C499" w:rsidR="00236C86" w:rsidRDefault="00F2693B" w:rsidP="00236C86">
      <w:pPr>
        <w:pStyle w:val="tbnormal"/>
        <w:spacing w:before="120" w:after="120"/>
      </w:pPr>
      <w:r>
        <w:t xml:space="preserve">Pourquoi les entreprises </w:t>
      </w:r>
      <w:r w:rsidR="00236C86">
        <w:t xml:space="preserve">investissent dans ces solutions ? </w:t>
      </w:r>
      <w:r>
        <w:t xml:space="preserve">Tout d’abord, il est important de mentionner que le </w:t>
      </w:r>
      <w:r w:rsidR="00236C86">
        <w:t>progiciel de gestion intégré</w:t>
      </w:r>
      <w:r>
        <w:t xml:space="preserve"> permet de soutenir tous les proc</w:t>
      </w:r>
      <w:r w:rsidR="00236C86">
        <w:t xml:space="preserve">essus d’une entreprise de </w:t>
      </w:r>
      <w:r w:rsidR="001073BA">
        <w:t>façon standardisée</w:t>
      </w:r>
      <w:r w:rsidR="00236C86">
        <w:t>. Ces standards sont émis</w:t>
      </w:r>
      <w:r>
        <w:t xml:space="preserve"> </w:t>
      </w:r>
      <w:r w:rsidR="00236C86">
        <w:t>par des spécialistes métier</w:t>
      </w:r>
      <w:r w:rsidR="001073BA">
        <w:t>s</w:t>
      </w:r>
      <w:r w:rsidR="00236C86">
        <w:t>.</w:t>
      </w:r>
    </w:p>
    <w:p w14:paraId="42C236F2" w14:textId="19C08CCA" w:rsidR="000801AA" w:rsidRDefault="00236C86" w:rsidP="00236C86">
      <w:pPr>
        <w:pStyle w:val="tbnormal"/>
        <w:spacing w:before="120" w:after="120"/>
      </w:pPr>
      <w:r>
        <w:t xml:space="preserve">Les sociétés sont donc rassurées dans leur mode de fonctionnement vu qu’elles peuvent appuyer leurs opérations sur des manières de procéder aillant </w:t>
      </w:r>
      <w:r w:rsidR="001073BA" w:rsidRPr="00486EFB">
        <w:t>fait</w:t>
      </w:r>
      <w:r>
        <w:t xml:space="preserve"> leurs preuves.</w:t>
      </w:r>
      <w:r w:rsidR="000801AA">
        <w:br w:type="page"/>
      </w:r>
    </w:p>
    <w:p w14:paraId="514CFBD7" w14:textId="77963D32" w:rsidR="00236C86" w:rsidRDefault="00236C86" w:rsidP="00236C86">
      <w:pPr>
        <w:pStyle w:val="tbnormal"/>
        <w:spacing w:before="120" w:after="120"/>
      </w:pPr>
      <w:r>
        <w:lastRenderedPageBreak/>
        <w:t xml:space="preserve">Le fait que toutes les données sont transverses à l’entreprise permet de soulager les budgets liés à l’intégration des systèmes hétérogènes. En effet, avec le référentiel de données unique tous les départements accèdent aux mêmes données. </w:t>
      </w:r>
      <w:r w:rsidR="00E43377">
        <w:t>Cet avantage est l’un des plus importan</w:t>
      </w:r>
      <w:r w:rsidR="00AC2C3F">
        <w:t xml:space="preserve">t. Pour le comprendre, voici </w:t>
      </w:r>
      <w:r w:rsidR="00E43377">
        <w:t>à quoi ressemble un système d’informations informatisés, où chaque département travaille de manière autonome :</w:t>
      </w:r>
    </w:p>
    <w:p w14:paraId="76532A54" w14:textId="77777777" w:rsidR="005F2F96" w:rsidRDefault="005F2F96" w:rsidP="00752AFD">
      <w:pPr>
        <w:pStyle w:val="tbnormal"/>
      </w:pPr>
      <w:r>
        <w:rPr>
          <w:noProof/>
          <w:lang w:val="fr-FR" w:eastAsia="fr-FR"/>
        </w:rPr>
        <w:drawing>
          <wp:inline distT="0" distB="0" distL="0" distR="0" wp14:anchorId="573C7EC4" wp14:editId="46D810E0">
            <wp:extent cx="4676140" cy="2438400"/>
            <wp:effectExtent l="0" t="0" r="0" b="0"/>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apture d’écran 2016-05-17 à 08.40.02.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4676140" cy="2438400"/>
                    </a:xfrm>
                    <a:prstGeom prst="rect">
                      <a:avLst/>
                    </a:prstGeom>
                  </pic:spPr>
                </pic:pic>
              </a:graphicData>
            </a:graphic>
          </wp:inline>
        </w:drawing>
      </w:r>
    </w:p>
    <w:p w14:paraId="1285A947" w14:textId="6DA11E07" w:rsidR="00525844" w:rsidRPr="0024192F" w:rsidRDefault="00525844" w:rsidP="0024192F">
      <w:pPr>
        <w:pStyle w:val="tbnormal"/>
        <w:spacing w:after="180"/>
        <w:jc w:val="right"/>
        <w:rPr>
          <w:b/>
          <w:color w:val="404040" w:themeColor="text1" w:themeTint="BF"/>
          <w:sz w:val="18"/>
        </w:rPr>
      </w:pPr>
      <w:r w:rsidRPr="0024192F">
        <w:rPr>
          <w:b/>
          <w:color w:val="404040" w:themeColor="text1" w:themeTint="BF"/>
          <w:sz w:val="18"/>
        </w:rPr>
        <w:t>Figure X : SII organisé en silos fonctionnel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E43377" w14:paraId="2F33A736" w14:textId="77777777" w:rsidTr="004D5904">
        <w:trPr>
          <w:trHeight w:hRule="exact" w:val="113"/>
        </w:trPr>
        <w:tc>
          <w:tcPr>
            <w:tcW w:w="597" w:type="dxa"/>
            <w:tcBorders>
              <w:bottom w:val="single" w:sz="2" w:space="0" w:color="D0CECE" w:themeColor="background2" w:themeShade="E6"/>
            </w:tcBorders>
            <w:shd w:val="clear" w:color="auto" w:fill="auto"/>
            <w:vAlign w:val="center"/>
          </w:tcPr>
          <w:p w14:paraId="7C94A43F" w14:textId="77777777" w:rsidR="00E43377" w:rsidRPr="00025F11" w:rsidRDefault="00E43377" w:rsidP="004D5904">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6D6DFA99" w14:textId="77777777" w:rsidR="00E43377" w:rsidRPr="00025F11" w:rsidRDefault="00E43377" w:rsidP="004D5904">
            <w:pPr>
              <w:pStyle w:val="tbnormal"/>
              <w:jc w:val="left"/>
              <w:rPr>
                <w:b/>
                <w:sz w:val="2"/>
                <w:szCs w:val="2"/>
              </w:rPr>
            </w:pPr>
          </w:p>
        </w:tc>
      </w:tr>
      <w:tr w:rsidR="00E43377" w14:paraId="369BDFB6" w14:textId="77777777" w:rsidTr="004D5904">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6BA27E2F" w14:textId="77777777" w:rsidR="00E43377" w:rsidRPr="000353ED" w:rsidRDefault="00E43377" w:rsidP="004D5904">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53CFBA6C" w14:textId="5D1DD4EB" w:rsidR="00E43377" w:rsidRPr="00C676D4" w:rsidRDefault="00E43377" w:rsidP="004D5904">
            <w:pPr>
              <w:pStyle w:val="tbnormal"/>
              <w:rPr>
                <w:sz w:val="21"/>
              </w:rPr>
            </w:pPr>
            <w:r>
              <w:rPr>
                <w:b/>
                <w:sz w:val="21"/>
              </w:rPr>
              <w:t>Complément d’informations :</w:t>
            </w:r>
          </w:p>
          <w:p w14:paraId="632FAA0F" w14:textId="6723B2CE" w:rsidR="00E43377" w:rsidRPr="001D2AFE" w:rsidRDefault="00E43377" w:rsidP="00E57F27">
            <w:pPr>
              <w:pStyle w:val="tbnormal"/>
              <w:rPr>
                <w:sz w:val="21"/>
              </w:rPr>
            </w:pPr>
            <w:r>
              <w:rPr>
                <w:sz w:val="21"/>
              </w:rPr>
              <w:t xml:space="preserve">Avec ce type de SII, chaque département gère sa base de données grâce à une application dédiée à leurs fonctions. On peut donc retrouver dans plusieurs bases de données le même client. Par conséquent, si un des départements modifie ce client, cette action impacte uniquement le client dans sa base de données. La problématique de ce genre d’opération est que pour garder un SII homogène, </w:t>
            </w:r>
            <w:r w:rsidR="00E57F27">
              <w:rPr>
                <w:sz w:val="21"/>
              </w:rPr>
              <w:t>il faut</w:t>
            </w:r>
            <w:r>
              <w:rPr>
                <w:sz w:val="21"/>
              </w:rPr>
              <w:t xml:space="preserve"> mettre en place des mécanismes d’intégrations entre les applications pour que les modifications des uns se répercutent sur les autres.</w:t>
            </w:r>
          </w:p>
        </w:tc>
      </w:tr>
      <w:tr w:rsidR="00E43377" w14:paraId="231ED003" w14:textId="77777777" w:rsidTr="004D5904">
        <w:trPr>
          <w:trHeight w:hRule="exact" w:val="90"/>
        </w:trPr>
        <w:tc>
          <w:tcPr>
            <w:tcW w:w="597" w:type="dxa"/>
            <w:tcBorders>
              <w:top w:val="single" w:sz="2" w:space="0" w:color="D0CECE" w:themeColor="background2" w:themeShade="E6"/>
            </w:tcBorders>
            <w:shd w:val="clear" w:color="auto" w:fill="auto"/>
            <w:vAlign w:val="center"/>
          </w:tcPr>
          <w:p w14:paraId="14E20FED" w14:textId="77777777" w:rsidR="00E43377" w:rsidRPr="00025F11" w:rsidRDefault="00E43377" w:rsidP="004D5904">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3F89C386" w14:textId="77777777" w:rsidR="00E43377" w:rsidRPr="00025F11" w:rsidRDefault="00E43377" w:rsidP="004D5904">
            <w:pPr>
              <w:pStyle w:val="tbnormal"/>
              <w:jc w:val="left"/>
              <w:rPr>
                <w:b/>
                <w:sz w:val="2"/>
                <w:szCs w:val="2"/>
              </w:rPr>
            </w:pPr>
          </w:p>
        </w:tc>
      </w:tr>
    </w:tbl>
    <w:p w14:paraId="36D18FDC" w14:textId="77777777" w:rsidR="000801AA" w:rsidRDefault="000801AA" w:rsidP="005F2F96">
      <w:pPr>
        <w:pStyle w:val="tbnormal"/>
      </w:pPr>
      <w:r>
        <w:br w:type="page"/>
      </w:r>
    </w:p>
    <w:p w14:paraId="6444EE4F" w14:textId="78462A4C" w:rsidR="00F2693B" w:rsidRDefault="0064713D" w:rsidP="005F2F96">
      <w:pPr>
        <w:pStyle w:val="tbnormal"/>
      </w:pPr>
      <w:r>
        <w:lastRenderedPageBreak/>
        <w:t>En faisant l’acquisition d’un progiciel de gestion intégré, le système d’informations informatisé devient beaucoup plus simple et surtout beaucoup plus intégré évitant ainsi les silos fonctionnels :</w:t>
      </w:r>
    </w:p>
    <w:p w14:paraId="43773706" w14:textId="77777777" w:rsidR="005F2F96" w:rsidRDefault="005F2F96" w:rsidP="00752AFD">
      <w:pPr>
        <w:pStyle w:val="tbnormal"/>
      </w:pPr>
      <w:r>
        <w:rPr>
          <w:noProof/>
          <w:lang w:val="fr-FR" w:eastAsia="fr-FR"/>
        </w:rPr>
        <w:drawing>
          <wp:inline distT="0" distB="0" distL="0" distR="0" wp14:anchorId="6A0C3BE3" wp14:editId="72625D7C">
            <wp:extent cx="4676140" cy="2367915"/>
            <wp:effectExtent l="0" t="0" r="0" b="0"/>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apture d’écran 2016-05-17 à 08.45.47.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4676140" cy="2367915"/>
                    </a:xfrm>
                    <a:prstGeom prst="rect">
                      <a:avLst/>
                    </a:prstGeom>
                  </pic:spPr>
                </pic:pic>
              </a:graphicData>
            </a:graphic>
          </wp:inline>
        </w:drawing>
      </w:r>
    </w:p>
    <w:p w14:paraId="5909F225" w14:textId="28E138DE" w:rsidR="00525844" w:rsidRPr="0024192F" w:rsidRDefault="00525844" w:rsidP="0024192F">
      <w:pPr>
        <w:pStyle w:val="tbnormal"/>
        <w:spacing w:after="180"/>
        <w:jc w:val="right"/>
        <w:rPr>
          <w:b/>
          <w:color w:val="404040" w:themeColor="text1" w:themeTint="BF"/>
          <w:sz w:val="18"/>
        </w:rPr>
      </w:pPr>
      <w:r w:rsidRPr="0024192F">
        <w:rPr>
          <w:b/>
          <w:color w:val="404040" w:themeColor="text1" w:themeTint="BF"/>
          <w:sz w:val="18"/>
        </w:rPr>
        <w:t>Figure X : SII mis en œuvre par un progiciel de gestion intégré.</w:t>
      </w:r>
    </w:p>
    <w:p w14:paraId="7D4EB12B" w14:textId="77777777" w:rsidR="00F2693B" w:rsidRDefault="00F2693B" w:rsidP="003E7610">
      <w:pPr>
        <w:pStyle w:val="tbtitre2"/>
      </w:pPr>
      <w:bookmarkStart w:id="51" w:name="_Toc454297757"/>
      <w:bookmarkStart w:id="52" w:name="_Toc454884547"/>
      <w:r>
        <w:t>Processus standardisés</w:t>
      </w:r>
      <w:bookmarkEnd w:id="51"/>
      <w:bookmarkEnd w:id="52"/>
    </w:p>
    <w:p w14:paraId="5D95608A" w14:textId="5D3208BB" w:rsidR="00F2693B" w:rsidRDefault="00C02D43" w:rsidP="004D5904">
      <w:pPr>
        <w:pStyle w:val="tbnormal"/>
        <w:spacing w:before="120" w:after="120"/>
      </w:pPr>
      <w:r>
        <w:t>Les chapitre précédents l’ont déjà mentionné,</w:t>
      </w:r>
      <w:r w:rsidR="00F2693B">
        <w:t xml:space="preserve"> un PGI met en œuvre « Des processus respectant les bonnes pratiques reconnues pa</w:t>
      </w:r>
      <w:r w:rsidR="00F928A5">
        <w:t xml:space="preserve">r les experts » </w:t>
      </w:r>
      <w:r w:rsidR="00F928A5">
        <w:fldChar w:fldCharType="begin" w:fldLock="1"/>
      </w:r>
      <w:r w:rsidR="00C94970">
        <w:instrText>ADDIN CSL_CITATION { "citationItems" : [ { "id" : "ITEM-1", "itemData" : { "author" : [ { "dropping-particle" : "", "family" : "Galeuchet", "given" : "St\u00e8ve", "non-dropping-particle" : "", "parse-names" : false, "suffix" : "" }, { "dropping-particle" : "", "family" : "Jeanneret", "given" : "Lo\u00efc", "non-dropping-particle" : "", "parse-names" : false, "suffix" : "" }, { "dropping-particle" : "", "family" : "HES-SO", "given" : "Haute Ecole de Gestion Arc", "non-dropping-particle" : "", "parse-names" : false, "suffix" : "" } ], "id" : "ITEM-1", "issued" : { "date-parts" : [ [ "2014" ] ] }, "page" : "51", "title" : "D\u00e9couverte des ERP", "type" : "article-journal" }, "uris" : [ "http://www.mendeley.com/documents/?uuid=978fed81-85c5-4aa2-9885-76d8efe77c7e" ] } ], "mendeley" : { "formattedCitation" : "(Galeuchet et al., 2014)", "plainTextFormattedCitation" : "(Galeuchet et al., 2014)", "previouslyFormattedCitation" : "(Galeuchet et al., 2014)" }, "properties" : { "noteIndex" : 0 }, "schema" : "https://github.com/citation-style-language/schema/raw/master/csl-citation.json" }</w:instrText>
      </w:r>
      <w:r w:rsidR="00F928A5">
        <w:fldChar w:fldCharType="separate"/>
      </w:r>
      <w:r w:rsidR="00622E60" w:rsidRPr="00622E60">
        <w:rPr>
          <w:noProof/>
        </w:rPr>
        <w:t>(Galeuchet et al., 2014)</w:t>
      </w:r>
      <w:r w:rsidR="00F928A5">
        <w:fldChar w:fldCharType="end"/>
      </w:r>
      <w:r w:rsidR="00F2693B" w:rsidRPr="00486EFB">
        <w:t>.</w:t>
      </w:r>
      <w:r w:rsidR="004D5904" w:rsidRPr="00486EFB">
        <w:t xml:space="preserve"> </w:t>
      </w:r>
      <w:r w:rsidR="00486EFB" w:rsidRPr="00486EFB">
        <w:t>De ce fait, les processus ressemblent généralement à l’exemple ci-dessous :</w:t>
      </w:r>
    </w:p>
    <w:p w14:paraId="46A57A2E" w14:textId="77777777" w:rsidR="005F2F96" w:rsidRDefault="005F2F96" w:rsidP="0064603E">
      <w:pPr>
        <w:pStyle w:val="tbnormal"/>
        <w:spacing w:before="120" w:after="120"/>
        <w:jc w:val="center"/>
      </w:pPr>
      <w:r>
        <w:rPr>
          <w:noProof/>
          <w:lang w:val="fr-FR" w:eastAsia="fr-FR"/>
        </w:rPr>
        <w:drawing>
          <wp:inline distT="0" distB="0" distL="0" distR="0" wp14:anchorId="42A95F13" wp14:editId="449C4F45">
            <wp:extent cx="3263080" cy="3415498"/>
            <wp:effectExtent l="0" t="0" r="0" b="0"/>
            <wp:docPr id="13" name="Imag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Capture d’écran 2016-05-17 à 09.19.51.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3268480" cy="3421150"/>
                    </a:xfrm>
                    <a:prstGeom prst="rect">
                      <a:avLst/>
                    </a:prstGeom>
                  </pic:spPr>
                </pic:pic>
              </a:graphicData>
            </a:graphic>
          </wp:inline>
        </w:drawing>
      </w:r>
    </w:p>
    <w:p w14:paraId="0911F456" w14:textId="612639D6" w:rsidR="00525844" w:rsidRPr="0024192F" w:rsidRDefault="00525844" w:rsidP="0024192F">
      <w:pPr>
        <w:pStyle w:val="tbnormal"/>
        <w:spacing w:after="180"/>
        <w:jc w:val="right"/>
        <w:rPr>
          <w:b/>
          <w:color w:val="404040" w:themeColor="text1" w:themeTint="BF"/>
          <w:sz w:val="18"/>
        </w:rPr>
      </w:pPr>
      <w:r w:rsidRPr="0024192F">
        <w:rPr>
          <w:b/>
          <w:color w:val="404040" w:themeColor="text1" w:themeTint="BF"/>
          <w:sz w:val="18"/>
        </w:rPr>
        <w:t>Figure X : Processus d’entreprise standardisés.</w:t>
      </w:r>
    </w:p>
    <w:p w14:paraId="787FCEA5" w14:textId="0FFF31AA" w:rsidR="00F2693B" w:rsidRDefault="00525844" w:rsidP="00525844">
      <w:pPr>
        <w:pStyle w:val="tbtitre2"/>
      </w:pPr>
      <w:bookmarkStart w:id="53" w:name="_Toc454884548"/>
      <w:r>
        <w:lastRenderedPageBreak/>
        <w:t>Accès au service</w:t>
      </w:r>
      <w:bookmarkEnd w:id="53"/>
    </w:p>
    <w:p w14:paraId="5A2794F0" w14:textId="61EF2734" w:rsidR="00F2693B" w:rsidRDefault="00525844" w:rsidP="00F2693B">
      <w:pPr>
        <w:pStyle w:val="tbnormal"/>
        <w:spacing w:before="120" w:after="120"/>
      </w:pPr>
      <w:r>
        <w:t>Acquérir un progiciel de gestion intégré nécessite une décision. Comment est-ce qu’on accède au service ? Cela dépend de plusieurs facteurs. Celui qui semble être le plus souvent discriminant étant le facteur financier.</w:t>
      </w:r>
    </w:p>
    <w:p w14:paraId="2A8863CD" w14:textId="63225B47" w:rsidR="00F2693B" w:rsidRDefault="00525844" w:rsidP="00525844">
      <w:pPr>
        <w:pStyle w:val="tbnormal"/>
        <w:spacing w:before="120" w:after="120"/>
      </w:pPr>
      <w:r>
        <w:t>Les éditeurs proposent de donner accès à leur solution au travers plusieurs biais. Soit l’acquéreur prend la décision de s’approprier la solution et doit par conséquent disposer d’une infrastructure privée pour l’héberger. Soit elle n’a pas l’infrastructure nécessaire mais veut tout de même être propriétaire de sa solution. Ou finalement, l’acquéreur peut décider de louer la solution et d’y accéder par Internet sur la base d’un contrat de service.</w:t>
      </w:r>
    </w:p>
    <w:p w14:paraId="4D696B31" w14:textId="77777777" w:rsidR="00F2693B" w:rsidRDefault="00F2693B" w:rsidP="000D0216">
      <w:pPr>
        <w:pStyle w:val="tbtitre3"/>
      </w:pPr>
      <w:bookmarkStart w:id="54" w:name="_Toc454297759"/>
      <w:bookmarkStart w:id="55" w:name="_Toc454884549"/>
      <w:r>
        <w:t>On-</w:t>
      </w:r>
      <w:proofErr w:type="spellStart"/>
      <w:r>
        <w:t>premises</w:t>
      </w:r>
      <w:bookmarkEnd w:id="54"/>
      <w:bookmarkEnd w:id="55"/>
      <w:proofErr w:type="spellEnd"/>
    </w:p>
    <w:p w14:paraId="604207B9" w14:textId="7C6FE243" w:rsidR="00F2693B" w:rsidRDefault="00F2693B" w:rsidP="00F2693B">
      <w:pPr>
        <w:pStyle w:val="tbnormal"/>
        <w:spacing w:before="120" w:after="120"/>
      </w:pPr>
      <w:r>
        <w:t xml:space="preserve">L’entreprise achète la licence et devient donc seul propriétaire du progiciel et d’un numéro de série bien distinct. Elle l’installe dans son propre environnement informatique et assure par ses propres moyens son exploitation et </w:t>
      </w:r>
      <w:r w:rsidR="00F928A5">
        <w:t xml:space="preserve">sa maintenance </w:t>
      </w:r>
      <w:r w:rsidR="00F928A5">
        <w:fldChar w:fldCharType="begin" w:fldLock="1"/>
      </w:r>
      <w:r w:rsidR="00C94970">
        <w:instrText>ADDIN CSL_CITATION { "citationItems" : [ { "id" : "ITEM-1", "itemData" : { "author" : [ { "dropping-particle" : "", "family" : "Galeuchet", "given" : "St\u00e8ve", "non-dropping-particle" : "", "parse-names" : false, "suffix" : "" }, { "dropping-particle" : "", "family" : "Jeanneret", "given" : "Lo\u00efc", "non-dropping-particle" : "", "parse-names" : false, "suffix" : "" }, { "dropping-particle" : "", "family" : "HES-SO", "given" : "Haute Ecole de Gestion Arc", "non-dropping-particle" : "", "parse-names" : false, "suffix" : "" } ], "id" : "ITEM-1", "issued" : { "date-parts" : [ [ "2014" ] ] }, "page" : "51", "title" : "D\u00e9couverte des ERP", "type" : "article-journal" }, "uris" : [ "http://www.mendeley.com/documents/?uuid=978fed81-85c5-4aa2-9885-76d8efe77c7e" ] } ], "mendeley" : { "formattedCitation" : "(Galeuchet et al., 2014)", "plainTextFormattedCitation" : "(Galeuchet et al., 2014)", "previouslyFormattedCitation" : "(Galeuchet et al., 2014)" }, "properties" : { "noteIndex" : 0 }, "schema" : "https://github.com/citation-style-language/schema/raw/master/csl-citation.json" }</w:instrText>
      </w:r>
      <w:r w:rsidR="00F928A5">
        <w:fldChar w:fldCharType="separate"/>
      </w:r>
      <w:r w:rsidR="00622E60" w:rsidRPr="00622E60">
        <w:rPr>
          <w:noProof/>
        </w:rPr>
        <w:t>(Galeuchet et al., 2014)</w:t>
      </w:r>
      <w:r w:rsidR="00F928A5">
        <w:fldChar w:fldCharType="end"/>
      </w:r>
      <w:r>
        <w:t>.</w:t>
      </w:r>
    </w:p>
    <w:p w14:paraId="602F24A3" w14:textId="77777777" w:rsidR="00F2693B" w:rsidRDefault="00F2693B" w:rsidP="000D0216">
      <w:pPr>
        <w:pStyle w:val="tbtitre3"/>
      </w:pPr>
      <w:bookmarkStart w:id="56" w:name="_Toc454297760"/>
      <w:bookmarkStart w:id="57" w:name="_Toc454884550"/>
      <w:r>
        <w:t>Application Service Provider</w:t>
      </w:r>
      <w:bookmarkEnd w:id="56"/>
      <w:bookmarkEnd w:id="57"/>
    </w:p>
    <w:p w14:paraId="332A66AD" w14:textId="1490F3B5" w:rsidR="00F2693B" w:rsidRDefault="00F2693B" w:rsidP="00F2693B">
      <w:pPr>
        <w:pStyle w:val="tbnormal"/>
        <w:spacing w:before="120" w:after="120"/>
      </w:pPr>
      <w:r>
        <w:t xml:space="preserve">L’entreprise est propriétaire du progiciel mais elle sous-traite son installation, son exploitation et sa maintenance à une entreprise de </w:t>
      </w:r>
      <w:r w:rsidR="00F928A5">
        <w:t xml:space="preserve">service tierce </w:t>
      </w:r>
      <w:r w:rsidR="00F928A5">
        <w:fldChar w:fldCharType="begin" w:fldLock="1"/>
      </w:r>
      <w:r w:rsidR="00C94970">
        <w:instrText>ADDIN CSL_CITATION { "citationItems" : [ { "id" : "ITEM-1", "itemData" : { "author" : [ { "dropping-particle" : "", "family" : "Galeuchet", "given" : "St\u00e8ve", "non-dropping-particle" : "", "parse-names" : false, "suffix" : "" }, { "dropping-particle" : "", "family" : "Jeanneret", "given" : "Lo\u00efc", "non-dropping-particle" : "", "parse-names" : false, "suffix" : "" }, { "dropping-particle" : "", "family" : "HES-SO", "given" : "Haute Ecole de Gestion Arc", "non-dropping-particle" : "", "parse-names" : false, "suffix" : "" } ], "id" : "ITEM-1", "issued" : { "date-parts" : [ [ "2014" ] ] }, "page" : "51", "title" : "D\u00e9couverte des ERP", "type" : "article-journal" }, "uris" : [ "http://www.mendeley.com/documents/?uuid=978fed81-85c5-4aa2-9885-76d8efe77c7e" ] } ], "mendeley" : { "formattedCitation" : "(Galeuchet et al., 2014)", "plainTextFormattedCitation" : "(Galeuchet et al., 2014)", "previouslyFormattedCitation" : "(Galeuchet et al., 2014)" }, "properties" : { "noteIndex" : 0 }, "schema" : "https://github.com/citation-style-language/schema/raw/master/csl-citation.json" }</w:instrText>
      </w:r>
      <w:r w:rsidR="00F928A5">
        <w:fldChar w:fldCharType="separate"/>
      </w:r>
      <w:r w:rsidR="00622E60" w:rsidRPr="00622E60">
        <w:rPr>
          <w:noProof/>
        </w:rPr>
        <w:t>(Galeuchet et al., 2014)</w:t>
      </w:r>
      <w:r w:rsidR="00F928A5">
        <w:fldChar w:fldCharType="end"/>
      </w:r>
      <w:r>
        <w:t>.</w:t>
      </w:r>
    </w:p>
    <w:p w14:paraId="5E5A95F4" w14:textId="77777777" w:rsidR="00F2693B" w:rsidRDefault="00F2693B" w:rsidP="000D0216">
      <w:pPr>
        <w:pStyle w:val="tbtitre3"/>
      </w:pPr>
      <w:bookmarkStart w:id="58" w:name="_Toc454297761"/>
      <w:bookmarkStart w:id="59" w:name="_Toc454884551"/>
      <w:r>
        <w:t xml:space="preserve">Software as </w:t>
      </w:r>
      <w:proofErr w:type="gramStart"/>
      <w:r>
        <w:t>a</w:t>
      </w:r>
      <w:proofErr w:type="gramEnd"/>
      <w:r>
        <w:t xml:space="preserve"> Service</w:t>
      </w:r>
      <w:bookmarkEnd w:id="58"/>
      <w:bookmarkEnd w:id="59"/>
    </w:p>
    <w:p w14:paraId="5437A4E1" w14:textId="65E42E31" w:rsidR="00F2693B" w:rsidRDefault="00F2693B" w:rsidP="00F2693B">
      <w:pPr>
        <w:pStyle w:val="tbnormal"/>
        <w:spacing w:before="120" w:after="120"/>
      </w:pPr>
      <w:r>
        <w:t>« L’entreprise n’est pas propriétaire du progiciel mais elle le loue, sur la base d’un contrat d’abonnement périodique, un</w:t>
      </w:r>
      <w:r w:rsidR="00F928A5">
        <w:t xml:space="preserve"> service auprès de l’éditeur » </w:t>
      </w:r>
      <w:r w:rsidR="00F928A5">
        <w:fldChar w:fldCharType="begin" w:fldLock="1"/>
      </w:r>
      <w:r w:rsidR="00C94970">
        <w:instrText>ADDIN CSL_CITATION { "citationItems" : [ { "id" : "ITEM-1", "itemData" : { "author" : [ { "dropping-particle" : "", "family" : "Galeuchet", "given" : "St\u00e8ve", "non-dropping-particle" : "", "parse-names" : false, "suffix" : "" }, { "dropping-particle" : "", "family" : "Jeanneret", "given" : "Lo\u00efc", "non-dropping-particle" : "", "parse-names" : false, "suffix" : "" }, { "dropping-particle" : "", "family" : "HES-SO", "given" : "Haute Ecole de Gestion Arc", "non-dropping-particle" : "", "parse-names" : false, "suffix" : "" } ], "id" : "ITEM-1", "issued" : { "date-parts" : [ [ "2014" ] ] }, "page" : "51", "title" : "D\u00e9couverte des ERP", "type" : "article-journal" }, "uris" : [ "http://www.mendeley.com/documents/?uuid=978fed81-85c5-4aa2-9885-76d8efe77c7e" ] } ], "mendeley" : { "formattedCitation" : "(Galeuchet et al., 2014)", "plainTextFormattedCitation" : "(Galeuchet et al., 2014)", "previouslyFormattedCitation" : "(Galeuchet et al., 2014)" }, "properties" : { "noteIndex" : 0 }, "schema" : "https://github.com/citation-style-language/schema/raw/master/csl-citation.json" }</w:instrText>
      </w:r>
      <w:r w:rsidR="00F928A5">
        <w:fldChar w:fldCharType="separate"/>
      </w:r>
      <w:r w:rsidR="00622E60" w:rsidRPr="00622E60">
        <w:rPr>
          <w:noProof/>
        </w:rPr>
        <w:t>(Galeuchet et al., 2014)</w:t>
      </w:r>
      <w:r w:rsidR="00F928A5">
        <w:fldChar w:fldCharType="end"/>
      </w:r>
      <w:r>
        <w:t>.</w:t>
      </w:r>
    </w:p>
    <w:p w14:paraId="1E7CAE69" w14:textId="77777777" w:rsidR="008524D1" w:rsidRDefault="00F2693B" w:rsidP="00F2693B">
      <w:pPr>
        <w:pStyle w:val="tbnormal"/>
        <w:spacing w:before="120" w:after="120"/>
      </w:pPr>
      <w:r>
        <w:t>De cette manière, l’entreprise n’a pas besoin d’investir dans des infrastructures propriétaires et donc éviter les charges inhérentes à la maintenance d’une infrastructure privée.</w:t>
      </w:r>
      <w:r w:rsidR="006169DF">
        <w:t xml:space="preserve"> </w:t>
      </w:r>
      <w:r>
        <w:t>Pour l’éditeur, c’est aussi un gain en terme de productivité. La maintenance du socle applicatif est faite à un seul endroit sur les serveurs qui fournissent le service à l’ensemble des clients.</w:t>
      </w:r>
      <w:r w:rsidR="006169DF">
        <w:t xml:space="preserve"> Ce qui évite aussi le client de devoir maintenir la solution à jour.</w:t>
      </w:r>
    </w:p>
    <w:p w14:paraId="766E1861" w14:textId="303BC4B8" w:rsidR="000801AA" w:rsidRDefault="000801AA" w:rsidP="00F2693B">
      <w:pPr>
        <w:pStyle w:val="tbnormal"/>
        <w:spacing w:before="120" w:after="120"/>
      </w:pPr>
      <w:r>
        <w:br w:type="page"/>
      </w:r>
    </w:p>
    <w:p w14:paraId="26EECA77" w14:textId="77777777" w:rsidR="002A6CFB" w:rsidRDefault="002A6CFB" w:rsidP="002A6CFB">
      <w:pPr>
        <w:pStyle w:val="tbtitre1"/>
      </w:pPr>
      <w:bookmarkStart w:id="60" w:name="_Toc454297767"/>
      <w:bookmarkStart w:id="61" w:name="_Toc454884552"/>
      <w:r>
        <w:lastRenderedPageBreak/>
        <w:t>Comparatif des PGI pour PME</w:t>
      </w:r>
      <w:bookmarkEnd w:id="60"/>
      <w:bookmarkEnd w:id="61"/>
    </w:p>
    <w:p w14:paraId="3D8F2B7A" w14:textId="0F5A670F" w:rsidR="002A6CFB" w:rsidRDefault="000D0216" w:rsidP="000D0216">
      <w:pPr>
        <w:pStyle w:val="tbnormal"/>
      </w:pPr>
      <w:r>
        <w:t xml:space="preserve">Ce comparatif est récupéré d’une étude menée par </w:t>
      </w:r>
      <w:r w:rsidR="002A6CFB">
        <w:t>Odoo SA</w:t>
      </w:r>
      <w:r w:rsidR="007F629E">
        <w:t xml:space="preserve"> </w:t>
      </w:r>
      <w:r w:rsidR="007F629E">
        <w:fldChar w:fldCharType="begin" w:fldLock="1"/>
      </w:r>
      <w:r w:rsidR="0054536A">
        <w:instrText>ADDIN CSL_CITATION { "citationItems" : [ { "id" : "ITEM-1", "itemData" : { "author" : [ { "dropping-particle" : "", "family" : "Odoo S.A", "given" : "", "non-dropping-particle" : "", "parse-names" : false, "suffix" : "" } ], "id" : "ITEM-1", "issued" : { "date-parts" : [ [ "2016" ] ] }, "page" : "16", "title" : "Comparatif des ERPs pour PME: Microsoft Dynamics, Sage &amp; Odoo", "type" : "article-journal" }, "uris" : [ "http://www.mendeley.com/documents/?uuid=e9f5bd6c-1dd7-4c4d-97b9-eff734a9c109" ] } ], "mendeley" : { "formattedCitation" : "(Odoo S.A, 2016)", "plainTextFormattedCitation" : "(Odoo S.A, 2016)", "previouslyFormattedCitation" : "(Odoo S.A, 2016)" }, "properties" : { "noteIndex" : 0 }, "schema" : "https://github.com/citation-style-language/schema/raw/master/csl-citation.json" }</w:instrText>
      </w:r>
      <w:r w:rsidR="007F629E">
        <w:fldChar w:fldCharType="separate"/>
      </w:r>
      <w:r w:rsidR="007F629E" w:rsidRPr="007F629E">
        <w:rPr>
          <w:noProof/>
        </w:rPr>
        <w:t>(Odoo S.A, 2016)</w:t>
      </w:r>
      <w:r w:rsidR="007F629E">
        <w:fldChar w:fldCharType="end"/>
      </w:r>
      <w:r>
        <w:t>. Il compare trois solutions axées petites et moyennes entreprises. Les solutions étudiées sont : Odoo Online, Microsoft Dynamics NAV et Sage 100 Entreprise i7.</w:t>
      </w:r>
    </w:p>
    <w:p w14:paraId="30DDE411" w14:textId="35C5E8D2" w:rsidR="000D0216" w:rsidRDefault="000D0216" w:rsidP="000D0216">
      <w:pPr>
        <w:pStyle w:val="tbnormal"/>
      </w:pPr>
      <w:r>
        <w:t>Le comparatif commence par une introduction au positionnement des solutions sur deux axes. En ordonné, la couverture fonctionnelle et en abscisse la capacité d’intuitivité. Le résultat est qu’Odoo se positionne sur un marché où l’offre n’est pas conséquente :</w:t>
      </w:r>
    </w:p>
    <w:p w14:paraId="323CCC11" w14:textId="77777777" w:rsidR="002A6CFB" w:rsidRDefault="002A6CFB" w:rsidP="002A6CFB">
      <w:pPr>
        <w:pStyle w:val="tbnormal"/>
        <w:jc w:val="center"/>
      </w:pPr>
      <w:r>
        <w:rPr>
          <w:noProof/>
          <w:lang w:val="fr-FR" w:eastAsia="fr-FR"/>
        </w:rPr>
        <w:drawing>
          <wp:inline distT="0" distB="0" distL="0" distR="0" wp14:anchorId="0373E0A5" wp14:editId="0F7DC28E">
            <wp:extent cx="2880000" cy="2184423"/>
            <wp:effectExtent l="0" t="0" r="0" b="0"/>
            <wp:docPr id="24" name="Imag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Capture d’écran 2016-05-24 à 09.40.29.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2880000" cy="2184423"/>
                    </a:xfrm>
                    <a:prstGeom prst="rect">
                      <a:avLst/>
                    </a:prstGeom>
                  </pic:spPr>
                </pic:pic>
              </a:graphicData>
            </a:graphic>
          </wp:inline>
        </w:drawing>
      </w:r>
    </w:p>
    <w:p w14:paraId="616D78B9" w14:textId="6E45A988" w:rsidR="002A6CFB" w:rsidRPr="00DE333B" w:rsidRDefault="002A6CFB" w:rsidP="002A6CFB">
      <w:pPr>
        <w:pStyle w:val="tbnormal"/>
        <w:spacing w:after="180"/>
        <w:jc w:val="right"/>
        <w:rPr>
          <w:b/>
          <w:color w:val="404040" w:themeColor="text1" w:themeTint="BF"/>
          <w:sz w:val="18"/>
        </w:rPr>
      </w:pPr>
      <w:r w:rsidRPr="00DE333B">
        <w:rPr>
          <w:b/>
          <w:color w:val="404040" w:themeColor="text1" w:themeTint="BF"/>
          <w:sz w:val="18"/>
        </w:rPr>
        <w:t xml:space="preserve">Figure X : </w:t>
      </w:r>
      <w:r w:rsidR="002D76C9">
        <w:rPr>
          <w:b/>
          <w:color w:val="404040" w:themeColor="text1" w:themeTint="BF"/>
          <w:sz w:val="18"/>
        </w:rPr>
        <w:t>Analyse positionnement des PGI</w:t>
      </w:r>
      <w:r w:rsidR="002D76C9">
        <w:rPr>
          <w:rStyle w:val="Appelnotedebasdep"/>
          <w:b/>
          <w:color w:val="404040" w:themeColor="text1" w:themeTint="BF"/>
          <w:sz w:val="18"/>
        </w:rPr>
        <w:footnoteReference w:id="16"/>
      </w:r>
      <w:r w:rsidR="002D76C9">
        <w:rPr>
          <w:b/>
          <w:color w:val="404040" w:themeColor="text1" w:themeTint="BF"/>
          <w:sz w:val="18"/>
        </w:rPr>
        <w:t>.</w:t>
      </w:r>
    </w:p>
    <w:p w14:paraId="04819D21" w14:textId="1D9ECD3F" w:rsidR="000D0216" w:rsidRDefault="000D0216" w:rsidP="002A6CFB">
      <w:pPr>
        <w:pStyle w:val="tbnormal"/>
      </w:pPr>
      <w:r>
        <w:t>Sui</w:t>
      </w:r>
      <w:r w:rsidR="007F629E">
        <w:t>te à cela, le détail des fonctionnalités est étudié.</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7F629E" w14:paraId="0C34ADC3" w14:textId="77777777" w:rsidTr="00E738BD">
        <w:trPr>
          <w:trHeight w:hRule="exact" w:val="113"/>
        </w:trPr>
        <w:tc>
          <w:tcPr>
            <w:tcW w:w="597" w:type="dxa"/>
            <w:tcBorders>
              <w:bottom w:val="single" w:sz="2" w:space="0" w:color="D0CECE" w:themeColor="background2" w:themeShade="E6"/>
            </w:tcBorders>
            <w:shd w:val="clear" w:color="auto" w:fill="auto"/>
            <w:vAlign w:val="center"/>
          </w:tcPr>
          <w:p w14:paraId="745A6E2D" w14:textId="77777777" w:rsidR="007F629E" w:rsidRPr="00025F11" w:rsidRDefault="007F629E" w:rsidP="00E738BD">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4C419D19" w14:textId="77777777" w:rsidR="007F629E" w:rsidRPr="00025F11" w:rsidRDefault="007F629E" w:rsidP="00E738BD">
            <w:pPr>
              <w:pStyle w:val="tbnormal"/>
              <w:jc w:val="left"/>
              <w:rPr>
                <w:b/>
                <w:sz w:val="2"/>
                <w:szCs w:val="2"/>
              </w:rPr>
            </w:pPr>
          </w:p>
        </w:tc>
      </w:tr>
      <w:tr w:rsidR="007F629E" w14:paraId="2F3760AC" w14:textId="77777777" w:rsidTr="00E738BD">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5BFAD7F9" w14:textId="77777777" w:rsidR="007F629E" w:rsidRPr="000353ED" w:rsidRDefault="007F629E" w:rsidP="00E738BD">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413C45E5" w14:textId="3D8A4FDB" w:rsidR="007F629E" w:rsidRPr="00C676D4" w:rsidRDefault="007F629E" w:rsidP="00E738BD">
            <w:pPr>
              <w:pStyle w:val="tbnormal"/>
              <w:rPr>
                <w:sz w:val="21"/>
              </w:rPr>
            </w:pPr>
            <w:r>
              <w:rPr>
                <w:b/>
                <w:sz w:val="21"/>
              </w:rPr>
              <w:t>Information de lecture :</w:t>
            </w:r>
          </w:p>
          <w:p w14:paraId="4052453F" w14:textId="41EFA845" w:rsidR="007F629E" w:rsidRPr="001D2AFE" w:rsidRDefault="007F629E" w:rsidP="00E738BD">
            <w:pPr>
              <w:pStyle w:val="tbnormal"/>
              <w:rPr>
                <w:sz w:val="21"/>
              </w:rPr>
            </w:pPr>
          </w:p>
        </w:tc>
      </w:tr>
      <w:tr w:rsidR="007F629E" w14:paraId="2DE603B1" w14:textId="77777777" w:rsidTr="00E738BD">
        <w:trPr>
          <w:trHeight w:hRule="exact" w:val="90"/>
        </w:trPr>
        <w:tc>
          <w:tcPr>
            <w:tcW w:w="597" w:type="dxa"/>
            <w:tcBorders>
              <w:top w:val="single" w:sz="2" w:space="0" w:color="D0CECE" w:themeColor="background2" w:themeShade="E6"/>
            </w:tcBorders>
            <w:shd w:val="clear" w:color="auto" w:fill="auto"/>
            <w:vAlign w:val="center"/>
          </w:tcPr>
          <w:p w14:paraId="7A8477B4" w14:textId="77777777" w:rsidR="007F629E" w:rsidRPr="00025F11" w:rsidRDefault="007F629E" w:rsidP="00E738BD">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46F130B2" w14:textId="77777777" w:rsidR="007F629E" w:rsidRPr="00025F11" w:rsidRDefault="007F629E" w:rsidP="00E738BD">
            <w:pPr>
              <w:pStyle w:val="tbnormal"/>
              <w:jc w:val="left"/>
              <w:rPr>
                <w:b/>
                <w:sz w:val="2"/>
                <w:szCs w:val="2"/>
              </w:rPr>
            </w:pPr>
          </w:p>
        </w:tc>
      </w:tr>
    </w:tbl>
    <w:p w14:paraId="2BD9314D" w14:textId="46451A55" w:rsidR="002A6CFB" w:rsidRDefault="002A6CFB" w:rsidP="002A6CFB">
      <w:pPr>
        <w:pStyle w:val="tbtitre2"/>
      </w:pPr>
      <w:bookmarkStart w:id="62" w:name="_Toc454884553"/>
      <w:r>
        <w:t>Fonctionnalités</w:t>
      </w:r>
      <w:bookmarkEnd w:id="62"/>
    </w:p>
    <w:p w14:paraId="0390C80A" w14:textId="77777777" w:rsidR="00B87B90" w:rsidRDefault="0067475F" w:rsidP="0067475F">
      <w:pPr>
        <w:pStyle w:val="tbnormal"/>
      </w:pPr>
      <w:r>
        <w:t>Dans les matrices ci-dessous, les solutions sont</w:t>
      </w:r>
      <w:r w:rsidR="00B87B90">
        <w:t> :</w:t>
      </w:r>
    </w:p>
    <w:p w14:paraId="73649235" w14:textId="77777777" w:rsidR="00B87B90" w:rsidRDefault="0067475F" w:rsidP="00AB054A">
      <w:pPr>
        <w:pStyle w:val="tbnormal"/>
        <w:numPr>
          <w:ilvl w:val="0"/>
          <w:numId w:val="31"/>
        </w:numPr>
      </w:pPr>
      <w:r>
        <w:t>Microsoft</w:t>
      </w:r>
      <w:r w:rsidR="00B87B90">
        <w:t xml:space="preserve"> labélisée par PGI1</w:t>
      </w:r>
    </w:p>
    <w:p w14:paraId="6B73416B" w14:textId="347EBA7B" w:rsidR="00B87B90" w:rsidRDefault="0067475F" w:rsidP="00AB054A">
      <w:pPr>
        <w:pStyle w:val="tbnormal"/>
        <w:numPr>
          <w:ilvl w:val="0"/>
          <w:numId w:val="31"/>
        </w:numPr>
      </w:pPr>
      <w:r>
        <w:t>Sage</w:t>
      </w:r>
      <w:r w:rsidR="00B87B90">
        <w:t xml:space="preserve"> labélisée par PGI2</w:t>
      </w:r>
    </w:p>
    <w:p w14:paraId="0C83CE35" w14:textId="2855B77E" w:rsidR="0067475F" w:rsidRDefault="0067475F" w:rsidP="00AB054A">
      <w:pPr>
        <w:pStyle w:val="tbnormal"/>
        <w:numPr>
          <w:ilvl w:val="0"/>
          <w:numId w:val="31"/>
        </w:numPr>
      </w:pPr>
      <w:r>
        <w:t xml:space="preserve">Odoo </w:t>
      </w:r>
      <w:r w:rsidR="00B87B90">
        <w:t>labélisée par PGI3</w:t>
      </w:r>
    </w:p>
    <w:p w14:paraId="22172E6B" w14:textId="79AAF4F9" w:rsidR="000801AA" w:rsidRDefault="0067475F" w:rsidP="0067475F">
      <w:pPr>
        <w:pStyle w:val="tbnormal"/>
      </w:pPr>
      <w:r>
        <w:t xml:space="preserve">Il est important de prendre en considération que toute l’analyse du comparatif n’est pas présentée car certains éléments ne </w:t>
      </w:r>
      <w:r w:rsidR="00600061">
        <w:t>concernent</w:t>
      </w:r>
      <w:r>
        <w:t xml:space="preserve"> pas les besoins de ce travail.</w:t>
      </w:r>
      <w:r w:rsidR="000801AA">
        <w:br w:type="page"/>
      </w:r>
    </w:p>
    <w:p w14:paraId="472EE77C" w14:textId="131C7AD8" w:rsidR="002A6CFB" w:rsidRDefault="006F022E" w:rsidP="002A6CFB">
      <w:pPr>
        <w:pStyle w:val="tbtitre3"/>
      </w:pPr>
      <w:bookmarkStart w:id="63" w:name="_Toc454884554"/>
      <w:r>
        <w:lastRenderedPageBreak/>
        <w:t>Vente</w:t>
      </w:r>
      <w:bookmarkEnd w:id="63"/>
    </w:p>
    <w:tbl>
      <w:tblPr>
        <w:tblStyle w:val="Grilledetableauclaire"/>
        <w:tblW w:w="5321" w:type="pct"/>
        <w:tblLook w:val="04A0" w:firstRow="1" w:lastRow="0" w:firstColumn="1" w:lastColumn="0" w:noHBand="0" w:noVBand="1"/>
      </w:tblPr>
      <w:tblGrid>
        <w:gridCol w:w="3402"/>
        <w:gridCol w:w="1477"/>
        <w:gridCol w:w="1477"/>
        <w:gridCol w:w="1477"/>
      </w:tblGrid>
      <w:tr w:rsidR="002A6CFB" w:rsidRPr="003A4596" w14:paraId="4E939059" w14:textId="77777777" w:rsidTr="004D5904">
        <w:trPr>
          <w:trHeight w:val="454"/>
        </w:trPr>
        <w:tc>
          <w:tcPr>
            <w:tcW w:w="3402" w:type="dxa"/>
            <w:shd w:val="clear" w:color="auto" w:fill="E7E6E6" w:themeFill="background2"/>
            <w:vAlign w:val="center"/>
          </w:tcPr>
          <w:p w14:paraId="6D735144" w14:textId="77777777" w:rsidR="002A6CFB" w:rsidRPr="00752AFD" w:rsidRDefault="002A6CFB" w:rsidP="004D5904">
            <w:pPr>
              <w:pStyle w:val="tbnormal"/>
              <w:jc w:val="left"/>
              <w:rPr>
                <w:b/>
              </w:rPr>
            </w:pPr>
          </w:p>
        </w:tc>
        <w:tc>
          <w:tcPr>
            <w:tcW w:w="1477" w:type="dxa"/>
            <w:shd w:val="clear" w:color="auto" w:fill="E7E6E6" w:themeFill="background2"/>
            <w:vAlign w:val="center"/>
          </w:tcPr>
          <w:p w14:paraId="7C019A01" w14:textId="77777777" w:rsidR="002A6CFB" w:rsidRPr="00752AFD" w:rsidRDefault="002A6CFB" w:rsidP="004D5904">
            <w:pPr>
              <w:pStyle w:val="tbnormal"/>
              <w:jc w:val="center"/>
              <w:rPr>
                <w:b/>
              </w:rPr>
            </w:pPr>
            <w:r>
              <w:rPr>
                <w:b/>
              </w:rPr>
              <w:t>PGI 1</w:t>
            </w:r>
          </w:p>
        </w:tc>
        <w:tc>
          <w:tcPr>
            <w:tcW w:w="1477" w:type="dxa"/>
            <w:shd w:val="clear" w:color="auto" w:fill="E7E6E6" w:themeFill="background2"/>
            <w:vAlign w:val="center"/>
          </w:tcPr>
          <w:p w14:paraId="647E25C0" w14:textId="77777777" w:rsidR="002A6CFB" w:rsidRPr="00752AFD" w:rsidRDefault="002A6CFB" w:rsidP="004D5904">
            <w:pPr>
              <w:pStyle w:val="tbnormal"/>
              <w:jc w:val="center"/>
              <w:rPr>
                <w:b/>
              </w:rPr>
            </w:pPr>
            <w:r>
              <w:rPr>
                <w:b/>
              </w:rPr>
              <w:t>PGI 2</w:t>
            </w:r>
          </w:p>
        </w:tc>
        <w:tc>
          <w:tcPr>
            <w:tcW w:w="1477" w:type="dxa"/>
            <w:shd w:val="clear" w:color="auto" w:fill="E7E6E6" w:themeFill="background2"/>
            <w:vAlign w:val="center"/>
          </w:tcPr>
          <w:p w14:paraId="567B2DA9" w14:textId="77777777" w:rsidR="002A6CFB" w:rsidRPr="00752AFD" w:rsidRDefault="002A6CFB" w:rsidP="004D5904">
            <w:pPr>
              <w:pStyle w:val="tbnormal"/>
              <w:jc w:val="center"/>
              <w:rPr>
                <w:b/>
              </w:rPr>
            </w:pPr>
            <w:r>
              <w:rPr>
                <w:b/>
              </w:rPr>
              <w:t>PGI 3</w:t>
            </w:r>
          </w:p>
        </w:tc>
      </w:tr>
      <w:tr w:rsidR="002A6CFB" w:rsidRPr="003A4596" w14:paraId="6BA91538" w14:textId="77777777" w:rsidTr="004D5904">
        <w:trPr>
          <w:trHeight w:val="454"/>
        </w:trPr>
        <w:tc>
          <w:tcPr>
            <w:tcW w:w="7833" w:type="dxa"/>
            <w:gridSpan w:val="4"/>
            <w:shd w:val="clear" w:color="auto" w:fill="D0CECE" w:themeFill="background2" w:themeFillShade="E6"/>
            <w:vAlign w:val="center"/>
          </w:tcPr>
          <w:p w14:paraId="0E158C03" w14:textId="77777777" w:rsidR="002A6CFB" w:rsidRPr="00752AFD" w:rsidRDefault="002A6CFB" w:rsidP="004D5904">
            <w:pPr>
              <w:pStyle w:val="tbnormal"/>
              <w:jc w:val="left"/>
              <w:rPr>
                <w:b/>
              </w:rPr>
            </w:pPr>
            <w:r>
              <w:rPr>
                <w:b/>
              </w:rPr>
              <w:t>Vente B2B</w:t>
            </w:r>
          </w:p>
        </w:tc>
      </w:tr>
      <w:tr w:rsidR="002A6CFB" w:rsidRPr="003A4596" w14:paraId="25073527" w14:textId="77777777" w:rsidTr="004D5904">
        <w:trPr>
          <w:trHeight w:val="454"/>
        </w:trPr>
        <w:tc>
          <w:tcPr>
            <w:tcW w:w="3402" w:type="dxa"/>
            <w:vAlign w:val="center"/>
          </w:tcPr>
          <w:p w14:paraId="50A00625" w14:textId="77777777" w:rsidR="002A6CFB" w:rsidRDefault="002A6CFB" w:rsidP="004D5904">
            <w:pPr>
              <w:pStyle w:val="tbnormal"/>
              <w:jc w:val="left"/>
            </w:pPr>
            <w:r>
              <w:t>Processus devis à commande</w:t>
            </w:r>
          </w:p>
        </w:tc>
        <w:tc>
          <w:tcPr>
            <w:tcW w:w="1477" w:type="dxa"/>
            <w:vAlign w:val="center"/>
          </w:tcPr>
          <w:p w14:paraId="26189C93" w14:textId="77777777" w:rsidR="002A6CFB" w:rsidRDefault="002A6CFB" w:rsidP="004D5904">
            <w:pPr>
              <w:pStyle w:val="tbnormal"/>
              <w:jc w:val="center"/>
            </w:pPr>
            <w:r>
              <w:t>Oui</w:t>
            </w:r>
          </w:p>
        </w:tc>
        <w:tc>
          <w:tcPr>
            <w:tcW w:w="1477" w:type="dxa"/>
            <w:vAlign w:val="center"/>
          </w:tcPr>
          <w:p w14:paraId="193B72CB" w14:textId="77777777" w:rsidR="002A6CFB" w:rsidRDefault="002A6CFB" w:rsidP="004D5904">
            <w:pPr>
              <w:pStyle w:val="tbnormal"/>
              <w:jc w:val="center"/>
            </w:pPr>
            <w:r>
              <w:t>Oui</w:t>
            </w:r>
          </w:p>
        </w:tc>
        <w:tc>
          <w:tcPr>
            <w:tcW w:w="1477" w:type="dxa"/>
            <w:vAlign w:val="center"/>
          </w:tcPr>
          <w:p w14:paraId="18AFA2DA" w14:textId="77777777" w:rsidR="002A6CFB" w:rsidRDefault="002A6CFB" w:rsidP="004D5904">
            <w:pPr>
              <w:pStyle w:val="tbnormal"/>
              <w:jc w:val="center"/>
            </w:pPr>
            <w:r>
              <w:t>Oui</w:t>
            </w:r>
          </w:p>
        </w:tc>
      </w:tr>
      <w:tr w:rsidR="002A6CFB" w:rsidRPr="003A4596" w14:paraId="22BD9710" w14:textId="77777777" w:rsidTr="004D5904">
        <w:trPr>
          <w:trHeight w:val="454"/>
        </w:trPr>
        <w:tc>
          <w:tcPr>
            <w:tcW w:w="7833" w:type="dxa"/>
            <w:gridSpan w:val="4"/>
            <w:shd w:val="clear" w:color="auto" w:fill="D0CECE" w:themeFill="background2" w:themeFillShade="E6"/>
            <w:vAlign w:val="center"/>
          </w:tcPr>
          <w:p w14:paraId="208ED63D" w14:textId="77777777" w:rsidR="002A6CFB" w:rsidRPr="003A05DE" w:rsidRDefault="002A6CFB" w:rsidP="004D5904">
            <w:pPr>
              <w:pStyle w:val="tbnormal"/>
              <w:jc w:val="left"/>
              <w:rPr>
                <w:b/>
              </w:rPr>
            </w:pPr>
            <w:r w:rsidRPr="003A05DE">
              <w:rPr>
                <w:b/>
              </w:rPr>
              <w:t>Ventes en magasin</w:t>
            </w:r>
          </w:p>
        </w:tc>
      </w:tr>
      <w:tr w:rsidR="002A6CFB" w:rsidRPr="003A4596" w14:paraId="38242821" w14:textId="77777777" w:rsidTr="004D5904">
        <w:trPr>
          <w:trHeight w:val="454"/>
        </w:trPr>
        <w:tc>
          <w:tcPr>
            <w:tcW w:w="3402" w:type="dxa"/>
            <w:vAlign w:val="center"/>
          </w:tcPr>
          <w:p w14:paraId="5E58FD6E" w14:textId="77777777" w:rsidR="002A6CFB" w:rsidRDefault="002A6CFB" w:rsidP="004D5904">
            <w:pPr>
              <w:pStyle w:val="tbnormal"/>
              <w:jc w:val="left"/>
            </w:pPr>
            <w:r>
              <w:t>Point de vente</w:t>
            </w:r>
          </w:p>
        </w:tc>
        <w:tc>
          <w:tcPr>
            <w:tcW w:w="1477" w:type="dxa"/>
            <w:vAlign w:val="center"/>
          </w:tcPr>
          <w:p w14:paraId="16FF3CC8" w14:textId="77777777" w:rsidR="002A6CFB" w:rsidRDefault="002A6CFB" w:rsidP="004D5904">
            <w:pPr>
              <w:pStyle w:val="tbnormal"/>
              <w:jc w:val="center"/>
            </w:pPr>
            <w:r>
              <w:t>Non</w:t>
            </w:r>
          </w:p>
        </w:tc>
        <w:tc>
          <w:tcPr>
            <w:tcW w:w="1477" w:type="dxa"/>
            <w:vAlign w:val="center"/>
          </w:tcPr>
          <w:p w14:paraId="58CB73A3" w14:textId="77777777" w:rsidR="002A6CFB" w:rsidRDefault="002A6CFB" w:rsidP="004D5904">
            <w:pPr>
              <w:pStyle w:val="tbnormal"/>
              <w:jc w:val="center"/>
            </w:pPr>
            <w:r>
              <w:t>Oui</w:t>
            </w:r>
          </w:p>
        </w:tc>
        <w:tc>
          <w:tcPr>
            <w:tcW w:w="1477" w:type="dxa"/>
            <w:vAlign w:val="center"/>
          </w:tcPr>
          <w:p w14:paraId="102009C9" w14:textId="77777777" w:rsidR="002A6CFB" w:rsidRDefault="002A6CFB" w:rsidP="004D5904">
            <w:pPr>
              <w:pStyle w:val="tbnormal"/>
              <w:jc w:val="center"/>
            </w:pPr>
            <w:r>
              <w:t>Oui</w:t>
            </w:r>
          </w:p>
        </w:tc>
      </w:tr>
      <w:tr w:rsidR="002A6CFB" w:rsidRPr="003A4596" w14:paraId="33549651" w14:textId="77777777" w:rsidTr="004D5904">
        <w:trPr>
          <w:trHeight w:val="454"/>
        </w:trPr>
        <w:tc>
          <w:tcPr>
            <w:tcW w:w="7833" w:type="dxa"/>
            <w:gridSpan w:val="4"/>
            <w:shd w:val="clear" w:color="auto" w:fill="D0CECE" w:themeFill="background2" w:themeFillShade="E6"/>
            <w:vAlign w:val="center"/>
          </w:tcPr>
          <w:p w14:paraId="5E245819" w14:textId="77777777" w:rsidR="002A6CFB" w:rsidRPr="003A05DE" w:rsidRDefault="002A6CFB" w:rsidP="004D5904">
            <w:pPr>
              <w:pStyle w:val="tbnormal"/>
              <w:jc w:val="left"/>
              <w:rPr>
                <w:b/>
              </w:rPr>
            </w:pPr>
            <w:r w:rsidRPr="003A05DE">
              <w:rPr>
                <w:b/>
              </w:rPr>
              <w:t>Ventes en ligne</w:t>
            </w:r>
          </w:p>
        </w:tc>
      </w:tr>
      <w:tr w:rsidR="002A6CFB" w:rsidRPr="003A4596" w14:paraId="463E40C1" w14:textId="77777777" w:rsidTr="004D5904">
        <w:trPr>
          <w:trHeight w:val="454"/>
        </w:trPr>
        <w:tc>
          <w:tcPr>
            <w:tcW w:w="3402" w:type="dxa"/>
            <w:vAlign w:val="center"/>
          </w:tcPr>
          <w:p w14:paraId="4F177618" w14:textId="77777777" w:rsidR="002A6CFB" w:rsidRDefault="002A6CFB" w:rsidP="004D5904">
            <w:pPr>
              <w:pStyle w:val="tbnormal"/>
              <w:jc w:val="left"/>
            </w:pPr>
            <w:proofErr w:type="spellStart"/>
            <w:r>
              <w:t>eCommerce</w:t>
            </w:r>
            <w:proofErr w:type="spellEnd"/>
          </w:p>
        </w:tc>
        <w:tc>
          <w:tcPr>
            <w:tcW w:w="1477" w:type="dxa"/>
            <w:vAlign w:val="center"/>
          </w:tcPr>
          <w:p w14:paraId="521A5A4C" w14:textId="77777777" w:rsidR="002A6CFB" w:rsidRDefault="002A6CFB" w:rsidP="004D5904">
            <w:pPr>
              <w:pStyle w:val="tbnormal"/>
              <w:jc w:val="center"/>
            </w:pPr>
            <w:r>
              <w:t>Non</w:t>
            </w:r>
          </w:p>
        </w:tc>
        <w:tc>
          <w:tcPr>
            <w:tcW w:w="1477" w:type="dxa"/>
            <w:vAlign w:val="center"/>
          </w:tcPr>
          <w:p w14:paraId="5806FECF" w14:textId="77777777" w:rsidR="002A6CFB" w:rsidRDefault="002A6CFB" w:rsidP="004D5904">
            <w:pPr>
              <w:pStyle w:val="tbnormal"/>
              <w:jc w:val="center"/>
            </w:pPr>
            <w:r>
              <w:t>Non</w:t>
            </w:r>
          </w:p>
        </w:tc>
        <w:tc>
          <w:tcPr>
            <w:tcW w:w="1477" w:type="dxa"/>
            <w:vAlign w:val="center"/>
          </w:tcPr>
          <w:p w14:paraId="1F6A25F1" w14:textId="77777777" w:rsidR="002A6CFB" w:rsidRDefault="002A6CFB" w:rsidP="004D5904">
            <w:pPr>
              <w:pStyle w:val="tbnormal"/>
              <w:jc w:val="center"/>
            </w:pPr>
            <w:r>
              <w:t>Oui</w:t>
            </w:r>
          </w:p>
        </w:tc>
      </w:tr>
      <w:tr w:rsidR="002A6CFB" w:rsidRPr="003A4596" w14:paraId="0701873C" w14:textId="77777777" w:rsidTr="004D5904">
        <w:trPr>
          <w:trHeight w:val="454"/>
        </w:trPr>
        <w:tc>
          <w:tcPr>
            <w:tcW w:w="7833" w:type="dxa"/>
            <w:gridSpan w:val="4"/>
            <w:shd w:val="clear" w:color="auto" w:fill="D0CECE" w:themeFill="background2" w:themeFillShade="E6"/>
            <w:vAlign w:val="center"/>
          </w:tcPr>
          <w:p w14:paraId="5D46FA69" w14:textId="77777777" w:rsidR="002A6CFB" w:rsidRPr="003A05DE" w:rsidRDefault="002A6CFB" w:rsidP="004D5904">
            <w:pPr>
              <w:pStyle w:val="tbnormal"/>
              <w:jc w:val="left"/>
              <w:rPr>
                <w:b/>
              </w:rPr>
            </w:pPr>
            <w:r w:rsidRPr="003A05DE">
              <w:rPr>
                <w:b/>
              </w:rPr>
              <w:t>Produits – Fonctions avancées</w:t>
            </w:r>
          </w:p>
        </w:tc>
      </w:tr>
      <w:tr w:rsidR="002A6CFB" w:rsidRPr="003A4596" w14:paraId="79E150D3" w14:textId="77777777" w:rsidTr="004D5904">
        <w:trPr>
          <w:trHeight w:val="454"/>
        </w:trPr>
        <w:tc>
          <w:tcPr>
            <w:tcW w:w="3402" w:type="dxa"/>
            <w:vAlign w:val="center"/>
          </w:tcPr>
          <w:p w14:paraId="60ADAA4A" w14:textId="77777777" w:rsidR="002A6CFB" w:rsidRDefault="002A6CFB" w:rsidP="004D5904">
            <w:pPr>
              <w:pStyle w:val="tbnormal"/>
              <w:jc w:val="left"/>
            </w:pPr>
            <w:r>
              <w:t>Variantes Multi-Niveau</w:t>
            </w:r>
          </w:p>
        </w:tc>
        <w:tc>
          <w:tcPr>
            <w:tcW w:w="1477" w:type="dxa"/>
            <w:vAlign w:val="center"/>
          </w:tcPr>
          <w:p w14:paraId="016ABA25" w14:textId="77777777" w:rsidR="002A6CFB" w:rsidRDefault="002A6CFB" w:rsidP="004D5904">
            <w:pPr>
              <w:pStyle w:val="tbnormal"/>
              <w:jc w:val="center"/>
            </w:pPr>
            <w:r>
              <w:t>Oui</w:t>
            </w:r>
          </w:p>
        </w:tc>
        <w:tc>
          <w:tcPr>
            <w:tcW w:w="1477" w:type="dxa"/>
            <w:vAlign w:val="center"/>
          </w:tcPr>
          <w:p w14:paraId="7673C813" w14:textId="77777777" w:rsidR="002A6CFB" w:rsidRDefault="002A6CFB" w:rsidP="004D5904">
            <w:pPr>
              <w:pStyle w:val="tbnormal"/>
              <w:jc w:val="center"/>
            </w:pPr>
            <w:r>
              <w:t>Non</w:t>
            </w:r>
          </w:p>
        </w:tc>
        <w:tc>
          <w:tcPr>
            <w:tcW w:w="1477" w:type="dxa"/>
            <w:vAlign w:val="center"/>
          </w:tcPr>
          <w:p w14:paraId="52CF684E" w14:textId="77777777" w:rsidR="002A6CFB" w:rsidRDefault="002A6CFB" w:rsidP="004D5904">
            <w:pPr>
              <w:pStyle w:val="tbnormal"/>
              <w:jc w:val="center"/>
            </w:pPr>
            <w:r>
              <w:t>Oui</w:t>
            </w:r>
          </w:p>
        </w:tc>
      </w:tr>
      <w:tr w:rsidR="002A6CFB" w:rsidRPr="003A4596" w14:paraId="5BB36059" w14:textId="77777777" w:rsidTr="004D5904">
        <w:trPr>
          <w:trHeight w:val="454"/>
        </w:trPr>
        <w:tc>
          <w:tcPr>
            <w:tcW w:w="3402" w:type="dxa"/>
            <w:vAlign w:val="center"/>
          </w:tcPr>
          <w:p w14:paraId="53E69C59" w14:textId="77777777" w:rsidR="002A6CFB" w:rsidRDefault="002A6CFB" w:rsidP="004D5904">
            <w:pPr>
              <w:pStyle w:val="tbnormal"/>
              <w:jc w:val="left"/>
            </w:pPr>
            <w:r>
              <w:t>Configuration des produits</w:t>
            </w:r>
          </w:p>
        </w:tc>
        <w:tc>
          <w:tcPr>
            <w:tcW w:w="1477" w:type="dxa"/>
            <w:vAlign w:val="center"/>
          </w:tcPr>
          <w:p w14:paraId="5108D92C" w14:textId="77777777" w:rsidR="002A6CFB" w:rsidRDefault="002A6CFB" w:rsidP="004D5904">
            <w:pPr>
              <w:pStyle w:val="tbnormal"/>
              <w:jc w:val="center"/>
            </w:pPr>
            <w:r>
              <w:t>Oui</w:t>
            </w:r>
          </w:p>
        </w:tc>
        <w:tc>
          <w:tcPr>
            <w:tcW w:w="1477" w:type="dxa"/>
            <w:vAlign w:val="center"/>
          </w:tcPr>
          <w:p w14:paraId="5B805AD4" w14:textId="77777777" w:rsidR="002A6CFB" w:rsidRDefault="002A6CFB" w:rsidP="004D5904">
            <w:pPr>
              <w:pStyle w:val="tbnormal"/>
              <w:jc w:val="center"/>
            </w:pPr>
            <w:r>
              <w:t>Non</w:t>
            </w:r>
          </w:p>
        </w:tc>
        <w:tc>
          <w:tcPr>
            <w:tcW w:w="1477" w:type="dxa"/>
            <w:vAlign w:val="center"/>
          </w:tcPr>
          <w:p w14:paraId="66295BCB" w14:textId="77777777" w:rsidR="002A6CFB" w:rsidRDefault="002A6CFB" w:rsidP="004D5904">
            <w:pPr>
              <w:pStyle w:val="tbnormal"/>
              <w:jc w:val="center"/>
            </w:pPr>
            <w:r>
              <w:t>Oui</w:t>
            </w:r>
          </w:p>
        </w:tc>
      </w:tr>
      <w:tr w:rsidR="002A6CFB" w:rsidRPr="003A4596" w14:paraId="6F2A742F" w14:textId="77777777" w:rsidTr="004D5904">
        <w:trPr>
          <w:trHeight w:val="454"/>
        </w:trPr>
        <w:tc>
          <w:tcPr>
            <w:tcW w:w="3402" w:type="dxa"/>
            <w:vAlign w:val="center"/>
          </w:tcPr>
          <w:p w14:paraId="0B841BDD" w14:textId="77777777" w:rsidR="002A6CFB" w:rsidRDefault="002A6CFB" w:rsidP="004D5904">
            <w:pPr>
              <w:pStyle w:val="tbnormal"/>
              <w:jc w:val="left"/>
            </w:pPr>
            <w:r>
              <w:t>Kits</w:t>
            </w:r>
          </w:p>
        </w:tc>
        <w:tc>
          <w:tcPr>
            <w:tcW w:w="1477" w:type="dxa"/>
            <w:vAlign w:val="center"/>
          </w:tcPr>
          <w:p w14:paraId="662DA57B" w14:textId="77777777" w:rsidR="002A6CFB" w:rsidRDefault="002A6CFB" w:rsidP="004D5904">
            <w:pPr>
              <w:pStyle w:val="tbnormal"/>
              <w:jc w:val="center"/>
            </w:pPr>
            <w:r>
              <w:t>Oui</w:t>
            </w:r>
          </w:p>
        </w:tc>
        <w:tc>
          <w:tcPr>
            <w:tcW w:w="1477" w:type="dxa"/>
            <w:vAlign w:val="center"/>
          </w:tcPr>
          <w:p w14:paraId="0032425E" w14:textId="77777777" w:rsidR="002A6CFB" w:rsidRDefault="002A6CFB" w:rsidP="004D5904">
            <w:pPr>
              <w:pStyle w:val="tbnormal"/>
              <w:jc w:val="center"/>
            </w:pPr>
            <w:r>
              <w:t>Oui</w:t>
            </w:r>
          </w:p>
        </w:tc>
        <w:tc>
          <w:tcPr>
            <w:tcW w:w="1477" w:type="dxa"/>
            <w:vAlign w:val="center"/>
          </w:tcPr>
          <w:p w14:paraId="2328CC18" w14:textId="77777777" w:rsidR="002A6CFB" w:rsidRDefault="002A6CFB" w:rsidP="004D5904">
            <w:pPr>
              <w:pStyle w:val="tbnormal"/>
              <w:jc w:val="center"/>
            </w:pPr>
            <w:r>
              <w:t>Oui</w:t>
            </w:r>
          </w:p>
        </w:tc>
      </w:tr>
    </w:tbl>
    <w:p w14:paraId="4AB81188" w14:textId="41B1E239" w:rsidR="002A6CFB" w:rsidRDefault="006F022E" w:rsidP="002A6CFB">
      <w:pPr>
        <w:pStyle w:val="tbtitre3"/>
      </w:pPr>
      <w:bookmarkStart w:id="64" w:name="_Toc454884555"/>
      <w:r>
        <w:t>Stock</w:t>
      </w:r>
      <w:bookmarkEnd w:id="64"/>
    </w:p>
    <w:tbl>
      <w:tblPr>
        <w:tblStyle w:val="Grilledetableauclaire"/>
        <w:tblW w:w="5321" w:type="pct"/>
        <w:tblLook w:val="04A0" w:firstRow="1" w:lastRow="0" w:firstColumn="1" w:lastColumn="0" w:noHBand="0" w:noVBand="1"/>
      </w:tblPr>
      <w:tblGrid>
        <w:gridCol w:w="3402"/>
        <w:gridCol w:w="1477"/>
        <w:gridCol w:w="1477"/>
        <w:gridCol w:w="1477"/>
      </w:tblGrid>
      <w:tr w:rsidR="002A6CFB" w:rsidRPr="003A4596" w14:paraId="3C85CA9E" w14:textId="77777777" w:rsidTr="004D5904">
        <w:trPr>
          <w:trHeight w:val="454"/>
        </w:trPr>
        <w:tc>
          <w:tcPr>
            <w:tcW w:w="3402" w:type="dxa"/>
            <w:shd w:val="clear" w:color="auto" w:fill="E7E6E6" w:themeFill="background2"/>
            <w:vAlign w:val="center"/>
          </w:tcPr>
          <w:p w14:paraId="12855BF6" w14:textId="77777777" w:rsidR="002A6CFB" w:rsidRPr="00752AFD" w:rsidRDefault="002A6CFB" w:rsidP="004D5904">
            <w:pPr>
              <w:pStyle w:val="tbnormal"/>
              <w:jc w:val="left"/>
              <w:rPr>
                <w:b/>
              </w:rPr>
            </w:pPr>
          </w:p>
        </w:tc>
        <w:tc>
          <w:tcPr>
            <w:tcW w:w="1477" w:type="dxa"/>
            <w:shd w:val="clear" w:color="auto" w:fill="E7E6E6" w:themeFill="background2"/>
            <w:vAlign w:val="center"/>
          </w:tcPr>
          <w:p w14:paraId="21259FC5" w14:textId="77777777" w:rsidR="002A6CFB" w:rsidRPr="00752AFD" w:rsidRDefault="002A6CFB" w:rsidP="004D5904">
            <w:pPr>
              <w:pStyle w:val="tbnormal"/>
              <w:jc w:val="center"/>
              <w:rPr>
                <w:b/>
              </w:rPr>
            </w:pPr>
            <w:r>
              <w:rPr>
                <w:b/>
              </w:rPr>
              <w:t>PGI 1</w:t>
            </w:r>
          </w:p>
        </w:tc>
        <w:tc>
          <w:tcPr>
            <w:tcW w:w="1477" w:type="dxa"/>
            <w:shd w:val="clear" w:color="auto" w:fill="E7E6E6" w:themeFill="background2"/>
            <w:vAlign w:val="center"/>
          </w:tcPr>
          <w:p w14:paraId="3B6F1345" w14:textId="77777777" w:rsidR="002A6CFB" w:rsidRPr="00752AFD" w:rsidRDefault="002A6CFB" w:rsidP="004D5904">
            <w:pPr>
              <w:pStyle w:val="tbnormal"/>
              <w:jc w:val="center"/>
              <w:rPr>
                <w:b/>
              </w:rPr>
            </w:pPr>
            <w:r>
              <w:rPr>
                <w:b/>
              </w:rPr>
              <w:t>PGI 2</w:t>
            </w:r>
          </w:p>
        </w:tc>
        <w:tc>
          <w:tcPr>
            <w:tcW w:w="1477" w:type="dxa"/>
            <w:shd w:val="clear" w:color="auto" w:fill="E7E6E6" w:themeFill="background2"/>
            <w:vAlign w:val="center"/>
          </w:tcPr>
          <w:p w14:paraId="2F431B94" w14:textId="77777777" w:rsidR="002A6CFB" w:rsidRPr="00752AFD" w:rsidRDefault="002A6CFB" w:rsidP="004D5904">
            <w:pPr>
              <w:pStyle w:val="tbnormal"/>
              <w:jc w:val="center"/>
              <w:rPr>
                <w:b/>
              </w:rPr>
            </w:pPr>
            <w:r>
              <w:rPr>
                <w:b/>
              </w:rPr>
              <w:t>PGI 3</w:t>
            </w:r>
          </w:p>
        </w:tc>
      </w:tr>
      <w:tr w:rsidR="002A6CFB" w:rsidRPr="003A4596" w14:paraId="62FD4D11" w14:textId="77777777" w:rsidTr="004D5904">
        <w:trPr>
          <w:trHeight w:val="454"/>
        </w:trPr>
        <w:tc>
          <w:tcPr>
            <w:tcW w:w="7833" w:type="dxa"/>
            <w:gridSpan w:val="4"/>
            <w:shd w:val="clear" w:color="auto" w:fill="D0CECE" w:themeFill="background2" w:themeFillShade="E6"/>
            <w:vAlign w:val="center"/>
          </w:tcPr>
          <w:p w14:paraId="73BADEAB" w14:textId="77777777" w:rsidR="002A6CFB" w:rsidRPr="00752AFD" w:rsidRDefault="002A6CFB" w:rsidP="004D5904">
            <w:pPr>
              <w:pStyle w:val="tbnormal"/>
              <w:jc w:val="left"/>
              <w:rPr>
                <w:b/>
              </w:rPr>
            </w:pPr>
            <w:r>
              <w:rPr>
                <w:b/>
              </w:rPr>
              <w:t>Produits</w:t>
            </w:r>
          </w:p>
        </w:tc>
      </w:tr>
      <w:tr w:rsidR="002A6CFB" w:rsidRPr="003A4596" w14:paraId="5B7960CB" w14:textId="77777777" w:rsidTr="004D5904">
        <w:trPr>
          <w:trHeight w:val="454"/>
        </w:trPr>
        <w:tc>
          <w:tcPr>
            <w:tcW w:w="3402" w:type="dxa"/>
            <w:vAlign w:val="center"/>
          </w:tcPr>
          <w:p w14:paraId="2A826443" w14:textId="77777777" w:rsidR="002A6CFB" w:rsidRDefault="002A6CFB" w:rsidP="004D5904">
            <w:pPr>
              <w:pStyle w:val="tbnormal"/>
              <w:jc w:val="left"/>
            </w:pPr>
            <w:r>
              <w:t>Traçabilité, lots et numéros de séries</w:t>
            </w:r>
          </w:p>
        </w:tc>
        <w:tc>
          <w:tcPr>
            <w:tcW w:w="1477" w:type="dxa"/>
            <w:vAlign w:val="center"/>
          </w:tcPr>
          <w:p w14:paraId="674D2512" w14:textId="77777777" w:rsidR="002A6CFB" w:rsidRDefault="002A6CFB" w:rsidP="004D5904">
            <w:pPr>
              <w:pStyle w:val="tbnormal"/>
              <w:jc w:val="center"/>
            </w:pPr>
            <w:r>
              <w:t>Oui</w:t>
            </w:r>
          </w:p>
        </w:tc>
        <w:tc>
          <w:tcPr>
            <w:tcW w:w="1477" w:type="dxa"/>
            <w:vAlign w:val="center"/>
          </w:tcPr>
          <w:p w14:paraId="15940F5D" w14:textId="77777777" w:rsidR="002A6CFB" w:rsidRDefault="002A6CFB" w:rsidP="004D5904">
            <w:pPr>
              <w:pStyle w:val="tbnormal"/>
              <w:jc w:val="center"/>
            </w:pPr>
            <w:r>
              <w:t>Oui</w:t>
            </w:r>
          </w:p>
        </w:tc>
        <w:tc>
          <w:tcPr>
            <w:tcW w:w="1477" w:type="dxa"/>
            <w:vAlign w:val="center"/>
          </w:tcPr>
          <w:p w14:paraId="6C1E24DF" w14:textId="77777777" w:rsidR="002A6CFB" w:rsidRDefault="002A6CFB" w:rsidP="004D5904">
            <w:pPr>
              <w:pStyle w:val="tbnormal"/>
              <w:jc w:val="center"/>
            </w:pPr>
            <w:r>
              <w:t>Oui</w:t>
            </w:r>
          </w:p>
        </w:tc>
      </w:tr>
      <w:tr w:rsidR="002A6CFB" w:rsidRPr="003A4596" w14:paraId="691ABA25" w14:textId="77777777" w:rsidTr="004D5904">
        <w:trPr>
          <w:trHeight w:val="454"/>
        </w:trPr>
        <w:tc>
          <w:tcPr>
            <w:tcW w:w="3402" w:type="dxa"/>
            <w:vAlign w:val="center"/>
          </w:tcPr>
          <w:p w14:paraId="5A83273B" w14:textId="77777777" w:rsidR="002A6CFB" w:rsidRDefault="002A6CFB" w:rsidP="004D5904">
            <w:pPr>
              <w:pStyle w:val="tbnormal"/>
              <w:jc w:val="left"/>
            </w:pPr>
            <w:r>
              <w:t>Traçabilité des dates d’expirations</w:t>
            </w:r>
          </w:p>
        </w:tc>
        <w:tc>
          <w:tcPr>
            <w:tcW w:w="1477" w:type="dxa"/>
            <w:vAlign w:val="center"/>
          </w:tcPr>
          <w:p w14:paraId="7484FA51" w14:textId="77777777" w:rsidR="002A6CFB" w:rsidRDefault="002A6CFB" w:rsidP="004D5904">
            <w:pPr>
              <w:pStyle w:val="tbnormal"/>
              <w:jc w:val="center"/>
            </w:pPr>
            <w:r>
              <w:t>Non</w:t>
            </w:r>
          </w:p>
        </w:tc>
        <w:tc>
          <w:tcPr>
            <w:tcW w:w="1477" w:type="dxa"/>
            <w:vAlign w:val="center"/>
          </w:tcPr>
          <w:p w14:paraId="2C83E73E" w14:textId="77777777" w:rsidR="002A6CFB" w:rsidRDefault="002A6CFB" w:rsidP="004D5904">
            <w:pPr>
              <w:pStyle w:val="tbnormal"/>
              <w:jc w:val="center"/>
            </w:pPr>
            <w:r>
              <w:t>Non</w:t>
            </w:r>
          </w:p>
        </w:tc>
        <w:tc>
          <w:tcPr>
            <w:tcW w:w="1477" w:type="dxa"/>
            <w:vAlign w:val="center"/>
          </w:tcPr>
          <w:p w14:paraId="5B4B0C10" w14:textId="77777777" w:rsidR="002A6CFB" w:rsidRDefault="002A6CFB" w:rsidP="004D5904">
            <w:pPr>
              <w:pStyle w:val="tbnormal"/>
              <w:jc w:val="center"/>
            </w:pPr>
            <w:r>
              <w:t>Oui</w:t>
            </w:r>
          </w:p>
        </w:tc>
      </w:tr>
      <w:tr w:rsidR="002A6CFB" w:rsidRPr="003A4596" w14:paraId="02631189" w14:textId="77777777" w:rsidTr="004D5904">
        <w:trPr>
          <w:trHeight w:val="454"/>
        </w:trPr>
        <w:tc>
          <w:tcPr>
            <w:tcW w:w="3402" w:type="dxa"/>
            <w:vAlign w:val="center"/>
          </w:tcPr>
          <w:p w14:paraId="416412B4" w14:textId="77777777" w:rsidR="002A6CFB" w:rsidRDefault="002A6CFB" w:rsidP="004D5904">
            <w:pPr>
              <w:pStyle w:val="tbnormal"/>
              <w:jc w:val="left"/>
            </w:pPr>
            <w:r>
              <w:t>Unités de mesures multiples</w:t>
            </w:r>
          </w:p>
        </w:tc>
        <w:tc>
          <w:tcPr>
            <w:tcW w:w="1477" w:type="dxa"/>
            <w:vAlign w:val="center"/>
          </w:tcPr>
          <w:p w14:paraId="372E677F" w14:textId="77777777" w:rsidR="002A6CFB" w:rsidRDefault="002A6CFB" w:rsidP="004D5904">
            <w:pPr>
              <w:pStyle w:val="tbnormal"/>
              <w:jc w:val="center"/>
            </w:pPr>
            <w:r>
              <w:t>Non</w:t>
            </w:r>
          </w:p>
        </w:tc>
        <w:tc>
          <w:tcPr>
            <w:tcW w:w="1477" w:type="dxa"/>
            <w:vAlign w:val="center"/>
          </w:tcPr>
          <w:p w14:paraId="0A454064" w14:textId="77777777" w:rsidR="002A6CFB" w:rsidRDefault="002A6CFB" w:rsidP="004D5904">
            <w:pPr>
              <w:pStyle w:val="tbnormal"/>
              <w:jc w:val="center"/>
            </w:pPr>
            <w:r>
              <w:t>Oui</w:t>
            </w:r>
          </w:p>
        </w:tc>
        <w:tc>
          <w:tcPr>
            <w:tcW w:w="1477" w:type="dxa"/>
            <w:vAlign w:val="center"/>
          </w:tcPr>
          <w:p w14:paraId="1DC3FA39" w14:textId="77777777" w:rsidR="002A6CFB" w:rsidRDefault="002A6CFB" w:rsidP="004D5904">
            <w:pPr>
              <w:pStyle w:val="tbnormal"/>
              <w:jc w:val="center"/>
            </w:pPr>
            <w:r>
              <w:t>Oui</w:t>
            </w:r>
          </w:p>
        </w:tc>
      </w:tr>
      <w:tr w:rsidR="002A6CFB" w:rsidRPr="003A4596" w14:paraId="179366D0" w14:textId="77777777" w:rsidTr="004D5904">
        <w:trPr>
          <w:trHeight w:val="454"/>
        </w:trPr>
        <w:tc>
          <w:tcPr>
            <w:tcW w:w="7833" w:type="dxa"/>
            <w:gridSpan w:val="4"/>
            <w:shd w:val="clear" w:color="auto" w:fill="D0CECE" w:themeFill="background2" w:themeFillShade="E6"/>
            <w:vAlign w:val="center"/>
          </w:tcPr>
          <w:p w14:paraId="2DA46A6B" w14:textId="77777777" w:rsidR="002A6CFB" w:rsidRPr="003A05DE" w:rsidRDefault="002A6CFB" w:rsidP="004D5904">
            <w:pPr>
              <w:pStyle w:val="tbnormal"/>
              <w:jc w:val="left"/>
              <w:rPr>
                <w:b/>
              </w:rPr>
            </w:pPr>
            <w:r>
              <w:rPr>
                <w:b/>
              </w:rPr>
              <w:t>Rapports</w:t>
            </w:r>
          </w:p>
        </w:tc>
      </w:tr>
      <w:tr w:rsidR="002A6CFB" w:rsidRPr="003A4596" w14:paraId="768E5107" w14:textId="77777777" w:rsidTr="004D5904">
        <w:trPr>
          <w:trHeight w:val="454"/>
        </w:trPr>
        <w:tc>
          <w:tcPr>
            <w:tcW w:w="3402" w:type="dxa"/>
            <w:vAlign w:val="center"/>
          </w:tcPr>
          <w:p w14:paraId="0CDBFF2D" w14:textId="77777777" w:rsidR="002A6CFB" w:rsidRDefault="002A6CFB" w:rsidP="004D5904">
            <w:pPr>
              <w:pStyle w:val="tbnormal"/>
              <w:jc w:val="left"/>
            </w:pPr>
            <w:r>
              <w:t>En temps réel</w:t>
            </w:r>
          </w:p>
        </w:tc>
        <w:tc>
          <w:tcPr>
            <w:tcW w:w="1477" w:type="dxa"/>
            <w:vAlign w:val="center"/>
          </w:tcPr>
          <w:p w14:paraId="6ED90B01" w14:textId="77777777" w:rsidR="002A6CFB" w:rsidRDefault="002A6CFB" w:rsidP="004D5904">
            <w:pPr>
              <w:pStyle w:val="tbnormal"/>
              <w:jc w:val="center"/>
            </w:pPr>
            <w:r>
              <w:t>Non</w:t>
            </w:r>
          </w:p>
        </w:tc>
        <w:tc>
          <w:tcPr>
            <w:tcW w:w="1477" w:type="dxa"/>
            <w:vAlign w:val="center"/>
          </w:tcPr>
          <w:p w14:paraId="17882545" w14:textId="77777777" w:rsidR="002A6CFB" w:rsidRDefault="002A6CFB" w:rsidP="004D5904">
            <w:pPr>
              <w:pStyle w:val="tbnormal"/>
              <w:jc w:val="center"/>
            </w:pPr>
            <w:r>
              <w:t>Oui</w:t>
            </w:r>
          </w:p>
        </w:tc>
        <w:tc>
          <w:tcPr>
            <w:tcW w:w="1477" w:type="dxa"/>
            <w:vAlign w:val="center"/>
          </w:tcPr>
          <w:p w14:paraId="5D0A7DF0" w14:textId="77777777" w:rsidR="002A6CFB" w:rsidRDefault="002A6CFB" w:rsidP="004D5904">
            <w:pPr>
              <w:pStyle w:val="tbnormal"/>
              <w:jc w:val="center"/>
            </w:pPr>
            <w:r>
              <w:t>Oui</w:t>
            </w:r>
          </w:p>
        </w:tc>
      </w:tr>
      <w:tr w:rsidR="002A6CFB" w:rsidRPr="003A4596" w14:paraId="190143E2" w14:textId="77777777" w:rsidTr="004D5904">
        <w:trPr>
          <w:trHeight w:val="454"/>
        </w:trPr>
        <w:tc>
          <w:tcPr>
            <w:tcW w:w="7833" w:type="dxa"/>
            <w:gridSpan w:val="4"/>
            <w:shd w:val="clear" w:color="auto" w:fill="D0CECE" w:themeFill="background2" w:themeFillShade="E6"/>
            <w:vAlign w:val="center"/>
          </w:tcPr>
          <w:p w14:paraId="4CC76883" w14:textId="77777777" w:rsidR="002A6CFB" w:rsidRPr="003A05DE" w:rsidRDefault="002A6CFB" w:rsidP="004D5904">
            <w:pPr>
              <w:pStyle w:val="tbnormal"/>
              <w:jc w:val="left"/>
              <w:rPr>
                <w:b/>
              </w:rPr>
            </w:pPr>
            <w:r>
              <w:rPr>
                <w:b/>
              </w:rPr>
              <w:t>Productivité</w:t>
            </w:r>
          </w:p>
        </w:tc>
      </w:tr>
      <w:tr w:rsidR="002A6CFB" w:rsidRPr="003A4596" w14:paraId="663B7B05" w14:textId="77777777" w:rsidTr="004D5904">
        <w:trPr>
          <w:trHeight w:val="454"/>
        </w:trPr>
        <w:tc>
          <w:tcPr>
            <w:tcW w:w="3402" w:type="dxa"/>
            <w:vAlign w:val="center"/>
          </w:tcPr>
          <w:p w14:paraId="6095E3DB" w14:textId="77777777" w:rsidR="002A6CFB" w:rsidRDefault="002A6CFB" w:rsidP="004D5904">
            <w:pPr>
              <w:pStyle w:val="tbnormal"/>
              <w:jc w:val="left"/>
            </w:pPr>
            <w:r>
              <w:t>Règles avancées de logistique, routes et stratégie push/pull</w:t>
            </w:r>
          </w:p>
        </w:tc>
        <w:tc>
          <w:tcPr>
            <w:tcW w:w="1477" w:type="dxa"/>
            <w:vAlign w:val="center"/>
          </w:tcPr>
          <w:p w14:paraId="71532F95" w14:textId="77777777" w:rsidR="002A6CFB" w:rsidRDefault="002A6CFB" w:rsidP="004D5904">
            <w:pPr>
              <w:pStyle w:val="tbnormal"/>
              <w:jc w:val="center"/>
            </w:pPr>
            <w:r>
              <w:t>Oui</w:t>
            </w:r>
          </w:p>
        </w:tc>
        <w:tc>
          <w:tcPr>
            <w:tcW w:w="1477" w:type="dxa"/>
            <w:vAlign w:val="center"/>
          </w:tcPr>
          <w:p w14:paraId="1F555DF8" w14:textId="77777777" w:rsidR="002A6CFB" w:rsidRDefault="002A6CFB" w:rsidP="004D5904">
            <w:pPr>
              <w:pStyle w:val="tbnormal"/>
              <w:jc w:val="center"/>
            </w:pPr>
            <w:r>
              <w:t>Non</w:t>
            </w:r>
          </w:p>
        </w:tc>
        <w:tc>
          <w:tcPr>
            <w:tcW w:w="1477" w:type="dxa"/>
            <w:vAlign w:val="center"/>
          </w:tcPr>
          <w:p w14:paraId="2902A9DE" w14:textId="77777777" w:rsidR="002A6CFB" w:rsidRDefault="002A6CFB" w:rsidP="004D5904">
            <w:pPr>
              <w:pStyle w:val="tbnormal"/>
              <w:jc w:val="center"/>
            </w:pPr>
            <w:r>
              <w:t>Oui</w:t>
            </w:r>
          </w:p>
        </w:tc>
      </w:tr>
    </w:tbl>
    <w:p w14:paraId="3B606386" w14:textId="7EAB8B6C" w:rsidR="000801AA" w:rsidRDefault="000801AA" w:rsidP="000801AA">
      <w:pPr>
        <w:pStyle w:val="tbnormal"/>
      </w:pPr>
      <w:r>
        <w:br w:type="page"/>
      </w:r>
    </w:p>
    <w:p w14:paraId="12EB52B3" w14:textId="466399F5" w:rsidR="002A6CFB" w:rsidRDefault="006F022E" w:rsidP="002A6CFB">
      <w:pPr>
        <w:pStyle w:val="tbtitre3"/>
      </w:pPr>
      <w:bookmarkStart w:id="65" w:name="_Toc454884556"/>
      <w:r>
        <w:lastRenderedPageBreak/>
        <w:t>Production</w:t>
      </w:r>
      <w:bookmarkEnd w:id="65"/>
    </w:p>
    <w:tbl>
      <w:tblPr>
        <w:tblStyle w:val="Grilledetableauclaire"/>
        <w:tblW w:w="5321" w:type="pct"/>
        <w:tblLook w:val="04A0" w:firstRow="1" w:lastRow="0" w:firstColumn="1" w:lastColumn="0" w:noHBand="0" w:noVBand="1"/>
      </w:tblPr>
      <w:tblGrid>
        <w:gridCol w:w="3402"/>
        <w:gridCol w:w="1477"/>
        <w:gridCol w:w="1477"/>
        <w:gridCol w:w="1477"/>
      </w:tblGrid>
      <w:tr w:rsidR="002A6CFB" w:rsidRPr="003A4596" w14:paraId="1A409E01" w14:textId="77777777" w:rsidTr="004D5904">
        <w:trPr>
          <w:trHeight w:val="454"/>
        </w:trPr>
        <w:tc>
          <w:tcPr>
            <w:tcW w:w="3402" w:type="dxa"/>
            <w:shd w:val="clear" w:color="auto" w:fill="E7E6E6" w:themeFill="background2"/>
            <w:vAlign w:val="center"/>
          </w:tcPr>
          <w:p w14:paraId="68D0555F" w14:textId="77777777" w:rsidR="002A6CFB" w:rsidRPr="00752AFD" w:rsidRDefault="002A6CFB" w:rsidP="004D5904">
            <w:pPr>
              <w:pStyle w:val="tbnormal"/>
              <w:jc w:val="left"/>
              <w:rPr>
                <w:b/>
              </w:rPr>
            </w:pPr>
          </w:p>
        </w:tc>
        <w:tc>
          <w:tcPr>
            <w:tcW w:w="1477" w:type="dxa"/>
            <w:shd w:val="clear" w:color="auto" w:fill="E7E6E6" w:themeFill="background2"/>
            <w:vAlign w:val="center"/>
          </w:tcPr>
          <w:p w14:paraId="1B680E22" w14:textId="77777777" w:rsidR="002A6CFB" w:rsidRPr="00752AFD" w:rsidRDefault="002A6CFB" w:rsidP="004D5904">
            <w:pPr>
              <w:pStyle w:val="tbnormal"/>
              <w:jc w:val="center"/>
              <w:rPr>
                <w:b/>
              </w:rPr>
            </w:pPr>
            <w:r>
              <w:rPr>
                <w:b/>
              </w:rPr>
              <w:t>PGI 1</w:t>
            </w:r>
          </w:p>
        </w:tc>
        <w:tc>
          <w:tcPr>
            <w:tcW w:w="1477" w:type="dxa"/>
            <w:shd w:val="clear" w:color="auto" w:fill="E7E6E6" w:themeFill="background2"/>
            <w:vAlign w:val="center"/>
          </w:tcPr>
          <w:p w14:paraId="01F2E20E" w14:textId="77777777" w:rsidR="002A6CFB" w:rsidRPr="00752AFD" w:rsidRDefault="002A6CFB" w:rsidP="004D5904">
            <w:pPr>
              <w:pStyle w:val="tbnormal"/>
              <w:jc w:val="center"/>
              <w:rPr>
                <w:b/>
              </w:rPr>
            </w:pPr>
            <w:r>
              <w:rPr>
                <w:b/>
              </w:rPr>
              <w:t>PGI 2</w:t>
            </w:r>
          </w:p>
        </w:tc>
        <w:tc>
          <w:tcPr>
            <w:tcW w:w="1477" w:type="dxa"/>
            <w:shd w:val="clear" w:color="auto" w:fill="E7E6E6" w:themeFill="background2"/>
            <w:vAlign w:val="center"/>
          </w:tcPr>
          <w:p w14:paraId="5DD6F34C" w14:textId="77777777" w:rsidR="002A6CFB" w:rsidRPr="00752AFD" w:rsidRDefault="002A6CFB" w:rsidP="004D5904">
            <w:pPr>
              <w:pStyle w:val="tbnormal"/>
              <w:jc w:val="center"/>
              <w:rPr>
                <w:b/>
              </w:rPr>
            </w:pPr>
            <w:r>
              <w:rPr>
                <w:b/>
              </w:rPr>
              <w:t>PGI 3</w:t>
            </w:r>
          </w:p>
        </w:tc>
      </w:tr>
      <w:tr w:rsidR="002A6CFB" w:rsidRPr="003A4596" w14:paraId="0C4FF72F" w14:textId="77777777" w:rsidTr="004D5904">
        <w:trPr>
          <w:trHeight w:val="454"/>
        </w:trPr>
        <w:tc>
          <w:tcPr>
            <w:tcW w:w="7833" w:type="dxa"/>
            <w:gridSpan w:val="4"/>
            <w:shd w:val="clear" w:color="auto" w:fill="D0CECE" w:themeFill="background2" w:themeFillShade="E6"/>
            <w:vAlign w:val="center"/>
          </w:tcPr>
          <w:p w14:paraId="3BFA4C5A" w14:textId="77777777" w:rsidR="002A6CFB" w:rsidRPr="00752AFD" w:rsidRDefault="002A6CFB" w:rsidP="004D5904">
            <w:pPr>
              <w:pStyle w:val="tbnormal"/>
              <w:jc w:val="left"/>
              <w:rPr>
                <w:b/>
              </w:rPr>
            </w:pPr>
            <w:r>
              <w:rPr>
                <w:b/>
              </w:rPr>
              <w:t>Gestion</w:t>
            </w:r>
          </w:p>
        </w:tc>
      </w:tr>
      <w:tr w:rsidR="002A6CFB" w:rsidRPr="003A4596" w14:paraId="12A4B7EE" w14:textId="77777777" w:rsidTr="004D5904">
        <w:trPr>
          <w:trHeight w:val="454"/>
        </w:trPr>
        <w:tc>
          <w:tcPr>
            <w:tcW w:w="3402" w:type="dxa"/>
            <w:vAlign w:val="center"/>
          </w:tcPr>
          <w:p w14:paraId="72CA7B6C" w14:textId="77777777" w:rsidR="002A6CFB" w:rsidRDefault="002A6CFB" w:rsidP="004D5904">
            <w:pPr>
              <w:pStyle w:val="tbnormal"/>
              <w:jc w:val="left"/>
            </w:pPr>
            <w:r>
              <w:t>MRP</w:t>
            </w:r>
          </w:p>
        </w:tc>
        <w:tc>
          <w:tcPr>
            <w:tcW w:w="1477" w:type="dxa"/>
            <w:vAlign w:val="center"/>
          </w:tcPr>
          <w:p w14:paraId="5CEDC4A9" w14:textId="77777777" w:rsidR="002A6CFB" w:rsidRDefault="002A6CFB" w:rsidP="004D5904">
            <w:pPr>
              <w:pStyle w:val="tbnormal"/>
              <w:jc w:val="center"/>
            </w:pPr>
            <w:r>
              <w:t>Oui</w:t>
            </w:r>
          </w:p>
        </w:tc>
        <w:tc>
          <w:tcPr>
            <w:tcW w:w="1477" w:type="dxa"/>
            <w:vAlign w:val="center"/>
          </w:tcPr>
          <w:p w14:paraId="289E6CED" w14:textId="77777777" w:rsidR="002A6CFB" w:rsidRDefault="002A6CFB" w:rsidP="004D5904">
            <w:pPr>
              <w:pStyle w:val="tbnormal"/>
              <w:jc w:val="center"/>
            </w:pPr>
            <w:r>
              <w:t>Oui</w:t>
            </w:r>
          </w:p>
        </w:tc>
        <w:tc>
          <w:tcPr>
            <w:tcW w:w="1477" w:type="dxa"/>
            <w:vAlign w:val="center"/>
          </w:tcPr>
          <w:p w14:paraId="60C5784B" w14:textId="77777777" w:rsidR="002A6CFB" w:rsidRDefault="002A6CFB" w:rsidP="004D5904">
            <w:pPr>
              <w:pStyle w:val="tbnormal"/>
              <w:jc w:val="center"/>
            </w:pPr>
            <w:r>
              <w:t>Oui</w:t>
            </w:r>
          </w:p>
        </w:tc>
      </w:tr>
      <w:tr w:rsidR="002A6CFB" w:rsidRPr="003A4596" w14:paraId="0682CB14" w14:textId="77777777" w:rsidTr="004D5904">
        <w:trPr>
          <w:trHeight w:val="454"/>
        </w:trPr>
        <w:tc>
          <w:tcPr>
            <w:tcW w:w="3402" w:type="dxa"/>
            <w:vAlign w:val="center"/>
          </w:tcPr>
          <w:p w14:paraId="5430E167" w14:textId="77777777" w:rsidR="002A6CFB" w:rsidRDefault="002A6CFB" w:rsidP="004D5904">
            <w:pPr>
              <w:pStyle w:val="tbnormal"/>
              <w:jc w:val="left"/>
            </w:pPr>
            <w:proofErr w:type="spellStart"/>
            <w:r>
              <w:t>Routings</w:t>
            </w:r>
            <w:proofErr w:type="spellEnd"/>
          </w:p>
        </w:tc>
        <w:tc>
          <w:tcPr>
            <w:tcW w:w="1477" w:type="dxa"/>
            <w:vAlign w:val="center"/>
          </w:tcPr>
          <w:p w14:paraId="7244123E" w14:textId="77777777" w:rsidR="002A6CFB" w:rsidRDefault="002A6CFB" w:rsidP="004D5904">
            <w:pPr>
              <w:pStyle w:val="tbnormal"/>
              <w:jc w:val="center"/>
            </w:pPr>
            <w:r>
              <w:t>Oui</w:t>
            </w:r>
          </w:p>
        </w:tc>
        <w:tc>
          <w:tcPr>
            <w:tcW w:w="1477" w:type="dxa"/>
            <w:vAlign w:val="center"/>
          </w:tcPr>
          <w:p w14:paraId="387CCEF5" w14:textId="77777777" w:rsidR="002A6CFB" w:rsidRDefault="002A6CFB" w:rsidP="004D5904">
            <w:pPr>
              <w:pStyle w:val="tbnormal"/>
              <w:jc w:val="center"/>
            </w:pPr>
            <w:r>
              <w:t>Oui</w:t>
            </w:r>
          </w:p>
        </w:tc>
        <w:tc>
          <w:tcPr>
            <w:tcW w:w="1477" w:type="dxa"/>
            <w:vAlign w:val="center"/>
          </w:tcPr>
          <w:p w14:paraId="271C5F5A" w14:textId="77777777" w:rsidR="002A6CFB" w:rsidRDefault="002A6CFB" w:rsidP="004D5904">
            <w:pPr>
              <w:pStyle w:val="tbnormal"/>
              <w:jc w:val="center"/>
            </w:pPr>
            <w:r>
              <w:t>Oui</w:t>
            </w:r>
          </w:p>
        </w:tc>
      </w:tr>
      <w:tr w:rsidR="002A6CFB" w:rsidRPr="003A4596" w14:paraId="0B45840C" w14:textId="77777777" w:rsidTr="004D5904">
        <w:trPr>
          <w:trHeight w:val="454"/>
        </w:trPr>
        <w:tc>
          <w:tcPr>
            <w:tcW w:w="3402" w:type="dxa"/>
            <w:vAlign w:val="center"/>
          </w:tcPr>
          <w:p w14:paraId="62B56766" w14:textId="77777777" w:rsidR="002A6CFB" w:rsidRDefault="002A6CFB" w:rsidP="004D5904">
            <w:pPr>
              <w:pStyle w:val="tbnormal"/>
              <w:jc w:val="left"/>
            </w:pPr>
            <w:r>
              <w:t>Ordres de fabrication</w:t>
            </w:r>
          </w:p>
        </w:tc>
        <w:tc>
          <w:tcPr>
            <w:tcW w:w="1477" w:type="dxa"/>
            <w:vAlign w:val="center"/>
          </w:tcPr>
          <w:p w14:paraId="644CA98A" w14:textId="77777777" w:rsidR="002A6CFB" w:rsidRDefault="002A6CFB" w:rsidP="004D5904">
            <w:pPr>
              <w:pStyle w:val="tbnormal"/>
              <w:jc w:val="center"/>
            </w:pPr>
            <w:r>
              <w:t>Oui</w:t>
            </w:r>
          </w:p>
        </w:tc>
        <w:tc>
          <w:tcPr>
            <w:tcW w:w="1477" w:type="dxa"/>
            <w:vAlign w:val="center"/>
          </w:tcPr>
          <w:p w14:paraId="6C110C24" w14:textId="77777777" w:rsidR="002A6CFB" w:rsidRDefault="002A6CFB" w:rsidP="004D5904">
            <w:pPr>
              <w:pStyle w:val="tbnormal"/>
              <w:jc w:val="center"/>
            </w:pPr>
            <w:r>
              <w:t>Oui</w:t>
            </w:r>
          </w:p>
        </w:tc>
        <w:tc>
          <w:tcPr>
            <w:tcW w:w="1477" w:type="dxa"/>
            <w:vAlign w:val="center"/>
          </w:tcPr>
          <w:p w14:paraId="650BA854" w14:textId="77777777" w:rsidR="002A6CFB" w:rsidRDefault="002A6CFB" w:rsidP="004D5904">
            <w:pPr>
              <w:pStyle w:val="tbnormal"/>
              <w:jc w:val="center"/>
            </w:pPr>
            <w:r>
              <w:t>Oui</w:t>
            </w:r>
          </w:p>
        </w:tc>
      </w:tr>
      <w:tr w:rsidR="002A6CFB" w:rsidRPr="003A4596" w14:paraId="5839FAA8" w14:textId="77777777" w:rsidTr="004D5904">
        <w:trPr>
          <w:trHeight w:val="454"/>
        </w:trPr>
        <w:tc>
          <w:tcPr>
            <w:tcW w:w="3402" w:type="dxa"/>
            <w:vAlign w:val="center"/>
          </w:tcPr>
          <w:p w14:paraId="04E7788F" w14:textId="77777777" w:rsidR="002A6CFB" w:rsidRDefault="002A6CFB" w:rsidP="004D5904">
            <w:pPr>
              <w:pStyle w:val="tbnormal"/>
              <w:jc w:val="left"/>
            </w:pPr>
            <w:r>
              <w:t>Coûts</w:t>
            </w:r>
          </w:p>
        </w:tc>
        <w:tc>
          <w:tcPr>
            <w:tcW w:w="1477" w:type="dxa"/>
            <w:vAlign w:val="center"/>
          </w:tcPr>
          <w:p w14:paraId="3F08C244" w14:textId="77777777" w:rsidR="002A6CFB" w:rsidRDefault="002A6CFB" w:rsidP="004D5904">
            <w:pPr>
              <w:pStyle w:val="tbnormal"/>
              <w:jc w:val="center"/>
            </w:pPr>
            <w:r>
              <w:t>Oui</w:t>
            </w:r>
          </w:p>
        </w:tc>
        <w:tc>
          <w:tcPr>
            <w:tcW w:w="1477" w:type="dxa"/>
            <w:vAlign w:val="center"/>
          </w:tcPr>
          <w:p w14:paraId="4E118D02" w14:textId="77777777" w:rsidR="002A6CFB" w:rsidRDefault="002A6CFB" w:rsidP="004D5904">
            <w:pPr>
              <w:pStyle w:val="tbnormal"/>
              <w:jc w:val="center"/>
            </w:pPr>
            <w:r>
              <w:t>Non</w:t>
            </w:r>
          </w:p>
        </w:tc>
        <w:tc>
          <w:tcPr>
            <w:tcW w:w="1477" w:type="dxa"/>
            <w:vAlign w:val="center"/>
          </w:tcPr>
          <w:p w14:paraId="125B6B8F" w14:textId="77777777" w:rsidR="002A6CFB" w:rsidRDefault="002A6CFB" w:rsidP="004D5904">
            <w:pPr>
              <w:pStyle w:val="tbnormal"/>
              <w:jc w:val="center"/>
            </w:pPr>
            <w:r>
              <w:t>Oui</w:t>
            </w:r>
          </w:p>
        </w:tc>
      </w:tr>
      <w:tr w:rsidR="002A6CFB" w:rsidRPr="003A4596" w14:paraId="34D481E0" w14:textId="77777777" w:rsidTr="004D5904">
        <w:trPr>
          <w:trHeight w:val="454"/>
        </w:trPr>
        <w:tc>
          <w:tcPr>
            <w:tcW w:w="7833" w:type="dxa"/>
            <w:gridSpan w:val="4"/>
            <w:shd w:val="clear" w:color="auto" w:fill="D0CECE" w:themeFill="background2" w:themeFillShade="E6"/>
            <w:vAlign w:val="center"/>
          </w:tcPr>
          <w:p w14:paraId="4351D13A" w14:textId="77777777" w:rsidR="002A6CFB" w:rsidRPr="003A05DE" w:rsidRDefault="002A6CFB" w:rsidP="004D5904">
            <w:pPr>
              <w:pStyle w:val="tbnormal"/>
              <w:jc w:val="left"/>
              <w:rPr>
                <w:b/>
              </w:rPr>
            </w:pPr>
            <w:r>
              <w:rPr>
                <w:b/>
              </w:rPr>
              <w:t>Planification</w:t>
            </w:r>
          </w:p>
        </w:tc>
      </w:tr>
      <w:tr w:rsidR="002A6CFB" w:rsidRPr="003A4596" w14:paraId="149FB624" w14:textId="77777777" w:rsidTr="004D5904">
        <w:trPr>
          <w:trHeight w:val="454"/>
        </w:trPr>
        <w:tc>
          <w:tcPr>
            <w:tcW w:w="3402" w:type="dxa"/>
            <w:vAlign w:val="center"/>
          </w:tcPr>
          <w:p w14:paraId="5787461D" w14:textId="77777777" w:rsidR="002A6CFB" w:rsidRDefault="002A6CFB" w:rsidP="004D5904">
            <w:pPr>
              <w:pStyle w:val="tbnormal"/>
              <w:jc w:val="left"/>
            </w:pPr>
            <w:r>
              <w:t>Planification de la production</w:t>
            </w:r>
          </w:p>
        </w:tc>
        <w:tc>
          <w:tcPr>
            <w:tcW w:w="1477" w:type="dxa"/>
            <w:vAlign w:val="center"/>
          </w:tcPr>
          <w:p w14:paraId="7B99BB45" w14:textId="77777777" w:rsidR="002A6CFB" w:rsidRDefault="002A6CFB" w:rsidP="004D5904">
            <w:pPr>
              <w:pStyle w:val="tbnormal"/>
              <w:jc w:val="center"/>
            </w:pPr>
            <w:r>
              <w:t>Oui</w:t>
            </w:r>
          </w:p>
        </w:tc>
        <w:tc>
          <w:tcPr>
            <w:tcW w:w="1477" w:type="dxa"/>
            <w:vAlign w:val="center"/>
          </w:tcPr>
          <w:p w14:paraId="53B2461E" w14:textId="77777777" w:rsidR="002A6CFB" w:rsidRDefault="002A6CFB" w:rsidP="004D5904">
            <w:pPr>
              <w:pStyle w:val="tbnormal"/>
              <w:jc w:val="center"/>
            </w:pPr>
            <w:r>
              <w:t>Non</w:t>
            </w:r>
          </w:p>
        </w:tc>
        <w:tc>
          <w:tcPr>
            <w:tcW w:w="1477" w:type="dxa"/>
            <w:vAlign w:val="center"/>
          </w:tcPr>
          <w:p w14:paraId="7938D712" w14:textId="77777777" w:rsidR="002A6CFB" w:rsidRDefault="002A6CFB" w:rsidP="004D5904">
            <w:pPr>
              <w:pStyle w:val="tbnormal"/>
              <w:jc w:val="center"/>
            </w:pPr>
            <w:r>
              <w:t>Oui</w:t>
            </w:r>
          </w:p>
        </w:tc>
      </w:tr>
    </w:tbl>
    <w:p w14:paraId="4E1B4C6F" w14:textId="77777777" w:rsidR="002A6CFB" w:rsidRDefault="002A6CFB" w:rsidP="002A6CFB">
      <w:pPr>
        <w:pStyle w:val="tbtitre3"/>
      </w:pPr>
      <w:bookmarkStart w:id="66" w:name="_Toc454297771"/>
      <w:bookmarkStart w:id="67" w:name="_Toc454884557"/>
      <w:r>
        <w:t>Approvisionnement</w:t>
      </w:r>
      <w:bookmarkEnd w:id="66"/>
      <w:bookmarkEnd w:id="67"/>
    </w:p>
    <w:tbl>
      <w:tblPr>
        <w:tblStyle w:val="Grilledetableauclaire"/>
        <w:tblW w:w="5321" w:type="pct"/>
        <w:tblLook w:val="04A0" w:firstRow="1" w:lastRow="0" w:firstColumn="1" w:lastColumn="0" w:noHBand="0" w:noVBand="1"/>
      </w:tblPr>
      <w:tblGrid>
        <w:gridCol w:w="3402"/>
        <w:gridCol w:w="1477"/>
        <w:gridCol w:w="1477"/>
        <w:gridCol w:w="1477"/>
      </w:tblGrid>
      <w:tr w:rsidR="002A6CFB" w:rsidRPr="003A4596" w14:paraId="5FC62624" w14:textId="77777777" w:rsidTr="004D5904">
        <w:trPr>
          <w:trHeight w:val="454"/>
        </w:trPr>
        <w:tc>
          <w:tcPr>
            <w:tcW w:w="3402" w:type="dxa"/>
            <w:shd w:val="clear" w:color="auto" w:fill="E7E6E6" w:themeFill="background2"/>
            <w:vAlign w:val="center"/>
          </w:tcPr>
          <w:p w14:paraId="08501180" w14:textId="77777777" w:rsidR="002A6CFB" w:rsidRPr="00752AFD" w:rsidRDefault="002A6CFB" w:rsidP="004D5904">
            <w:pPr>
              <w:pStyle w:val="tbnormal"/>
              <w:jc w:val="left"/>
              <w:rPr>
                <w:b/>
              </w:rPr>
            </w:pPr>
          </w:p>
        </w:tc>
        <w:tc>
          <w:tcPr>
            <w:tcW w:w="1477" w:type="dxa"/>
            <w:shd w:val="clear" w:color="auto" w:fill="E7E6E6" w:themeFill="background2"/>
            <w:vAlign w:val="center"/>
          </w:tcPr>
          <w:p w14:paraId="02BC0072" w14:textId="77777777" w:rsidR="002A6CFB" w:rsidRPr="00752AFD" w:rsidRDefault="002A6CFB" w:rsidP="004D5904">
            <w:pPr>
              <w:pStyle w:val="tbnormal"/>
              <w:jc w:val="center"/>
              <w:rPr>
                <w:b/>
              </w:rPr>
            </w:pPr>
            <w:r>
              <w:rPr>
                <w:b/>
              </w:rPr>
              <w:t>PGI 1</w:t>
            </w:r>
          </w:p>
        </w:tc>
        <w:tc>
          <w:tcPr>
            <w:tcW w:w="1477" w:type="dxa"/>
            <w:shd w:val="clear" w:color="auto" w:fill="E7E6E6" w:themeFill="background2"/>
            <w:vAlign w:val="center"/>
          </w:tcPr>
          <w:p w14:paraId="0169B796" w14:textId="77777777" w:rsidR="002A6CFB" w:rsidRPr="00752AFD" w:rsidRDefault="002A6CFB" w:rsidP="004D5904">
            <w:pPr>
              <w:pStyle w:val="tbnormal"/>
              <w:jc w:val="center"/>
              <w:rPr>
                <w:b/>
              </w:rPr>
            </w:pPr>
            <w:r>
              <w:rPr>
                <w:b/>
              </w:rPr>
              <w:t>PGI 2</w:t>
            </w:r>
          </w:p>
        </w:tc>
        <w:tc>
          <w:tcPr>
            <w:tcW w:w="1477" w:type="dxa"/>
            <w:shd w:val="clear" w:color="auto" w:fill="E7E6E6" w:themeFill="background2"/>
            <w:vAlign w:val="center"/>
          </w:tcPr>
          <w:p w14:paraId="4FB4A260" w14:textId="77777777" w:rsidR="002A6CFB" w:rsidRPr="00752AFD" w:rsidRDefault="002A6CFB" w:rsidP="004D5904">
            <w:pPr>
              <w:pStyle w:val="tbnormal"/>
              <w:jc w:val="center"/>
              <w:rPr>
                <w:b/>
              </w:rPr>
            </w:pPr>
            <w:r>
              <w:rPr>
                <w:b/>
              </w:rPr>
              <w:t>PGI 3</w:t>
            </w:r>
          </w:p>
        </w:tc>
      </w:tr>
      <w:tr w:rsidR="002A6CFB" w:rsidRPr="003A4596" w14:paraId="00B6F63B" w14:textId="77777777" w:rsidTr="004D5904">
        <w:trPr>
          <w:trHeight w:val="454"/>
        </w:trPr>
        <w:tc>
          <w:tcPr>
            <w:tcW w:w="7833" w:type="dxa"/>
            <w:gridSpan w:val="4"/>
            <w:shd w:val="clear" w:color="auto" w:fill="D0CECE" w:themeFill="background2" w:themeFillShade="E6"/>
            <w:vAlign w:val="center"/>
          </w:tcPr>
          <w:p w14:paraId="4FB2280A" w14:textId="77777777" w:rsidR="002A6CFB" w:rsidRPr="00752AFD" w:rsidRDefault="002A6CFB" w:rsidP="004D5904">
            <w:pPr>
              <w:pStyle w:val="tbnormal"/>
              <w:jc w:val="left"/>
              <w:rPr>
                <w:b/>
              </w:rPr>
            </w:pPr>
            <w:r>
              <w:rPr>
                <w:b/>
              </w:rPr>
              <w:t>Gestion</w:t>
            </w:r>
          </w:p>
        </w:tc>
      </w:tr>
      <w:tr w:rsidR="002A6CFB" w:rsidRPr="003A4596" w14:paraId="3C78F0AB" w14:textId="77777777" w:rsidTr="004D5904">
        <w:trPr>
          <w:trHeight w:val="454"/>
        </w:trPr>
        <w:tc>
          <w:tcPr>
            <w:tcW w:w="3402" w:type="dxa"/>
            <w:vAlign w:val="center"/>
          </w:tcPr>
          <w:p w14:paraId="0610ECCF" w14:textId="77777777" w:rsidR="002A6CFB" w:rsidRDefault="002A6CFB" w:rsidP="004D5904">
            <w:pPr>
              <w:pStyle w:val="tbnormal"/>
              <w:jc w:val="left"/>
            </w:pPr>
            <w:r>
              <w:t>Contrôle de réception</w:t>
            </w:r>
          </w:p>
        </w:tc>
        <w:tc>
          <w:tcPr>
            <w:tcW w:w="1477" w:type="dxa"/>
            <w:vAlign w:val="center"/>
          </w:tcPr>
          <w:p w14:paraId="52597D98" w14:textId="77777777" w:rsidR="002A6CFB" w:rsidRDefault="002A6CFB" w:rsidP="004D5904">
            <w:pPr>
              <w:pStyle w:val="tbnormal"/>
              <w:jc w:val="center"/>
            </w:pPr>
            <w:r>
              <w:t>Oui</w:t>
            </w:r>
          </w:p>
        </w:tc>
        <w:tc>
          <w:tcPr>
            <w:tcW w:w="1477" w:type="dxa"/>
            <w:vAlign w:val="center"/>
          </w:tcPr>
          <w:p w14:paraId="4E33FEA0" w14:textId="77777777" w:rsidR="002A6CFB" w:rsidRDefault="002A6CFB" w:rsidP="004D5904">
            <w:pPr>
              <w:pStyle w:val="tbnormal"/>
              <w:jc w:val="center"/>
            </w:pPr>
            <w:r>
              <w:t>Oui</w:t>
            </w:r>
          </w:p>
        </w:tc>
        <w:tc>
          <w:tcPr>
            <w:tcW w:w="1477" w:type="dxa"/>
            <w:vAlign w:val="center"/>
          </w:tcPr>
          <w:p w14:paraId="3BBC28E0" w14:textId="77777777" w:rsidR="002A6CFB" w:rsidRDefault="002A6CFB" w:rsidP="004D5904">
            <w:pPr>
              <w:pStyle w:val="tbnormal"/>
              <w:jc w:val="center"/>
            </w:pPr>
            <w:r>
              <w:t>Oui</w:t>
            </w:r>
          </w:p>
        </w:tc>
      </w:tr>
      <w:tr w:rsidR="002A6CFB" w:rsidRPr="003A4596" w14:paraId="54BEADBD" w14:textId="77777777" w:rsidTr="004D5904">
        <w:trPr>
          <w:trHeight w:val="454"/>
        </w:trPr>
        <w:tc>
          <w:tcPr>
            <w:tcW w:w="3402" w:type="dxa"/>
            <w:vAlign w:val="center"/>
          </w:tcPr>
          <w:p w14:paraId="06B59B0E" w14:textId="77777777" w:rsidR="002A6CFB" w:rsidRDefault="002A6CFB" w:rsidP="004D5904">
            <w:pPr>
              <w:pStyle w:val="tbnormal"/>
              <w:jc w:val="left"/>
            </w:pPr>
            <w:proofErr w:type="spellStart"/>
            <w:r>
              <w:t>Routings</w:t>
            </w:r>
            <w:proofErr w:type="spellEnd"/>
          </w:p>
        </w:tc>
        <w:tc>
          <w:tcPr>
            <w:tcW w:w="1477" w:type="dxa"/>
            <w:vAlign w:val="center"/>
          </w:tcPr>
          <w:p w14:paraId="000A0DC7" w14:textId="77777777" w:rsidR="002A6CFB" w:rsidRDefault="002A6CFB" w:rsidP="004D5904">
            <w:pPr>
              <w:pStyle w:val="tbnormal"/>
              <w:jc w:val="center"/>
            </w:pPr>
            <w:r>
              <w:t>Oui</w:t>
            </w:r>
          </w:p>
        </w:tc>
        <w:tc>
          <w:tcPr>
            <w:tcW w:w="1477" w:type="dxa"/>
            <w:vAlign w:val="center"/>
          </w:tcPr>
          <w:p w14:paraId="1CBF4CC8" w14:textId="77777777" w:rsidR="002A6CFB" w:rsidRDefault="002A6CFB" w:rsidP="004D5904">
            <w:pPr>
              <w:pStyle w:val="tbnormal"/>
              <w:jc w:val="center"/>
            </w:pPr>
            <w:r>
              <w:t>Oui</w:t>
            </w:r>
          </w:p>
        </w:tc>
        <w:tc>
          <w:tcPr>
            <w:tcW w:w="1477" w:type="dxa"/>
            <w:vAlign w:val="center"/>
          </w:tcPr>
          <w:p w14:paraId="71F1650E" w14:textId="77777777" w:rsidR="002A6CFB" w:rsidRDefault="002A6CFB" w:rsidP="004D5904">
            <w:pPr>
              <w:pStyle w:val="tbnormal"/>
              <w:jc w:val="center"/>
            </w:pPr>
            <w:r>
              <w:t>Oui</w:t>
            </w:r>
          </w:p>
        </w:tc>
      </w:tr>
      <w:tr w:rsidR="002A6CFB" w:rsidRPr="003A4596" w14:paraId="03EA8EC5" w14:textId="77777777" w:rsidTr="004D5904">
        <w:trPr>
          <w:trHeight w:val="454"/>
        </w:trPr>
        <w:tc>
          <w:tcPr>
            <w:tcW w:w="3402" w:type="dxa"/>
            <w:vAlign w:val="center"/>
          </w:tcPr>
          <w:p w14:paraId="321C1BFB" w14:textId="77777777" w:rsidR="002A6CFB" w:rsidRDefault="002A6CFB" w:rsidP="004D5904">
            <w:pPr>
              <w:pStyle w:val="tbnormal"/>
              <w:jc w:val="left"/>
            </w:pPr>
            <w:r>
              <w:t>Ordres de fabrication</w:t>
            </w:r>
          </w:p>
        </w:tc>
        <w:tc>
          <w:tcPr>
            <w:tcW w:w="1477" w:type="dxa"/>
            <w:vAlign w:val="center"/>
          </w:tcPr>
          <w:p w14:paraId="7B6A2A5F" w14:textId="77777777" w:rsidR="002A6CFB" w:rsidRDefault="002A6CFB" w:rsidP="004D5904">
            <w:pPr>
              <w:pStyle w:val="tbnormal"/>
              <w:jc w:val="center"/>
            </w:pPr>
            <w:r>
              <w:t>Oui</w:t>
            </w:r>
          </w:p>
        </w:tc>
        <w:tc>
          <w:tcPr>
            <w:tcW w:w="1477" w:type="dxa"/>
            <w:vAlign w:val="center"/>
          </w:tcPr>
          <w:p w14:paraId="32E87593" w14:textId="77777777" w:rsidR="002A6CFB" w:rsidRDefault="002A6CFB" w:rsidP="004D5904">
            <w:pPr>
              <w:pStyle w:val="tbnormal"/>
              <w:jc w:val="center"/>
            </w:pPr>
            <w:r>
              <w:t>Oui</w:t>
            </w:r>
          </w:p>
        </w:tc>
        <w:tc>
          <w:tcPr>
            <w:tcW w:w="1477" w:type="dxa"/>
            <w:vAlign w:val="center"/>
          </w:tcPr>
          <w:p w14:paraId="1AF35402" w14:textId="77777777" w:rsidR="002A6CFB" w:rsidRDefault="002A6CFB" w:rsidP="004D5904">
            <w:pPr>
              <w:pStyle w:val="tbnormal"/>
              <w:jc w:val="center"/>
            </w:pPr>
            <w:r>
              <w:t>Oui</w:t>
            </w:r>
          </w:p>
        </w:tc>
      </w:tr>
      <w:tr w:rsidR="002A6CFB" w:rsidRPr="003A4596" w14:paraId="263C42D3" w14:textId="77777777" w:rsidTr="004D5904">
        <w:trPr>
          <w:trHeight w:val="454"/>
        </w:trPr>
        <w:tc>
          <w:tcPr>
            <w:tcW w:w="3402" w:type="dxa"/>
            <w:vAlign w:val="center"/>
          </w:tcPr>
          <w:p w14:paraId="5873DE54" w14:textId="77777777" w:rsidR="002A6CFB" w:rsidRDefault="002A6CFB" w:rsidP="004D5904">
            <w:pPr>
              <w:pStyle w:val="tbnormal"/>
              <w:jc w:val="left"/>
            </w:pPr>
            <w:r>
              <w:t>Coûts</w:t>
            </w:r>
          </w:p>
        </w:tc>
        <w:tc>
          <w:tcPr>
            <w:tcW w:w="1477" w:type="dxa"/>
            <w:vAlign w:val="center"/>
          </w:tcPr>
          <w:p w14:paraId="70251048" w14:textId="77777777" w:rsidR="002A6CFB" w:rsidRDefault="002A6CFB" w:rsidP="004D5904">
            <w:pPr>
              <w:pStyle w:val="tbnormal"/>
              <w:jc w:val="center"/>
            </w:pPr>
            <w:r>
              <w:t>Oui</w:t>
            </w:r>
          </w:p>
        </w:tc>
        <w:tc>
          <w:tcPr>
            <w:tcW w:w="1477" w:type="dxa"/>
            <w:vAlign w:val="center"/>
          </w:tcPr>
          <w:p w14:paraId="58EE9D34" w14:textId="77777777" w:rsidR="002A6CFB" w:rsidRDefault="002A6CFB" w:rsidP="004D5904">
            <w:pPr>
              <w:pStyle w:val="tbnormal"/>
              <w:jc w:val="center"/>
            </w:pPr>
            <w:r>
              <w:t>Non</w:t>
            </w:r>
          </w:p>
        </w:tc>
        <w:tc>
          <w:tcPr>
            <w:tcW w:w="1477" w:type="dxa"/>
            <w:vAlign w:val="center"/>
          </w:tcPr>
          <w:p w14:paraId="5511C841" w14:textId="77777777" w:rsidR="002A6CFB" w:rsidRDefault="002A6CFB" w:rsidP="004D5904">
            <w:pPr>
              <w:pStyle w:val="tbnormal"/>
              <w:jc w:val="center"/>
            </w:pPr>
            <w:r>
              <w:t>Oui</w:t>
            </w:r>
          </w:p>
        </w:tc>
      </w:tr>
      <w:tr w:rsidR="002A6CFB" w:rsidRPr="003A4596" w14:paraId="53E7A008" w14:textId="77777777" w:rsidTr="004D5904">
        <w:trPr>
          <w:trHeight w:val="454"/>
        </w:trPr>
        <w:tc>
          <w:tcPr>
            <w:tcW w:w="7833" w:type="dxa"/>
            <w:gridSpan w:val="4"/>
            <w:shd w:val="clear" w:color="auto" w:fill="D0CECE" w:themeFill="background2" w:themeFillShade="E6"/>
            <w:vAlign w:val="center"/>
          </w:tcPr>
          <w:p w14:paraId="70DC70FD" w14:textId="77777777" w:rsidR="002A6CFB" w:rsidRPr="003A05DE" w:rsidRDefault="002A6CFB" w:rsidP="004D5904">
            <w:pPr>
              <w:pStyle w:val="tbnormal"/>
              <w:jc w:val="left"/>
              <w:rPr>
                <w:b/>
              </w:rPr>
            </w:pPr>
            <w:r>
              <w:rPr>
                <w:b/>
              </w:rPr>
              <w:t>Exécution</w:t>
            </w:r>
          </w:p>
        </w:tc>
      </w:tr>
      <w:tr w:rsidR="002A6CFB" w:rsidRPr="003A4596" w14:paraId="7E0615FA" w14:textId="77777777" w:rsidTr="004D5904">
        <w:trPr>
          <w:trHeight w:val="454"/>
        </w:trPr>
        <w:tc>
          <w:tcPr>
            <w:tcW w:w="3402" w:type="dxa"/>
            <w:vAlign w:val="center"/>
          </w:tcPr>
          <w:p w14:paraId="77F33223" w14:textId="77777777" w:rsidR="002A6CFB" w:rsidRDefault="002A6CFB" w:rsidP="004D5904">
            <w:pPr>
              <w:pStyle w:val="tbnormal"/>
              <w:jc w:val="left"/>
            </w:pPr>
            <w:proofErr w:type="spellStart"/>
            <w:r>
              <w:t>Make</w:t>
            </w:r>
            <w:proofErr w:type="spellEnd"/>
            <w:r>
              <w:t>-to-</w:t>
            </w:r>
            <w:proofErr w:type="spellStart"/>
            <w:r>
              <w:t>Order</w:t>
            </w:r>
            <w:proofErr w:type="spellEnd"/>
          </w:p>
        </w:tc>
        <w:tc>
          <w:tcPr>
            <w:tcW w:w="1477" w:type="dxa"/>
            <w:vAlign w:val="center"/>
          </w:tcPr>
          <w:p w14:paraId="47D763BF" w14:textId="77777777" w:rsidR="002A6CFB" w:rsidRDefault="002A6CFB" w:rsidP="004D5904">
            <w:pPr>
              <w:pStyle w:val="tbnormal"/>
              <w:jc w:val="center"/>
            </w:pPr>
            <w:r>
              <w:t>Oui</w:t>
            </w:r>
          </w:p>
        </w:tc>
        <w:tc>
          <w:tcPr>
            <w:tcW w:w="1477" w:type="dxa"/>
            <w:vAlign w:val="center"/>
          </w:tcPr>
          <w:p w14:paraId="2D1A7A1E" w14:textId="77777777" w:rsidR="002A6CFB" w:rsidRDefault="002A6CFB" w:rsidP="004D5904">
            <w:pPr>
              <w:pStyle w:val="tbnormal"/>
              <w:jc w:val="center"/>
            </w:pPr>
            <w:r>
              <w:t>Oui</w:t>
            </w:r>
          </w:p>
        </w:tc>
        <w:tc>
          <w:tcPr>
            <w:tcW w:w="1477" w:type="dxa"/>
            <w:vAlign w:val="center"/>
          </w:tcPr>
          <w:p w14:paraId="6BCBA1AB" w14:textId="77777777" w:rsidR="002A6CFB" w:rsidRDefault="002A6CFB" w:rsidP="004D5904">
            <w:pPr>
              <w:pStyle w:val="tbnormal"/>
              <w:jc w:val="center"/>
            </w:pPr>
            <w:r>
              <w:t>Oui</w:t>
            </w:r>
          </w:p>
        </w:tc>
      </w:tr>
      <w:tr w:rsidR="002A6CFB" w:rsidRPr="003A4596" w14:paraId="5ABF9995" w14:textId="77777777" w:rsidTr="004D5904">
        <w:trPr>
          <w:trHeight w:val="454"/>
        </w:trPr>
        <w:tc>
          <w:tcPr>
            <w:tcW w:w="3402" w:type="dxa"/>
            <w:vAlign w:val="center"/>
          </w:tcPr>
          <w:p w14:paraId="4A861793" w14:textId="77777777" w:rsidR="002A6CFB" w:rsidRDefault="002A6CFB" w:rsidP="004D5904">
            <w:pPr>
              <w:pStyle w:val="tbnormal"/>
              <w:jc w:val="left"/>
            </w:pPr>
            <w:proofErr w:type="spellStart"/>
            <w:r>
              <w:t>Make</w:t>
            </w:r>
            <w:proofErr w:type="spellEnd"/>
            <w:r>
              <w:t>-to-Stock</w:t>
            </w:r>
          </w:p>
        </w:tc>
        <w:tc>
          <w:tcPr>
            <w:tcW w:w="1477" w:type="dxa"/>
            <w:vAlign w:val="center"/>
          </w:tcPr>
          <w:p w14:paraId="154330B5" w14:textId="77777777" w:rsidR="002A6CFB" w:rsidRDefault="002A6CFB" w:rsidP="004D5904">
            <w:pPr>
              <w:pStyle w:val="tbnormal"/>
              <w:jc w:val="center"/>
            </w:pPr>
            <w:r>
              <w:t>Oui</w:t>
            </w:r>
          </w:p>
        </w:tc>
        <w:tc>
          <w:tcPr>
            <w:tcW w:w="1477" w:type="dxa"/>
            <w:vAlign w:val="center"/>
          </w:tcPr>
          <w:p w14:paraId="4DB03C1C" w14:textId="77777777" w:rsidR="002A6CFB" w:rsidRDefault="002A6CFB" w:rsidP="004D5904">
            <w:pPr>
              <w:pStyle w:val="tbnormal"/>
              <w:jc w:val="center"/>
            </w:pPr>
            <w:r>
              <w:t>Oui</w:t>
            </w:r>
          </w:p>
        </w:tc>
        <w:tc>
          <w:tcPr>
            <w:tcW w:w="1477" w:type="dxa"/>
            <w:vAlign w:val="center"/>
          </w:tcPr>
          <w:p w14:paraId="7CFEEC63" w14:textId="77777777" w:rsidR="002A6CFB" w:rsidRDefault="002A6CFB" w:rsidP="004D5904">
            <w:pPr>
              <w:pStyle w:val="tbnormal"/>
              <w:jc w:val="center"/>
            </w:pPr>
            <w:r>
              <w:t>Oui</w:t>
            </w:r>
          </w:p>
        </w:tc>
      </w:tr>
    </w:tbl>
    <w:p w14:paraId="4E29F22D" w14:textId="77777777" w:rsidR="002A6CFB" w:rsidRDefault="002A6CFB" w:rsidP="002A6CFB">
      <w:pPr>
        <w:pStyle w:val="tbtitre1"/>
        <w:outlineLvl w:val="0"/>
      </w:pPr>
      <w:bookmarkStart w:id="68" w:name="_Toc454297738"/>
      <w:bookmarkStart w:id="69" w:name="_Toc454884558"/>
      <w:r>
        <w:t>Choix du PGI</w:t>
      </w:r>
      <w:bookmarkEnd w:id="68"/>
      <w:bookmarkEnd w:id="69"/>
    </w:p>
    <w:p w14:paraId="79B68E8C" w14:textId="77777777" w:rsidR="008457C0" w:rsidRDefault="008457C0" w:rsidP="002A6CFB">
      <w:pPr>
        <w:pStyle w:val="tbnormal"/>
      </w:pPr>
      <w:r>
        <w:t>Le choix du progiciel de gestion intégré à utiliser dans le jeu sérieux OdooSIM se porte sur Odoo.</w:t>
      </w:r>
    </w:p>
    <w:p w14:paraId="3F5551DC" w14:textId="45487E11" w:rsidR="002A6CFB" w:rsidRDefault="008457C0" w:rsidP="002A6CFB">
      <w:pPr>
        <w:pStyle w:val="tbnormal"/>
      </w:pPr>
      <w:r>
        <w:t>En effet, la phase préliminaire à ce projet avait déjà permis d’explorer les possibilités offertes par Odoo pour manipuler son contenu à partir d’un code informatique externe. Le résultat avait été probant avec comme réponse la proposition d’une interface de programmation disponible sous forme de web services. Suite à cela, le fait que Odoo soit une solution Open Source va dans son sens.</w:t>
      </w:r>
    </w:p>
    <w:p w14:paraId="09192580" w14:textId="5B353118" w:rsidR="008457C0" w:rsidRDefault="008457C0" w:rsidP="002A6CFB">
      <w:pPr>
        <w:pStyle w:val="tbnormal"/>
      </w:pPr>
      <w:r>
        <w:t xml:space="preserve">Finalement, la prise en considération du comparatif ci-dessus </w:t>
      </w:r>
      <w:r w:rsidR="00055C04">
        <w:t>permet de prendre la décision</w:t>
      </w:r>
      <w:r w:rsidR="00FF377B">
        <w:t xml:space="preserve"> qui suit, </w:t>
      </w:r>
      <w:r w:rsidR="00055C04">
        <w:t xml:space="preserve">Odoo </w:t>
      </w:r>
      <w:r w:rsidR="00FF377B">
        <w:t>est le candidat parfait pour les besoins de ce travail.</w:t>
      </w:r>
    </w:p>
    <w:p w14:paraId="6C3E5561" w14:textId="23D6A056" w:rsidR="00F2693B" w:rsidRDefault="00F2693B" w:rsidP="007822F9">
      <w:pPr>
        <w:pStyle w:val="tbtitre1"/>
      </w:pPr>
      <w:bookmarkStart w:id="70" w:name="_Toc454297765"/>
      <w:bookmarkStart w:id="71" w:name="_Toc454884559"/>
      <w:r>
        <w:lastRenderedPageBreak/>
        <w:t>Odoo</w:t>
      </w:r>
      <w:r w:rsidR="00C64621">
        <w:t>®</w:t>
      </w:r>
      <w:bookmarkEnd w:id="70"/>
      <w:bookmarkEnd w:id="71"/>
    </w:p>
    <w:p w14:paraId="1A5B0A9F" w14:textId="3B38AA30" w:rsidR="00C64621" w:rsidRDefault="006D359B" w:rsidP="00C64621">
      <w:pPr>
        <w:pStyle w:val="tbnormal"/>
      </w:pPr>
      <w:r>
        <w:t>Qu’est-ce qu’Odoo et d’où vient-il ? Odoo</w:t>
      </w:r>
      <w:r w:rsidR="00C64621">
        <w:t xml:space="preserve">, « anciennement </w:t>
      </w:r>
      <w:proofErr w:type="spellStart"/>
      <w:r w:rsidR="00C64621">
        <w:t>OpenERP</w:t>
      </w:r>
      <w:proofErr w:type="spellEnd"/>
      <w:r w:rsidR="00C64621" w:rsidRPr="00C64621">
        <w:t xml:space="preserve"> et </w:t>
      </w:r>
      <w:proofErr w:type="spellStart"/>
      <w:r w:rsidR="00C64621" w:rsidRPr="00C64621">
        <w:t>Tiny</w:t>
      </w:r>
      <w:proofErr w:type="spellEnd"/>
      <w:r w:rsidR="00C64621" w:rsidRPr="00C64621">
        <w:t xml:space="preserve"> ERP, est initialement un progiciel open-source de gestion intégré comprenant de très nombreux modules permettant de simplifier la gestion d’entreprise dans son ensemble. Le logiciel est utilisé par plus de deux millions d’utilisateurs pour gérer leurs entreprises à travers le monde</w:t>
      </w:r>
      <w:r w:rsidR="00C64621">
        <w:t xml:space="preserve"> » </w:t>
      </w:r>
      <w:r w:rsidR="00C64621">
        <w:fldChar w:fldCharType="begin" w:fldLock="1"/>
      </w:r>
      <w:r w:rsidR="0054536A">
        <w:instrText>ADDIN CSL_CITATION { "citationItems" : [ { "id" : "ITEM-1", "itemData" : { "URL" : "https://fr.wikipedia.org/wiki/Odoo", "accessed" : { "date-parts" : [ [ "2016", "5", "23" ] ] }, "author" : [ { "dropping-particle" : "", "family" : "Wikip\u00e9dia", "given" : "", "non-dropping-particle" : "", "parse-names" : false, "suffix" : "" } ], "container-title" : "2016-05-11", "id" : "ITEM-1", "issued" : { "date-parts" : [ [ "2016" ] ] }, "title" : "Odoo", "type" : "webpage" }, "uris" : [ "http://www.mendeley.com/documents/?uuid=4b759ed3-ab20-47cb-8b3a-6daf0a3e9c5c" ] } ], "mendeley" : { "formattedCitation" : "(Wikip\u00e9dia, 2016)", "plainTextFormattedCitation" : "(Wikip\u00e9dia, 2016)", "previouslyFormattedCitation" : "(Wikip\u00e9dia, 2016)" }, "properties" : { "noteIndex" : 0 }, "schema" : "https://github.com/citation-style-language/schema/raw/master/csl-citation.json" }</w:instrText>
      </w:r>
      <w:r w:rsidR="00C64621">
        <w:fldChar w:fldCharType="separate"/>
      </w:r>
      <w:r w:rsidR="007F629E" w:rsidRPr="007F629E">
        <w:rPr>
          <w:noProof/>
        </w:rPr>
        <w:t>(Wikipédia, 2016)</w:t>
      </w:r>
      <w:r w:rsidR="00C64621">
        <w:fldChar w:fldCharType="end"/>
      </w:r>
      <w:r w:rsidR="004078A1">
        <w:t>. Mais c’est aussi « </w:t>
      </w:r>
      <w:r w:rsidR="00C64621">
        <w:t xml:space="preserve">un logiciel libre disponible en trois versions, deux sont locales tandis que la troisième est hébergée dans le Cloud. Plus de 7’300 applications sont disponibles grâces aux développements de Odoo S.A et de sa communauté. ... Dans cette solution hautement modulaire, chaque opération de l’entreprise peut se faire via une application dédiée. Ceci permet aux entreprises en pleine croissance de commencer avec quelques </w:t>
      </w:r>
      <w:proofErr w:type="spellStart"/>
      <w:r w:rsidR="00C64621">
        <w:t>apps</w:t>
      </w:r>
      <w:proofErr w:type="spellEnd"/>
      <w:r w:rsidR="00C64621">
        <w:t xml:space="preserve"> et ensuite d’en adopter d’autres en fonction de ses besoins qui changent et évoluent. » </w:t>
      </w:r>
      <w:r w:rsidR="00C64621">
        <w:fldChar w:fldCharType="begin" w:fldLock="1"/>
      </w:r>
      <w:r w:rsidR="00BE2EB2">
        <w:instrText>ADDIN CSL_CITATION { "citationItems" : [ { "id" : "ITEM-1", "itemData" : { "author" : [ { "dropping-particle" : "", "family" : "Odoo S.A", "given" : "", "non-dropping-particle" : "", "parse-names" : false, "suffix" : "" } ], "id" : "ITEM-1", "issued" : { "date-parts" : [ [ "2016" ] ] }, "page" : "16", "title" : "Comparatif des ERPs pour PME: Microsoft Dynamics, Sage &amp; Odoo", "type" : "article-journal" }, "uris" : [ "http://www.mendeley.com/documents/?uuid=e9f5bd6c-1dd7-4c4d-97b9-eff734a9c109" ] } ], "mendeley" : { "formattedCitation" : "(Odoo S.A, 2016)", "plainTextFormattedCitation" : "(Odoo S.A, 2016)", "previouslyFormattedCitation" : "(Odoo S.A, 2016)" }, "properties" : { "noteIndex" : 0 }, "schema" : "https://github.com/citation-style-language/schema/raw/master/csl-citation.json" }</w:instrText>
      </w:r>
      <w:r w:rsidR="00C64621">
        <w:fldChar w:fldCharType="separate"/>
      </w:r>
      <w:r w:rsidR="00C64621" w:rsidRPr="00C64621">
        <w:rPr>
          <w:noProof/>
        </w:rPr>
        <w:t>(Odoo S.A, 2016)</w:t>
      </w:r>
      <w:r w:rsidR="00C64621">
        <w:fldChar w:fldCharType="end"/>
      </w:r>
      <w:r w:rsidR="00C64621">
        <w:t>.</w:t>
      </w:r>
    </w:p>
    <w:p w14:paraId="6590DE88" w14:textId="5AC4DE34" w:rsidR="00C64621" w:rsidRDefault="00B80892" w:rsidP="00C64621">
      <w:pPr>
        <w:pStyle w:val="tbnormal"/>
      </w:pPr>
      <w:r>
        <w:t>Odoo® en quelques chiffres c’est aussi :</w:t>
      </w:r>
    </w:p>
    <w:p w14:paraId="4D8D543F" w14:textId="3EE715AD" w:rsidR="00B80892" w:rsidRDefault="00457655" w:rsidP="00752AFD">
      <w:pPr>
        <w:pStyle w:val="tbnormal"/>
      </w:pPr>
      <w:r>
        <w:rPr>
          <w:noProof/>
          <w:lang w:val="fr-FR" w:eastAsia="fr-FR"/>
        </w:rPr>
        <w:drawing>
          <wp:inline distT="0" distB="0" distL="0" distR="0" wp14:anchorId="42377506" wp14:editId="3B1CB115">
            <wp:extent cx="4679950" cy="1068705"/>
            <wp:effectExtent l="0" t="0" r="0" b="0"/>
            <wp:docPr id="33" name="Imag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Capture d’écran 2016-05-26 à 20.15.01.png"/>
                    <pic:cNvPicPr/>
                  </pic:nvPicPr>
                  <pic:blipFill>
                    <a:blip r:embed="rId27" cstate="print">
                      <a:extLst>
                        <a:ext uri="{BEBA8EAE-BF5A-486C-A8C5-ECC9F3942E4B}">
                          <a14:imgProps xmlns:a14="http://schemas.microsoft.com/office/drawing/2010/main">
                            <a14:imgLayer r:embed="rId28">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4679950" cy="1068705"/>
                    </a:xfrm>
                    <a:prstGeom prst="rect">
                      <a:avLst/>
                    </a:prstGeom>
                  </pic:spPr>
                </pic:pic>
              </a:graphicData>
            </a:graphic>
          </wp:inline>
        </w:drawing>
      </w:r>
    </w:p>
    <w:p w14:paraId="1A4A01F7" w14:textId="64084DD5" w:rsidR="00BE2EB2" w:rsidRPr="00DE333B" w:rsidRDefault="00BE2EB2" w:rsidP="00DE333B">
      <w:pPr>
        <w:pStyle w:val="tbnormal"/>
        <w:spacing w:after="180"/>
        <w:jc w:val="right"/>
        <w:rPr>
          <w:b/>
          <w:color w:val="404040" w:themeColor="text1" w:themeTint="BF"/>
          <w:sz w:val="18"/>
        </w:rPr>
      </w:pPr>
      <w:r w:rsidRPr="00DE333B">
        <w:rPr>
          <w:b/>
          <w:color w:val="404040" w:themeColor="text1" w:themeTint="BF"/>
          <w:sz w:val="18"/>
        </w:rPr>
        <w:t xml:space="preserve">Figure X : Partenaires, </w:t>
      </w:r>
      <w:r w:rsidR="00457655" w:rsidRPr="00DE333B">
        <w:rPr>
          <w:b/>
          <w:color w:val="404040" w:themeColor="text1" w:themeTint="BF"/>
          <w:sz w:val="18"/>
        </w:rPr>
        <w:t xml:space="preserve">utilisateurs, pays et </w:t>
      </w:r>
      <w:r w:rsidRPr="00DE333B">
        <w:rPr>
          <w:b/>
          <w:color w:val="404040" w:themeColor="text1" w:themeTint="BF"/>
          <w:sz w:val="18"/>
        </w:rPr>
        <w:t xml:space="preserve">applications </w:t>
      </w:r>
      <w:r w:rsidRPr="00DE333B">
        <w:rPr>
          <w:b/>
          <w:color w:val="404040" w:themeColor="text1" w:themeTint="BF"/>
          <w:sz w:val="18"/>
        </w:rPr>
        <w:fldChar w:fldCharType="begin" w:fldLock="1"/>
      </w:r>
      <w:r w:rsidR="00694B6D" w:rsidRPr="00DE333B">
        <w:rPr>
          <w:b/>
          <w:color w:val="404040" w:themeColor="text1" w:themeTint="BF"/>
          <w:sz w:val="18"/>
        </w:rPr>
        <w:instrText>ADDIN CSL_CITATION { "citationItems" : [ { "id" : "ITEM-1", "itemData" : { "author" : [ { "dropping-particle" : "", "family" : "Odoo S.A", "given" : "", "non-dropping-particle" : "", "parse-names" : false, "suffix" : "" } ], "id" : "ITEM-1", "issued" : { "date-parts" : [ [ "2016" ] ] }, "page" : "16", "title" : "Comparatif des ERPs pour PME: Microsoft Dynamics, Sage &amp; Odoo", "type" : "article-journal" }, "uris" : [ "http://www.mendeley.com/documents/?uuid=e9f5bd6c-1dd7-4c4d-97b9-eff734a9c109" ] } ], "mendeley" : { "formattedCitation" : "(Odoo S.A, 2016)", "plainTextFormattedCitation" : "(Odoo S.A, 2016)", "previouslyFormattedCitation" : "(Odoo S.A, 2016)" }, "properties" : { "noteIndex" : 0 }, "schema" : "https://github.com/citation-style-language/schema/raw/master/csl-citation.json" }</w:instrText>
      </w:r>
      <w:r w:rsidRPr="00DE333B">
        <w:rPr>
          <w:b/>
          <w:color w:val="404040" w:themeColor="text1" w:themeTint="BF"/>
          <w:sz w:val="18"/>
        </w:rPr>
        <w:fldChar w:fldCharType="separate"/>
      </w:r>
      <w:r w:rsidRPr="00DE333B">
        <w:rPr>
          <w:b/>
          <w:noProof/>
          <w:color w:val="404040" w:themeColor="text1" w:themeTint="BF"/>
          <w:sz w:val="18"/>
        </w:rPr>
        <w:t>(Odoo S.A, 2016)</w:t>
      </w:r>
      <w:r w:rsidRPr="00DE333B">
        <w:rPr>
          <w:b/>
          <w:color w:val="404040" w:themeColor="text1" w:themeTint="BF"/>
          <w:sz w:val="18"/>
        </w:rPr>
        <w:fldChar w:fldCharType="end"/>
      </w:r>
      <w:r w:rsidRPr="00DE333B">
        <w:rPr>
          <w:b/>
          <w:color w:val="404040" w:themeColor="text1" w:themeTint="BF"/>
          <w:sz w:val="18"/>
        </w:rPr>
        <w:t>.</w:t>
      </w:r>
    </w:p>
    <w:p w14:paraId="597C9D8E" w14:textId="70891663" w:rsidR="006D1153" w:rsidRDefault="006D1153" w:rsidP="007822F9">
      <w:pPr>
        <w:pStyle w:val="tbtitre2"/>
      </w:pPr>
      <w:bookmarkStart w:id="72" w:name="_Toc454297766"/>
      <w:bookmarkStart w:id="73" w:name="_Toc454884560"/>
      <w:r>
        <w:t>Couverture fonctionnel</w:t>
      </w:r>
      <w:bookmarkEnd w:id="72"/>
      <w:r w:rsidR="00351FC9">
        <w:t>le</w:t>
      </w:r>
      <w:bookmarkEnd w:id="73"/>
    </w:p>
    <w:p w14:paraId="45034B1A" w14:textId="7711E55D" w:rsidR="000D1450" w:rsidRDefault="000D1450" w:rsidP="00EC7675">
      <w:pPr>
        <w:pStyle w:val="tbnormal"/>
      </w:pPr>
      <w:r>
        <w:t>Odoo</w:t>
      </w:r>
      <w:r w:rsidR="00EC7675">
        <w:t xml:space="preserve"> </w:t>
      </w:r>
      <w:r w:rsidR="00A7413C">
        <w:t xml:space="preserve">est très riche en applications dont toutes </w:t>
      </w:r>
      <w:r w:rsidR="00EC7675">
        <w:t xml:space="preserve">ont une responsabilité bien précise comme en témoigne cette phrase « One </w:t>
      </w:r>
      <w:proofErr w:type="spellStart"/>
      <w:r w:rsidR="00EC7675">
        <w:t>need</w:t>
      </w:r>
      <w:proofErr w:type="spellEnd"/>
      <w:r w:rsidR="00EC7675">
        <w:t xml:space="preserve">, one App. </w:t>
      </w:r>
      <w:proofErr w:type="spellStart"/>
      <w:r w:rsidR="00EC7675">
        <w:t>Expand</w:t>
      </w:r>
      <w:proofErr w:type="spellEnd"/>
      <w:r w:rsidR="00EC7675">
        <w:t xml:space="preserve"> as </w:t>
      </w:r>
      <w:proofErr w:type="spellStart"/>
      <w:r w:rsidR="00EC7675">
        <w:t>you</w:t>
      </w:r>
      <w:proofErr w:type="spellEnd"/>
      <w:r w:rsidR="00EC7675">
        <w:t xml:space="preserve"> </w:t>
      </w:r>
      <w:proofErr w:type="spellStart"/>
      <w:r w:rsidR="00EC7675">
        <w:t>grow</w:t>
      </w:r>
      <w:proofErr w:type="spellEnd"/>
      <w:r w:rsidR="00EC7675">
        <w:t> »</w:t>
      </w:r>
      <w:r w:rsidR="00EC7675">
        <w:rPr>
          <w:rStyle w:val="Appelnotedebasdep"/>
        </w:rPr>
        <w:footnoteReference w:id="17"/>
      </w:r>
      <w:r>
        <w:t>.</w:t>
      </w:r>
    </w:p>
    <w:p w14:paraId="3AFC973D" w14:textId="228282BF" w:rsidR="00EC7675" w:rsidRDefault="000D1450" w:rsidP="00EC7675">
      <w:pPr>
        <w:pStyle w:val="tbnormal"/>
      </w:pPr>
      <w:r>
        <w:t xml:space="preserve">La </w:t>
      </w:r>
      <w:r w:rsidR="00A7413C">
        <w:t>philosophie</w:t>
      </w:r>
      <w:r w:rsidR="00EC7675">
        <w:t xml:space="preserve"> </w:t>
      </w:r>
      <w:r>
        <w:t xml:space="preserve">employée </w:t>
      </w:r>
      <w:r w:rsidR="00EC7675">
        <w:t xml:space="preserve">est de proposer une application </w:t>
      </w:r>
      <w:r>
        <w:t>par</w:t>
      </w:r>
      <w:r w:rsidR="00EC7675">
        <w:t xml:space="preserve"> besoin </w:t>
      </w:r>
      <w:r>
        <w:t>fonctionnel</w:t>
      </w:r>
      <w:r w:rsidR="00EC7675">
        <w:t xml:space="preserve">. </w:t>
      </w:r>
      <w:r>
        <w:t>D’après les tests effectués dans l’analyse préliminaire, cela fonctionne plutôt bien</w:t>
      </w:r>
      <w:r w:rsidR="00EC7675">
        <w:t>. Pour donner un aperçu de l’offre, voici quelques possibilités d’applications :</w:t>
      </w:r>
    </w:p>
    <w:p w14:paraId="61CF3374" w14:textId="406E8055" w:rsidR="00EA52F1" w:rsidRDefault="00EA52F1" w:rsidP="00EC7675">
      <w:pPr>
        <w:pStyle w:val="tbnormal"/>
      </w:pPr>
      <w:r>
        <w:rPr>
          <w:noProof/>
          <w:lang w:val="fr-FR" w:eastAsia="fr-FR"/>
        </w:rPr>
        <w:drawing>
          <wp:inline distT="0" distB="0" distL="0" distR="0" wp14:anchorId="6A3E15E4" wp14:editId="2083FB1E">
            <wp:extent cx="4679950" cy="1528445"/>
            <wp:effectExtent l="0" t="0" r="0" b="0"/>
            <wp:docPr id="25" name="Imag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Capture d’écran 2016-05-24 à 09.43.05.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4679950" cy="1528445"/>
                    </a:xfrm>
                    <a:prstGeom prst="rect">
                      <a:avLst/>
                    </a:prstGeom>
                  </pic:spPr>
                </pic:pic>
              </a:graphicData>
            </a:graphic>
          </wp:inline>
        </w:drawing>
      </w:r>
    </w:p>
    <w:p w14:paraId="0245619A" w14:textId="79A68799" w:rsidR="00EA52F1" w:rsidRPr="00DE333B" w:rsidRDefault="00EA52F1" w:rsidP="00DE333B">
      <w:pPr>
        <w:pStyle w:val="tbnormal"/>
        <w:spacing w:after="180"/>
        <w:jc w:val="right"/>
        <w:rPr>
          <w:b/>
          <w:color w:val="404040" w:themeColor="text1" w:themeTint="BF"/>
          <w:sz w:val="18"/>
        </w:rPr>
      </w:pPr>
      <w:r w:rsidRPr="00DE333B">
        <w:rPr>
          <w:b/>
          <w:color w:val="404040" w:themeColor="text1" w:themeTint="BF"/>
          <w:sz w:val="18"/>
        </w:rPr>
        <w:t>Figure X : A</w:t>
      </w:r>
      <w:r w:rsidR="00767483">
        <w:rPr>
          <w:b/>
          <w:color w:val="404040" w:themeColor="text1" w:themeTint="BF"/>
          <w:sz w:val="18"/>
        </w:rPr>
        <w:t>pplications proposées par Odoo S.A</w:t>
      </w:r>
      <w:r w:rsidR="00767483">
        <w:rPr>
          <w:rStyle w:val="Appelnotedebasdep"/>
          <w:b/>
          <w:color w:val="404040" w:themeColor="text1" w:themeTint="BF"/>
          <w:sz w:val="18"/>
        </w:rPr>
        <w:footnoteReference w:id="18"/>
      </w:r>
    </w:p>
    <w:p w14:paraId="68432CA6" w14:textId="12C7851C" w:rsidR="001142A8" w:rsidRDefault="0049494F" w:rsidP="007822F9">
      <w:pPr>
        <w:pStyle w:val="tbtitre2"/>
      </w:pPr>
      <w:bookmarkStart w:id="74" w:name="_Toc454884561"/>
      <w:r>
        <w:lastRenderedPageBreak/>
        <w:t>Versions disponibles</w:t>
      </w:r>
      <w:bookmarkEnd w:id="74"/>
    </w:p>
    <w:p w14:paraId="587A1081" w14:textId="75F1A2B8" w:rsidR="0049494F" w:rsidRDefault="0049494F" w:rsidP="00C90540">
      <w:pPr>
        <w:pStyle w:val="tbnormal"/>
      </w:pPr>
      <w:r>
        <w:t>Odoo S.A commercialise sont PGI dans trois versions différentes</w:t>
      </w:r>
      <w:r w:rsidR="00A06989">
        <w:rPr>
          <w:rStyle w:val="Appelnotedebasdep"/>
        </w:rPr>
        <w:footnoteReference w:id="19"/>
      </w:r>
      <w:r>
        <w:t> :</w:t>
      </w:r>
    </w:p>
    <w:p w14:paraId="2C9024F4" w14:textId="50C4A95C" w:rsidR="0049494F" w:rsidRDefault="0049494F" w:rsidP="00AB054A">
      <w:pPr>
        <w:pStyle w:val="tbnormal"/>
        <w:numPr>
          <w:ilvl w:val="0"/>
          <w:numId w:val="28"/>
        </w:numPr>
      </w:pPr>
      <w:r>
        <w:t>Odoo Online</w:t>
      </w:r>
    </w:p>
    <w:p w14:paraId="7E43D73E" w14:textId="1871B78B" w:rsidR="0049494F" w:rsidRDefault="0049494F" w:rsidP="00AB054A">
      <w:pPr>
        <w:pStyle w:val="tbnormal"/>
        <w:numPr>
          <w:ilvl w:val="0"/>
          <w:numId w:val="28"/>
        </w:numPr>
      </w:pPr>
      <w:r>
        <w:t>Odoo Entreprise</w:t>
      </w:r>
    </w:p>
    <w:p w14:paraId="4D0E9287" w14:textId="20016E4B" w:rsidR="0049494F" w:rsidRDefault="0049494F" w:rsidP="00AB054A">
      <w:pPr>
        <w:pStyle w:val="tbnormal"/>
        <w:numPr>
          <w:ilvl w:val="0"/>
          <w:numId w:val="28"/>
        </w:numPr>
      </w:pPr>
      <w:r>
        <w:t xml:space="preserve">Odoo </w:t>
      </w:r>
      <w:proofErr w:type="spellStart"/>
      <w:r>
        <w:t>Community</w:t>
      </w:r>
      <w:proofErr w:type="spellEnd"/>
    </w:p>
    <w:p w14:paraId="0A7AB8D9" w14:textId="38CE4359" w:rsidR="0049494F" w:rsidRDefault="0049494F" w:rsidP="00C90540">
      <w:pPr>
        <w:pStyle w:val="tbnormal"/>
      </w:pPr>
      <w:r>
        <w:t>Elles diffèrent toutes les unes des autres en terme d’accès au service, de prix et de fonctionnalités.</w:t>
      </w:r>
    </w:p>
    <w:p w14:paraId="5D0B6862" w14:textId="7C0F9EC1" w:rsidR="0049494F" w:rsidRDefault="0049494F" w:rsidP="0049494F">
      <w:pPr>
        <w:pStyle w:val="tbtitre3"/>
      </w:pPr>
      <w:bookmarkStart w:id="75" w:name="_Toc454884562"/>
      <w:r>
        <w:t>Online</w:t>
      </w:r>
      <w:bookmarkEnd w:id="75"/>
    </w:p>
    <w:p w14:paraId="0CEE14F5" w14:textId="0899A26C" w:rsidR="0049494F" w:rsidRDefault="0049494F" w:rsidP="0049494F">
      <w:pPr>
        <w:pStyle w:val="tbnormal"/>
      </w:pPr>
      <w:r>
        <w:t>Cette version est gratuite pour autant que l’on exploite une seule application</w:t>
      </w:r>
      <w:r w:rsidR="00816397">
        <w:t>. Elle est surtout proposée pour effectuer des tests. La version p</w:t>
      </w:r>
      <w:r>
        <w:t>ayante</w:t>
      </w:r>
      <w:r w:rsidR="00816397">
        <w:t xml:space="preserve"> quant à elle est</w:t>
      </w:r>
      <w:r>
        <w:t xml:space="preserve"> facturée à partir de 20.00 Euros par mois et par utilisateur. La facturation est progressive en fonction du nombre d’application installée</w:t>
      </w:r>
      <w:r w:rsidR="00816397">
        <w:t>. Le prix pour toutes nouvelles applications est de 20.00 Euros supplémentaires</w:t>
      </w:r>
      <w:r>
        <w:t xml:space="preserve">. Quant à l’accès au service, </w:t>
      </w:r>
      <w:r w:rsidR="00816397">
        <w:t>ce</w:t>
      </w:r>
      <w:r>
        <w:t xml:space="preserve"> dernier s’effectue en mode </w:t>
      </w:r>
      <w:r w:rsidR="00AC2754">
        <w:t>SaaS</w:t>
      </w:r>
      <w:r>
        <w:t xml:space="preserve"> sur les serveurs odoo.com.</w:t>
      </w:r>
    </w:p>
    <w:p w14:paraId="243117C1" w14:textId="65AE8DB7" w:rsidR="0049494F" w:rsidRDefault="0049494F" w:rsidP="0049494F">
      <w:pPr>
        <w:pStyle w:val="tbnormal"/>
      </w:pPr>
      <w:r>
        <w:t xml:space="preserve">Un des avantages très </w:t>
      </w:r>
      <w:r w:rsidR="00A06989">
        <w:t>appréciable</w:t>
      </w:r>
      <w:r>
        <w:t xml:space="preserve"> de cette version </w:t>
      </w:r>
      <w:r w:rsidR="00A06989">
        <w:t>est sans aucun doute son programme éducatif</w:t>
      </w:r>
      <w:r w:rsidR="00AC2754">
        <w:rPr>
          <w:rStyle w:val="Appelnotedebasdep"/>
        </w:rPr>
        <w:footnoteReference w:id="20"/>
      </w:r>
      <w:r w:rsidR="00A06989">
        <w:t>. Lorsque l’on s’inscrit à ce programme, on peut accéder au service Online avec toutes les applications, de manière illimitée et gratuite. Toutefois, certaines contraintes sont présentes.</w:t>
      </w:r>
    </w:p>
    <w:p w14:paraId="19A10849" w14:textId="5DDF82AE" w:rsidR="00A06989" w:rsidRDefault="00A06989" w:rsidP="00A06989">
      <w:pPr>
        <w:pStyle w:val="tbtitre4"/>
      </w:pPr>
      <w:bookmarkStart w:id="76" w:name="_Toc454884563"/>
      <w:r>
        <w:t xml:space="preserve">Le </w:t>
      </w:r>
      <w:proofErr w:type="spellStart"/>
      <w:r>
        <w:t>programme</w:t>
      </w:r>
      <w:proofErr w:type="spellEnd"/>
      <w:r>
        <w:t xml:space="preserve"> </w:t>
      </w:r>
      <w:proofErr w:type="spellStart"/>
      <w:r>
        <w:t>éducatif</w:t>
      </w:r>
      <w:bookmarkEnd w:id="76"/>
      <w:proofErr w:type="spellEnd"/>
    </w:p>
    <w:p w14:paraId="62A52E64" w14:textId="332C90B4" w:rsidR="00A06989" w:rsidRDefault="00AC2754" w:rsidP="00A06989">
      <w:pPr>
        <w:pStyle w:val="tbnormal"/>
      </w:pPr>
      <w:r>
        <w:t>Le programme éducatif permet aux enseignants et aux étudiants du monde entier d’échanger sur une plateforme commune.</w:t>
      </w:r>
    </w:p>
    <w:p w14:paraId="56B9DBA8" w14:textId="61E25182" w:rsidR="00AC2754" w:rsidRDefault="00AC2754" w:rsidP="00A06989">
      <w:pPr>
        <w:pStyle w:val="tbnormal"/>
      </w:pPr>
      <w:r>
        <w:rPr>
          <w:noProof/>
          <w:lang w:val="fr-FR" w:eastAsia="fr-FR"/>
        </w:rPr>
        <w:drawing>
          <wp:inline distT="0" distB="0" distL="0" distR="0" wp14:anchorId="425DC2F7" wp14:editId="4936105D">
            <wp:extent cx="4679950" cy="1092835"/>
            <wp:effectExtent l="0" t="0" r="0" b="0"/>
            <wp:docPr id="20" name="Imag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Capture d’écran 2016-06-22 à 13.25.35.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4679950" cy="1092835"/>
                    </a:xfrm>
                    <a:prstGeom prst="rect">
                      <a:avLst/>
                    </a:prstGeom>
                  </pic:spPr>
                </pic:pic>
              </a:graphicData>
            </a:graphic>
          </wp:inline>
        </w:drawing>
      </w:r>
    </w:p>
    <w:p w14:paraId="3A1EAE01" w14:textId="7A24B16D" w:rsidR="00AC2754" w:rsidRPr="0024192F" w:rsidRDefault="00AC2754" w:rsidP="0024192F">
      <w:pPr>
        <w:pStyle w:val="tbnormal"/>
        <w:spacing w:after="180"/>
        <w:jc w:val="right"/>
        <w:rPr>
          <w:b/>
          <w:color w:val="404040" w:themeColor="text1" w:themeTint="BF"/>
          <w:sz w:val="18"/>
        </w:rPr>
      </w:pPr>
      <w:r w:rsidRPr="0024192F">
        <w:rPr>
          <w:b/>
          <w:color w:val="404040" w:themeColor="text1" w:themeTint="BF"/>
          <w:sz w:val="18"/>
        </w:rPr>
        <w:t>Figure X : Opportunités offertes par la plateforme éducative Odoo</w:t>
      </w:r>
      <w:r w:rsidR="0024192F">
        <w:rPr>
          <w:rStyle w:val="Appelnotedebasdep"/>
          <w:b/>
          <w:color w:val="404040" w:themeColor="text1" w:themeTint="BF"/>
          <w:sz w:val="18"/>
        </w:rPr>
        <w:footnoteReference w:id="21"/>
      </w:r>
      <w:r w:rsidR="0024192F">
        <w:rPr>
          <w:b/>
          <w:color w:val="404040" w:themeColor="text1" w:themeTint="BF"/>
          <w:sz w:val="18"/>
        </w:rPr>
        <w:t>.</w:t>
      </w:r>
    </w:p>
    <w:p w14:paraId="52CE34BF" w14:textId="7454B4EE" w:rsidR="00AC2754" w:rsidRDefault="00AC2754" w:rsidP="00A06989">
      <w:pPr>
        <w:pStyle w:val="tbnormal"/>
      </w:pPr>
      <w:r>
        <w:t>Ce programme donne accès à toutes sortes d’avantages et permet à n’importe quelle</w:t>
      </w:r>
      <w:r w:rsidR="00351FC9">
        <w:t xml:space="preserve"> personne</w:t>
      </w:r>
      <w:r>
        <w:t xml:space="preserve"> de venir partager </w:t>
      </w:r>
      <w:r w:rsidR="00351FC9">
        <w:t>ses</w:t>
      </w:r>
      <w:r>
        <w:t xml:space="preserve"> connaissances ou venir apprendre à utiliser la solution.</w:t>
      </w:r>
    </w:p>
    <w:p w14:paraId="7A610903" w14:textId="7C8C7A74" w:rsidR="002A2704" w:rsidRDefault="002A2704" w:rsidP="00A06989">
      <w:pPr>
        <w:pStyle w:val="tbnormal"/>
      </w:pPr>
      <w:r>
        <w:t xml:space="preserve">Pour ce travail, ce programme a permis d’employer la solution la plus récente et à jour d’Odoo en mode SaaS sans contraintes autre que le nom des bases de données qui doivent être préfixée de </w:t>
      </w:r>
      <w:proofErr w:type="spellStart"/>
      <w:r w:rsidRPr="002A2704">
        <w:rPr>
          <w:b/>
        </w:rPr>
        <w:t>edu</w:t>
      </w:r>
      <w:proofErr w:type="spellEnd"/>
      <w:r w:rsidRPr="002A2704">
        <w:rPr>
          <w:b/>
        </w:rPr>
        <w:t>-</w:t>
      </w:r>
      <w:r>
        <w:t>.</w:t>
      </w:r>
    </w:p>
    <w:p w14:paraId="0D6AABA9" w14:textId="2FB85BF6" w:rsidR="008A1C4F" w:rsidRPr="00A06989" w:rsidRDefault="008A1C4F" w:rsidP="00A06989">
      <w:pPr>
        <w:pStyle w:val="tbnormal"/>
      </w:pPr>
      <w:r>
        <w:t>Un guide est disponible dans la partie des annexes (se référer au document #REF) afin de mettre en place un compte et créer des bases de données à vocation éducative.</w:t>
      </w:r>
    </w:p>
    <w:p w14:paraId="1DEBD9CF" w14:textId="056CD1EE" w:rsidR="0049494F" w:rsidRDefault="0049494F" w:rsidP="0049494F">
      <w:pPr>
        <w:pStyle w:val="tbtitre3"/>
      </w:pPr>
      <w:bookmarkStart w:id="77" w:name="_Toc454884564"/>
      <w:r>
        <w:lastRenderedPageBreak/>
        <w:t>Entreprise</w:t>
      </w:r>
      <w:bookmarkEnd w:id="77"/>
    </w:p>
    <w:p w14:paraId="2F223A90" w14:textId="1C2891A2" w:rsidR="0013567E" w:rsidRPr="0013567E" w:rsidRDefault="0013567E" w:rsidP="0013567E">
      <w:pPr>
        <w:pStyle w:val="tbnormal"/>
      </w:pPr>
      <w:r>
        <w:t>Cette version est, selon Odoo, adaptée aux entreprises de plus de</w:t>
      </w:r>
      <w:r w:rsidR="00351FC9">
        <w:t xml:space="preserve"> cinquante employés nécessitant</w:t>
      </w:r>
      <w:r>
        <w:t xml:space="preserve"> un accès au PGI. Elle est accessible en mode </w:t>
      </w:r>
      <w:r w:rsidRPr="0013567E">
        <w:rPr>
          <w:b/>
        </w:rPr>
        <w:t>On-</w:t>
      </w:r>
      <w:proofErr w:type="spellStart"/>
      <w:r w:rsidRPr="0013567E">
        <w:rPr>
          <w:b/>
        </w:rPr>
        <w:t>premises</w:t>
      </w:r>
      <w:proofErr w:type="spellEnd"/>
      <w:r>
        <w:t xml:space="preserve"> ou en </w:t>
      </w:r>
      <w:r w:rsidRPr="0013567E">
        <w:rPr>
          <w:b/>
        </w:rPr>
        <w:t>Application Service Provider</w:t>
      </w:r>
      <w:r w:rsidR="00351FC9">
        <w:t>. Son prix est de</w:t>
      </w:r>
      <w:r>
        <w:t xml:space="preserve"> 20.00 Euros par mois et par utilisateur. Dans cette version, toutes les fonctionnalités sont débloquées.</w:t>
      </w:r>
    </w:p>
    <w:p w14:paraId="7E4A5A08" w14:textId="3ABE5607" w:rsidR="0049494F" w:rsidRDefault="0049494F" w:rsidP="0049494F">
      <w:pPr>
        <w:pStyle w:val="tbtitre3"/>
      </w:pPr>
      <w:bookmarkStart w:id="78" w:name="_Toc454884565"/>
      <w:proofErr w:type="spellStart"/>
      <w:r>
        <w:t>Community</w:t>
      </w:r>
      <w:bookmarkEnd w:id="78"/>
      <w:proofErr w:type="spellEnd"/>
    </w:p>
    <w:p w14:paraId="3ABA3E4B" w14:textId="5B67B75C" w:rsidR="0013567E" w:rsidRDefault="00DC3733" w:rsidP="0013567E">
      <w:pPr>
        <w:pStyle w:val="tbnormal"/>
      </w:pPr>
      <w:r>
        <w:t>Cette version</w:t>
      </w:r>
      <w:r w:rsidR="00816397">
        <w:t xml:space="preserve"> </w:t>
      </w:r>
      <w:r w:rsidR="00816397" w:rsidRPr="00816397">
        <w:t>sous licence LGPLv3</w:t>
      </w:r>
      <w:r>
        <w:t xml:space="preserve"> est disponible en libre téléchargement</w:t>
      </w:r>
      <w:r w:rsidR="00816397">
        <w:t xml:space="preserve"> sur le site odoo.com</w:t>
      </w:r>
      <w:r w:rsidR="00AE6E0E">
        <w:rPr>
          <w:rStyle w:val="Appelnotedebasdep"/>
        </w:rPr>
        <w:footnoteReference w:id="22"/>
      </w:r>
      <w:r w:rsidR="00816397">
        <w:t>. Elle ne possède de loin pas toutes les fonctionnalités de ses sœurs. Cependant, tous les processus opérationnels standards sont couverts.</w:t>
      </w:r>
    </w:p>
    <w:p w14:paraId="53A29154" w14:textId="4D267903" w:rsidR="00816397" w:rsidRDefault="00816397" w:rsidP="00816397">
      <w:pPr>
        <w:pStyle w:val="tbtitre4"/>
      </w:pPr>
      <w:bookmarkStart w:id="79" w:name="_Toc454884566"/>
      <w:proofErr w:type="spellStart"/>
      <w:r>
        <w:t>L</w:t>
      </w:r>
      <w:r w:rsidRPr="00816397">
        <w:t>icence</w:t>
      </w:r>
      <w:proofErr w:type="spellEnd"/>
      <w:r w:rsidRPr="00816397">
        <w:t xml:space="preserve"> LGPLv3</w:t>
      </w:r>
      <w:bookmarkEnd w:id="79"/>
    </w:p>
    <w:p w14:paraId="0BE038C5" w14:textId="3F71DA24" w:rsidR="00816397" w:rsidRDefault="00816397" w:rsidP="00816397">
      <w:pPr>
        <w:pStyle w:val="tbnormal"/>
      </w:pPr>
      <w:r>
        <w:t>Cette licence limitée, ou amoindrie, c'est-à-dire qu'elle est moins restrictive que la licence GNU GPL dont elle découle, a été créée pour permettre à certains logiciels libres de pénétrer tout de même certains domaines où le choix d'une publication entièrement libre de toute l'offre était impossible.</w:t>
      </w:r>
    </w:p>
    <w:p w14:paraId="70DE03EA" w14:textId="6D1702C4" w:rsidR="00816397" w:rsidRPr="00816397" w:rsidRDefault="00816397" w:rsidP="00816397">
      <w:pPr>
        <w:pStyle w:val="tbnormal"/>
      </w:pPr>
      <w:r>
        <w:t xml:space="preserve">Cette licence s'applique souvent aux bibliothèques. La signification originale du sigle LGPL est d'ailleurs Library General Public License. Le sens du L de LGPL a été modifié de Library en </w:t>
      </w:r>
      <w:proofErr w:type="spellStart"/>
      <w:r>
        <w:t>Lesser</w:t>
      </w:r>
      <w:proofErr w:type="spellEnd"/>
      <w:r>
        <w:t xml:space="preserve"> afin d'éviter les nombreuses inductions en erreurs. En effet, il arrivait souvent qu'un développeur, qui souhaitait publier sous licence libre une bibliothèque qu'il avait écrite, choisisse la LGPL en ignorant les limitations dans le </w:t>
      </w:r>
      <w:proofErr w:type="spellStart"/>
      <w:r>
        <w:t>copyleft</w:t>
      </w:r>
      <w:proofErr w:type="spellEnd"/>
      <w:r>
        <w:t xml:space="preserve"> (caractère héréditaire de la GPL, qui nécessite que tout programme utilisant une composante en GPL soit en GPL, notamment) par rapport à la GPL </w:t>
      </w:r>
      <w:r w:rsidR="0054536A">
        <w:fldChar w:fldCharType="begin" w:fldLock="1"/>
      </w:r>
      <w:r w:rsidR="00462C06">
        <w:instrText>ADDIN CSL_CITATION { "citationItems" : [ { "id" : "ITEM-1", "itemData" : { "URL" : "https://fr.wikipedia.org/wiki/Licence_publique_g%C3%A9n%C3%A9rale_limit%C3%A9e_GNU", "accessed" : { "date-parts" : [ [ "2016", "6", "19" ] ] }, "author" : [ { "dropping-particle" : "", "family" : "Wikip\u00e9dia", "given" : "", "non-dropping-particle" : "", "parse-names" : false, "suffix" : "" } ], "container-title" : "2015-07-15", "id" : "ITEM-1", "issued" : { "date-parts" : [ [ "2015" ] ] }, "title" : "Licence publique g\u00e9n\u00e9rale limit\u00e9e GNU", "type" : "webpage" }, "uris" : [ "http://www.mendeley.com/documents/?uuid=323dbc7d-a275-37b1-b777-00ae14981406" ] } ], "mendeley" : { "formattedCitation" : "(Wikip\u00e9dia, 2015)", "plainTextFormattedCitation" : "(Wikip\u00e9dia, 2015)", "previouslyFormattedCitation" : "(Wikip\u00e9dia, 2015)" }, "properties" : { "noteIndex" : 0 }, "schema" : "https://github.com/citation-style-language/schema/raw/master/csl-citation.json" }</w:instrText>
      </w:r>
      <w:r w:rsidR="0054536A">
        <w:fldChar w:fldCharType="separate"/>
      </w:r>
      <w:r w:rsidR="00462C06" w:rsidRPr="00462C06">
        <w:rPr>
          <w:noProof/>
        </w:rPr>
        <w:t>(Wikipédia, 2015)</w:t>
      </w:r>
      <w:r w:rsidR="0054536A">
        <w:fldChar w:fldCharType="end"/>
      </w:r>
    </w:p>
    <w:p w14:paraId="5892684C" w14:textId="4EE2B33A" w:rsidR="00ED6E18" w:rsidRDefault="003311C8" w:rsidP="007822F9">
      <w:pPr>
        <w:pStyle w:val="tbtitre2"/>
      </w:pPr>
      <w:bookmarkStart w:id="80" w:name="_Toc454297773"/>
      <w:bookmarkStart w:id="81" w:name="_Toc454884567"/>
      <w:r>
        <w:t>Pour les développeurs</w:t>
      </w:r>
      <w:bookmarkEnd w:id="80"/>
      <w:bookmarkEnd w:id="81"/>
    </w:p>
    <w:p w14:paraId="386DD66E" w14:textId="4293D482" w:rsidR="00351FC9" w:rsidRDefault="006E15F5" w:rsidP="00ED6E18">
      <w:pPr>
        <w:pStyle w:val="tbnormal"/>
      </w:pPr>
      <w:r>
        <w:t xml:space="preserve">Odoo S.A </w:t>
      </w:r>
      <w:proofErr w:type="spellStart"/>
      <w:r>
        <w:t>propose</w:t>
      </w:r>
      <w:proofErr w:type="spellEnd"/>
      <w:r>
        <w:t xml:space="preserve"> toute une ribambelle de supports aux développements de sa solution. </w:t>
      </w:r>
      <w:r w:rsidR="00351FC9">
        <w:t xml:space="preserve">Les </w:t>
      </w:r>
      <w:r>
        <w:t xml:space="preserve">spécifications de l’ORM et </w:t>
      </w:r>
      <w:r w:rsidR="00351FC9">
        <w:t>les</w:t>
      </w:r>
      <w:r>
        <w:t xml:space="preserve"> tutoriaux </w:t>
      </w:r>
      <w:r w:rsidR="00351FC9">
        <w:t>à disposition des internautes</w:t>
      </w:r>
      <w:r>
        <w:t xml:space="preserve"> expliquent comment effectuer </w:t>
      </w:r>
      <w:r w:rsidR="00351FC9">
        <w:t>toutes sortes de</w:t>
      </w:r>
      <w:r>
        <w:t xml:space="preserve"> </w:t>
      </w:r>
      <w:r w:rsidR="00351FC9">
        <w:t>manipulations visant à étendre les fonctionnalités</w:t>
      </w:r>
      <w:r>
        <w:t>.</w:t>
      </w:r>
    </w:p>
    <w:p w14:paraId="5CC5EBD6" w14:textId="68C80F9A" w:rsidR="0000553C" w:rsidRDefault="0000553C" w:rsidP="00ED6E18">
      <w:pPr>
        <w:pStyle w:val="tbnormal"/>
      </w:pPr>
      <w:r>
        <w:br w:type="page"/>
      </w:r>
    </w:p>
    <w:p w14:paraId="76235DFB" w14:textId="2ABD718D" w:rsidR="006E15F5" w:rsidRDefault="006E15F5" w:rsidP="006E15F5">
      <w:pPr>
        <w:pStyle w:val="tbtitre3"/>
      </w:pPr>
      <w:bookmarkStart w:id="82" w:name="_Toc454884568"/>
      <w:r>
        <w:lastRenderedPageBreak/>
        <w:t>Tutoriaux</w:t>
      </w:r>
      <w:bookmarkEnd w:id="82"/>
    </w:p>
    <w:p w14:paraId="67ABB34D" w14:textId="54FDDECD" w:rsidR="006E15F5" w:rsidRDefault="006E15F5" w:rsidP="006E15F5">
      <w:pPr>
        <w:pStyle w:val="tbnormal"/>
      </w:pPr>
      <w:r>
        <w:t xml:space="preserve">Comme cité précédemment, ils donnent accès à des marches à suivre pour effectuer diverses </w:t>
      </w:r>
      <w:r w:rsidR="006F4B91">
        <w:t>actions</w:t>
      </w:r>
      <w:r>
        <w:t xml:space="preserve"> avec la solution. Ci-dessous, les principaux tutoriaux qui sont disponibles :</w:t>
      </w:r>
    </w:p>
    <w:p w14:paraId="54474934" w14:textId="464817D2" w:rsidR="006E15F5" w:rsidRDefault="006E15F5" w:rsidP="006E15F5">
      <w:pPr>
        <w:pStyle w:val="tbnormal"/>
      </w:pPr>
      <w:r>
        <w:rPr>
          <w:noProof/>
          <w:lang w:val="fr-FR" w:eastAsia="fr-FR"/>
        </w:rPr>
        <w:drawing>
          <wp:inline distT="0" distB="0" distL="0" distR="0" wp14:anchorId="56C6ADA7" wp14:editId="6335D14C">
            <wp:extent cx="4679950" cy="4338955"/>
            <wp:effectExtent l="0" t="0" r="0" b="4445"/>
            <wp:docPr id="31" name="Imag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Capture d’écran 2016-06-25 à 16.04.10.png"/>
                    <pic:cNvPicPr/>
                  </pic:nvPicPr>
                  <pic:blipFill>
                    <a:blip r:embed="rId31">
                      <a:extLst>
                        <a:ext uri="{28A0092B-C50C-407E-A947-70E740481C1C}">
                          <a14:useLocalDpi xmlns:a14="http://schemas.microsoft.com/office/drawing/2010/main" val="0"/>
                        </a:ext>
                      </a:extLst>
                    </a:blip>
                    <a:stretch>
                      <a:fillRect/>
                    </a:stretch>
                  </pic:blipFill>
                  <pic:spPr>
                    <a:xfrm>
                      <a:off x="0" y="0"/>
                      <a:ext cx="4679950" cy="4338955"/>
                    </a:xfrm>
                    <a:prstGeom prst="rect">
                      <a:avLst/>
                    </a:prstGeom>
                  </pic:spPr>
                </pic:pic>
              </a:graphicData>
            </a:graphic>
          </wp:inline>
        </w:drawing>
      </w:r>
    </w:p>
    <w:p w14:paraId="22AB2CC6" w14:textId="0AA2F72D" w:rsidR="006E15F5" w:rsidRPr="00EB7A35" w:rsidRDefault="006E15F5" w:rsidP="00EB7A35">
      <w:pPr>
        <w:pStyle w:val="tbnormal"/>
        <w:spacing w:after="180"/>
        <w:jc w:val="right"/>
        <w:rPr>
          <w:b/>
          <w:color w:val="404040" w:themeColor="text1" w:themeTint="BF"/>
          <w:sz w:val="18"/>
        </w:rPr>
      </w:pPr>
      <w:r w:rsidRPr="00EB7A35">
        <w:rPr>
          <w:b/>
          <w:color w:val="404040" w:themeColor="text1" w:themeTint="BF"/>
          <w:sz w:val="18"/>
        </w:rPr>
        <w:t>Figure X : Tutoriaux en libre accès sur le site odoo.com</w:t>
      </w:r>
      <w:r w:rsidR="00902BEA">
        <w:rPr>
          <w:rStyle w:val="Appelnotedebasdep"/>
          <w:b/>
          <w:color w:val="404040" w:themeColor="text1" w:themeTint="BF"/>
          <w:sz w:val="18"/>
        </w:rPr>
        <w:footnoteReference w:id="23"/>
      </w:r>
      <w:r w:rsidR="00902BEA">
        <w:rPr>
          <w:b/>
          <w:color w:val="404040" w:themeColor="text1" w:themeTint="BF"/>
          <w:sz w:val="18"/>
        </w:rPr>
        <w:t>.</w:t>
      </w:r>
    </w:p>
    <w:p w14:paraId="3DC431F6" w14:textId="01753285" w:rsidR="006E15F5" w:rsidRDefault="006E15F5" w:rsidP="006E15F5">
      <w:pPr>
        <w:pStyle w:val="tbtitre3"/>
      </w:pPr>
      <w:bookmarkStart w:id="83" w:name="_Toc454884569"/>
      <w:r>
        <w:t>Configuration</w:t>
      </w:r>
      <w:bookmarkEnd w:id="83"/>
    </w:p>
    <w:p w14:paraId="65E33570" w14:textId="245C795F" w:rsidR="00F87853" w:rsidRDefault="00F87853" w:rsidP="00F87853">
      <w:pPr>
        <w:pStyle w:val="tbnormal"/>
      </w:pPr>
      <w:r>
        <w:t>Toute la partie installation et configuration du PGI est aussi présentée au travers des différents liens :</w:t>
      </w:r>
    </w:p>
    <w:p w14:paraId="0AA8F420" w14:textId="32D1AE6F" w:rsidR="00F87853" w:rsidRDefault="00F87853" w:rsidP="00F87853">
      <w:pPr>
        <w:pStyle w:val="tbnormal"/>
      </w:pPr>
      <w:r>
        <w:rPr>
          <w:noProof/>
          <w:lang w:val="fr-FR" w:eastAsia="fr-FR"/>
        </w:rPr>
        <w:drawing>
          <wp:inline distT="0" distB="0" distL="0" distR="0" wp14:anchorId="311DA580" wp14:editId="16537BA1">
            <wp:extent cx="4679950" cy="1110615"/>
            <wp:effectExtent l="0" t="0" r="0" b="6985"/>
            <wp:docPr id="32" name="Imag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Capture d’écran 2016-06-25 à 16.05.17.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4679950" cy="1110615"/>
                    </a:xfrm>
                    <a:prstGeom prst="rect">
                      <a:avLst/>
                    </a:prstGeom>
                  </pic:spPr>
                </pic:pic>
              </a:graphicData>
            </a:graphic>
          </wp:inline>
        </w:drawing>
      </w:r>
    </w:p>
    <w:p w14:paraId="1BBA92B4" w14:textId="3AAA11BE" w:rsidR="00F87853" w:rsidRPr="00EB7A35" w:rsidRDefault="00F87853" w:rsidP="00EB7A35">
      <w:pPr>
        <w:pStyle w:val="tbnormal"/>
        <w:spacing w:after="180"/>
        <w:jc w:val="right"/>
        <w:rPr>
          <w:b/>
          <w:color w:val="404040" w:themeColor="text1" w:themeTint="BF"/>
          <w:sz w:val="18"/>
        </w:rPr>
      </w:pPr>
      <w:r w:rsidRPr="00EB7A35">
        <w:rPr>
          <w:b/>
          <w:color w:val="404040" w:themeColor="text1" w:themeTint="BF"/>
          <w:sz w:val="18"/>
        </w:rPr>
        <w:t>Figure X : Liens d’accès aux diverses parties d’installation et configuration</w:t>
      </w:r>
      <w:r w:rsidR="00902BEA">
        <w:rPr>
          <w:rStyle w:val="Appelnotedebasdep"/>
          <w:b/>
          <w:color w:val="404040" w:themeColor="text1" w:themeTint="BF"/>
          <w:sz w:val="18"/>
        </w:rPr>
        <w:footnoteReference w:id="24"/>
      </w:r>
      <w:r w:rsidR="00902BEA">
        <w:rPr>
          <w:b/>
          <w:color w:val="404040" w:themeColor="text1" w:themeTint="BF"/>
          <w:sz w:val="18"/>
        </w:rPr>
        <w:t>.</w:t>
      </w:r>
    </w:p>
    <w:p w14:paraId="1493EE92" w14:textId="77777777" w:rsidR="00B37E8F" w:rsidRDefault="00B37E8F" w:rsidP="00B37E8F">
      <w:pPr>
        <w:pStyle w:val="tbnormal"/>
      </w:pPr>
    </w:p>
    <w:p w14:paraId="6BED1616" w14:textId="5AB833E5" w:rsidR="006E15F5" w:rsidRDefault="006E15F5" w:rsidP="006E15F5">
      <w:pPr>
        <w:pStyle w:val="tbtitre3"/>
      </w:pPr>
      <w:bookmarkStart w:id="84" w:name="_Toc454884570"/>
      <w:r>
        <w:lastRenderedPageBreak/>
        <w:t>Références</w:t>
      </w:r>
      <w:bookmarkEnd w:id="84"/>
    </w:p>
    <w:p w14:paraId="4918E28E" w14:textId="4AF73453" w:rsidR="006E15F5" w:rsidRDefault="00F87853" w:rsidP="00ED6E18">
      <w:pPr>
        <w:pStyle w:val="tbnormal"/>
      </w:pPr>
      <w:r>
        <w:t>Plus technique et plus ciblé dévelo</w:t>
      </w:r>
      <w:r w:rsidR="006F4B91">
        <w:t>ppeur, les références qui sont à employer</w:t>
      </w:r>
      <w:r>
        <w:t xml:space="preserve"> </w:t>
      </w:r>
      <w:r w:rsidR="006F4B91">
        <w:t xml:space="preserve">lorsqu’il est nécessaire </w:t>
      </w:r>
      <w:r>
        <w:t>d’éte</w:t>
      </w:r>
      <w:r w:rsidR="006F4B91">
        <w:t>ndre les fonctionnalités du PGI. Les diverses rubriques sont aussi à disposition pour acquérir du savoir et comprendre la structure du PGI :</w:t>
      </w:r>
    </w:p>
    <w:p w14:paraId="6E18DCB0" w14:textId="3C2CE551" w:rsidR="00F87853" w:rsidRDefault="00F87853" w:rsidP="00ED6E18">
      <w:pPr>
        <w:pStyle w:val="tbnormal"/>
      </w:pPr>
      <w:r>
        <w:rPr>
          <w:noProof/>
          <w:lang w:val="fr-FR" w:eastAsia="fr-FR"/>
        </w:rPr>
        <w:drawing>
          <wp:inline distT="0" distB="0" distL="0" distR="0" wp14:anchorId="21662DE4" wp14:editId="2AB93B5F">
            <wp:extent cx="4679950" cy="3547110"/>
            <wp:effectExtent l="0" t="0" r="0" b="8890"/>
            <wp:docPr id="78" name="Imag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Capture d’écran 2016-06-25 à 16.06.25.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4679950" cy="3547110"/>
                    </a:xfrm>
                    <a:prstGeom prst="rect">
                      <a:avLst/>
                    </a:prstGeom>
                  </pic:spPr>
                </pic:pic>
              </a:graphicData>
            </a:graphic>
          </wp:inline>
        </w:drawing>
      </w:r>
    </w:p>
    <w:p w14:paraId="1F276B6E" w14:textId="1B38119D" w:rsidR="00F87853" w:rsidRPr="00EB7A35" w:rsidRDefault="00F87853" w:rsidP="00EB7A35">
      <w:pPr>
        <w:pStyle w:val="tbnormal"/>
        <w:spacing w:after="180"/>
        <w:jc w:val="right"/>
        <w:rPr>
          <w:b/>
          <w:color w:val="404040" w:themeColor="text1" w:themeTint="BF"/>
          <w:sz w:val="18"/>
        </w:rPr>
      </w:pPr>
      <w:r w:rsidRPr="00EB7A35">
        <w:rPr>
          <w:b/>
          <w:color w:val="404040" w:themeColor="text1" w:themeTint="BF"/>
          <w:sz w:val="18"/>
        </w:rPr>
        <w:t>Figure X : Accès aux informations pour développeurs</w:t>
      </w:r>
      <w:r w:rsidR="00BE1F6B">
        <w:rPr>
          <w:rStyle w:val="Appelnotedebasdep"/>
          <w:b/>
          <w:color w:val="404040" w:themeColor="text1" w:themeTint="BF"/>
          <w:sz w:val="18"/>
        </w:rPr>
        <w:footnoteReference w:id="25"/>
      </w:r>
      <w:r w:rsidR="00BE1F6B">
        <w:rPr>
          <w:b/>
          <w:color w:val="404040" w:themeColor="text1" w:themeTint="BF"/>
          <w:sz w:val="18"/>
        </w:rPr>
        <w:t>.</w:t>
      </w:r>
    </w:p>
    <w:p w14:paraId="0A341409" w14:textId="65DECAA0" w:rsidR="00B37E8F" w:rsidRDefault="00B37E8F" w:rsidP="00B37E8F">
      <w:pPr>
        <w:pStyle w:val="tbnormal"/>
      </w:pPr>
      <w:r>
        <w:br w:type="page"/>
      </w:r>
    </w:p>
    <w:p w14:paraId="3965B501" w14:textId="625C5B3F" w:rsidR="000D0DF5" w:rsidRDefault="007822F9" w:rsidP="007822F9">
      <w:pPr>
        <w:pStyle w:val="tbtitre3"/>
      </w:pPr>
      <w:bookmarkStart w:id="85" w:name="_Toc454884571"/>
      <w:r>
        <w:lastRenderedPageBreak/>
        <w:t>Interface de programmation</w:t>
      </w:r>
      <w:bookmarkEnd w:id="85"/>
    </w:p>
    <w:p w14:paraId="7E37768B" w14:textId="5C38CC04" w:rsidR="00F85C0C" w:rsidRDefault="0000553C" w:rsidP="007822F9">
      <w:pPr>
        <w:pStyle w:val="tbnormal"/>
      </w:pPr>
      <w:r>
        <w:t xml:space="preserve">Le principal intérêt de ce travail est de pouvoir agir sur le PGI par programmation. Dans le but de pouvoir dérouler le scénario et appliquer automatiquement des changements dans </w:t>
      </w:r>
      <w:r w:rsidR="006F4B91">
        <w:t>les instances</w:t>
      </w:r>
      <w:r>
        <w:t xml:space="preserve"> des équipes de participants.</w:t>
      </w:r>
    </w:p>
    <w:p w14:paraId="54D51937" w14:textId="4485FE75" w:rsidR="0000553C" w:rsidRDefault="0000553C" w:rsidP="007822F9">
      <w:pPr>
        <w:pStyle w:val="tbnormal"/>
      </w:pPr>
      <w:r>
        <w:t>Odoo donne accès à toute la documentation nécessaire pour prendre en main cette API</w:t>
      </w:r>
      <w:r>
        <w:rPr>
          <w:rStyle w:val="Appelnotedebasdep"/>
        </w:rPr>
        <w:footnoteReference w:id="26"/>
      </w:r>
      <w:r>
        <w:t>.</w:t>
      </w:r>
    </w:p>
    <w:p w14:paraId="0C73B67E" w14:textId="47ECA69D" w:rsidR="0000553C" w:rsidRDefault="000459C0" w:rsidP="007822F9">
      <w:pPr>
        <w:pStyle w:val="tbnormal"/>
      </w:pPr>
      <w:r>
        <w:t>Cette documentation</w:t>
      </w:r>
      <w:r w:rsidR="0000553C">
        <w:t xml:space="preserve"> permet </w:t>
      </w:r>
      <w:r>
        <w:t xml:space="preserve">aux développeurs de se connecter et de s’authentifier auprès de l’API pour </w:t>
      </w:r>
      <w:r w:rsidR="0000553C">
        <w:t xml:space="preserve">effectuer les </w:t>
      </w:r>
      <w:r>
        <w:t xml:space="preserve">principales </w:t>
      </w:r>
      <w:r w:rsidR="0000553C">
        <w:t xml:space="preserve">opérations </w:t>
      </w:r>
      <w:r>
        <w:t>de traitement des données.</w:t>
      </w:r>
    </w:p>
    <w:p w14:paraId="5CC0B0AC" w14:textId="674695F1" w:rsidR="000459C0" w:rsidRDefault="000459C0" w:rsidP="000459C0">
      <w:pPr>
        <w:pStyle w:val="tbtitre4"/>
      </w:pPr>
      <w:bookmarkStart w:id="86" w:name="_Toc454884572"/>
      <w:proofErr w:type="spellStart"/>
      <w:r>
        <w:t>Connexion</w:t>
      </w:r>
      <w:proofErr w:type="spellEnd"/>
      <w:r>
        <w:t xml:space="preserve"> et </w:t>
      </w:r>
      <w:proofErr w:type="spellStart"/>
      <w:r>
        <w:t>authentification</w:t>
      </w:r>
      <w:bookmarkEnd w:id="86"/>
      <w:proofErr w:type="spellEnd"/>
    </w:p>
    <w:p w14:paraId="2CA83117" w14:textId="27E2A80A" w:rsidR="00735806" w:rsidRDefault="00735806" w:rsidP="00735806">
      <w:pPr>
        <w:pStyle w:val="tbnormal"/>
      </w:pPr>
      <w:r>
        <w:t xml:space="preserve">Cette étape est nécessaire et permet d’obtenir l’identifiant du compte utilisé pour requêter sur le modèle, lequel est obligatoire pour toutes les opérations </w:t>
      </w:r>
      <w:r w:rsidR="00004E5C">
        <w:t xml:space="preserve">où une authentification par mot de passe est nécessaire. Cette méthode s’exécute sur le point de terminaison </w:t>
      </w:r>
      <w:proofErr w:type="spellStart"/>
      <w:r w:rsidR="00004E5C" w:rsidRPr="00004E5C">
        <w:rPr>
          <w:b/>
        </w:rPr>
        <w:t>xmlrpc</w:t>
      </w:r>
      <w:proofErr w:type="spellEnd"/>
      <w:r w:rsidR="00004E5C" w:rsidRPr="00004E5C">
        <w:rPr>
          <w:b/>
        </w:rPr>
        <w:t>/2/</w:t>
      </w:r>
      <w:proofErr w:type="spellStart"/>
      <w:r w:rsidR="00004E5C" w:rsidRPr="00004E5C">
        <w:rPr>
          <w:b/>
        </w:rPr>
        <w:t>common</w:t>
      </w:r>
      <w:proofErr w:type="spellEnd"/>
      <w:r w:rsidR="00004E5C">
        <w:t xml:space="preserve"> et appelle la fonction RPC </w:t>
      </w:r>
      <w:proofErr w:type="spellStart"/>
      <w:r w:rsidR="00004E5C" w:rsidRPr="00004E5C">
        <w:rPr>
          <w:b/>
        </w:rPr>
        <w:t>execute</w:t>
      </w:r>
      <w:proofErr w:type="spellEnd"/>
      <w:r w:rsidR="00004E5C" w:rsidRPr="00004E5C">
        <w:rPr>
          <w:b/>
        </w:rPr>
        <w:t> </w:t>
      </w:r>
      <w:r w:rsidR="00004E5C">
        <w:t>:</w:t>
      </w:r>
    </w:p>
    <w:p w14:paraId="69CE4E4B" w14:textId="05F2E876" w:rsidR="00735806" w:rsidRDefault="00004E5C" w:rsidP="00735806">
      <w:pPr>
        <w:pStyle w:val="tbnormal"/>
      </w:pPr>
      <w:r>
        <w:rPr>
          <w:noProof/>
          <w:lang w:val="fr-FR" w:eastAsia="fr-FR"/>
        </w:rPr>
        <w:drawing>
          <wp:inline distT="0" distB="0" distL="0" distR="0" wp14:anchorId="52CCA074" wp14:editId="5E05BBD5">
            <wp:extent cx="4679950" cy="429260"/>
            <wp:effectExtent l="0" t="0" r="0" b="2540"/>
            <wp:docPr id="29" name="Imag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wsapi-authentification.PNG"/>
                    <pic:cNvPicPr/>
                  </pic:nvPicPr>
                  <pic:blipFill>
                    <a:blip r:embed="rId34">
                      <a:extLst>
                        <a:ext uri="{28A0092B-C50C-407E-A947-70E740481C1C}">
                          <a14:useLocalDpi xmlns:a14="http://schemas.microsoft.com/office/drawing/2010/main" val="0"/>
                        </a:ext>
                      </a:extLst>
                    </a:blip>
                    <a:stretch>
                      <a:fillRect/>
                    </a:stretch>
                  </pic:blipFill>
                  <pic:spPr>
                    <a:xfrm>
                      <a:off x="0" y="0"/>
                      <a:ext cx="4679950" cy="429260"/>
                    </a:xfrm>
                    <a:prstGeom prst="rect">
                      <a:avLst/>
                    </a:prstGeom>
                  </pic:spPr>
                </pic:pic>
              </a:graphicData>
            </a:graphic>
          </wp:inline>
        </w:drawing>
      </w:r>
    </w:p>
    <w:p w14:paraId="6B1AE49E" w14:textId="0BDA5B0D" w:rsidR="00735806" w:rsidRPr="00EB7A35" w:rsidRDefault="00735806" w:rsidP="00EB7A35">
      <w:pPr>
        <w:pStyle w:val="tbnormal"/>
        <w:spacing w:after="180"/>
        <w:jc w:val="right"/>
        <w:rPr>
          <w:b/>
          <w:color w:val="404040" w:themeColor="text1" w:themeTint="BF"/>
          <w:sz w:val="18"/>
        </w:rPr>
      </w:pPr>
      <w:r w:rsidRPr="00EB7A35">
        <w:rPr>
          <w:b/>
          <w:color w:val="404040" w:themeColor="text1" w:themeTint="BF"/>
          <w:sz w:val="18"/>
        </w:rPr>
        <w:t>Figure X : Code pour s’authentifier auprès d’une instance Odoo par l’API.</w:t>
      </w:r>
    </w:p>
    <w:p w14:paraId="594FD11D" w14:textId="5D779D42" w:rsidR="00735806" w:rsidRDefault="00735806" w:rsidP="00735806">
      <w:pPr>
        <w:pStyle w:val="tbnormal"/>
      </w:pPr>
      <w:r>
        <w:t xml:space="preserve">Cet appel retourne un </w:t>
      </w:r>
      <w:proofErr w:type="spellStart"/>
      <w:r w:rsidRPr="00735806">
        <w:rPr>
          <w:b/>
        </w:rPr>
        <w:t>Integer</w:t>
      </w:r>
      <w:proofErr w:type="spellEnd"/>
      <w:r>
        <w:t xml:space="preserve"> </w:t>
      </w:r>
      <w:r w:rsidR="00026D4D">
        <w:t xml:space="preserve">partant de 1 </w:t>
      </w:r>
      <w:r>
        <w:t>si l’authentification est validée et en cas d’erreur la valeur 0.</w:t>
      </w:r>
    </w:p>
    <w:p w14:paraId="41FD62A8" w14:textId="3D64727F" w:rsidR="001354DC" w:rsidRDefault="00E974C2" w:rsidP="00735806">
      <w:pPr>
        <w:pStyle w:val="tbnormal"/>
      </w:pPr>
      <w:r>
        <w:t xml:space="preserve">L’invocation des opérations qui suivent est effectuée à partir du point de terminaison appelé </w:t>
      </w:r>
      <w:proofErr w:type="spellStart"/>
      <w:r w:rsidRPr="00E974C2">
        <w:rPr>
          <w:b/>
        </w:rPr>
        <w:t>xmlrpc</w:t>
      </w:r>
      <w:proofErr w:type="spellEnd"/>
      <w:r w:rsidRPr="00E974C2">
        <w:rPr>
          <w:b/>
        </w:rPr>
        <w:t>/2/</w:t>
      </w:r>
      <w:proofErr w:type="spellStart"/>
      <w:r w:rsidRPr="00E974C2">
        <w:rPr>
          <w:b/>
        </w:rPr>
        <w:t>object</w:t>
      </w:r>
      <w:proofErr w:type="spellEnd"/>
      <w:r>
        <w:t xml:space="preserve"> et de la fonction RPC nommée </w:t>
      </w:r>
      <w:proofErr w:type="spellStart"/>
      <w:r w:rsidRPr="00E974C2">
        <w:rPr>
          <w:b/>
        </w:rPr>
        <w:t>execute_kw</w:t>
      </w:r>
      <w:proofErr w:type="spellEnd"/>
      <w:r>
        <w:t>. Chaque invocation nécessite les paramètres suivants :</w:t>
      </w:r>
    </w:p>
    <w:p w14:paraId="518946A8" w14:textId="14DE1D2C" w:rsidR="00E974C2" w:rsidRDefault="00E974C2" w:rsidP="0078717A">
      <w:pPr>
        <w:pStyle w:val="tbnormal"/>
        <w:numPr>
          <w:ilvl w:val="0"/>
          <w:numId w:val="41"/>
        </w:numPr>
      </w:pPr>
      <w:r>
        <w:t>La base de données.</w:t>
      </w:r>
    </w:p>
    <w:p w14:paraId="1A6870AD" w14:textId="2811ED13" w:rsidR="00E974C2" w:rsidRDefault="00E974C2" w:rsidP="0078717A">
      <w:pPr>
        <w:pStyle w:val="tbnormal"/>
        <w:numPr>
          <w:ilvl w:val="0"/>
          <w:numId w:val="41"/>
        </w:numPr>
      </w:pPr>
      <w:r>
        <w:t>L’identifiant de l’utilisateur, lequel est récupéré grâce à l’authentification.</w:t>
      </w:r>
    </w:p>
    <w:p w14:paraId="443CF83F" w14:textId="52C0CA0E" w:rsidR="00E974C2" w:rsidRDefault="00E974C2" w:rsidP="0078717A">
      <w:pPr>
        <w:pStyle w:val="tbnormal"/>
        <w:numPr>
          <w:ilvl w:val="0"/>
          <w:numId w:val="41"/>
        </w:numPr>
      </w:pPr>
      <w:r>
        <w:t>Le mot de passe de l’utilisateur employé.</w:t>
      </w:r>
    </w:p>
    <w:p w14:paraId="3BC43841" w14:textId="49145C9B" w:rsidR="00E974C2" w:rsidRDefault="00E974C2" w:rsidP="0078717A">
      <w:pPr>
        <w:pStyle w:val="tbnormal"/>
        <w:numPr>
          <w:ilvl w:val="0"/>
          <w:numId w:val="41"/>
        </w:numPr>
      </w:pPr>
      <w:r>
        <w:t>Le nom du modèle sur lequel l’opération doit s’exécutée.</w:t>
      </w:r>
    </w:p>
    <w:p w14:paraId="09176037" w14:textId="017CB1DE" w:rsidR="00E974C2" w:rsidRDefault="00E974C2" w:rsidP="0078717A">
      <w:pPr>
        <w:pStyle w:val="tbnormal"/>
        <w:numPr>
          <w:ilvl w:val="0"/>
          <w:numId w:val="41"/>
        </w:numPr>
      </w:pPr>
      <w:r>
        <w:t>Le nom de la méthode. En principe une des opérations CRUD.</w:t>
      </w:r>
    </w:p>
    <w:p w14:paraId="12D14625" w14:textId="27C03C82" w:rsidR="00E974C2" w:rsidRDefault="00E974C2" w:rsidP="0078717A">
      <w:pPr>
        <w:pStyle w:val="tbnormal"/>
        <w:numPr>
          <w:ilvl w:val="0"/>
          <w:numId w:val="41"/>
        </w:numPr>
      </w:pPr>
      <w:r>
        <w:t xml:space="preserve">Un </w:t>
      </w:r>
      <w:proofErr w:type="spellStart"/>
      <w:r w:rsidRPr="00E974C2">
        <w:rPr>
          <w:b/>
        </w:rPr>
        <w:t>ArrayList</w:t>
      </w:r>
      <w:proofErr w:type="spellEnd"/>
      <w:r>
        <w:t xml:space="preserve"> de paramètres passés par position.</w:t>
      </w:r>
    </w:p>
    <w:p w14:paraId="2D317C7A" w14:textId="728CB1C4" w:rsidR="00E974C2" w:rsidRDefault="00E974C2" w:rsidP="0078717A">
      <w:pPr>
        <w:pStyle w:val="tbnormal"/>
        <w:numPr>
          <w:ilvl w:val="0"/>
          <w:numId w:val="41"/>
        </w:numPr>
      </w:pPr>
      <w:r>
        <w:t>Optionnellement, un objet de type clé-valeur (</w:t>
      </w:r>
      <w:proofErr w:type="spellStart"/>
      <w:r w:rsidRPr="00E974C2">
        <w:rPr>
          <w:b/>
        </w:rPr>
        <w:t>HashMap</w:t>
      </w:r>
      <w:proofErr w:type="spellEnd"/>
      <w:r>
        <w:t>).</w:t>
      </w:r>
    </w:p>
    <w:p w14:paraId="2156D854" w14:textId="2952A2C1" w:rsidR="00B37E8F" w:rsidRDefault="00B37E8F" w:rsidP="00B37E8F">
      <w:pPr>
        <w:pStyle w:val="tbnormal"/>
      </w:pPr>
      <w:r>
        <w:br w:type="page"/>
      </w:r>
    </w:p>
    <w:p w14:paraId="09F795BD" w14:textId="599B005B" w:rsidR="006F4B91" w:rsidRDefault="006F4B91" w:rsidP="006F4B91">
      <w:pPr>
        <w:pStyle w:val="tbtitre4"/>
      </w:pPr>
      <w:bookmarkStart w:id="87" w:name="_Toc454884573"/>
      <w:proofErr w:type="spellStart"/>
      <w:r>
        <w:lastRenderedPageBreak/>
        <w:t>Création</w:t>
      </w:r>
      <w:bookmarkEnd w:id="87"/>
      <w:proofErr w:type="spellEnd"/>
    </w:p>
    <w:p w14:paraId="7151A01C" w14:textId="14AA409F" w:rsidR="006F4B91" w:rsidRDefault="00004E5C" w:rsidP="006F4B91">
      <w:pPr>
        <w:pStyle w:val="tbnormal"/>
      </w:pPr>
      <w:r>
        <w:t xml:space="preserve">La création d’enregistrement s’effectue en appelant la méthode </w:t>
      </w:r>
      <w:proofErr w:type="spellStart"/>
      <w:r w:rsidR="002A7FE4" w:rsidRPr="002A7FE4">
        <w:rPr>
          <w:b/>
        </w:rPr>
        <w:t>create</w:t>
      </w:r>
      <w:proofErr w:type="spellEnd"/>
      <w:r>
        <w:t>, le code est le suivant :</w:t>
      </w:r>
    </w:p>
    <w:p w14:paraId="50C95F43" w14:textId="54556C0B" w:rsidR="00004E5C" w:rsidRDefault="00004E5C" w:rsidP="006F4B91">
      <w:pPr>
        <w:pStyle w:val="tbnormal"/>
      </w:pPr>
      <w:r>
        <w:rPr>
          <w:noProof/>
          <w:lang w:val="fr-FR" w:eastAsia="fr-FR"/>
        </w:rPr>
        <w:drawing>
          <wp:inline distT="0" distB="0" distL="0" distR="0" wp14:anchorId="6C1EC5F3" wp14:editId="25D99EFD">
            <wp:extent cx="4679950" cy="648335"/>
            <wp:effectExtent l="0" t="0" r="0" b="12065"/>
            <wp:docPr id="30" name="Imag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wsapi-create.PNG"/>
                    <pic:cNvPicPr/>
                  </pic:nvPicPr>
                  <pic:blipFill>
                    <a:blip r:embed="rId35">
                      <a:extLst>
                        <a:ext uri="{28A0092B-C50C-407E-A947-70E740481C1C}">
                          <a14:useLocalDpi xmlns:a14="http://schemas.microsoft.com/office/drawing/2010/main" val="0"/>
                        </a:ext>
                      </a:extLst>
                    </a:blip>
                    <a:stretch>
                      <a:fillRect/>
                    </a:stretch>
                  </pic:blipFill>
                  <pic:spPr>
                    <a:xfrm>
                      <a:off x="0" y="0"/>
                      <a:ext cx="4679950" cy="648335"/>
                    </a:xfrm>
                    <a:prstGeom prst="rect">
                      <a:avLst/>
                    </a:prstGeom>
                  </pic:spPr>
                </pic:pic>
              </a:graphicData>
            </a:graphic>
          </wp:inline>
        </w:drawing>
      </w:r>
    </w:p>
    <w:p w14:paraId="0F14E38F" w14:textId="67BDD747" w:rsidR="002A7FE4" w:rsidRPr="00EB7A35" w:rsidRDefault="002A7FE4" w:rsidP="00EB7A35">
      <w:pPr>
        <w:pStyle w:val="tbnormal"/>
        <w:spacing w:after="180"/>
        <w:jc w:val="right"/>
        <w:rPr>
          <w:b/>
          <w:color w:val="404040" w:themeColor="text1" w:themeTint="BF"/>
          <w:sz w:val="18"/>
        </w:rPr>
      </w:pPr>
      <w:r w:rsidRPr="00EB7A35">
        <w:rPr>
          <w:b/>
          <w:color w:val="404040" w:themeColor="text1" w:themeTint="BF"/>
          <w:sz w:val="18"/>
        </w:rPr>
        <w:t xml:space="preserve">Figure X : Code pour créer une enregistrement dans le modèle </w:t>
      </w:r>
      <w:proofErr w:type="spellStart"/>
      <w:proofErr w:type="gramStart"/>
      <w:r w:rsidRPr="00EB7A35">
        <w:rPr>
          <w:b/>
          <w:color w:val="404040" w:themeColor="text1" w:themeTint="BF"/>
          <w:sz w:val="18"/>
        </w:rPr>
        <w:t>res.partner</w:t>
      </w:r>
      <w:proofErr w:type="spellEnd"/>
      <w:proofErr w:type="gramEnd"/>
      <w:r w:rsidRPr="00EB7A35">
        <w:rPr>
          <w:b/>
          <w:color w:val="404040" w:themeColor="text1" w:themeTint="BF"/>
          <w:sz w:val="18"/>
        </w:rPr>
        <w:t>.</w:t>
      </w:r>
    </w:p>
    <w:p w14:paraId="28B50496" w14:textId="07DC01BF" w:rsidR="00004E5C" w:rsidRPr="006F4B91" w:rsidRDefault="00004E5C" w:rsidP="006F4B91">
      <w:pPr>
        <w:pStyle w:val="tbnormal"/>
      </w:pPr>
      <w:r>
        <w:t xml:space="preserve">Cette méthode retourne l’identifiant au format </w:t>
      </w:r>
      <w:proofErr w:type="spellStart"/>
      <w:r w:rsidRPr="00004E5C">
        <w:rPr>
          <w:b/>
        </w:rPr>
        <w:t>Integer</w:t>
      </w:r>
      <w:proofErr w:type="spellEnd"/>
      <w:r>
        <w:t xml:space="preserve"> de l’enregistrement qu’elle vient d’insérer.</w:t>
      </w:r>
    </w:p>
    <w:p w14:paraId="7A3836CB" w14:textId="2F02B189" w:rsidR="006F4B91" w:rsidRDefault="006F4B91" w:rsidP="006F4B91">
      <w:pPr>
        <w:pStyle w:val="tbtitre4"/>
      </w:pPr>
      <w:bookmarkStart w:id="88" w:name="_Toc454884574"/>
      <w:proofErr w:type="spellStart"/>
      <w:r>
        <w:t>Lecture</w:t>
      </w:r>
      <w:bookmarkEnd w:id="88"/>
      <w:proofErr w:type="spellEnd"/>
    </w:p>
    <w:p w14:paraId="627DDEEA" w14:textId="72CCC237" w:rsidR="002A7FE4" w:rsidRDefault="002A7FE4" w:rsidP="002A7FE4">
      <w:pPr>
        <w:pStyle w:val="tbnormal"/>
      </w:pPr>
      <w:r>
        <w:t>Pour lire des enregistrements, Odoo propose plusieurs solutions</w:t>
      </w:r>
      <w:r>
        <w:rPr>
          <w:rStyle w:val="Appelnotedebasdep"/>
        </w:rPr>
        <w:footnoteReference w:id="27"/>
      </w:r>
      <w:r>
        <w:t xml:space="preserve">. Dans le cadre de ce travail, la méthode </w:t>
      </w:r>
      <w:proofErr w:type="spellStart"/>
      <w:r w:rsidRPr="002A7FE4">
        <w:rPr>
          <w:b/>
        </w:rPr>
        <w:t>search_read</w:t>
      </w:r>
      <w:proofErr w:type="spellEnd"/>
      <w:r>
        <w:t xml:space="preserve"> est régulièrement employée et c’est celle-ci qui est présentée ci-dessous :</w:t>
      </w:r>
    </w:p>
    <w:p w14:paraId="617C51BF" w14:textId="65DDAA33" w:rsidR="002A7FE4" w:rsidRDefault="002A7FE4" w:rsidP="002A7FE4">
      <w:pPr>
        <w:pStyle w:val="tbnormal"/>
      </w:pPr>
      <w:r>
        <w:rPr>
          <w:noProof/>
          <w:lang w:val="fr-FR" w:eastAsia="fr-FR"/>
        </w:rPr>
        <w:drawing>
          <wp:inline distT="0" distB="0" distL="0" distR="0" wp14:anchorId="03D765D6" wp14:editId="5ADD31CF">
            <wp:extent cx="4679950" cy="4744720"/>
            <wp:effectExtent l="0" t="0" r="0" b="5080"/>
            <wp:docPr id="36" name="Imag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wsapi-searchread.PNG"/>
                    <pic:cNvPicPr/>
                  </pic:nvPicPr>
                  <pic:blipFill>
                    <a:blip r:embed="rId36">
                      <a:extLst>
                        <a:ext uri="{28A0092B-C50C-407E-A947-70E740481C1C}">
                          <a14:useLocalDpi xmlns:a14="http://schemas.microsoft.com/office/drawing/2010/main" val="0"/>
                        </a:ext>
                      </a:extLst>
                    </a:blip>
                    <a:stretch>
                      <a:fillRect/>
                    </a:stretch>
                  </pic:blipFill>
                  <pic:spPr>
                    <a:xfrm>
                      <a:off x="0" y="0"/>
                      <a:ext cx="4679950" cy="4744720"/>
                    </a:xfrm>
                    <a:prstGeom prst="rect">
                      <a:avLst/>
                    </a:prstGeom>
                  </pic:spPr>
                </pic:pic>
              </a:graphicData>
            </a:graphic>
          </wp:inline>
        </w:drawing>
      </w:r>
    </w:p>
    <w:p w14:paraId="78F89B2D" w14:textId="1644CA66" w:rsidR="002A7FE4" w:rsidRPr="00EB7A35" w:rsidRDefault="002A7FE4" w:rsidP="00EB7A35">
      <w:pPr>
        <w:pStyle w:val="tbnormal"/>
        <w:spacing w:after="180"/>
        <w:jc w:val="right"/>
        <w:rPr>
          <w:b/>
          <w:color w:val="404040" w:themeColor="text1" w:themeTint="BF"/>
          <w:sz w:val="18"/>
        </w:rPr>
      </w:pPr>
      <w:r w:rsidRPr="00EB7A35">
        <w:rPr>
          <w:b/>
          <w:color w:val="404040" w:themeColor="text1" w:themeTint="BF"/>
          <w:sz w:val="18"/>
        </w:rPr>
        <w:t>Figure X : Code pour lister un maximum de 5 enregistrements correspondants aux critères passés par l’</w:t>
      </w:r>
      <w:proofErr w:type="spellStart"/>
      <w:r w:rsidRPr="00EB7A35">
        <w:rPr>
          <w:b/>
          <w:color w:val="404040" w:themeColor="text1" w:themeTint="BF"/>
          <w:sz w:val="18"/>
        </w:rPr>
        <w:t>ArrayList</w:t>
      </w:r>
      <w:proofErr w:type="spellEnd"/>
      <w:r w:rsidRPr="00EB7A35">
        <w:rPr>
          <w:b/>
          <w:color w:val="404040" w:themeColor="text1" w:themeTint="BF"/>
          <w:sz w:val="18"/>
        </w:rPr>
        <w:t>.</w:t>
      </w:r>
    </w:p>
    <w:p w14:paraId="2A699194" w14:textId="5BA8D40E" w:rsidR="006F4B91" w:rsidRDefault="006F4B91" w:rsidP="006F4B91">
      <w:pPr>
        <w:pStyle w:val="tbtitre4"/>
      </w:pPr>
      <w:bookmarkStart w:id="89" w:name="_Toc454884575"/>
      <w:r>
        <w:lastRenderedPageBreak/>
        <w:t>Mise à jour</w:t>
      </w:r>
      <w:bookmarkEnd w:id="89"/>
    </w:p>
    <w:p w14:paraId="68156592" w14:textId="72A64AD8" w:rsidR="002A7FE4" w:rsidRDefault="002A7FE4" w:rsidP="002A7FE4">
      <w:pPr>
        <w:pStyle w:val="tbnormal"/>
      </w:pPr>
      <w:r>
        <w:t>Pour mettre à jour un enregistrement, la méthode</w:t>
      </w:r>
      <w:r w:rsidR="009826FA">
        <w:t xml:space="preserve"> </w:t>
      </w:r>
      <w:proofErr w:type="spellStart"/>
      <w:r w:rsidR="009826FA" w:rsidRPr="009826FA">
        <w:rPr>
          <w:b/>
        </w:rPr>
        <w:t>write</w:t>
      </w:r>
      <w:proofErr w:type="spellEnd"/>
      <w:r>
        <w:t xml:space="preserve"> nécessite de connaître l’identifiant du </w:t>
      </w:r>
      <w:proofErr w:type="spellStart"/>
      <w:r>
        <w:t>tuple</w:t>
      </w:r>
      <w:proofErr w:type="spellEnd"/>
      <w:r>
        <w:t xml:space="preserve"> ciblé. Le code ci-dessous permet de mettre à jour un élément distinct :</w:t>
      </w:r>
    </w:p>
    <w:p w14:paraId="5F38C0A9" w14:textId="0B726E2A" w:rsidR="002A7FE4" w:rsidRDefault="002A7FE4" w:rsidP="002A7FE4">
      <w:pPr>
        <w:pStyle w:val="tbnormal"/>
      </w:pPr>
      <w:r>
        <w:rPr>
          <w:noProof/>
          <w:lang w:val="fr-FR" w:eastAsia="fr-FR"/>
        </w:rPr>
        <w:drawing>
          <wp:inline distT="0" distB="0" distL="0" distR="0" wp14:anchorId="3FF8E9CB" wp14:editId="3AAB25AB">
            <wp:extent cx="4679950" cy="1938020"/>
            <wp:effectExtent l="0" t="0" r="0" b="0"/>
            <wp:docPr id="142" name="Image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 name="wsapi-update.PNG"/>
                    <pic:cNvPicPr/>
                  </pic:nvPicPr>
                  <pic:blipFill>
                    <a:blip r:embed="rId37">
                      <a:extLst>
                        <a:ext uri="{28A0092B-C50C-407E-A947-70E740481C1C}">
                          <a14:useLocalDpi xmlns:a14="http://schemas.microsoft.com/office/drawing/2010/main" val="0"/>
                        </a:ext>
                      </a:extLst>
                    </a:blip>
                    <a:stretch>
                      <a:fillRect/>
                    </a:stretch>
                  </pic:blipFill>
                  <pic:spPr>
                    <a:xfrm>
                      <a:off x="0" y="0"/>
                      <a:ext cx="4679950" cy="1938020"/>
                    </a:xfrm>
                    <a:prstGeom prst="rect">
                      <a:avLst/>
                    </a:prstGeom>
                  </pic:spPr>
                </pic:pic>
              </a:graphicData>
            </a:graphic>
          </wp:inline>
        </w:drawing>
      </w:r>
    </w:p>
    <w:p w14:paraId="52D0EC4F" w14:textId="06FC881C" w:rsidR="002A7FE4" w:rsidRPr="00EB7A35" w:rsidRDefault="002A7FE4" w:rsidP="00EB7A35">
      <w:pPr>
        <w:pStyle w:val="tbnormal"/>
        <w:spacing w:after="180"/>
        <w:jc w:val="right"/>
        <w:rPr>
          <w:b/>
          <w:color w:val="404040" w:themeColor="text1" w:themeTint="BF"/>
          <w:sz w:val="18"/>
        </w:rPr>
      </w:pPr>
      <w:r w:rsidRPr="00EB7A35">
        <w:rPr>
          <w:b/>
          <w:color w:val="404040" w:themeColor="text1" w:themeTint="BF"/>
          <w:sz w:val="18"/>
        </w:rPr>
        <w:t xml:space="preserve">Figure X : Code pour mettre à jour l’attribut </w:t>
      </w:r>
      <w:proofErr w:type="spellStart"/>
      <w:r w:rsidRPr="00EB7A35">
        <w:rPr>
          <w:b/>
          <w:color w:val="404040" w:themeColor="text1" w:themeTint="BF"/>
          <w:sz w:val="18"/>
        </w:rPr>
        <w:t>name</w:t>
      </w:r>
      <w:proofErr w:type="spellEnd"/>
      <w:r w:rsidRPr="00EB7A35">
        <w:rPr>
          <w:b/>
          <w:color w:val="404040" w:themeColor="text1" w:themeTint="BF"/>
          <w:sz w:val="18"/>
        </w:rPr>
        <w:t xml:space="preserve"> de l’enregistrement portant l’identifiant id plus code permettant de visualiser la mise à jour.</w:t>
      </w:r>
    </w:p>
    <w:p w14:paraId="15619549" w14:textId="76DC0250" w:rsidR="006F4B91" w:rsidRDefault="006F4B91" w:rsidP="006F4B91">
      <w:pPr>
        <w:pStyle w:val="tbtitre4"/>
      </w:pPr>
      <w:bookmarkStart w:id="90" w:name="_Toc454884576"/>
      <w:r>
        <w:t>Suppression</w:t>
      </w:r>
      <w:bookmarkEnd w:id="90"/>
    </w:p>
    <w:p w14:paraId="08B13116" w14:textId="5E833EB7" w:rsidR="009826FA" w:rsidRDefault="009826FA" w:rsidP="009826FA">
      <w:pPr>
        <w:pStyle w:val="tbnormal"/>
      </w:pPr>
      <w:r>
        <w:t xml:space="preserve">Pour supprimer un enregistrement, la méthode </w:t>
      </w:r>
      <w:proofErr w:type="spellStart"/>
      <w:r w:rsidRPr="009826FA">
        <w:rPr>
          <w:b/>
        </w:rPr>
        <w:t>unlink</w:t>
      </w:r>
      <w:proofErr w:type="spellEnd"/>
      <w:r>
        <w:t xml:space="preserve"> à besoin de l’identifiant nécessaire à l’identification du </w:t>
      </w:r>
      <w:proofErr w:type="spellStart"/>
      <w:r>
        <w:t>tuple</w:t>
      </w:r>
      <w:proofErr w:type="spellEnd"/>
      <w:r>
        <w:t xml:space="preserve"> dans le modèle :</w:t>
      </w:r>
    </w:p>
    <w:p w14:paraId="349445FF" w14:textId="48703922" w:rsidR="009826FA" w:rsidRDefault="009826FA" w:rsidP="009826FA">
      <w:pPr>
        <w:pStyle w:val="tbnormal"/>
      </w:pPr>
      <w:r>
        <w:rPr>
          <w:noProof/>
          <w:lang w:val="fr-FR" w:eastAsia="fr-FR"/>
        </w:rPr>
        <w:drawing>
          <wp:inline distT="0" distB="0" distL="0" distR="0" wp14:anchorId="144CB488" wp14:editId="02BD8BA7">
            <wp:extent cx="4679950" cy="541655"/>
            <wp:effectExtent l="0" t="0" r="0" b="0"/>
            <wp:docPr id="144" name="Image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 name="wsapi-delete.PNG"/>
                    <pic:cNvPicPr/>
                  </pic:nvPicPr>
                  <pic:blipFill>
                    <a:blip r:embed="rId38">
                      <a:extLst>
                        <a:ext uri="{28A0092B-C50C-407E-A947-70E740481C1C}">
                          <a14:useLocalDpi xmlns:a14="http://schemas.microsoft.com/office/drawing/2010/main" val="0"/>
                        </a:ext>
                      </a:extLst>
                    </a:blip>
                    <a:stretch>
                      <a:fillRect/>
                    </a:stretch>
                  </pic:blipFill>
                  <pic:spPr>
                    <a:xfrm>
                      <a:off x="0" y="0"/>
                      <a:ext cx="4679950" cy="541655"/>
                    </a:xfrm>
                    <a:prstGeom prst="rect">
                      <a:avLst/>
                    </a:prstGeom>
                  </pic:spPr>
                </pic:pic>
              </a:graphicData>
            </a:graphic>
          </wp:inline>
        </w:drawing>
      </w:r>
    </w:p>
    <w:p w14:paraId="6C09DE86" w14:textId="25967456" w:rsidR="009826FA" w:rsidRPr="00EB7A35" w:rsidRDefault="009826FA" w:rsidP="00EB7A35">
      <w:pPr>
        <w:pStyle w:val="tbnormal"/>
        <w:spacing w:after="180"/>
        <w:jc w:val="right"/>
        <w:rPr>
          <w:b/>
          <w:color w:val="404040" w:themeColor="text1" w:themeTint="BF"/>
          <w:sz w:val="18"/>
        </w:rPr>
      </w:pPr>
      <w:r w:rsidRPr="00EB7A35">
        <w:rPr>
          <w:b/>
          <w:color w:val="404040" w:themeColor="text1" w:themeTint="BF"/>
          <w:sz w:val="18"/>
        </w:rPr>
        <w:t>Figure X : Code pour supprimer l’enregistrement portant l’identifiant id.</w:t>
      </w:r>
    </w:p>
    <w:p w14:paraId="00130A31" w14:textId="77777777" w:rsidR="00EB7A35" w:rsidRDefault="00EB7A35" w:rsidP="00F85C0C">
      <w:pPr>
        <w:pStyle w:val="tbnormal"/>
      </w:pPr>
    </w:p>
    <w:p w14:paraId="6CDE855D" w14:textId="2AB65E59" w:rsidR="000801AA" w:rsidRDefault="000801AA" w:rsidP="00F85C0C">
      <w:pPr>
        <w:pStyle w:val="tbnormal"/>
      </w:pPr>
      <w:r>
        <w:br w:type="page"/>
      </w:r>
    </w:p>
    <w:p w14:paraId="7FA904A8" w14:textId="15B63485" w:rsidR="00AB238C" w:rsidRDefault="00AB238C" w:rsidP="00C90540">
      <w:pPr>
        <w:pStyle w:val="tbtitre1"/>
      </w:pPr>
      <w:bookmarkStart w:id="91" w:name="_Toc454297783"/>
      <w:bookmarkStart w:id="92" w:name="_Toc454884577"/>
      <w:r>
        <w:lastRenderedPageBreak/>
        <w:t xml:space="preserve">Business </w:t>
      </w:r>
      <w:proofErr w:type="spellStart"/>
      <w:r>
        <w:t>Process</w:t>
      </w:r>
      <w:proofErr w:type="spellEnd"/>
      <w:r>
        <w:t xml:space="preserve"> </w:t>
      </w:r>
      <w:proofErr w:type="spellStart"/>
      <w:r>
        <w:t>Modeling</w:t>
      </w:r>
      <w:proofErr w:type="spellEnd"/>
      <w:r>
        <w:t xml:space="preserve"> Notation (BPMN)</w:t>
      </w:r>
      <w:bookmarkEnd w:id="91"/>
      <w:bookmarkEnd w:id="92"/>
    </w:p>
    <w:p w14:paraId="30C90E93" w14:textId="3E8CC0B5" w:rsidR="00022545" w:rsidRDefault="00022545" w:rsidP="00022545">
      <w:pPr>
        <w:pStyle w:val="tbnormal"/>
      </w:pPr>
      <w:r>
        <w:t xml:space="preserve">Business </w:t>
      </w:r>
      <w:proofErr w:type="spellStart"/>
      <w:r>
        <w:t>Process</w:t>
      </w:r>
      <w:proofErr w:type="spellEnd"/>
      <w:r>
        <w:t xml:space="preserve"> Model and Notation a été développée au départ par la Business </w:t>
      </w:r>
      <w:proofErr w:type="spellStart"/>
      <w:r>
        <w:t>Process</w:t>
      </w:r>
      <w:proofErr w:type="spellEnd"/>
      <w:r>
        <w:t xml:space="preserve"> Management Initiative (BPMI), et est maintenant maintenue par l'Object Management Group (OMG) depuis leur fusion en 2005. Depuis mars 2011, la version actuelle de BPMN est la 2.0. » </w:t>
      </w:r>
      <w:r>
        <w:fldChar w:fldCharType="begin" w:fldLock="1"/>
      </w:r>
      <w:r w:rsidR="005F5899">
        <w:instrText>ADDIN CSL_CITATION { "citationItems" : [ { "id" : "ITEM-1", "itemData" : { "ISBN" : "9781409202998", "abstract" : "1st ed. Includes index.", "author" : [ { "dropping-particle" : "", "family" : "Briol", "given" : "Patrice.", "non-dropping-particle" : "", "parse-names" : false, "suffix" : "" } ], "id" : "ITEM-1", "issued" : { "date-parts" : [ [ "2008" ] ] }, "number-of-pages" : "120", "publisher" : "Patrice Briol", "title" : "BPMN : the business process modeling notation pocket handbook", "type" : "book" }, "uris" : [ "http://www.mendeley.com/documents/?uuid=6bad14d3-4692-33fd-918c-c0950e86a013" ] } ], "mendeley" : { "formattedCitation" : "(Briol, 2008)", "plainTextFormattedCitation" : "(Briol, 2008)", "previouslyFormattedCitation" : "(Briol, 2008)" }, "properties" : { "noteIndex" : 0 }, "schema" : "https://github.com/citation-style-language/schema/raw/master/csl-citation.json" }</w:instrText>
      </w:r>
      <w:r>
        <w:fldChar w:fldCharType="separate"/>
      </w:r>
      <w:r w:rsidRPr="00022545">
        <w:rPr>
          <w:noProof/>
        </w:rPr>
        <w:t>(Briol, 2008)</w:t>
      </w:r>
      <w:r>
        <w:fldChar w:fldCharType="end"/>
      </w:r>
      <w:r>
        <w:t>.</w:t>
      </w:r>
    </w:p>
    <w:p w14:paraId="07ABB723" w14:textId="080F8B8C" w:rsidR="00B26418" w:rsidRDefault="00E72D87" w:rsidP="00022545">
      <w:pPr>
        <w:pStyle w:val="tbnormal"/>
      </w:pPr>
      <w:r>
        <w:t xml:space="preserve">Ce standard de notation </w:t>
      </w:r>
      <w:r w:rsidR="00DF37A1">
        <w:t>permet une</w:t>
      </w:r>
      <w:r w:rsidR="005F5899">
        <w:t xml:space="preserve"> communication </w:t>
      </w:r>
      <w:r w:rsidR="00DF37A1">
        <w:t xml:space="preserve">efficiente </w:t>
      </w:r>
      <w:r w:rsidR="005F5899">
        <w:t xml:space="preserve">entre personnes </w:t>
      </w:r>
      <w:r w:rsidR="00BC534F">
        <w:t>aux</w:t>
      </w:r>
      <w:r w:rsidR="005F5899">
        <w:t xml:space="preserve"> métiers différents.</w:t>
      </w:r>
      <w:r w:rsidR="00B26418">
        <w:t xml:space="preserve"> C’est pourquoi, elle est utilisée pour représenter </w:t>
      </w:r>
      <w:r w:rsidR="00BC534F">
        <w:t xml:space="preserve">les </w:t>
      </w:r>
      <w:r w:rsidR="00D90FDB">
        <w:t xml:space="preserve">processus </w:t>
      </w:r>
      <w:r w:rsidR="00B26418">
        <w:t>proposés dans les différentes rubriques du document.</w:t>
      </w:r>
    </w:p>
    <w:p w14:paraId="473BDC14" w14:textId="28B37A08" w:rsidR="00E72D87" w:rsidRDefault="00B26418" w:rsidP="00022545">
      <w:pPr>
        <w:pStyle w:val="tbnormal"/>
      </w:pPr>
      <w:r>
        <w:t>S</w:t>
      </w:r>
      <w:r w:rsidR="005F5899">
        <w:t>on « </w:t>
      </w:r>
      <w:r w:rsidR="005F5899" w:rsidRPr="005F5899">
        <w:t xml:space="preserve">but principal </w:t>
      </w:r>
      <w:r w:rsidR="005F5899">
        <w:t>…</w:t>
      </w:r>
      <w:r w:rsidR="005F5899" w:rsidRPr="005F5899">
        <w:t xml:space="preserve"> est de fournir une notation qui soit réellement compréhensible par tous les utilisateurs de l'entreprise, depuis les analystes métier qui créent les ébauches initiales des processus, jusqu'aux développeurs responsables de mettre en place la technologie qui va exécuter les processus applicatifs correspondants, et finalement, jusqu'aux utilisateurs de l'entreprise qui vont mettre en œuvre ces processus. Ainsi, BPMN crée un pont standardisé pour combler le vide entre la modélisation des processus métier et la mise en place des procédures. Actuellement, il y a des dizaines d'outils de modélisation et de méthodologies pour les procédures d'entreprise.</w:t>
      </w:r>
      <w:r w:rsidR="005F5899">
        <w:t xml:space="preserve"> » </w:t>
      </w:r>
      <w:r w:rsidR="005F5899">
        <w:fldChar w:fldCharType="begin" w:fldLock="1"/>
      </w:r>
      <w:r w:rsidR="006A2416">
        <w:instrText>ADDIN CSL_CITATION { "citationItems" : [ { "id" : "ITEM-1", "itemData" : { "ISBN" : "9781409202998", "abstract" : "1st ed. Includes index.", "author" : [ { "dropping-particle" : "", "family" : "Briol", "given" : "Patrice.", "non-dropping-particle" : "", "parse-names" : false, "suffix" : "" } ], "id" : "ITEM-1", "issued" : { "date-parts" : [ [ "2008" ] ] }, "number-of-pages" : "120", "publisher" : "Patrice Briol", "title" : "BPMN : the business process modeling notation pocket handbook", "type" : "book" }, "uris" : [ "http://www.mendeley.com/documents/?uuid=6bad14d3-4692-33fd-918c-c0950e86a013" ] } ], "mendeley" : { "formattedCitation" : "(Briol, 2008)", "plainTextFormattedCitation" : "(Briol, 2008)", "previouslyFormattedCitation" : "(Briol, 2008)" }, "properties" : { "noteIndex" : 0 }, "schema" : "https://github.com/citation-style-language/schema/raw/master/csl-citation.json" }</w:instrText>
      </w:r>
      <w:r w:rsidR="005F5899">
        <w:fldChar w:fldCharType="separate"/>
      </w:r>
      <w:r w:rsidR="005F5899" w:rsidRPr="005F5899">
        <w:rPr>
          <w:noProof/>
        </w:rPr>
        <w:t>(Briol, 2008)</w:t>
      </w:r>
      <w:r w:rsidR="005F5899">
        <w:fldChar w:fldCharType="end"/>
      </w:r>
      <w:r w:rsidR="005F5899">
        <w:t>.</w:t>
      </w:r>
    </w:p>
    <w:p w14:paraId="242103D3" w14:textId="2EB50C7E" w:rsidR="00D338C1" w:rsidRDefault="00D338C1" w:rsidP="00C90540">
      <w:pPr>
        <w:pStyle w:val="tbtitre2"/>
      </w:pPr>
      <w:bookmarkStart w:id="93" w:name="_Toc454297784"/>
      <w:bookmarkStart w:id="94" w:name="_Toc454884578"/>
      <w:r>
        <w:t>La palette d’éléments BPMN 2.0</w:t>
      </w:r>
      <w:bookmarkEnd w:id="93"/>
      <w:bookmarkEnd w:id="94"/>
    </w:p>
    <w:p w14:paraId="758F752A" w14:textId="77777777" w:rsidR="00BC534F" w:rsidRDefault="00D338C1" w:rsidP="00D338C1">
      <w:pPr>
        <w:pStyle w:val="tbnormal"/>
      </w:pPr>
      <w:r>
        <w:t xml:space="preserve">BPMN et sa version 2.0 propose une palette assez large de composants servant à représenter la dynamique des </w:t>
      </w:r>
      <w:r w:rsidR="00DF37A1">
        <w:t>organisations et leurs processus</w:t>
      </w:r>
      <w:r w:rsidR="00BC534F">
        <w:t>.</w:t>
      </w:r>
    </w:p>
    <w:p w14:paraId="68E48B12" w14:textId="1B8ED3CE" w:rsidR="00D338C1" w:rsidRDefault="00DF37A1" w:rsidP="00D338C1">
      <w:pPr>
        <w:pStyle w:val="tbnormal"/>
      </w:pPr>
      <w:r>
        <w:t>C</w:t>
      </w:r>
      <w:r w:rsidR="00D338C1">
        <w:t xml:space="preserve">i-dessous l’intégralité </w:t>
      </w:r>
      <w:r>
        <w:t xml:space="preserve">des composants utilisables </w:t>
      </w:r>
      <w:r w:rsidR="00D338C1">
        <w:t>:</w:t>
      </w:r>
    </w:p>
    <w:p w14:paraId="42ED6208" w14:textId="4CD4739B" w:rsidR="00D338C1" w:rsidRDefault="00D338C1" w:rsidP="00752AFD">
      <w:pPr>
        <w:pStyle w:val="tbnormal"/>
      </w:pPr>
      <w:r>
        <w:rPr>
          <w:noProof/>
          <w:lang w:val="fr-FR" w:eastAsia="fr-FR"/>
        </w:rPr>
        <w:drawing>
          <wp:inline distT="0" distB="0" distL="0" distR="0" wp14:anchorId="0D63D5E8" wp14:editId="1982D9DE">
            <wp:extent cx="4439861" cy="3132000"/>
            <wp:effectExtent l="0" t="0" r="5715" b="0"/>
            <wp:docPr id="26" name="Imag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Capture d’écran 2016-05-24 à 12.12.49.png"/>
                    <pic:cNvPicPr/>
                  </pic:nvPicPr>
                  <pic:blipFill>
                    <a:blip r:embed="rId39" cstate="print">
                      <a:extLst>
                        <a:ext uri="{BEBA8EAE-BF5A-486C-A8C5-ECC9F3942E4B}">
                          <a14:imgProps xmlns:a14="http://schemas.microsoft.com/office/drawing/2010/main">
                            <a14:imgLayer r:embed="rId40">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4439861" cy="3132000"/>
                    </a:xfrm>
                    <a:prstGeom prst="rect">
                      <a:avLst/>
                    </a:prstGeom>
                  </pic:spPr>
                </pic:pic>
              </a:graphicData>
            </a:graphic>
          </wp:inline>
        </w:drawing>
      </w:r>
    </w:p>
    <w:p w14:paraId="404DE460" w14:textId="4BECDCB5" w:rsidR="00D338C1" w:rsidRDefault="00D338C1" w:rsidP="00DE333B">
      <w:pPr>
        <w:pStyle w:val="tbnormal"/>
        <w:spacing w:after="180"/>
        <w:jc w:val="right"/>
        <w:rPr>
          <w:b/>
          <w:color w:val="404040" w:themeColor="text1" w:themeTint="BF"/>
          <w:sz w:val="18"/>
        </w:rPr>
      </w:pPr>
      <w:r w:rsidRPr="00DE333B">
        <w:rPr>
          <w:b/>
          <w:color w:val="404040" w:themeColor="text1" w:themeTint="BF"/>
          <w:sz w:val="18"/>
        </w:rPr>
        <w:t xml:space="preserve">figure X : </w:t>
      </w:r>
      <w:r w:rsidR="0006142C">
        <w:rPr>
          <w:b/>
          <w:color w:val="404040" w:themeColor="text1" w:themeTint="BF"/>
          <w:sz w:val="18"/>
        </w:rPr>
        <w:t>Palette des éléments BPMN 2.0</w:t>
      </w:r>
      <w:r w:rsidR="0006142C">
        <w:rPr>
          <w:rStyle w:val="Appelnotedebasdep"/>
          <w:b/>
          <w:color w:val="404040" w:themeColor="text1" w:themeTint="BF"/>
          <w:sz w:val="18"/>
        </w:rPr>
        <w:footnoteReference w:id="28"/>
      </w:r>
      <w:r w:rsidR="0006142C">
        <w:rPr>
          <w:b/>
          <w:color w:val="404040" w:themeColor="text1" w:themeTint="BF"/>
          <w:sz w:val="18"/>
        </w:rPr>
        <w:t>.</w:t>
      </w:r>
    </w:p>
    <w:p w14:paraId="59EF08DE" w14:textId="77777777" w:rsidR="00A02586" w:rsidRDefault="00A02586" w:rsidP="00A02586">
      <w:pPr>
        <w:pStyle w:val="tbtitre1"/>
      </w:pPr>
      <w:bookmarkStart w:id="95" w:name="_Toc454884579"/>
      <w:r>
        <w:lastRenderedPageBreak/>
        <w:t>Synthèse théorique</w:t>
      </w:r>
      <w:bookmarkEnd w:id="95"/>
    </w:p>
    <w:p w14:paraId="42340FEE" w14:textId="52453840" w:rsidR="00A02586" w:rsidRDefault="00AB49D2" w:rsidP="00A02586">
      <w:pPr>
        <w:pStyle w:val="tbnormal"/>
      </w:pPr>
      <w:r>
        <w:t>Tous les chapitres de cette partie servent à atteindre les résultats présentés dans la partie pratique.</w:t>
      </w:r>
    </w:p>
    <w:p w14:paraId="38E996EC" w14:textId="77777777" w:rsidR="0068779D" w:rsidRDefault="0068779D" w:rsidP="00A02586">
      <w:pPr>
        <w:pStyle w:val="tbnormal"/>
      </w:pPr>
      <w:r>
        <w:t xml:space="preserve">Ce qui peut être affirmé </w:t>
      </w:r>
      <w:r w:rsidR="00AB49D2">
        <w:t>est qu’OdooSIM est</w:t>
      </w:r>
      <w:r>
        <w:t xml:space="preserve"> le composant </w:t>
      </w:r>
      <w:r w:rsidR="00AB49D2">
        <w:t>simulateur</w:t>
      </w:r>
      <w:r>
        <w:t xml:space="preserve"> de l’écosystème du jeu sérieux</w:t>
      </w:r>
      <w:r w:rsidR="00AB49D2">
        <w:t xml:space="preserve">, c’est-à-dire, un artéfact logiciel indépendant </w:t>
      </w:r>
      <w:r w:rsidR="00FF47E2">
        <w:t>du PGI</w:t>
      </w:r>
      <w:r w:rsidR="00AB49D2">
        <w:t xml:space="preserve"> Odoo</w:t>
      </w:r>
      <w:r>
        <w:t xml:space="preserve"> qui lui est la partie qui fait le lien entre les participants et le simulateur.</w:t>
      </w:r>
    </w:p>
    <w:p w14:paraId="3080A4F6" w14:textId="557935AF" w:rsidR="00AB49D2" w:rsidRDefault="0068779D" w:rsidP="00A02586">
      <w:pPr>
        <w:pStyle w:val="tbnormal"/>
      </w:pPr>
      <w:r>
        <w:t>OdooSIM</w:t>
      </w:r>
      <w:r w:rsidR="00AB49D2">
        <w:t xml:space="preserve"> a pour mission de proposer un nouveau support de formation ludique qui prend la forme d’un jeu sérieux.</w:t>
      </w:r>
      <w:r w:rsidR="00C37A9E">
        <w:t xml:space="preserve"> Ce jeu sérieux</w:t>
      </w:r>
      <w:r>
        <w:t xml:space="preserve"> se contextualise à l’aide d’un scénario qui</w:t>
      </w:r>
      <w:r w:rsidR="00C37A9E">
        <w:t xml:space="preserve"> doit être prenant et permettre de capter très fortement l’attention des participants.</w:t>
      </w:r>
    </w:p>
    <w:p w14:paraId="4C4C3388" w14:textId="672EAE93" w:rsidR="00DC7FC4" w:rsidRDefault="00FF47E2" w:rsidP="00A02586">
      <w:pPr>
        <w:pStyle w:val="tbnormal"/>
      </w:pPr>
      <w:r>
        <w:t>Le scénario à développer doit correspondre au contexte d’apprentissage,</w:t>
      </w:r>
      <w:r w:rsidR="0068779D">
        <w:t xml:space="preserve"> c’est-à-dire</w:t>
      </w:r>
      <w:r>
        <w:t xml:space="preserve"> la gestion d’entreprise. Ce scénario doit être joué par le simulateur, lequel doit être capable d’agir sur le PGI par programmation grâce au Web Service API qu’Odoo propose.</w:t>
      </w:r>
    </w:p>
    <w:p w14:paraId="0ED5DB99" w14:textId="77777777" w:rsidR="00B37E8F" w:rsidRDefault="00B37E8F" w:rsidP="00A02586">
      <w:pPr>
        <w:pStyle w:val="tbnormal"/>
      </w:pPr>
    </w:p>
    <w:p w14:paraId="0A14DFBC" w14:textId="77777777" w:rsidR="00A02586" w:rsidRPr="00DE333B" w:rsidRDefault="00A02586" w:rsidP="00DE333B">
      <w:pPr>
        <w:pStyle w:val="tbnormal"/>
        <w:spacing w:after="180"/>
        <w:jc w:val="right"/>
        <w:rPr>
          <w:b/>
          <w:color w:val="404040" w:themeColor="text1" w:themeTint="BF"/>
          <w:sz w:val="18"/>
        </w:rPr>
      </w:pPr>
    </w:p>
    <w:bookmarkEnd w:id="13"/>
    <w:p w14:paraId="3D2CC9D7" w14:textId="77777777" w:rsidR="00DC3DAF" w:rsidRDefault="00DC3DAF" w:rsidP="00F2693B">
      <w:pPr>
        <w:pStyle w:val="tbnormal"/>
        <w:sectPr w:rsidR="00DC3DAF" w:rsidSect="008457C0">
          <w:headerReference w:type="even" r:id="rId41"/>
          <w:headerReference w:type="default" r:id="rId42"/>
          <w:headerReference w:type="first" r:id="rId43"/>
          <w:pgSz w:w="11906" w:h="16838"/>
          <w:pgMar w:top="1418" w:right="2268" w:bottom="1418" w:left="2268" w:header="709" w:footer="709" w:gutter="0"/>
          <w:pgNumType w:start="1"/>
          <w:cols w:space="708"/>
          <w:titlePg/>
          <w:docGrid w:linePitch="360"/>
        </w:sectPr>
      </w:pPr>
    </w:p>
    <w:p w14:paraId="26D489F8" w14:textId="16FFF217" w:rsidR="0002200C" w:rsidRDefault="0002200C" w:rsidP="00DD1E85">
      <w:pPr>
        <w:pStyle w:val="tbtitrepartie"/>
        <w:rPr>
          <w:lang w:val="fr-CH"/>
        </w:rPr>
        <w:sectPr w:rsidR="0002200C" w:rsidSect="00F2693B">
          <w:headerReference w:type="even" r:id="rId44"/>
          <w:headerReference w:type="default" r:id="rId45"/>
          <w:pgSz w:w="11906" w:h="16838"/>
          <w:pgMar w:top="1418" w:right="2268" w:bottom="1418" w:left="2268" w:header="709" w:footer="709" w:gutter="0"/>
          <w:cols w:space="708"/>
          <w:docGrid w:linePitch="360"/>
        </w:sectPr>
      </w:pPr>
      <w:bookmarkStart w:id="96" w:name="_Toc454297790"/>
      <w:r>
        <w:rPr>
          <w:lang w:val="fr-CH"/>
        </w:rPr>
        <w:lastRenderedPageBreak/>
        <w:t>Partie</w:t>
      </w:r>
      <w:r>
        <w:rPr>
          <w:lang w:val="fr-CH"/>
        </w:rPr>
        <w:br/>
        <w:t>P</w:t>
      </w:r>
      <w:r w:rsidR="004E0DBB">
        <w:rPr>
          <w:lang w:val="fr-CH"/>
        </w:rPr>
        <w:t>ratique</w:t>
      </w:r>
      <w:bookmarkEnd w:id="96"/>
    </w:p>
    <w:p w14:paraId="376895CC" w14:textId="05946298" w:rsidR="00A427E3" w:rsidRDefault="00A427E3" w:rsidP="00A427E3">
      <w:pPr>
        <w:pStyle w:val="tbhorstable"/>
      </w:pPr>
      <w:bookmarkStart w:id="97" w:name="PPratique"/>
      <w:r>
        <w:lastRenderedPageBreak/>
        <w:t>Table des matières</w:t>
      </w:r>
    </w:p>
    <w:p w14:paraId="21AF3028" w14:textId="77777777" w:rsidR="0075670B" w:rsidRDefault="00A427E3">
      <w:pPr>
        <w:pStyle w:val="TM2"/>
        <w:tabs>
          <w:tab w:val="right" w:leader="dot" w:pos="7360"/>
        </w:tabs>
        <w:rPr>
          <w:rFonts w:eastAsiaTheme="minorEastAsia" w:cstheme="minorBidi"/>
          <w:smallCaps w:val="0"/>
          <w:noProof/>
          <w:sz w:val="24"/>
          <w:szCs w:val="24"/>
          <w:lang w:val="fr-FR" w:eastAsia="fr-FR"/>
        </w:rPr>
      </w:pPr>
      <w:r>
        <w:fldChar w:fldCharType="begin"/>
      </w:r>
      <w:r>
        <w:instrText xml:space="preserve"> TOC \b PPratique \* MERGEFORMAT </w:instrText>
      </w:r>
      <w:r>
        <w:fldChar w:fldCharType="separate"/>
      </w:r>
      <w:r w:rsidR="0075670B">
        <w:rPr>
          <w:noProof/>
        </w:rPr>
        <w:t>Préambule (à revoir à la fin !)</w:t>
      </w:r>
      <w:r w:rsidR="0075670B">
        <w:rPr>
          <w:noProof/>
        </w:rPr>
        <w:tab/>
      </w:r>
      <w:r w:rsidR="0075670B">
        <w:rPr>
          <w:noProof/>
        </w:rPr>
        <w:fldChar w:fldCharType="begin"/>
      </w:r>
      <w:r w:rsidR="0075670B">
        <w:rPr>
          <w:noProof/>
        </w:rPr>
        <w:instrText xml:space="preserve"> PAGEREF _Toc455044756 \h </w:instrText>
      </w:r>
      <w:r w:rsidR="0075670B">
        <w:rPr>
          <w:noProof/>
        </w:rPr>
      </w:r>
      <w:r w:rsidR="0075670B">
        <w:rPr>
          <w:noProof/>
        </w:rPr>
        <w:fldChar w:fldCharType="separate"/>
      </w:r>
      <w:r w:rsidR="0062206C">
        <w:rPr>
          <w:noProof/>
        </w:rPr>
        <w:t>1</w:t>
      </w:r>
      <w:r w:rsidR="0075670B">
        <w:rPr>
          <w:noProof/>
        </w:rPr>
        <w:fldChar w:fldCharType="end"/>
      </w:r>
    </w:p>
    <w:p w14:paraId="58D72800" w14:textId="77777777" w:rsidR="0075670B" w:rsidRDefault="0075670B">
      <w:pPr>
        <w:pStyle w:val="TM2"/>
        <w:tabs>
          <w:tab w:val="right" w:leader="dot" w:pos="7360"/>
        </w:tabs>
        <w:rPr>
          <w:rFonts w:eastAsiaTheme="minorEastAsia" w:cstheme="minorBidi"/>
          <w:smallCaps w:val="0"/>
          <w:noProof/>
          <w:sz w:val="24"/>
          <w:szCs w:val="24"/>
          <w:lang w:val="fr-FR" w:eastAsia="fr-FR"/>
        </w:rPr>
      </w:pPr>
      <w:r>
        <w:rPr>
          <w:noProof/>
        </w:rPr>
        <w:t>Démarche</w:t>
      </w:r>
      <w:r>
        <w:rPr>
          <w:noProof/>
        </w:rPr>
        <w:tab/>
      </w:r>
      <w:r>
        <w:rPr>
          <w:noProof/>
        </w:rPr>
        <w:fldChar w:fldCharType="begin"/>
      </w:r>
      <w:r>
        <w:rPr>
          <w:noProof/>
        </w:rPr>
        <w:instrText xml:space="preserve"> PAGEREF _Toc455044757 \h </w:instrText>
      </w:r>
      <w:r>
        <w:rPr>
          <w:noProof/>
        </w:rPr>
      </w:r>
      <w:r>
        <w:rPr>
          <w:noProof/>
        </w:rPr>
        <w:fldChar w:fldCharType="separate"/>
      </w:r>
      <w:r w:rsidR="0062206C">
        <w:rPr>
          <w:noProof/>
        </w:rPr>
        <w:t>2</w:t>
      </w:r>
      <w:r>
        <w:rPr>
          <w:noProof/>
        </w:rPr>
        <w:fldChar w:fldCharType="end"/>
      </w:r>
    </w:p>
    <w:p w14:paraId="51266E0D" w14:textId="77777777" w:rsidR="0075670B" w:rsidRDefault="0075670B">
      <w:pPr>
        <w:pStyle w:val="TM2"/>
        <w:tabs>
          <w:tab w:val="right" w:leader="dot" w:pos="7360"/>
        </w:tabs>
        <w:rPr>
          <w:rFonts w:eastAsiaTheme="minorEastAsia" w:cstheme="minorBidi"/>
          <w:smallCaps w:val="0"/>
          <w:noProof/>
          <w:sz w:val="24"/>
          <w:szCs w:val="24"/>
          <w:lang w:val="fr-FR" w:eastAsia="fr-FR"/>
        </w:rPr>
      </w:pPr>
      <w:r>
        <w:rPr>
          <w:noProof/>
        </w:rPr>
        <w:t>Problématiques</w:t>
      </w:r>
      <w:r>
        <w:rPr>
          <w:noProof/>
        </w:rPr>
        <w:tab/>
      </w:r>
      <w:r>
        <w:rPr>
          <w:noProof/>
        </w:rPr>
        <w:fldChar w:fldCharType="begin"/>
      </w:r>
      <w:r>
        <w:rPr>
          <w:noProof/>
        </w:rPr>
        <w:instrText xml:space="preserve"> PAGEREF _Toc455044758 \h </w:instrText>
      </w:r>
      <w:r>
        <w:rPr>
          <w:noProof/>
        </w:rPr>
      </w:r>
      <w:r>
        <w:rPr>
          <w:noProof/>
        </w:rPr>
        <w:fldChar w:fldCharType="separate"/>
      </w:r>
      <w:r w:rsidR="0062206C">
        <w:rPr>
          <w:noProof/>
        </w:rPr>
        <w:t>2</w:t>
      </w:r>
      <w:r>
        <w:rPr>
          <w:noProof/>
        </w:rPr>
        <w:fldChar w:fldCharType="end"/>
      </w:r>
    </w:p>
    <w:p w14:paraId="4A58D1B2" w14:textId="77777777" w:rsidR="0075670B" w:rsidRDefault="0075670B">
      <w:pPr>
        <w:pStyle w:val="TM4"/>
        <w:tabs>
          <w:tab w:val="right" w:leader="dot" w:pos="7360"/>
        </w:tabs>
        <w:rPr>
          <w:rFonts w:eastAsiaTheme="minorEastAsia" w:cstheme="minorBidi"/>
          <w:noProof/>
          <w:sz w:val="24"/>
          <w:szCs w:val="24"/>
          <w:lang w:val="fr-FR" w:eastAsia="fr-FR"/>
        </w:rPr>
      </w:pPr>
      <w:r>
        <w:rPr>
          <w:noProof/>
        </w:rPr>
        <w:t>Scénario</w:t>
      </w:r>
      <w:r>
        <w:rPr>
          <w:noProof/>
        </w:rPr>
        <w:tab/>
      </w:r>
      <w:r>
        <w:rPr>
          <w:noProof/>
        </w:rPr>
        <w:fldChar w:fldCharType="begin"/>
      </w:r>
      <w:r>
        <w:rPr>
          <w:noProof/>
        </w:rPr>
        <w:instrText xml:space="preserve"> PAGEREF _Toc455044759 \h </w:instrText>
      </w:r>
      <w:r>
        <w:rPr>
          <w:noProof/>
        </w:rPr>
      </w:r>
      <w:r>
        <w:rPr>
          <w:noProof/>
        </w:rPr>
        <w:fldChar w:fldCharType="separate"/>
      </w:r>
      <w:r w:rsidR="0062206C">
        <w:rPr>
          <w:noProof/>
        </w:rPr>
        <w:t>2</w:t>
      </w:r>
      <w:r>
        <w:rPr>
          <w:noProof/>
        </w:rPr>
        <w:fldChar w:fldCharType="end"/>
      </w:r>
    </w:p>
    <w:p w14:paraId="4C7185DC" w14:textId="77777777" w:rsidR="0075670B" w:rsidRDefault="0075670B">
      <w:pPr>
        <w:pStyle w:val="TM4"/>
        <w:tabs>
          <w:tab w:val="right" w:leader="dot" w:pos="7360"/>
        </w:tabs>
        <w:rPr>
          <w:rFonts w:eastAsiaTheme="minorEastAsia" w:cstheme="minorBidi"/>
          <w:noProof/>
          <w:sz w:val="24"/>
          <w:szCs w:val="24"/>
          <w:lang w:val="fr-FR" w:eastAsia="fr-FR"/>
        </w:rPr>
      </w:pPr>
      <w:r>
        <w:rPr>
          <w:noProof/>
        </w:rPr>
        <w:t>Complexité métier</w:t>
      </w:r>
      <w:r>
        <w:rPr>
          <w:noProof/>
        </w:rPr>
        <w:tab/>
      </w:r>
      <w:r>
        <w:rPr>
          <w:noProof/>
        </w:rPr>
        <w:fldChar w:fldCharType="begin"/>
      </w:r>
      <w:r>
        <w:rPr>
          <w:noProof/>
        </w:rPr>
        <w:instrText xml:space="preserve"> PAGEREF _Toc455044760 \h </w:instrText>
      </w:r>
      <w:r>
        <w:rPr>
          <w:noProof/>
        </w:rPr>
      </w:r>
      <w:r>
        <w:rPr>
          <w:noProof/>
        </w:rPr>
        <w:fldChar w:fldCharType="separate"/>
      </w:r>
      <w:r w:rsidR="0062206C">
        <w:rPr>
          <w:noProof/>
        </w:rPr>
        <w:t>3</w:t>
      </w:r>
      <w:r>
        <w:rPr>
          <w:noProof/>
        </w:rPr>
        <w:fldChar w:fldCharType="end"/>
      </w:r>
    </w:p>
    <w:p w14:paraId="3A292DDA" w14:textId="77777777" w:rsidR="0075670B" w:rsidRDefault="0075670B">
      <w:pPr>
        <w:pStyle w:val="TM4"/>
        <w:tabs>
          <w:tab w:val="right" w:leader="dot" w:pos="7360"/>
        </w:tabs>
        <w:rPr>
          <w:rFonts w:eastAsiaTheme="minorEastAsia" w:cstheme="minorBidi"/>
          <w:noProof/>
          <w:sz w:val="24"/>
          <w:szCs w:val="24"/>
          <w:lang w:val="fr-FR" w:eastAsia="fr-FR"/>
        </w:rPr>
      </w:pPr>
      <w:r>
        <w:rPr>
          <w:noProof/>
        </w:rPr>
        <w:t>Apport pédagogique</w:t>
      </w:r>
      <w:r>
        <w:rPr>
          <w:noProof/>
        </w:rPr>
        <w:tab/>
      </w:r>
      <w:r>
        <w:rPr>
          <w:noProof/>
        </w:rPr>
        <w:fldChar w:fldCharType="begin"/>
      </w:r>
      <w:r>
        <w:rPr>
          <w:noProof/>
        </w:rPr>
        <w:instrText xml:space="preserve"> PAGEREF _Toc455044761 \h </w:instrText>
      </w:r>
      <w:r>
        <w:rPr>
          <w:noProof/>
        </w:rPr>
      </w:r>
      <w:r>
        <w:rPr>
          <w:noProof/>
        </w:rPr>
        <w:fldChar w:fldCharType="separate"/>
      </w:r>
      <w:r w:rsidR="0062206C">
        <w:rPr>
          <w:noProof/>
        </w:rPr>
        <w:t>3</w:t>
      </w:r>
      <w:r>
        <w:rPr>
          <w:noProof/>
        </w:rPr>
        <w:fldChar w:fldCharType="end"/>
      </w:r>
    </w:p>
    <w:p w14:paraId="58D0D15F" w14:textId="77777777" w:rsidR="0075670B" w:rsidRDefault="0075670B">
      <w:pPr>
        <w:pStyle w:val="TM4"/>
        <w:tabs>
          <w:tab w:val="right" w:leader="dot" w:pos="7360"/>
        </w:tabs>
        <w:rPr>
          <w:rFonts w:eastAsiaTheme="minorEastAsia" w:cstheme="minorBidi"/>
          <w:noProof/>
          <w:sz w:val="24"/>
          <w:szCs w:val="24"/>
          <w:lang w:val="fr-FR" w:eastAsia="fr-FR"/>
        </w:rPr>
      </w:pPr>
      <w:r>
        <w:rPr>
          <w:noProof/>
        </w:rPr>
        <w:t>Accès au service</w:t>
      </w:r>
      <w:r>
        <w:rPr>
          <w:noProof/>
        </w:rPr>
        <w:tab/>
      </w:r>
      <w:r>
        <w:rPr>
          <w:noProof/>
        </w:rPr>
        <w:fldChar w:fldCharType="begin"/>
      </w:r>
      <w:r>
        <w:rPr>
          <w:noProof/>
        </w:rPr>
        <w:instrText xml:space="preserve"> PAGEREF _Toc455044762 \h </w:instrText>
      </w:r>
      <w:r>
        <w:rPr>
          <w:noProof/>
        </w:rPr>
      </w:r>
      <w:r>
        <w:rPr>
          <w:noProof/>
        </w:rPr>
        <w:fldChar w:fldCharType="separate"/>
      </w:r>
      <w:r w:rsidR="0062206C">
        <w:rPr>
          <w:noProof/>
        </w:rPr>
        <w:t>3</w:t>
      </w:r>
      <w:r>
        <w:rPr>
          <w:noProof/>
        </w:rPr>
        <w:fldChar w:fldCharType="end"/>
      </w:r>
    </w:p>
    <w:p w14:paraId="5DFD06CC" w14:textId="77777777" w:rsidR="0075670B" w:rsidRDefault="0075670B">
      <w:pPr>
        <w:pStyle w:val="TM5"/>
        <w:tabs>
          <w:tab w:val="right" w:leader="dot" w:pos="7360"/>
        </w:tabs>
        <w:rPr>
          <w:rFonts w:eastAsiaTheme="minorEastAsia" w:cstheme="minorBidi"/>
          <w:noProof/>
          <w:sz w:val="24"/>
          <w:szCs w:val="24"/>
          <w:lang w:val="fr-FR" w:eastAsia="fr-FR"/>
        </w:rPr>
      </w:pPr>
      <w:r>
        <w:rPr>
          <w:noProof/>
        </w:rPr>
        <w:t>Démarche</w:t>
      </w:r>
      <w:r>
        <w:rPr>
          <w:noProof/>
        </w:rPr>
        <w:tab/>
      </w:r>
      <w:r>
        <w:rPr>
          <w:noProof/>
        </w:rPr>
        <w:fldChar w:fldCharType="begin"/>
      </w:r>
      <w:r>
        <w:rPr>
          <w:noProof/>
        </w:rPr>
        <w:instrText xml:space="preserve"> PAGEREF _Toc455044763 \h </w:instrText>
      </w:r>
      <w:r>
        <w:rPr>
          <w:noProof/>
        </w:rPr>
      </w:r>
      <w:r>
        <w:rPr>
          <w:noProof/>
        </w:rPr>
        <w:fldChar w:fldCharType="separate"/>
      </w:r>
      <w:r w:rsidR="0062206C">
        <w:rPr>
          <w:noProof/>
        </w:rPr>
        <w:t>4</w:t>
      </w:r>
      <w:r>
        <w:rPr>
          <w:noProof/>
        </w:rPr>
        <w:fldChar w:fldCharType="end"/>
      </w:r>
    </w:p>
    <w:p w14:paraId="4EFA9F6B" w14:textId="77777777" w:rsidR="0075670B" w:rsidRDefault="0075670B">
      <w:pPr>
        <w:pStyle w:val="TM5"/>
        <w:tabs>
          <w:tab w:val="right" w:leader="dot" w:pos="7360"/>
        </w:tabs>
        <w:rPr>
          <w:rFonts w:eastAsiaTheme="minorEastAsia" w:cstheme="minorBidi"/>
          <w:noProof/>
          <w:sz w:val="24"/>
          <w:szCs w:val="24"/>
          <w:lang w:val="fr-FR" w:eastAsia="fr-FR"/>
        </w:rPr>
      </w:pPr>
      <w:r>
        <w:rPr>
          <w:noProof/>
        </w:rPr>
        <w:t>Résultats</w:t>
      </w:r>
      <w:r>
        <w:rPr>
          <w:noProof/>
        </w:rPr>
        <w:tab/>
      </w:r>
      <w:r>
        <w:rPr>
          <w:noProof/>
        </w:rPr>
        <w:fldChar w:fldCharType="begin"/>
      </w:r>
      <w:r>
        <w:rPr>
          <w:noProof/>
        </w:rPr>
        <w:instrText xml:space="preserve"> PAGEREF _Toc455044764 \h </w:instrText>
      </w:r>
      <w:r>
        <w:rPr>
          <w:noProof/>
        </w:rPr>
      </w:r>
      <w:r>
        <w:rPr>
          <w:noProof/>
        </w:rPr>
        <w:fldChar w:fldCharType="separate"/>
      </w:r>
      <w:r w:rsidR="0062206C">
        <w:rPr>
          <w:noProof/>
        </w:rPr>
        <w:t>4</w:t>
      </w:r>
      <w:r>
        <w:rPr>
          <w:noProof/>
        </w:rPr>
        <w:fldChar w:fldCharType="end"/>
      </w:r>
    </w:p>
    <w:p w14:paraId="7FC2A781" w14:textId="77777777" w:rsidR="0075670B" w:rsidRDefault="0075670B">
      <w:pPr>
        <w:pStyle w:val="TM5"/>
        <w:tabs>
          <w:tab w:val="right" w:leader="dot" w:pos="7360"/>
        </w:tabs>
        <w:rPr>
          <w:rFonts w:eastAsiaTheme="minorEastAsia" w:cstheme="minorBidi"/>
          <w:noProof/>
          <w:sz w:val="24"/>
          <w:szCs w:val="24"/>
          <w:lang w:val="fr-FR" w:eastAsia="fr-FR"/>
        </w:rPr>
      </w:pPr>
      <w:r>
        <w:rPr>
          <w:noProof/>
        </w:rPr>
        <w:t>Limites et recommandations</w:t>
      </w:r>
      <w:r>
        <w:rPr>
          <w:noProof/>
        </w:rPr>
        <w:tab/>
      </w:r>
      <w:r>
        <w:rPr>
          <w:noProof/>
        </w:rPr>
        <w:fldChar w:fldCharType="begin"/>
      </w:r>
      <w:r>
        <w:rPr>
          <w:noProof/>
        </w:rPr>
        <w:instrText xml:space="preserve"> PAGEREF _Toc455044765 \h </w:instrText>
      </w:r>
      <w:r>
        <w:rPr>
          <w:noProof/>
        </w:rPr>
      </w:r>
      <w:r>
        <w:rPr>
          <w:noProof/>
        </w:rPr>
        <w:fldChar w:fldCharType="separate"/>
      </w:r>
      <w:r w:rsidR="0062206C">
        <w:rPr>
          <w:noProof/>
        </w:rPr>
        <w:t>4</w:t>
      </w:r>
      <w:r>
        <w:rPr>
          <w:noProof/>
        </w:rPr>
        <w:fldChar w:fldCharType="end"/>
      </w:r>
    </w:p>
    <w:p w14:paraId="69A105AF" w14:textId="77777777" w:rsidR="0075670B" w:rsidRDefault="0075670B">
      <w:pPr>
        <w:pStyle w:val="TM4"/>
        <w:tabs>
          <w:tab w:val="right" w:leader="dot" w:pos="7360"/>
        </w:tabs>
        <w:rPr>
          <w:rFonts w:eastAsiaTheme="minorEastAsia" w:cstheme="minorBidi"/>
          <w:noProof/>
          <w:sz w:val="24"/>
          <w:szCs w:val="24"/>
          <w:lang w:val="fr-FR" w:eastAsia="fr-FR"/>
        </w:rPr>
      </w:pPr>
      <w:r>
        <w:rPr>
          <w:noProof/>
        </w:rPr>
        <w:t>Créer et configurer un accès pour les participants</w:t>
      </w:r>
      <w:r>
        <w:rPr>
          <w:noProof/>
        </w:rPr>
        <w:tab/>
      </w:r>
      <w:r>
        <w:rPr>
          <w:noProof/>
        </w:rPr>
        <w:fldChar w:fldCharType="begin"/>
      </w:r>
      <w:r>
        <w:rPr>
          <w:noProof/>
        </w:rPr>
        <w:instrText xml:space="preserve"> PAGEREF _Toc455044766 \h </w:instrText>
      </w:r>
      <w:r>
        <w:rPr>
          <w:noProof/>
        </w:rPr>
      </w:r>
      <w:r>
        <w:rPr>
          <w:noProof/>
        </w:rPr>
        <w:fldChar w:fldCharType="separate"/>
      </w:r>
      <w:r w:rsidR="0062206C">
        <w:rPr>
          <w:noProof/>
        </w:rPr>
        <w:t>5</w:t>
      </w:r>
      <w:r>
        <w:rPr>
          <w:noProof/>
        </w:rPr>
        <w:fldChar w:fldCharType="end"/>
      </w:r>
    </w:p>
    <w:p w14:paraId="6163F44C" w14:textId="77777777" w:rsidR="0075670B" w:rsidRDefault="0075670B">
      <w:pPr>
        <w:pStyle w:val="TM5"/>
        <w:tabs>
          <w:tab w:val="right" w:leader="dot" w:pos="7360"/>
        </w:tabs>
        <w:rPr>
          <w:rFonts w:eastAsiaTheme="minorEastAsia" w:cstheme="minorBidi"/>
          <w:noProof/>
          <w:sz w:val="24"/>
          <w:szCs w:val="24"/>
          <w:lang w:val="fr-FR" w:eastAsia="fr-FR"/>
        </w:rPr>
      </w:pPr>
      <w:r>
        <w:rPr>
          <w:noProof/>
        </w:rPr>
        <w:t>Démarche</w:t>
      </w:r>
      <w:r>
        <w:rPr>
          <w:noProof/>
        </w:rPr>
        <w:tab/>
      </w:r>
      <w:r>
        <w:rPr>
          <w:noProof/>
        </w:rPr>
        <w:fldChar w:fldCharType="begin"/>
      </w:r>
      <w:r>
        <w:rPr>
          <w:noProof/>
        </w:rPr>
        <w:instrText xml:space="preserve"> PAGEREF _Toc455044767 \h </w:instrText>
      </w:r>
      <w:r>
        <w:rPr>
          <w:noProof/>
        </w:rPr>
      </w:r>
      <w:r>
        <w:rPr>
          <w:noProof/>
        </w:rPr>
        <w:fldChar w:fldCharType="separate"/>
      </w:r>
      <w:r w:rsidR="0062206C">
        <w:rPr>
          <w:noProof/>
        </w:rPr>
        <w:t>5</w:t>
      </w:r>
      <w:r>
        <w:rPr>
          <w:noProof/>
        </w:rPr>
        <w:fldChar w:fldCharType="end"/>
      </w:r>
    </w:p>
    <w:p w14:paraId="529FECC3" w14:textId="77777777" w:rsidR="0075670B" w:rsidRDefault="0075670B">
      <w:pPr>
        <w:pStyle w:val="TM5"/>
        <w:tabs>
          <w:tab w:val="right" w:leader="dot" w:pos="7360"/>
        </w:tabs>
        <w:rPr>
          <w:rFonts w:eastAsiaTheme="minorEastAsia" w:cstheme="minorBidi"/>
          <w:noProof/>
          <w:sz w:val="24"/>
          <w:szCs w:val="24"/>
          <w:lang w:val="fr-FR" w:eastAsia="fr-FR"/>
        </w:rPr>
      </w:pPr>
      <w:r>
        <w:rPr>
          <w:noProof/>
        </w:rPr>
        <w:t>Résultats</w:t>
      </w:r>
      <w:r>
        <w:rPr>
          <w:noProof/>
        </w:rPr>
        <w:tab/>
      </w:r>
      <w:r>
        <w:rPr>
          <w:noProof/>
        </w:rPr>
        <w:fldChar w:fldCharType="begin"/>
      </w:r>
      <w:r>
        <w:rPr>
          <w:noProof/>
        </w:rPr>
        <w:instrText xml:space="preserve"> PAGEREF _Toc455044768 \h </w:instrText>
      </w:r>
      <w:r>
        <w:rPr>
          <w:noProof/>
        </w:rPr>
      </w:r>
      <w:r>
        <w:rPr>
          <w:noProof/>
        </w:rPr>
        <w:fldChar w:fldCharType="separate"/>
      </w:r>
      <w:r w:rsidR="0062206C">
        <w:rPr>
          <w:noProof/>
        </w:rPr>
        <w:t>5</w:t>
      </w:r>
      <w:r>
        <w:rPr>
          <w:noProof/>
        </w:rPr>
        <w:fldChar w:fldCharType="end"/>
      </w:r>
    </w:p>
    <w:p w14:paraId="5C4AD6EB" w14:textId="77777777" w:rsidR="0075670B" w:rsidRDefault="0075670B">
      <w:pPr>
        <w:pStyle w:val="TM5"/>
        <w:tabs>
          <w:tab w:val="right" w:leader="dot" w:pos="7360"/>
        </w:tabs>
        <w:rPr>
          <w:rFonts w:eastAsiaTheme="minorEastAsia" w:cstheme="minorBidi"/>
          <w:noProof/>
          <w:sz w:val="24"/>
          <w:szCs w:val="24"/>
          <w:lang w:val="fr-FR" w:eastAsia="fr-FR"/>
        </w:rPr>
      </w:pPr>
      <w:r>
        <w:rPr>
          <w:noProof/>
        </w:rPr>
        <w:t>Limites et recommandations</w:t>
      </w:r>
      <w:r>
        <w:rPr>
          <w:noProof/>
        </w:rPr>
        <w:tab/>
      </w:r>
      <w:r>
        <w:rPr>
          <w:noProof/>
        </w:rPr>
        <w:fldChar w:fldCharType="begin"/>
      </w:r>
      <w:r>
        <w:rPr>
          <w:noProof/>
        </w:rPr>
        <w:instrText xml:space="preserve"> PAGEREF _Toc455044769 \h </w:instrText>
      </w:r>
      <w:r>
        <w:rPr>
          <w:noProof/>
        </w:rPr>
      </w:r>
      <w:r>
        <w:rPr>
          <w:noProof/>
        </w:rPr>
        <w:fldChar w:fldCharType="separate"/>
      </w:r>
      <w:r w:rsidR="0062206C">
        <w:rPr>
          <w:noProof/>
        </w:rPr>
        <w:t>5</w:t>
      </w:r>
      <w:r>
        <w:rPr>
          <w:noProof/>
        </w:rPr>
        <w:fldChar w:fldCharType="end"/>
      </w:r>
    </w:p>
    <w:p w14:paraId="3E23ECA8" w14:textId="77777777" w:rsidR="0075670B" w:rsidRDefault="0075670B">
      <w:pPr>
        <w:pStyle w:val="TM4"/>
        <w:tabs>
          <w:tab w:val="right" w:leader="dot" w:pos="7360"/>
        </w:tabs>
        <w:rPr>
          <w:rFonts w:eastAsiaTheme="minorEastAsia" w:cstheme="minorBidi"/>
          <w:noProof/>
          <w:sz w:val="24"/>
          <w:szCs w:val="24"/>
          <w:lang w:val="fr-FR" w:eastAsia="fr-FR"/>
        </w:rPr>
      </w:pPr>
      <w:r>
        <w:rPr>
          <w:noProof/>
        </w:rPr>
        <w:t>Dates virtuelles versus dates réelles</w:t>
      </w:r>
      <w:r>
        <w:rPr>
          <w:noProof/>
        </w:rPr>
        <w:tab/>
      </w:r>
      <w:r>
        <w:rPr>
          <w:noProof/>
        </w:rPr>
        <w:fldChar w:fldCharType="begin"/>
      </w:r>
      <w:r>
        <w:rPr>
          <w:noProof/>
        </w:rPr>
        <w:instrText xml:space="preserve"> PAGEREF _Toc455044770 \h </w:instrText>
      </w:r>
      <w:r>
        <w:rPr>
          <w:noProof/>
        </w:rPr>
      </w:r>
      <w:r>
        <w:rPr>
          <w:noProof/>
        </w:rPr>
        <w:fldChar w:fldCharType="separate"/>
      </w:r>
      <w:r w:rsidR="0062206C">
        <w:rPr>
          <w:noProof/>
        </w:rPr>
        <w:t>6</w:t>
      </w:r>
      <w:r>
        <w:rPr>
          <w:noProof/>
        </w:rPr>
        <w:fldChar w:fldCharType="end"/>
      </w:r>
    </w:p>
    <w:p w14:paraId="033AC978" w14:textId="77777777" w:rsidR="0075670B" w:rsidRDefault="0075670B">
      <w:pPr>
        <w:pStyle w:val="TM5"/>
        <w:tabs>
          <w:tab w:val="right" w:leader="dot" w:pos="7360"/>
        </w:tabs>
        <w:rPr>
          <w:rFonts w:eastAsiaTheme="minorEastAsia" w:cstheme="minorBidi"/>
          <w:noProof/>
          <w:sz w:val="24"/>
          <w:szCs w:val="24"/>
          <w:lang w:val="fr-FR" w:eastAsia="fr-FR"/>
        </w:rPr>
      </w:pPr>
      <w:r>
        <w:rPr>
          <w:noProof/>
        </w:rPr>
        <w:t>Démarche</w:t>
      </w:r>
      <w:r>
        <w:rPr>
          <w:noProof/>
        </w:rPr>
        <w:tab/>
      </w:r>
      <w:r>
        <w:rPr>
          <w:noProof/>
        </w:rPr>
        <w:fldChar w:fldCharType="begin"/>
      </w:r>
      <w:r>
        <w:rPr>
          <w:noProof/>
        </w:rPr>
        <w:instrText xml:space="preserve"> PAGEREF _Toc455044771 \h </w:instrText>
      </w:r>
      <w:r>
        <w:rPr>
          <w:noProof/>
        </w:rPr>
      </w:r>
      <w:r>
        <w:rPr>
          <w:noProof/>
        </w:rPr>
        <w:fldChar w:fldCharType="separate"/>
      </w:r>
      <w:r w:rsidR="0062206C">
        <w:rPr>
          <w:noProof/>
        </w:rPr>
        <w:t>7</w:t>
      </w:r>
      <w:r>
        <w:rPr>
          <w:noProof/>
        </w:rPr>
        <w:fldChar w:fldCharType="end"/>
      </w:r>
    </w:p>
    <w:p w14:paraId="014FAB4F" w14:textId="77777777" w:rsidR="0075670B" w:rsidRDefault="0075670B">
      <w:pPr>
        <w:pStyle w:val="TM5"/>
        <w:tabs>
          <w:tab w:val="right" w:leader="dot" w:pos="7360"/>
        </w:tabs>
        <w:rPr>
          <w:rFonts w:eastAsiaTheme="minorEastAsia" w:cstheme="minorBidi"/>
          <w:noProof/>
          <w:sz w:val="24"/>
          <w:szCs w:val="24"/>
          <w:lang w:val="fr-FR" w:eastAsia="fr-FR"/>
        </w:rPr>
      </w:pPr>
      <w:r>
        <w:rPr>
          <w:noProof/>
        </w:rPr>
        <w:t>Résultats</w:t>
      </w:r>
      <w:r>
        <w:rPr>
          <w:noProof/>
        </w:rPr>
        <w:tab/>
      </w:r>
      <w:r>
        <w:rPr>
          <w:noProof/>
        </w:rPr>
        <w:fldChar w:fldCharType="begin"/>
      </w:r>
      <w:r>
        <w:rPr>
          <w:noProof/>
        </w:rPr>
        <w:instrText xml:space="preserve"> PAGEREF _Toc455044772 \h </w:instrText>
      </w:r>
      <w:r>
        <w:rPr>
          <w:noProof/>
        </w:rPr>
      </w:r>
      <w:r>
        <w:rPr>
          <w:noProof/>
        </w:rPr>
        <w:fldChar w:fldCharType="separate"/>
      </w:r>
      <w:r w:rsidR="0062206C">
        <w:rPr>
          <w:noProof/>
        </w:rPr>
        <w:t>7</w:t>
      </w:r>
      <w:r>
        <w:rPr>
          <w:noProof/>
        </w:rPr>
        <w:fldChar w:fldCharType="end"/>
      </w:r>
    </w:p>
    <w:p w14:paraId="686B9758" w14:textId="77777777" w:rsidR="0075670B" w:rsidRDefault="0075670B">
      <w:pPr>
        <w:pStyle w:val="TM5"/>
        <w:tabs>
          <w:tab w:val="right" w:leader="dot" w:pos="7360"/>
        </w:tabs>
        <w:rPr>
          <w:rFonts w:eastAsiaTheme="minorEastAsia" w:cstheme="minorBidi"/>
          <w:noProof/>
          <w:sz w:val="24"/>
          <w:szCs w:val="24"/>
          <w:lang w:val="fr-FR" w:eastAsia="fr-FR"/>
        </w:rPr>
      </w:pPr>
      <w:r>
        <w:rPr>
          <w:noProof/>
        </w:rPr>
        <w:t>Limites et recommandations</w:t>
      </w:r>
      <w:r>
        <w:rPr>
          <w:noProof/>
        </w:rPr>
        <w:tab/>
      </w:r>
      <w:r>
        <w:rPr>
          <w:noProof/>
        </w:rPr>
        <w:fldChar w:fldCharType="begin"/>
      </w:r>
      <w:r>
        <w:rPr>
          <w:noProof/>
        </w:rPr>
        <w:instrText xml:space="preserve"> PAGEREF _Toc455044773 \h </w:instrText>
      </w:r>
      <w:r>
        <w:rPr>
          <w:noProof/>
        </w:rPr>
      </w:r>
      <w:r>
        <w:rPr>
          <w:noProof/>
        </w:rPr>
        <w:fldChar w:fldCharType="separate"/>
      </w:r>
      <w:r w:rsidR="0062206C">
        <w:rPr>
          <w:noProof/>
        </w:rPr>
        <w:t>7</w:t>
      </w:r>
      <w:r>
        <w:rPr>
          <w:noProof/>
        </w:rPr>
        <w:fldChar w:fldCharType="end"/>
      </w:r>
    </w:p>
    <w:p w14:paraId="0299EACD" w14:textId="77777777" w:rsidR="0075670B" w:rsidRDefault="0075670B">
      <w:pPr>
        <w:pStyle w:val="TM4"/>
        <w:tabs>
          <w:tab w:val="right" w:leader="dot" w:pos="7360"/>
        </w:tabs>
        <w:rPr>
          <w:rFonts w:eastAsiaTheme="minorEastAsia" w:cstheme="minorBidi"/>
          <w:noProof/>
          <w:sz w:val="24"/>
          <w:szCs w:val="24"/>
          <w:lang w:val="fr-FR" w:eastAsia="fr-FR"/>
        </w:rPr>
      </w:pPr>
      <w:r>
        <w:rPr>
          <w:noProof/>
        </w:rPr>
        <w:t>Découverte des éléments métiers</w:t>
      </w:r>
      <w:r>
        <w:rPr>
          <w:noProof/>
        </w:rPr>
        <w:tab/>
      </w:r>
      <w:r>
        <w:rPr>
          <w:noProof/>
        </w:rPr>
        <w:fldChar w:fldCharType="begin"/>
      </w:r>
      <w:r>
        <w:rPr>
          <w:noProof/>
        </w:rPr>
        <w:instrText xml:space="preserve"> PAGEREF _Toc455044774 \h </w:instrText>
      </w:r>
      <w:r>
        <w:rPr>
          <w:noProof/>
        </w:rPr>
      </w:r>
      <w:r>
        <w:rPr>
          <w:noProof/>
        </w:rPr>
        <w:fldChar w:fldCharType="separate"/>
      </w:r>
      <w:r w:rsidR="0062206C">
        <w:rPr>
          <w:noProof/>
        </w:rPr>
        <w:t>8</w:t>
      </w:r>
      <w:r>
        <w:rPr>
          <w:noProof/>
        </w:rPr>
        <w:fldChar w:fldCharType="end"/>
      </w:r>
    </w:p>
    <w:p w14:paraId="65D1670E" w14:textId="77777777" w:rsidR="0075670B" w:rsidRDefault="0075670B">
      <w:pPr>
        <w:pStyle w:val="TM4"/>
        <w:tabs>
          <w:tab w:val="right" w:leader="dot" w:pos="7360"/>
        </w:tabs>
        <w:rPr>
          <w:rFonts w:eastAsiaTheme="minorEastAsia" w:cstheme="minorBidi"/>
          <w:noProof/>
          <w:sz w:val="24"/>
          <w:szCs w:val="24"/>
          <w:lang w:val="fr-FR" w:eastAsia="fr-FR"/>
        </w:rPr>
      </w:pPr>
      <w:r>
        <w:rPr>
          <w:noProof/>
        </w:rPr>
        <w:t>Sécurité</w:t>
      </w:r>
      <w:r>
        <w:rPr>
          <w:noProof/>
        </w:rPr>
        <w:tab/>
      </w:r>
      <w:r>
        <w:rPr>
          <w:noProof/>
        </w:rPr>
        <w:fldChar w:fldCharType="begin"/>
      </w:r>
      <w:r>
        <w:rPr>
          <w:noProof/>
        </w:rPr>
        <w:instrText xml:space="preserve"> PAGEREF _Toc455044775 \h </w:instrText>
      </w:r>
      <w:r>
        <w:rPr>
          <w:noProof/>
        </w:rPr>
      </w:r>
      <w:r>
        <w:rPr>
          <w:noProof/>
        </w:rPr>
        <w:fldChar w:fldCharType="separate"/>
      </w:r>
      <w:r w:rsidR="0062206C">
        <w:rPr>
          <w:noProof/>
        </w:rPr>
        <w:t>9</w:t>
      </w:r>
      <w:r>
        <w:rPr>
          <w:noProof/>
        </w:rPr>
        <w:fldChar w:fldCharType="end"/>
      </w:r>
    </w:p>
    <w:p w14:paraId="2D6B60DA" w14:textId="77777777" w:rsidR="0075670B" w:rsidRDefault="0075670B">
      <w:pPr>
        <w:pStyle w:val="TM4"/>
        <w:tabs>
          <w:tab w:val="right" w:leader="dot" w:pos="7360"/>
        </w:tabs>
        <w:rPr>
          <w:rFonts w:eastAsiaTheme="minorEastAsia" w:cstheme="minorBidi"/>
          <w:noProof/>
          <w:sz w:val="24"/>
          <w:szCs w:val="24"/>
          <w:lang w:val="fr-FR" w:eastAsia="fr-FR"/>
        </w:rPr>
      </w:pPr>
      <w:r>
        <w:rPr>
          <w:noProof/>
        </w:rPr>
        <w:t>Réalisme du marché</w:t>
      </w:r>
      <w:r>
        <w:rPr>
          <w:noProof/>
        </w:rPr>
        <w:tab/>
      </w:r>
      <w:r>
        <w:rPr>
          <w:noProof/>
        </w:rPr>
        <w:fldChar w:fldCharType="begin"/>
      </w:r>
      <w:r>
        <w:rPr>
          <w:noProof/>
        </w:rPr>
        <w:instrText xml:space="preserve"> PAGEREF _Toc455044776 \h </w:instrText>
      </w:r>
      <w:r>
        <w:rPr>
          <w:noProof/>
        </w:rPr>
      </w:r>
      <w:r>
        <w:rPr>
          <w:noProof/>
        </w:rPr>
        <w:fldChar w:fldCharType="separate"/>
      </w:r>
      <w:r w:rsidR="0062206C">
        <w:rPr>
          <w:noProof/>
        </w:rPr>
        <w:t>9</w:t>
      </w:r>
      <w:r>
        <w:rPr>
          <w:noProof/>
        </w:rPr>
        <w:fldChar w:fldCharType="end"/>
      </w:r>
    </w:p>
    <w:p w14:paraId="0B6F50BB" w14:textId="77777777" w:rsidR="0075670B" w:rsidRDefault="0075670B">
      <w:pPr>
        <w:pStyle w:val="TM4"/>
        <w:tabs>
          <w:tab w:val="right" w:leader="dot" w:pos="7360"/>
        </w:tabs>
        <w:rPr>
          <w:rFonts w:eastAsiaTheme="minorEastAsia" w:cstheme="minorBidi"/>
          <w:noProof/>
          <w:sz w:val="24"/>
          <w:szCs w:val="24"/>
          <w:lang w:val="fr-FR" w:eastAsia="fr-FR"/>
        </w:rPr>
      </w:pPr>
      <w:r>
        <w:rPr>
          <w:noProof/>
        </w:rPr>
        <w:t>Architecture du simulateur</w:t>
      </w:r>
      <w:r>
        <w:rPr>
          <w:noProof/>
        </w:rPr>
        <w:tab/>
      </w:r>
      <w:r>
        <w:rPr>
          <w:noProof/>
        </w:rPr>
        <w:fldChar w:fldCharType="begin"/>
      </w:r>
      <w:r>
        <w:rPr>
          <w:noProof/>
        </w:rPr>
        <w:instrText xml:space="preserve"> PAGEREF _Toc455044777 \h </w:instrText>
      </w:r>
      <w:r>
        <w:rPr>
          <w:noProof/>
        </w:rPr>
      </w:r>
      <w:r>
        <w:rPr>
          <w:noProof/>
        </w:rPr>
        <w:fldChar w:fldCharType="separate"/>
      </w:r>
      <w:r w:rsidR="0062206C">
        <w:rPr>
          <w:noProof/>
        </w:rPr>
        <w:t>10</w:t>
      </w:r>
      <w:r>
        <w:rPr>
          <w:noProof/>
        </w:rPr>
        <w:fldChar w:fldCharType="end"/>
      </w:r>
    </w:p>
    <w:p w14:paraId="4878DEFD" w14:textId="77777777" w:rsidR="0075670B" w:rsidRDefault="0075670B">
      <w:pPr>
        <w:pStyle w:val="TM2"/>
        <w:tabs>
          <w:tab w:val="right" w:leader="dot" w:pos="7360"/>
        </w:tabs>
        <w:rPr>
          <w:rFonts w:eastAsiaTheme="minorEastAsia" w:cstheme="minorBidi"/>
          <w:smallCaps w:val="0"/>
          <w:noProof/>
          <w:sz w:val="24"/>
          <w:szCs w:val="24"/>
          <w:lang w:val="fr-FR" w:eastAsia="fr-FR"/>
        </w:rPr>
      </w:pPr>
      <w:r>
        <w:rPr>
          <w:noProof/>
        </w:rPr>
        <w:t>Développement du scénario</w:t>
      </w:r>
      <w:r>
        <w:rPr>
          <w:noProof/>
        </w:rPr>
        <w:tab/>
      </w:r>
      <w:r>
        <w:rPr>
          <w:noProof/>
        </w:rPr>
        <w:fldChar w:fldCharType="begin"/>
      </w:r>
      <w:r>
        <w:rPr>
          <w:noProof/>
        </w:rPr>
        <w:instrText xml:space="preserve"> PAGEREF _Toc455044778 \h </w:instrText>
      </w:r>
      <w:r>
        <w:rPr>
          <w:noProof/>
        </w:rPr>
      </w:r>
      <w:r>
        <w:rPr>
          <w:noProof/>
        </w:rPr>
        <w:fldChar w:fldCharType="separate"/>
      </w:r>
      <w:r w:rsidR="0062206C">
        <w:rPr>
          <w:noProof/>
        </w:rPr>
        <w:t>10</w:t>
      </w:r>
      <w:r>
        <w:rPr>
          <w:noProof/>
        </w:rPr>
        <w:fldChar w:fldCharType="end"/>
      </w:r>
    </w:p>
    <w:p w14:paraId="600F6D92"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Démarche et critères de développement</w:t>
      </w:r>
      <w:r>
        <w:rPr>
          <w:noProof/>
        </w:rPr>
        <w:tab/>
      </w:r>
      <w:r>
        <w:rPr>
          <w:noProof/>
        </w:rPr>
        <w:fldChar w:fldCharType="begin"/>
      </w:r>
      <w:r>
        <w:rPr>
          <w:noProof/>
        </w:rPr>
        <w:instrText xml:space="preserve"> PAGEREF _Toc455044779 \h </w:instrText>
      </w:r>
      <w:r>
        <w:rPr>
          <w:noProof/>
        </w:rPr>
      </w:r>
      <w:r>
        <w:rPr>
          <w:noProof/>
        </w:rPr>
        <w:fldChar w:fldCharType="separate"/>
      </w:r>
      <w:r w:rsidR="0062206C">
        <w:rPr>
          <w:noProof/>
        </w:rPr>
        <w:t>11</w:t>
      </w:r>
      <w:r>
        <w:rPr>
          <w:noProof/>
        </w:rPr>
        <w:fldChar w:fldCharType="end"/>
      </w:r>
    </w:p>
    <w:p w14:paraId="4AEB55D3" w14:textId="77777777" w:rsidR="0075670B" w:rsidRDefault="0075670B">
      <w:pPr>
        <w:pStyle w:val="TM4"/>
        <w:tabs>
          <w:tab w:val="right" w:leader="dot" w:pos="7360"/>
        </w:tabs>
        <w:rPr>
          <w:rFonts w:eastAsiaTheme="minorEastAsia" w:cstheme="minorBidi"/>
          <w:noProof/>
          <w:sz w:val="24"/>
          <w:szCs w:val="24"/>
          <w:lang w:val="fr-FR" w:eastAsia="fr-FR"/>
        </w:rPr>
      </w:pPr>
      <w:r>
        <w:rPr>
          <w:noProof/>
        </w:rPr>
        <w:t>Définir un contexte accrocheur</w:t>
      </w:r>
      <w:r>
        <w:rPr>
          <w:noProof/>
        </w:rPr>
        <w:tab/>
      </w:r>
      <w:r>
        <w:rPr>
          <w:noProof/>
        </w:rPr>
        <w:fldChar w:fldCharType="begin"/>
      </w:r>
      <w:r>
        <w:rPr>
          <w:noProof/>
        </w:rPr>
        <w:instrText xml:space="preserve"> PAGEREF _Toc455044780 \h </w:instrText>
      </w:r>
      <w:r>
        <w:rPr>
          <w:noProof/>
        </w:rPr>
      </w:r>
      <w:r>
        <w:rPr>
          <w:noProof/>
        </w:rPr>
        <w:fldChar w:fldCharType="separate"/>
      </w:r>
      <w:r w:rsidR="0062206C">
        <w:rPr>
          <w:noProof/>
        </w:rPr>
        <w:t>11</w:t>
      </w:r>
      <w:r>
        <w:rPr>
          <w:noProof/>
        </w:rPr>
        <w:fldChar w:fldCharType="end"/>
      </w:r>
    </w:p>
    <w:p w14:paraId="41486D0C" w14:textId="77777777" w:rsidR="0075670B" w:rsidRDefault="0075670B">
      <w:pPr>
        <w:pStyle w:val="TM4"/>
        <w:tabs>
          <w:tab w:val="right" w:leader="dot" w:pos="7360"/>
        </w:tabs>
        <w:rPr>
          <w:rFonts w:eastAsiaTheme="minorEastAsia" w:cstheme="minorBidi"/>
          <w:noProof/>
          <w:sz w:val="24"/>
          <w:szCs w:val="24"/>
          <w:lang w:val="fr-FR" w:eastAsia="fr-FR"/>
        </w:rPr>
      </w:pPr>
      <w:r>
        <w:rPr>
          <w:noProof/>
        </w:rPr>
        <w:t>Définir la valeur ajoutée</w:t>
      </w:r>
      <w:r>
        <w:rPr>
          <w:noProof/>
        </w:rPr>
        <w:tab/>
      </w:r>
      <w:r>
        <w:rPr>
          <w:noProof/>
        </w:rPr>
        <w:fldChar w:fldCharType="begin"/>
      </w:r>
      <w:r>
        <w:rPr>
          <w:noProof/>
        </w:rPr>
        <w:instrText xml:space="preserve"> PAGEREF _Toc455044781 \h </w:instrText>
      </w:r>
      <w:r>
        <w:rPr>
          <w:noProof/>
        </w:rPr>
      </w:r>
      <w:r>
        <w:rPr>
          <w:noProof/>
        </w:rPr>
        <w:fldChar w:fldCharType="separate"/>
      </w:r>
      <w:r w:rsidR="0062206C">
        <w:rPr>
          <w:noProof/>
        </w:rPr>
        <w:t>12</w:t>
      </w:r>
      <w:r>
        <w:rPr>
          <w:noProof/>
        </w:rPr>
        <w:fldChar w:fldCharType="end"/>
      </w:r>
    </w:p>
    <w:p w14:paraId="128C46B2" w14:textId="77777777" w:rsidR="0075670B" w:rsidRDefault="0075670B">
      <w:pPr>
        <w:pStyle w:val="TM4"/>
        <w:tabs>
          <w:tab w:val="right" w:leader="dot" w:pos="7360"/>
        </w:tabs>
        <w:rPr>
          <w:rFonts w:eastAsiaTheme="minorEastAsia" w:cstheme="minorBidi"/>
          <w:noProof/>
          <w:sz w:val="24"/>
          <w:szCs w:val="24"/>
          <w:lang w:val="fr-FR" w:eastAsia="fr-FR"/>
        </w:rPr>
      </w:pPr>
      <w:r>
        <w:rPr>
          <w:noProof/>
        </w:rPr>
        <w:t>Définir le type d’affaire</w:t>
      </w:r>
      <w:r>
        <w:rPr>
          <w:noProof/>
        </w:rPr>
        <w:tab/>
      </w:r>
      <w:r>
        <w:rPr>
          <w:noProof/>
        </w:rPr>
        <w:fldChar w:fldCharType="begin"/>
      </w:r>
      <w:r>
        <w:rPr>
          <w:noProof/>
        </w:rPr>
        <w:instrText xml:space="preserve"> PAGEREF _Toc455044782 \h </w:instrText>
      </w:r>
      <w:r>
        <w:rPr>
          <w:noProof/>
        </w:rPr>
      </w:r>
      <w:r>
        <w:rPr>
          <w:noProof/>
        </w:rPr>
        <w:fldChar w:fldCharType="separate"/>
      </w:r>
      <w:r w:rsidR="0062206C">
        <w:rPr>
          <w:noProof/>
        </w:rPr>
        <w:t>12</w:t>
      </w:r>
      <w:r>
        <w:rPr>
          <w:noProof/>
        </w:rPr>
        <w:fldChar w:fldCharType="end"/>
      </w:r>
    </w:p>
    <w:p w14:paraId="2A80CC45" w14:textId="77777777" w:rsidR="0075670B" w:rsidRDefault="0075670B">
      <w:pPr>
        <w:pStyle w:val="TM4"/>
        <w:tabs>
          <w:tab w:val="right" w:leader="dot" w:pos="7360"/>
        </w:tabs>
        <w:rPr>
          <w:rFonts w:eastAsiaTheme="minorEastAsia" w:cstheme="minorBidi"/>
          <w:noProof/>
          <w:sz w:val="24"/>
          <w:szCs w:val="24"/>
          <w:lang w:val="fr-FR" w:eastAsia="fr-FR"/>
        </w:rPr>
      </w:pPr>
      <w:r>
        <w:rPr>
          <w:noProof/>
        </w:rPr>
        <w:t>L’organisation logistique</w:t>
      </w:r>
      <w:r>
        <w:rPr>
          <w:noProof/>
        </w:rPr>
        <w:tab/>
      </w:r>
      <w:r>
        <w:rPr>
          <w:noProof/>
        </w:rPr>
        <w:fldChar w:fldCharType="begin"/>
      </w:r>
      <w:r>
        <w:rPr>
          <w:noProof/>
        </w:rPr>
        <w:instrText xml:space="preserve"> PAGEREF _Toc455044783 \h </w:instrText>
      </w:r>
      <w:r>
        <w:rPr>
          <w:noProof/>
        </w:rPr>
      </w:r>
      <w:r>
        <w:rPr>
          <w:noProof/>
        </w:rPr>
        <w:fldChar w:fldCharType="separate"/>
      </w:r>
      <w:r w:rsidR="0062206C">
        <w:rPr>
          <w:noProof/>
        </w:rPr>
        <w:t>12</w:t>
      </w:r>
      <w:r>
        <w:rPr>
          <w:noProof/>
        </w:rPr>
        <w:fldChar w:fldCharType="end"/>
      </w:r>
    </w:p>
    <w:p w14:paraId="2A292FFC" w14:textId="77777777" w:rsidR="0075670B" w:rsidRDefault="0075670B">
      <w:pPr>
        <w:pStyle w:val="TM4"/>
        <w:tabs>
          <w:tab w:val="right" w:leader="dot" w:pos="7360"/>
        </w:tabs>
        <w:rPr>
          <w:rFonts w:eastAsiaTheme="minorEastAsia" w:cstheme="minorBidi"/>
          <w:noProof/>
          <w:sz w:val="24"/>
          <w:szCs w:val="24"/>
          <w:lang w:val="fr-FR" w:eastAsia="fr-FR"/>
        </w:rPr>
      </w:pPr>
      <w:r>
        <w:rPr>
          <w:noProof/>
        </w:rPr>
        <w:t>Définir les clients et leurs caractéristiques</w:t>
      </w:r>
      <w:r>
        <w:rPr>
          <w:noProof/>
        </w:rPr>
        <w:tab/>
      </w:r>
      <w:r>
        <w:rPr>
          <w:noProof/>
        </w:rPr>
        <w:fldChar w:fldCharType="begin"/>
      </w:r>
      <w:r>
        <w:rPr>
          <w:noProof/>
        </w:rPr>
        <w:instrText xml:space="preserve"> PAGEREF _Toc455044784 \h </w:instrText>
      </w:r>
      <w:r>
        <w:rPr>
          <w:noProof/>
        </w:rPr>
      </w:r>
      <w:r>
        <w:rPr>
          <w:noProof/>
        </w:rPr>
        <w:fldChar w:fldCharType="separate"/>
      </w:r>
      <w:r w:rsidR="0062206C">
        <w:rPr>
          <w:noProof/>
        </w:rPr>
        <w:t>13</w:t>
      </w:r>
      <w:r>
        <w:rPr>
          <w:noProof/>
        </w:rPr>
        <w:fldChar w:fldCharType="end"/>
      </w:r>
    </w:p>
    <w:p w14:paraId="0922A3E0" w14:textId="77777777" w:rsidR="0075670B" w:rsidRDefault="0075670B">
      <w:pPr>
        <w:pStyle w:val="TM4"/>
        <w:tabs>
          <w:tab w:val="right" w:leader="dot" w:pos="7360"/>
        </w:tabs>
        <w:rPr>
          <w:rFonts w:eastAsiaTheme="minorEastAsia" w:cstheme="minorBidi"/>
          <w:noProof/>
          <w:sz w:val="24"/>
          <w:szCs w:val="24"/>
          <w:lang w:val="fr-FR" w:eastAsia="fr-FR"/>
        </w:rPr>
      </w:pPr>
      <w:r>
        <w:rPr>
          <w:noProof/>
        </w:rPr>
        <w:t>Définir les aspects financiers</w:t>
      </w:r>
      <w:r>
        <w:rPr>
          <w:noProof/>
        </w:rPr>
        <w:tab/>
      </w:r>
      <w:r>
        <w:rPr>
          <w:noProof/>
        </w:rPr>
        <w:fldChar w:fldCharType="begin"/>
      </w:r>
      <w:r>
        <w:rPr>
          <w:noProof/>
        </w:rPr>
        <w:instrText xml:space="preserve"> PAGEREF _Toc455044785 \h </w:instrText>
      </w:r>
      <w:r>
        <w:rPr>
          <w:noProof/>
        </w:rPr>
      </w:r>
      <w:r>
        <w:rPr>
          <w:noProof/>
        </w:rPr>
        <w:fldChar w:fldCharType="separate"/>
      </w:r>
      <w:r w:rsidR="0062206C">
        <w:rPr>
          <w:noProof/>
        </w:rPr>
        <w:t>13</w:t>
      </w:r>
      <w:r>
        <w:rPr>
          <w:noProof/>
        </w:rPr>
        <w:fldChar w:fldCharType="end"/>
      </w:r>
    </w:p>
    <w:p w14:paraId="10F58D3D" w14:textId="77777777" w:rsidR="0075670B" w:rsidRDefault="0075670B">
      <w:pPr>
        <w:pStyle w:val="TM4"/>
        <w:tabs>
          <w:tab w:val="right" w:leader="dot" w:pos="7360"/>
        </w:tabs>
        <w:rPr>
          <w:rFonts w:eastAsiaTheme="minorEastAsia" w:cstheme="minorBidi"/>
          <w:noProof/>
          <w:sz w:val="24"/>
          <w:szCs w:val="24"/>
          <w:lang w:val="fr-FR" w:eastAsia="fr-FR"/>
        </w:rPr>
      </w:pPr>
      <w:r>
        <w:rPr>
          <w:noProof/>
        </w:rPr>
        <w:t>Définir des contraintes</w:t>
      </w:r>
      <w:r>
        <w:rPr>
          <w:noProof/>
        </w:rPr>
        <w:tab/>
      </w:r>
      <w:r>
        <w:rPr>
          <w:noProof/>
        </w:rPr>
        <w:fldChar w:fldCharType="begin"/>
      </w:r>
      <w:r>
        <w:rPr>
          <w:noProof/>
        </w:rPr>
        <w:instrText xml:space="preserve"> PAGEREF _Toc455044786 \h </w:instrText>
      </w:r>
      <w:r>
        <w:rPr>
          <w:noProof/>
        </w:rPr>
      </w:r>
      <w:r>
        <w:rPr>
          <w:noProof/>
        </w:rPr>
        <w:fldChar w:fldCharType="separate"/>
      </w:r>
      <w:r w:rsidR="0062206C">
        <w:rPr>
          <w:noProof/>
        </w:rPr>
        <w:t>13</w:t>
      </w:r>
      <w:r>
        <w:rPr>
          <w:noProof/>
        </w:rPr>
        <w:fldChar w:fldCharType="end"/>
      </w:r>
    </w:p>
    <w:p w14:paraId="37380DDD"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Brewery &amp; Co.</w:t>
      </w:r>
      <w:r>
        <w:rPr>
          <w:noProof/>
        </w:rPr>
        <w:tab/>
      </w:r>
      <w:r>
        <w:rPr>
          <w:noProof/>
        </w:rPr>
        <w:fldChar w:fldCharType="begin"/>
      </w:r>
      <w:r>
        <w:rPr>
          <w:noProof/>
        </w:rPr>
        <w:instrText xml:space="preserve"> PAGEREF _Toc455044787 \h </w:instrText>
      </w:r>
      <w:r>
        <w:rPr>
          <w:noProof/>
        </w:rPr>
      </w:r>
      <w:r>
        <w:rPr>
          <w:noProof/>
        </w:rPr>
        <w:fldChar w:fldCharType="separate"/>
      </w:r>
      <w:r w:rsidR="0062206C">
        <w:rPr>
          <w:noProof/>
        </w:rPr>
        <w:t>14</w:t>
      </w:r>
      <w:r>
        <w:rPr>
          <w:noProof/>
        </w:rPr>
        <w:fldChar w:fldCharType="end"/>
      </w:r>
    </w:p>
    <w:p w14:paraId="7C78B3AB" w14:textId="77777777" w:rsidR="0075670B" w:rsidRDefault="0075670B">
      <w:pPr>
        <w:pStyle w:val="TM4"/>
        <w:tabs>
          <w:tab w:val="right" w:leader="dot" w:pos="7360"/>
        </w:tabs>
        <w:rPr>
          <w:rFonts w:eastAsiaTheme="minorEastAsia" w:cstheme="minorBidi"/>
          <w:noProof/>
          <w:sz w:val="24"/>
          <w:szCs w:val="24"/>
          <w:lang w:val="fr-FR" w:eastAsia="fr-FR"/>
        </w:rPr>
      </w:pPr>
      <w:r>
        <w:rPr>
          <w:noProof/>
        </w:rPr>
        <w:t>Introduction</w:t>
      </w:r>
      <w:r>
        <w:rPr>
          <w:noProof/>
        </w:rPr>
        <w:tab/>
      </w:r>
      <w:r>
        <w:rPr>
          <w:noProof/>
        </w:rPr>
        <w:fldChar w:fldCharType="begin"/>
      </w:r>
      <w:r>
        <w:rPr>
          <w:noProof/>
        </w:rPr>
        <w:instrText xml:space="preserve"> PAGEREF _Toc455044788 \h </w:instrText>
      </w:r>
      <w:r>
        <w:rPr>
          <w:noProof/>
        </w:rPr>
      </w:r>
      <w:r>
        <w:rPr>
          <w:noProof/>
        </w:rPr>
        <w:fldChar w:fldCharType="separate"/>
      </w:r>
      <w:r w:rsidR="0062206C">
        <w:rPr>
          <w:noProof/>
        </w:rPr>
        <w:t>14</w:t>
      </w:r>
      <w:r>
        <w:rPr>
          <w:noProof/>
        </w:rPr>
        <w:fldChar w:fldCharType="end"/>
      </w:r>
    </w:p>
    <w:p w14:paraId="3D91A5E6" w14:textId="77777777" w:rsidR="0075670B" w:rsidRDefault="0075670B">
      <w:pPr>
        <w:pStyle w:val="TM4"/>
        <w:tabs>
          <w:tab w:val="right" w:leader="dot" w:pos="7360"/>
        </w:tabs>
        <w:rPr>
          <w:rFonts w:eastAsiaTheme="minorEastAsia" w:cstheme="minorBidi"/>
          <w:noProof/>
          <w:sz w:val="24"/>
          <w:szCs w:val="24"/>
          <w:lang w:val="fr-FR" w:eastAsia="fr-FR"/>
        </w:rPr>
      </w:pPr>
      <w:r>
        <w:rPr>
          <w:noProof/>
        </w:rPr>
        <w:t>Domaine brassicole</w:t>
      </w:r>
      <w:r>
        <w:rPr>
          <w:noProof/>
        </w:rPr>
        <w:tab/>
      </w:r>
      <w:r>
        <w:rPr>
          <w:noProof/>
        </w:rPr>
        <w:fldChar w:fldCharType="begin"/>
      </w:r>
      <w:r>
        <w:rPr>
          <w:noProof/>
        </w:rPr>
        <w:instrText xml:space="preserve"> PAGEREF _Toc455044789 \h </w:instrText>
      </w:r>
      <w:r>
        <w:rPr>
          <w:noProof/>
        </w:rPr>
      </w:r>
      <w:r>
        <w:rPr>
          <w:noProof/>
        </w:rPr>
        <w:fldChar w:fldCharType="separate"/>
      </w:r>
      <w:r w:rsidR="0062206C">
        <w:rPr>
          <w:noProof/>
        </w:rPr>
        <w:t>15</w:t>
      </w:r>
      <w:r>
        <w:rPr>
          <w:noProof/>
        </w:rPr>
        <w:fldChar w:fldCharType="end"/>
      </w:r>
    </w:p>
    <w:p w14:paraId="17964F49" w14:textId="77777777" w:rsidR="0075670B" w:rsidRDefault="0075670B">
      <w:pPr>
        <w:pStyle w:val="TM5"/>
        <w:tabs>
          <w:tab w:val="right" w:leader="dot" w:pos="7360"/>
        </w:tabs>
        <w:rPr>
          <w:rFonts w:eastAsiaTheme="minorEastAsia" w:cstheme="minorBidi"/>
          <w:noProof/>
          <w:sz w:val="24"/>
          <w:szCs w:val="24"/>
          <w:lang w:val="fr-FR" w:eastAsia="fr-FR"/>
        </w:rPr>
      </w:pPr>
      <w:r>
        <w:rPr>
          <w:noProof/>
        </w:rPr>
        <w:t>Ingrédients</w:t>
      </w:r>
      <w:r>
        <w:rPr>
          <w:noProof/>
        </w:rPr>
        <w:tab/>
      </w:r>
      <w:r>
        <w:rPr>
          <w:noProof/>
        </w:rPr>
        <w:fldChar w:fldCharType="begin"/>
      </w:r>
      <w:r>
        <w:rPr>
          <w:noProof/>
        </w:rPr>
        <w:instrText xml:space="preserve"> PAGEREF _Toc455044790 \h </w:instrText>
      </w:r>
      <w:r>
        <w:rPr>
          <w:noProof/>
        </w:rPr>
      </w:r>
      <w:r>
        <w:rPr>
          <w:noProof/>
        </w:rPr>
        <w:fldChar w:fldCharType="separate"/>
      </w:r>
      <w:r w:rsidR="0062206C">
        <w:rPr>
          <w:noProof/>
        </w:rPr>
        <w:t>15</w:t>
      </w:r>
      <w:r>
        <w:rPr>
          <w:noProof/>
        </w:rPr>
        <w:fldChar w:fldCharType="end"/>
      </w:r>
    </w:p>
    <w:p w14:paraId="7C6C581E" w14:textId="77777777" w:rsidR="0075670B" w:rsidRDefault="0075670B">
      <w:pPr>
        <w:pStyle w:val="TM6"/>
        <w:tabs>
          <w:tab w:val="right" w:leader="dot" w:pos="7360"/>
        </w:tabs>
        <w:rPr>
          <w:rFonts w:eastAsiaTheme="minorEastAsia" w:cstheme="minorBidi"/>
          <w:noProof/>
          <w:sz w:val="24"/>
          <w:szCs w:val="24"/>
          <w:lang w:val="fr-FR" w:eastAsia="fr-FR"/>
        </w:rPr>
      </w:pPr>
      <w:r>
        <w:rPr>
          <w:noProof/>
        </w:rPr>
        <w:t>Le malt d’orge</w:t>
      </w:r>
      <w:r>
        <w:rPr>
          <w:noProof/>
        </w:rPr>
        <w:tab/>
      </w:r>
      <w:r>
        <w:rPr>
          <w:noProof/>
        </w:rPr>
        <w:fldChar w:fldCharType="begin"/>
      </w:r>
      <w:r>
        <w:rPr>
          <w:noProof/>
        </w:rPr>
        <w:instrText xml:space="preserve"> PAGEREF _Toc455044791 \h </w:instrText>
      </w:r>
      <w:r>
        <w:rPr>
          <w:noProof/>
        </w:rPr>
      </w:r>
      <w:r>
        <w:rPr>
          <w:noProof/>
        </w:rPr>
        <w:fldChar w:fldCharType="separate"/>
      </w:r>
      <w:r w:rsidR="0062206C">
        <w:rPr>
          <w:noProof/>
        </w:rPr>
        <w:t>15</w:t>
      </w:r>
      <w:r>
        <w:rPr>
          <w:noProof/>
        </w:rPr>
        <w:fldChar w:fldCharType="end"/>
      </w:r>
    </w:p>
    <w:p w14:paraId="637D645E" w14:textId="77777777" w:rsidR="0075670B" w:rsidRDefault="0075670B">
      <w:pPr>
        <w:pStyle w:val="TM6"/>
        <w:tabs>
          <w:tab w:val="right" w:leader="dot" w:pos="7360"/>
        </w:tabs>
        <w:rPr>
          <w:rFonts w:eastAsiaTheme="minorEastAsia" w:cstheme="minorBidi"/>
          <w:noProof/>
          <w:sz w:val="24"/>
          <w:szCs w:val="24"/>
          <w:lang w:val="fr-FR" w:eastAsia="fr-FR"/>
        </w:rPr>
      </w:pPr>
      <w:r>
        <w:rPr>
          <w:noProof/>
        </w:rPr>
        <w:t>Autres matières premières amylacées</w:t>
      </w:r>
      <w:r>
        <w:rPr>
          <w:noProof/>
        </w:rPr>
        <w:tab/>
      </w:r>
      <w:r>
        <w:rPr>
          <w:noProof/>
        </w:rPr>
        <w:fldChar w:fldCharType="begin"/>
      </w:r>
      <w:r>
        <w:rPr>
          <w:noProof/>
        </w:rPr>
        <w:instrText xml:space="preserve"> PAGEREF _Toc455044792 \h </w:instrText>
      </w:r>
      <w:r>
        <w:rPr>
          <w:noProof/>
        </w:rPr>
      </w:r>
      <w:r>
        <w:rPr>
          <w:noProof/>
        </w:rPr>
        <w:fldChar w:fldCharType="separate"/>
      </w:r>
      <w:r w:rsidR="0062206C">
        <w:rPr>
          <w:noProof/>
        </w:rPr>
        <w:t>16</w:t>
      </w:r>
      <w:r>
        <w:rPr>
          <w:noProof/>
        </w:rPr>
        <w:fldChar w:fldCharType="end"/>
      </w:r>
    </w:p>
    <w:p w14:paraId="5C805286" w14:textId="77777777" w:rsidR="0075670B" w:rsidRDefault="0075670B">
      <w:pPr>
        <w:pStyle w:val="TM6"/>
        <w:tabs>
          <w:tab w:val="right" w:leader="dot" w:pos="7360"/>
        </w:tabs>
        <w:rPr>
          <w:rFonts w:eastAsiaTheme="minorEastAsia" w:cstheme="minorBidi"/>
          <w:noProof/>
          <w:sz w:val="24"/>
          <w:szCs w:val="24"/>
          <w:lang w:val="fr-FR" w:eastAsia="fr-FR"/>
        </w:rPr>
      </w:pPr>
      <w:r>
        <w:rPr>
          <w:noProof/>
        </w:rPr>
        <w:t>Le houblon</w:t>
      </w:r>
      <w:r>
        <w:rPr>
          <w:noProof/>
        </w:rPr>
        <w:tab/>
      </w:r>
      <w:r>
        <w:rPr>
          <w:noProof/>
        </w:rPr>
        <w:fldChar w:fldCharType="begin"/>
      </w:r>
      <w:r>
        <w:rPr>
          <w:noProof/>
        </w:rPr>
        <w:instrText xml:space="preserve"> PAGEREF _Toc455044793 \h </w:instrText>
      </w:r>
      <w:r>
        <w:rPr>
          <w:noProof/>
        </w:rPr>
      </w:r>
      <w:r>
        <w:rPr>
          <w:noProof/>
        </w:rPr>
        <w:fldChar w:fldCharType="separate"/>
      </w:r>
      <w:r w:rsidR="0062206C">
        <w:rPr>
          <w:noProof/>
        </w:rPr>
        <w:t>16</w:t>
      </w:r>
      <w:r>
        <w:rPr>
          <w:noProof/>
        </w:rPr>
        <w:fldChar w:fldCharType="end"/>
      </w:r>
    </w:p>
    <w:p w14:paraId="41EAB97E" w14:textId="77777777" w:rsidR="0075670B" w:rsidRDefault="0075670B">
      <w:pPr>
        <w:pStyle w:val="TM6"/>
        <w:tabs>
          <w:tab w:val="right" w:leader="dot" w:pos="7360"/>
        </w:tabs>
        <w:rPr>
          <w:rFonts w:eastAsiaTheme="minorEastAsia" w:cstheme="minorBidi"/>
          <w:noProof/>
          <w:sz w:val="24"/>
          <w:szCs w:val="24"/>
          <w:lang w:val="fr-FR" w:eastAsia="fr-FR"/>
        </w:rPr>
      </w:pPr>
      <w:r>
        <w:rPr>
          <w:noProof/>
        </w:rPr>
        <w:t>L’eau</w:t>
      </w:r>
      <w:r>
        <w:rPr>
          <w:noProof/>
        </w:rPr>
        <w:tab/>
      </w:r>
      <w:r>
        <w:rPr>
          <w:noProof/>
        </w:rPr>
        <w:fldChar w:fldCharType="begin"/>
      </w:r>
      <w:r>
        <w:rPr>
          <w:noProof/>
        </w:rPr>
        <w:instrText xml:space="preserve"> PAGEREF _Toc455044794 \h </w:instrText>
      </w:r>
      <w:r>
        <w:rPr>
          <w:noProof/>
        </w:rPr>
      </w:r>
      <w:r>
        <w:rPr>
          <w:noProof/>
        </w:rPr>
        <w:fldChar w:fldCharType="separate"/>
      </w:r>
      <w:r w:rsidR="0062206C">
        <w:rPr>
          <w:noProof/>
        </w:rPr>
        <w:t>16</w:t>
      </w:r>
      <w:r>
        <w:rPr>
          <w:noProof/>
        </w:rPr>
        <w:fldChar w:fldCharType="end"/>
      </w:r>
    </w:p>
    <w:p w14:paraId="64DAF64E" w14:textId="77777777" w:rsidR="0075670B" w:rsidRDefault="0075670B">
      <w:pPr>
        <w:pStyle w:val="TM6"/>
        <w:tabs>
          <w:tab w:val="right" w:leader="dot" w:pos="7360"/>
        </w:tabs>
        <w:rPr>
          <w:rFonts w:eastAsiaTheme="minorEastAsia" w:cstheme="minorBidi"/>
          <w:noProof/>
          <w:sz w:val="24"/>
          <w:szCs w:val="24"/>
          <w:lang w:val="fr-FR" w:eastAsia="fr-FR"/>
        </w:rPr>
      </w:pPr>
      <w:r>
        <w:rPr>
          <w:noProof/>
        </w:rPr>
        <w:t>La levure</w:t>
      </w:r>
      <w:r>
        <w:rPr>
          <w:noProof/>
        </w:rPr>
        <w:tab/>
      </w:r>
      <w:r>
        <w:rPr>
          <w:noProof/>
        </w:rPr>
        <w:fldChar w:fldCharType="begin"/>
      </w:r>
      <w:r>
        <w:rPr>
          <w:noProof/>
        </w:rPr>
        <w:instrText xml:space="preserve"> PAGEREF _Toc455044795 \h </w:instrText>
      </w:r>
      <w:r>
        <w:rPr>
          <w:noProof/>
        </w:rPr>
      </w:r>
      <w:r>
        <w:rPr>
          <w:noProof/>
        </w:rPr>
        <w:fldChar w:fldCharType="separate"/>
      </w:r>
      <w:r w:rsidR="0062206C">
        <w:rPr>
          <w:noProof/>
        </w:rPr>
        <w:t>17</w:t>
      </w:r>
      <w:r>
        <w:rPr>
          <w:noProof/>
        </w:rPr>
        <w:fldChar w:fldCharType="end"/>
      </w:r>
    </w:p>
    <w:p w14:paraId="3F27FEE1" w14:textId="77777777" w:rsidR="0075670B" w:rsidRDefault="0075670B">
      <w:pPr>
        <w:pStyle w:val="TM5"/>
        <w:tabs>
          <w:tab w:val="right" w:leader="dot" w:pos="7360"/>
        </w:tabs>
        <w:rPr>
          <w:rFonts w:eastAsiaTheme="minorEastAsia" w:cstheme="minorBidi"/>
          <w:noProof/>
          <w:sz w:val="24"/>
          <w:szCs w:val="24"/>
          <w:lang w:val="fr-FR" w:eastAsia="fr-FR"/>
        </w:rPr>
      </w:pPr>
      <w:r>
        <w:rPr>
          <w:noProof/>
        </w:rPr>
        <w:t>La fabrication de la bière</w:t>
      </w:r>
      <w:r>
        <w:rPr>
          <w:noProof/>
        </w:rPr>
        <w:tab/>
      </w:r>
      <w:r>
        <w:rPr>
          <w:noProof/>
        </w:rPr>
        <w:fldChar w:fldCharType="begin"/>
      </w:r>
      <w:r>
        <w:rPr>
          <w:noProof/>
        </w:rPr>
        <w:instrText xml:space="preserve"> PAGEREF _Toc455044796 \h </w:instrText>
      </w:r>
      <w:r>
        <w:rPr>
          <w:noProof/>
        </w:rPr>
      </w:r>
      <w:r>
        <w:rPr>
          <w:noProof/>
        </w:rPr>
        <w:fldChar w:fldCharType="separate"/>
      </w:r>
      <w:r w:rsidR="0062206C">
        <w:rPr>
          <w:noProof/>
        </w:rPr>
        <w:t>17</w:t>
      </w:r>
      <w:r>
        <w:rPr>
          <w:noProof/>
        </w:rPr>
        <w:fldChar w:fldCharType="end"/>
      </w:r>
    </w:p>
    <w:p w14:paraId="7C69D0D5" w14:textId="77777777" w:rsidR="0075670B" w:rsidRDefault="0075670B">
      <w:pPr>
        <w:pStyle w:val="TM6"/>
        <w:tabs>
          <w:tab w:val="right" w:leader="dot" w:pos="7360"/>
        </w:tabs>
        <w:rPr>
          <w:rFonts w:eastAsiaTheme="minorEastAsia" w:cstheme="minorBidi"/>
          <w:noProof/>
          <w:sz w:val="24"/>
          <w:szCs w:val="24"/>
          <w:lang w:val="fr-FR" w:eastAsia="fr-FR"/>
        </w:rPr>
      </w:pPr>
      <w:r>
        <w:rPr>
          <w:noProof/>
        </w:rPr>
        <w:t>Le brassage</w:t>
      </w:r>
      <w:r>
        <w:rPr>
          <w:noProof/>
        </w:rPr>
        <w:tab/>
      </w:r>
      <w:r>
        <w:rPr>
          <w:noProof/>
        </w:rPr>
        <w:fldChar w:fldCharType="begin"/>
      </w:r>
      <w:r>
        <w:rPr>
          <w:noProof/>
        </w:rPr>
        <w:instrText xml:space="preserve"> PAGEREF _Toc455044797 \h </w:instrText>
      </w:r>
      <w:r>
        <w:rPr>
          <w:noProof/>
        </w:rPr>
      </w:r>
      <w:r>
        <w:rPr>
          <w:noProof/>
        </w:rPr>
        <w:fldChar w:fldCharType="separate"/>
      </w:r>
      <w:r w:rsidR="0062206C">
        <w:rPr>
          <w:noProof/>
        </w:rPr>
        <w:t>17</w:t>
      </w:r>
      <w:r>
        <w:rPr>
          <w:noProof/>
        </w:rPr>
        <w:fldChar w:fldCharType="end"/>
      </w:r>
    </w:p>
    <w:p w14:paraId="027D6615" w14:textId="77777777" w:rsidR="0075670B" w:rsidRDefault="0075670B">
      <w:pPr>
        <w:pStyle w:val="TM6"/>
        <w:tabs>
          <w:tab w:val="right" w:leader="dot" w:pos="7360"/>
        </w:tabs>
        <w:rPr>
          <w:rFonts w:eastAsiaTheme="minorEastAsia" w:cstheme="minorBidi"/>
          <w:noProof/>
          <w:sz w:val="24"/>
          <w:szCs w:val="24"/>
          <w:lang w:val="fr-FR" w:eastAsia="fr-FR"/>
        </w:rPr>
      </w:pPr>
      <w:r>
        <w:rPr>
          <w:noProof/>
        </w:rPr>
        <w:t>La fermentation</w:t>
      </w:r>
      <w:r>
        <w:rPr>
          <w:noProof/>
        </w:rPr>
        <w:tab/>
      </w:r>
      <w:r>
        <w:rPr>
          <w:noProof/>
        </w:rPr>
        <w:fldChar w:fldCharType="begin"/>
      </w:r>
      <w:r>
        <w:rPr>
          <w:noProof/>
        </w:rPr>
        <w:instrText xml:space="preserve"> PAGEREF _Toc455044798 \h </w:instrText>
      </w:r>
      <w:r>
        <w:rPr>
          <w:noProof/>
        </w:rPr>
      </w:r>
      <w:r>
        <w:rPr>
          <w:noProof/>
        </w:rPr>
        <w:fldChar w:fldCharType="separate"/>
      </w:r>
      <w:r w:rsidR="0062206C">
        <w:rPr>
          <w:noProof/>
        </w:rPr>
        <w:t>18</w:t>
      </w:r>
      <w:r>
        <w:rPr>
          <w:noProof/>
        </w:rPr>
        <w:fldChar w:fldCharType="end"/>
      </w:r>
    </w:p>
    <w:p w14:paraId="1FC1D9EB" w14:textId="77777777" w:rsidR="0075670B" w:rsidRDefault="0075670B">
      <w:pPr>
        <w:pStyle w:val="TM6"/>
        <w:tabs>
          <w:tab w:val="right" w:leader="dot" w:pos="7360"/>
        </w:tabs>
        <w:rPr>
          <w:rFonts w:eastAsiaTheme="minorEastAsia" w:cstheme="minorBidi"/>
          <w:noProof/>
          <w:sz w:val="24"/>
          <w:szCs w:val="24"/>
          <w:lang w:val="fr-FR" w:eastAsia="fr-FR"/>
        </w:rPr>
      </w:pPr>
      <w:r>
        <w:rPr>
          <w:noProof/>
        </w:rPr>
        <w:t>La garde</w:t>
      </w:r>
      <w:r>
        <w:rPr>
          <w:noProof/>
        </w:rPr>
        <w:tab/>
      </w:r>
      <w:r>
        <w:rPr>
          <w:noProof/>
        </w:rPr>
        <w:fldChar w:fldCharType="begin"/>
      </w:r>
      <w:r>
        <w:rPr>
          <w:noProof/>
        </w:rPr>
        <w:instrText xml:space="preserve"> PAGEREF _Toc455044799 \h </w:instrText>
      </w:r>
      <w:r>
        <w:rPr>
          <w:noProof/>
        </w:rPr>
      </w:r>
      <w:r>
        <w:rPr>
          <w:noProof/>
        </w:rPr>
        <w:fldChar w:fldCharType="separate"/>
      </w:r>
      <w:r w:rsidR="0062206C">
        <w:rPr>
          <w:noProof/>
        </w:rPr>
        <w:t>18</w:t>
      </w:r>
      <w:r>
        <w:rPr>
          <w:noProof/>
        </w:rPr>
        <w:fldChar w:fldCharType="end"/>
      </w:r>
    </w:p>
    <w:p w14:paraId="6AD1DF3E" w14:textId="77777777" w:rsidR="0075670B" w:rsidRDefault="0075670B">
      <w:pPr>
        <w:pStyle w:val="TM6"/>
        <w:tabs>
          <w:tab w:val="right" w:leader="dot" w:pos="7360"/>
        </w:tabs>
        <w:rPr>
          <w:rFonts w:eastAsiaTheme="minorEastAsia" w:cstheme="minorBidi"/>
          <w:noProof/>
          <w:sz w:val="24"/>
          <w:szCs w:val="24"/>
          <w:lang w:val="fr-FR" w:eastAsia="fr-FR"/>
        </w:rPr>
      </w:pPr>
      <w:r>
        <w:rPr>
          <w:noProof/>
        </w:rPr>
        <w:t>La filtration</w:t>
      </w:r>
      <w:r>
        <w:rPr>
          <w:noProof/>
        </w:rPr>
        <w:tab/>
      </w:r>
      <w:r>
        <w:rPr>
          <w:noProof/>
        </w:rPr>
        <w:fldChar w:fldCharType="begin"/>
      </w:r>
      <w:r>
        <w:rPr>
          <w:noProof/>
        </w:rPr>
        <w:instrText xml:space="preserve"> PAGEREF _Toc455044800 \h </w:instrText>
      </w:r>
      <w:r>
        <w:rPr>
          <w:noProof/>
        </w:rPr>
      </w:r>
      <w:r>
        <w:rPr>
          <w:noProof/>
        </w:rPr>
        <w:fldChar w:fldCharType="separate"/>
      </w:r>
      <w:r w:rsidR="0062206C">
        <w:rPr>
          <w:noProof/>
        </w:rPr>
        <w:t>18</w:t>
      </w:r>
      <w:r>
        <w:rPr>
          <w:noProof/>
        </w:rPr>
        <w:fldChar w:fldCharType="end"/>
      </w:r>
    </w:p>
    <w:p w14:paraId="106E3A53" w14:textId="77777777" w:rsidR="0075670B" w:rsidRDefault="0075670B">
      <w:pPr>
        <w:pStyle w:val="TM6"/>
        <w:tabs>
          <w:tab w:val="right" w:leader="dot" w:pos="7360"/>
        </w:tabs>
        <w:rPr>
          <w:rFonts w:eastAsiaTheme="minorEastAsia" w:cstheme="minorBidi"/>
          <w:noProof/>
          <w:sz w:val="24"/>
          <w:szCs w:val="24"/>
          <w:lang w:val="fr-FR" w:eastAsia="fr-FR"/>
        </w:rPr>
      </w:pPr>
      <w:r>
        <w:rPr>
          <w:noProof/>
        </w:rPr>
        <w:t>La mise en bouteille et le conditionnement</w:t>
      </w:r>
      <w:r>
        <w:rPr>
          <w:noProof/>
        </w:rPr>
        <w:tab/>
      </w:r>
      <w:r>
        <w:rPr>
          <w:noProof/>
        </w:rPr>
        <w:fldChar w:fldCharType="begin"/>
      </w:r>
      <w:r>
        <w:rPr>
          <w:noProof/>
        </w:rPr>
        <w:instrText xml:space="preserve"> PAGEREF _Toc455044801 \h </w:instrText>
      </w:r>
      <w:r>
        <w:rPr>
          <w:noProof/>
        </w:rPr>
      </w:r>
      <w:r>
        <w:rPr>
          <w:noProof/>
        </w:rPr>
        <w:fldChar w:fldCharType="separate"/>
      </w:r>
      <w:r w:rsidR="0062206C">
        <w:rPr>
          <w:noProof/>
        </w:rPr>
        <w:t>18</w:t>
      </w:r>
      <w:r>
        <w:rPr>
          <w:noProof/>
        </w:rPr>
        <w:fldChar w:fldCharType="end"/>
      </w:r>
    </w:p>
    <w:p w14:paraId="6FC02BBC" w14:textId="77777777" w:rsidR="0075670B" w:rsidRDefault="0075670B">
      <w:pPr>
        <w:pStyle w:val="TM4"/>
        <w:tabs>
          <w:tab w:val="right" w:leader="dot" w:pos="7360"/>
        </w:tabs>
        <w:rPr>
          <w:rFonts w:eastAsiaTheme="minorEastAsia" w:cstheme="minorBidi"/>
          <w:noProof/>
          <w:sz w:val="24"/>
          <w:szCs w:val="24"/>
          <w:lang w:val="fr-FR" w:eastAsia="fr-FR"/>
        </w:rPr>
      </w:pPr>
      <w:r>
        <w:rPr>
          <w:noProof/>
        </w:rPr>
        <w:t>Description de l’entreprise</w:t>
      </w:r>
      <w:r>
        <w:rPr>
          <w:noProof/>
        </w:rPr>
        <w:tab/>
      </w:r>
      <w:r>
        <w:rPr>
          <w:noProof/>
        </w:rPr>
        <w:fldChar w:fldCharType="begin"/>
      </w:r>
      <w:r>
        <w:rPr>
          <w:noProof/>
        </w:rPr>
        <w:instrText xml:space="preserve"> PAGEREF _Toc455044802 \h </w:instrText>
      </w:r>
      <w:r>
        <w:rPr>
          <w:noProof/>
        </w:rPr>
      </w:r>
      <w:r>
        <w:rPr>
          <w:noProof/>
        </w:rPr>
        <w:fldChar w:fldCharType="separate"/>
      </w:r>
      <w:r w:rsidR="0062206C">
        <w:rPr>
          <w:noProof/>
        </w:rPr>
        <w:t>19</w:t>
      </w:r>
      <w:r>
        <w:rPr>
          <w:noProof/>
        </w:rPr>
        <w:fldChar w:fldCharType="end"/>
      </w:r>
    </w:p>
    <w:p w14:paraId="3A5AC43B" w14:textId="77777777" w:rsidR="0075670B" w:rsidRDefault="0075670B">
      <w:pPr>
        <w:pStyle w:val="TM5"/>
        <w:tabs>
          <w:tab w:val="right" w:leader="dot" w:pos="7360"/>
        </w:tabs>
        <w:rPr>
          <w:rFonts w:eastAsiaTheme="minorEastAsia" w:cstheme="minorBidi"/>
          <w:noProof/>
          <w:sz w:val="24"/>
          <w:szCs w:val="24"/>
          <w:lang w:val="fr-FR" w:eastAsia="fr-FR"/>
        </w:rPr>
      </w:pPr>
      <w:r>
        <w:rPr>
          <w:noProof/>
        </w:rPr>
        <w:t>Les produits commercialisés</w:t>
      </w:r>
      <w:r>
        <w:rPr>
          <w:noProof/>
        </w:rPr>
        <w:tab/>
      </w:r>
      <w:r>
        <w:rPr>
          <w:noProof/>
        </w:rPr>
        <w:fldChar w:fldCharType="begin"/>
      </w:r>
      <w:r>
        <w:rPr>
          <w:noProof/>
        </w:rPr>
        <w:instrText xml:space="preserve"> PAGEREF _Toc455044803 \h </w:instrText>
      </w:r>
      <w:r>
        <w:rPr>
          <w:noProof/>
        </w:rPr>
      </w:r>
      <w:r>
        <w:rPr>
          <w:noProof/>
        </w:rPr>
        <w:fldChar w:fldCharType="separate"/>
      </w:r>
      <w:r w:rsidR="0062206C">
        <w:rPr>
          <w:noProof/>
        </w:rPr>
        <w:t>19</w:t>
      </w:r>
      <w:r>
        <w:rPr>
          <w:noProof/>
        </w:rPr>
        <w:fldChar w:fldCharType="end"/>
      </w:r>
    </w:p>
    <w:p w14:paraId="4726EBDE" w14:textId="77777777" w:rsidR="0075670B" w:rsidRDefault="0075670B">
      <w:pPr>
        <w:pStyle w:val="TM6"/>
        <w:tabs>
          <w:tab w:val="right" w:leader="dot" w:pos="7360"/>
        </w:tabs>
        <w:rPr>
          <w:rFonts w:eastAsiaTheme="minorEastAsia" w:cstheme="minorBidi"/>
          <w:noProof/>
          <w:sz w:val="24"/>
          <w:szCs w:val="24"/>
          <w:lang w:val="fr-FR" w:eastAsia="fr-FR"/>
        </w:rPr>
      </w:pPr>
      <w:r>
        <w:rPr>
          <w:noProof/>
        </w:rPr>
        <w:t>Les nomenclatures</w:t>
      </w:r>
      <w:r>
        <w:rPr>
          <w:noProof/>
        </w:rPr>
        <w:tab/>
      </w:r>
      <w:r>
        <w:rPr>
          <w:noProof/>
        </w:rPr>
        <w:fldChar w:fldCharType="begin"/>
      </w:r>
      <w:r>
        <w:rPr>
          <w:noProof/>
        </w:rPr>
        <w:instrText xml:space="preserve"> PAGEREF _Toc455044804 \h </w:instrText>
      </w:r>
      <w:r>
        <w:rPr>
          <w:noProof/>
        </w:rPr>
      </w:r>
      <w:r>
        <w:rPr>
          <w:noProof/>
        </w:rPr>
        <w:fldChar w:fldCharType="separate"/>
      </w:r>
      <w:r w:rsidR="0062206C">
        <w:rPr>
          <w:noProof/>
        </w:rPr>
        <w:t>19</w:t>
      </w:r>
      <w:r>
        <w:rPr>
          <w:noProof/>
        </w:rPr>
        <w:fldChar w:fldCharType="end"/>
      </w:r>
    </w:p>
    <w:p w14:paraId="3B3374B9" w14:textId="77777777" w:rsidR="0075670B" w:rsidRDefault="0075670B">
      <w:pPr>
        <w:pStyle w:val="TM5"/>
        <w:tabs>
          <w:tab w:val="right" w:leader="dot" w:pos="7360"/>
        </w:tabs>
        <w:rPr>
          <w:rFonts w:eastAsiaTheme="minorEastAsia" w:cstheme="minorBidi"/>
          <w:noProof/>
          <w:sz w:val="24"/>
          <w:szCs w:val="24"/>
          <w:lang w:val="fr-FR" w:eastAsia="fr-FR"/>
        </w:rPr>
      </w:pPr>
      <w:r>
        <w:rPr>
          <w:noProof/>
        </w:rPr>
        <w:t>Gestion des opérations de production</w:t>
      </w:r>
      <w:r>
        <w:rPr>
          <w:noProof/>
        </w:rPr>
        <w:tab/>
      </w:r>
      <w:r>
        <w:rPr>
          <w:noProof/>
        </w:rPr>
        <w:fldChar w:fldCharType="begin"/>
      </w:r>
      <w:r>
        <w:rPr>
          <w:noProof/>
        </w:rPr>
        <w:instrText xml:space="preserve"> PAGEREF _Toc455044805 \h </w:instrText>
      </w:r>
      <w:r>
        <w:rPr>
          <w:noProof/>
        </w:rPr>
      </w:r>
      <w:r>
        <w:rPr>
          <w:noProof/>
        </w:rPr>
        <w:fldChar w:fldCharType="separate"/>
      </w:r>
      <w:r w:rsidR="0062206C">
        <w:rPr>
          <w:noProof/>
        </w:rPr>
        <w:t>20</w:t>
      </w:r>
      <w:r>
        <w:rPr>
          <w:noProof/>
        </w:rPr>
        <w:fldChar w:fldCharType="end"/>
      </w:r>
    </w:p>
    <w:p w14:paraId="4011A537" w14:textId="77777777" w:rsidR="0075670B" w:rsidRDefault="0075670B">
      <w:pPr>
        <w:pStyle w:val="TM5"/>
        <w:tabs>
          <w:tab w:val="right" w:leader="dot" w:pos="7360"/>
        </w:tabs>
        <w:rPr>
          <w:rFonts w:eastAsiaTheme="minorEastAsia" w:cstheme="minorBidi"/>
          <w:noProof/>
          <w:sz w:val="24"/>
          <w:szCs w:val="24"/>
          <w:lang w:val="fr-FR" w:eastAsia="fr-FR"/>
        </w:rPr>
      </w:pPr>
      <w:r>
        <w:rPr>
          <w:noProof/>
        </w:rPr>
        <w:t>La chaîne de valeur</w:t>
      </w:r>
      <w:r>
        <w:rPr>
          <w:noProof/>
        </w:rPr>
        <w:tab/>
      </w:r>
      <w:r>
        <w:rPr>
          <w:noProof/>
        </w:rPr>
        <w:fldChar w:fldCharType="begin"/>
      </w:r>
      <w:r>
        <w:rPr>
          <w:noProof/>
        </w:rPr>
        <w:instrText xml:space="preserve"> PAGEREF _Toc455044806 \h </w:instrText>
      </w:r>
      <w:r>
        <w:rPr>
          <w:noProof/>
        </w:rPr>
      </w:r>
      <w:r>
        <w:rPr>
          <w:noProof/>
        </w:rPr>
        <w:fldChar w:fldCharType="separate"/>
      </w:r>
      <w:r w:rsidR="0062206C">
        <w:rPr>
          <w:noProof/>
        </w:rPr>
        <w:t>20</w:t>
      </w:r>
      <w:r>
        <w:rPr>
          <w:noProof/>
        </w:rPr>
        <w:fldChar w:fldCharType="end"/>
      </w:r>
    </w:p>
    <w:p w14:paraId="7FFBF7CF" w14:textId="77777777" w:rsidR="0075670B" w:rsidRDefault="0075670B">
      <w:pPr>
        <w:pStyle w:val="TM5"/>
        <w:tabs>
          <w:tab w:val="right" w:leader="dot" w:pos="7360"/>
        </w:tabs>
        <w:rPr>
          <w:rFonts w:eastAsiaTheme="minorEastAsia" w:cstheme="minorBidi"/>
          <w:noProof/>
          <w:sz w:val="24"/>
          <w:szCs w:val="24"/>
          <w:lang w:val="fr-FR" w:eastAsia="fr-FR"/>
        </w:rPr>
      </w:pPr>
      <w:r>
        <w:rPr>
          <w:noProof/>
        </w:rPr>
        <w:t>Support aux opérations</w:t>
      </w:r>
      <w:r>
        <w:rPr>
          <w:noProof/>
        </w:rPr>
        <w:tab/>
      </w:r>
      <w:r>
        <w:rPr>
          <w:noProof/>
        </w:rPr>
        <w:fldChar w:fldCharType="begin"/>
      </w:r>
      <w:r>
        <w:rPr>
          <w:noProof/>
        </w:rPr>
        <w:instrText xml:space="preserve"> PAGEREF _Toc455044807 \h </w:instrText>
      </w:r>
      <w:r>
        <w:rPr>
          <w:noProof/>
        </w:rPr>
      </w:r>
      <w:r>
        <w:rPr>
          <w:noProof/>
        </w:rPr>
        <w:fldChar w:fldCharType="separate"/>
      </w:r>
      <w:r w:rsidR="0062206C">
        <w:rPr>
          <w:noProof/>
        </w:rPr>
        <w:t>21</w:t>
      </w:r>
      <w:r>
        <w:rPr>
          <w:noProof/>
        </w:rPr>
        <w:fldChar w:fldCharType="end"/>
      </w:r>
    </w:p>
    <w:p w14:paraId="005EAF52" w14:textId="77777777" w:rsidR="0075670B" w:rsidRDefault="0075670B">
      <w:pPr>
        <w:pStyle w:val="TM5"/>
        <w:tabs>
          <w:tab w:val="right" w:leader="dot" w:pos="7360"/>
        </w:tabs>
        <w:rPr>
          <w:rFonts w:eastAsiaTheme="minorEastAsia" w:cstheme="minorBidi"/>
          <w:noProof/>
          <w:sz w:val="24"/>
          <w:szCs w:val="24"/>
          <w:lang w:val="fr-FR" w:eastAsia="fr-FR"/>
        </w:rPr>
      </w:pPr>
      <w:r>
        <w:rPr>
          <w:noProof/>
        </w:rPr>
        <w:t>Infrastructure</w:t>
      </w:r>
      <w:r>
        <w:rPr>
          <w:noProof/>
        </w:rPr>
        <w:tab/>
      </w:r>
      <w:r>
        <w:rPr>
          <w:noProof/>
        </w:rPr>
        <w:fldChar w:fldCharType="begin"/>
      </w:r>
      <w:r>
        <w:rPr>
          <w:noProof/>
        </w:rPr>
        <w:instrText xml:space="preserve"> PAGEREF _Toc455044808 \h </w:instrText>
      </w:r>
      <w:r>
        <w:rPr>
          <w:noProof/>
        </w:rPr>
      </w:r>
      <w:r>
        <w:rPr>
          <w:noProof/>
        </w:rPr>
        <w:fldChar w:fldCharType="separate"/>
      </w:r>
      <w:r w:rsidR="0062206C">
        <w:rPr>
          <w:noProof/>
        </w:rPr>
        <w:t>22</w:t>
      </w:r>
      <w:r>
        <w:rPr>
          <w:noProof/>
        </w:rPr>
        <w:fldChar w:fldCharType="end"/>
      </w:r>
    </w:p>
    <w:p w14:paraId="4B789EA7" w14:textId="77777777" w:rsidR="0075670B" w:rsidRDefault="0075670B">
      <w:pPr>
        <w:pStyle w:val="TM5"/>
        <w:tabs>
          <w:tab w:val="right" w:leader="dot" w:pos="7360"/>
        </w:tabs>
        <w:rPr>
          <w:rFonts w:eastAsiaTheme="minorEastAsia" w:cstheme="minorBidi"/>
          <w:noProof/>
          <w:sz w:val="24"/>
          <w:szCs w:val="24"/>
          <w:lang w:val="fr-FR" w:eastAsia="fr-FR"/>
        </w:rPr>
      </w:pPr>
      <w:r>
        <w:rPr>
          <w:noProof/>
        </w:rPr>
        <w:lastRenderedPageBreak/>
        <w:t>Matériels de production</w:t>
      </w:r>
      <w:r>
        <w:rPr>
          <w:noProof/>
        </w:rPr>
        <w:tab/>
      </w:r>
      <w:r>
        <w:rPr>
          <w:noProof/>
        </w:rPr>
        <w:fldChar w:fldCharType="begin"/>
      </w:r>
      <w:r>
        <w:rPr>
          <w:noProof/>
        </w:rPr>
        <w:instrText xml:space="preserve"> PAGEREF _Toc455044809 \h </w:instrText>
      </w:r>
      <w:r>
        <w:rPr>
          <w:noProof/>
        </w:rPr>
      </w:r>
      <w:r>
        <w:rPr>
          <w:noProof/>
        </w:rPr>
        <w:fldChar w:fldCharType="separate"/>
      </w:r>
      <w:r w:rsidR="0062206C">
        <w:rPr>
          <w:noProof/>
        </w:rPr>
        <w:t>23</w:t>
      </w:r>
      <w:r>
        <w:rPr>
          <w:noProof/>
        </w:rPr>
        <w:fldChar w:fldCharType="end"/>
      </w:r>
    </w:p>
    <w:p w14:paraId="6D6B398B" w14:textId="77777777" w:rsidR="0075670B" w:rsidRDefault="0075670B">
      <w:pPr>
        <w:pStyle w:val="TM5"/>
        <w:tabs>
          <w:tab w:val="right" w:leader="dot" w:pos="7360"/>
        </w:tabs>
        <w:rPr>
          <w:rFonts w:eastAsiaTheme="minorEastAsia" w:cstheme="minorBidi"/>
          <w:noProof/>
          <w:sz w:val="24"/>
          <w:szCs w:val="24"/>
          <w:lang w:val="fr-FR" w:eastAsia="fr-FR"/>
        </w:rPr>
      </w:pPr>
      <w:r>
        <w:rPr>
          <w:noProof/>
        </w:rPr>
        <w:t>Frais fixes mensuel</w:t>
      </w:r>
      <w:r>
        <w:rPr>
          <w:noProof/>
        </w:rPr>
        <w:tab/>
      </w:r>
      <w:r>
        <w:rPr>
          <w:noProof/>
        </w:rPr>
        <w:fldChar w:fldCharType="begin"/>
      </w:r>
      <w:r>
        <w:rPr>
          <w:noProof/>
        </w:rPr>
        <w:instrText xml:space="preserve"> PAGEREF _Toc455044810 \h </w:instrText>
      </w:r>
      <w:r>
        <w:rPr>
          <w:noProof/>
        </w:rPr>
      </w:r>
      <w:r>
        <w:rPr>
          <w:noProof/>
        </w:rPr>
        <w:fldChar w:fldCharType="separate"/>
      </w:r>
      <w:r w:rsidR="0062206C">
        <w:rPr>
          <w:noProof/>
        </w:rPr>
        <w:t>24</w:t>
      </w:r>
      <w:r>
        <w:rPr>
          <w:noProof/>
        </w:rPr>
        <w:fldChar w:fldCharType="end"/>
      </w:r>
    </w:p>
    <w:p w14:paraId="458B7FA8" w14:textId="77777777" w:rsidR="0075670B" w:rsidRDefault="0075670B">
      <w:pPr>
        <w:pStyle w:val="TM5"/>
        <w:tabs>
          <w:tab w:val="right" w:leader="dot" w:pos="7360"/>
        </w:tabs>
        <w:rPr>
          <w:rFonts w:eastAsiaTheme="minorEastAsia" w:cstheme="minorBidi"/>
          <w:noProof/>
          <w:sz w:val="24"/>
          <w:szCs w:val="24"/>
          <w:lang w:val="fr-FR" w:eastAsia="fr-FR"/>
        </w:rPr>
      </w:pPr>
      <w:r>
        <w:rPr>
          <w:noProof/>
        </w:rPr>
        <w:t>Coûts de revient</w:t>
      </w:r>
      <w:r>
        <w:rPr>
          <w:noProof/>
        </w:rPr>
        <w:tab/>
      </w:r>
      <w:r>
        <w:rPr>
          <w:noProof/>
        </w:rPr>
        <w:fldChar w:fldCharType="begin"/>
      </w:r>
      <w:r>
        <w:rPr>
          <w:noProof/>
        </w:rPr>
        <w:instrText xml:space="preserve"> PAGEREF _Toc455044811 \h </w:instrText>
      </w:r>
      <w:r>
        <w:rPr>
          <w:noProof/>
        </w:rPr>
      </w:r>
      <w:r>
        <w:rPr>
          <w:noProof/>
        </w:rPr>
        <w:fldChar w:fldCharType="separate"/>
      </w:r>
      <w:r w:rsidR="0062206C">
        <w:rPr>
          <w:noProof/>
        </w:rPr>
        <w:t>24</w:t>
      </w:r>
      <w:r>
        <w:rPr>
          <w:noProof/>
        </w:rPr>
        <w:fldChar w:fldCharType="end"/>
      </w:r>
    </w:p>
    <w:p w14:paraId="13AD3B1B" w14:textId="77777777" w:rsidR="0075670B" w:rsidRDefault="0075670B">
      <w:pPr>
        <w:pStyle w:val="TM6"/>
        <w:tabs>
          <w:tab w:val="right" w:leader="dot" w:pos="7360"/>
        </w:tabs>
        <w:rPr>
          <w:rFonts w:eastAsiaTheme="minorEastAsia" w:cstheme="minorBidi"/>
          <w:noProof/>
          <w:sz w:val="24"/>
          <w:szCs w:val="24"/>
          <w:lang w:val="fr-FR" w:eastAsia="fr-FR"/>
        </w:rPr>
      </w:pPr>
      <w:r>
        <w:rPr>
          <w:noProof/>
        </w:rPr>
        <w:t>Produit BW01</w:t>
      </w:r>
      <w:r>
        <w:rPr>
          <w:noProof/>
        </w:rPr>
        <w:tab/>
      </w:r>
      <w:r>
        <w:rPr>
          <w:noProof/>
        </w:rPr>
        <w:fldChar w:fldCharType="begin"/>
      </w:r>
      <w:r>
        <w:rPr>
          <w:noProof/>
        </w:rPr>
        <w:instrText xml:space="preserve"> PAGEREF _Toc455044812 \h </w:instrText>
      </w:r>
      <w:r>
        <w:rPr>
          <w:noProof/>
        </w:rPr>
      </w:r>
      <w:r>
        <w:rPr>
          <w:noProof/>
        </w:rPr>
        <w:fldChar w:fldCharType="separate"/>
      </w:r>
      <w:r w:rsidR="0062206C">
        <w:rPr>
          <w:noProof/>
        </w:rPr>
        <w:t>25</w:t>
      </w:r>
      <w:r>
        <w:rPr>
          <w:noProof/>
        </w:rPr>
        <w:fldChar w:fldCharType="end"/>
      </w:r>
    </w:p>
    <w:p w14:paraId="77C143EF" w14:textId="77777777" w:rsidR="0075670B" w:rsidRDefault="0075670B">
      <w:pPr>
        <w:pStyle w:val="TM6"/>
        <w:tabs>
          <w:tab w:val="right" w:leader="dot" w:pos="7360"/>
        </w:tabs>
        <w:rPr>
          <w:rFonts w:eastAsiaTheme="minorEastAsia" w:cstheme="minorBidi"/>
          <w:noProof/>
          <w:sz w:val="24"/>
          <w:szCs w:val="24"/>
          <w:lang w:val="fr-FR" w:eastAsia="fr-FR"/>
        </w:rPr>
      </w:pPr>
      <w:r>
        <w:rPr>
          <w:noProof/>
        </w:rPr>
        <w:t>Produit BW02</w:t>
      </w:r>
      <w:r>
        <w:rPr>
          <w:noProof/>
        </w:rPr>
        <w:tab/>
      </w:r>
      <w:r>
        <w:rPr>
          <w:noProof/>
        </w:rPr>
        <w:fldChar w:fldCharType="begin"/>
      </w:r>
      <w:r>
        <w:rPr>
          <w:noProof/>
        </w:rPr>
        <w:instrText xml:space="preserve"> PAGEREF _Toc455044813 \h </w:instrText>
      </w:r>
      <w:r>
        <w:rPr>
          <w:noProof/>
        </w:rPr>
      </w:r>
      <w:r>
        <w:rPr>
          <w:noProof/>
        </w:rPr>
        <w:fldChar w:fldCharType="separate"/>
      </w:r>
      <w:r w:rsidR="0062206C">
        <w:rPr>
          <w:noProof/>
        </w:rPr>
        <w:t>25</w:t>
      </w:r>
      <w:r>
        <w:rPr>
          <w:noProof/>
        </w:rPr>
        <w:fldChar w:fldCharType="end"/>
      </w:r>
    </w:p>
    <w:p w14:paraId="4C5832D1" w14:textId="77777777" w:rsidR="0075670B" w:rsidRDefault="0075670B">
      <w:pPr>
        <w:pStyle w:val="TM6"/>
        <w:tabs>
          <w:tab w:val="right" w:leader="dot" w:pos="7360"/>
        </w:tabs>
        <w:rPr>
          <w:rFonts w:eastAsiaTheme="minorEastAsia" w:cstheme="minorBidi"/>
          <w:noProof/>
          <w:sz w:val="24"/>
          <w:szCs w:val="24"/>
          <w:lang w:val="fr-FR" w:eastAsia="fr-FR"/>
        </w:rPr>
      </w:pPr>
      <w:r>
        <w:rPr>
          <w:noProof/>
        </w:rPr>
        <w:t>Produit BW03</w:t>
      </w:r>
      <w:r>
        <w:rPr>
          <w:noProof/>
        </w:rPr>
        <w:tab/>
      </w:r>
      <w:r>
        <w:rPr>
          <w:noProof/>
        </w:rPr>
        <w:fldChar w:fldCharType="begin"/>
      </w:r>
      <w:r>
        <w:rPr>
          <w:noProof/>
        </w:rPr>
        <w:instrText xml:space="preserve"> PAGEREF _Toc455044814 \h </w:instrText>
      </w:r>
      <w:r>
        <w:rPr>
          <w:noProof/>
        </w:rPr>
      </w:r>
      <w:r>
        <w:rPr>
          <w:noProof/>
        </w:rPr>
        <w:fldChar w:fldCharType="separate"/>
      </w:r>
      <w:r w:rsidR="0062206C">
        <w:rPr>
          <w:noProof/>
        </w:rPr>
        <w:t>26</w:t>
      </w:r>
      <w:r>
        <w:rPr>
          <w:noProof/>
        </w:rPr>
        <w:fldChar w:fldCharType="end"/>
      </w:r>
    </w:p>
    <w:p w14:paraId="6EA253AA" w14:textId="77777777" w:rsidR="0075670B" w:rsidRDefault="0075670B">
      <w:pPr>
        <w:pStyle w:val="TM6"/>
        <w:tabs>
          <w:tab w:val="right" w:leader="dot" w:pos="7360"/>
        </w:tabs>
        <w:rPr>
          <w:rFonts w:eastAsiaTheme="minorEastAsia" w:cstheme="minorBidi"/>
          <w:noProof/>
          <w:sz w:val="24"/>
          <w:szCs w:val="24"/>
          <w:lang w:val="fr-FR" w:eastAsia="fr-FR"/>
        </w:rPr>
      </w:pPr>
      <w:r>
        <w:rPr>
          <w:noProof/>
        </w:rPr>
        <w:t>Produit BW04</w:t>
      </w:r>
      <w:r>
        <w:rPr>
          <w:noProof/>
        </w:rPr>
        <w:tab/>
      </w:r>
      <w:r>
        <w:rPr>
          <w:noProof/>
        </w:rPr>
        <w:fldChar w:fldCharType="begin"/>
      </w:r>
      <w:r>
        <w:rPr>
          <w:noProof/>
        </w:rPr>
        <w:instrText xml:space="preserve"> PAGEREF _Toc455044815 \h </w:instrText>
      </w:r>
      <w:r>
        <w:rPr>
          <w:noProof/>
        </w:rPr>
      </w:r>
      <w:r>
        <w:rPr>
          <w:noProof/>
        </w:rPr>
        <w:fldChar w:fldCharType="separate"/>
      </w:r>
      <w:r w:rsidR="0062206C">
        <w:rPr>
          <w:noProof/>
        </w:rPr>
        <w:t>26</w:t>
      </w:r>
      <w:r>
        <w:rPr>
          <w:noProof/>
        </w:rPr>
        <w:fldChar w:fldCharType="end"/>
      </w:r>
    </w:p>
    <w:p w14:paraId="6470957F" w14:textId="77777777" w:rsidR="0075670B" w:rsidRDefault="0075670B">
      <w:pPr>
        <w:pStyle w:val="TM5"/>
        <w:tabs>
          <w:tab w:val="right" w:leader="dot" w:pos="7360"/>
        </w:tabs>
        <w:rPr>
          <w:rFonts w:eastAsiaTheme="minorEastAsia" w:cstheme="minorBidi"/>
          <w:noProof/>
          <w:sz w:val="24"/>
          <w:szCs w:val="24"/>
          <w:lang w:val="fr-FR" w:eastAsia="fr-FR"/>
        </w:rPr>
      </w:pPr>
      <w:r>
        <w:rPr>
          <w:noProof/>
        </w:rPr>
        <w:t>Exemple de rendement optimum</w:t>
      </w:r>
      <w:r>
        <w:rPr>
          <w:noProof/>
        </w:rPr>
        <w:tab/>
      </w:r>
      <w:r>
        <w:rPr>
          <w:noProof/>
        </w:rPr>
        <w:fldChar w:fldCharType="begin"/>
      </w:r>
      <w:r>
        <w:rPr>
          <w:noProof/>
        </w:rPr>
        <w:instrText xml:space="preserve"> PAGEREF _Toc455044816 \h </w:instrText>
      </w:r>
      <w:r>
        <w:rPr>
          <w:noProof/>
        </w:rPr>
      </w:r>
      <w:r>
        <w:rPr>
          <w:noProof/>
        </w:rPr>
        <w:fldChar w:fldCharType="separate"/>
      </w:r>
      <w:r w:rsidR="0062206C">
        <w:rPr>
          <w:noProof/>
        </w:rPr>
        <w:t>27</w:t>
      </w:r>
      <w:r>
        <w:rPr>
          <w:noProof/>
        </w:rPr>
        <w:fldChar w:fldCharType="end"/>
      </w:r>
    </w:p>
    <w:p w14:paraId="4E2402FA" w14:textId="77777777" w:rsidR="0075670B" w:rsidRDefault="0075670B">
      <w:pPr>
        <w:pStyle w:val="TM4"/>
        <w:tabs>
          <w:tab w:val="right" w:leader="dot" w:pos="7360"/>
        </w:tabs>
        <w:rPr>
          <w:rFonts w:eastAsiaTheme="minorEastAsia" w:cstheme="minorBidi"/>
          <w:noProof/>
          <w:sz w:val="24"/>
          <w:szCs w:val="24"/>
          <w:lang w:val="fr-FR" w:eastAsia="fr-FR"/>
        </w:rPr>
      </w:pPr>
      <w:r>
        <w:rPr>
          <w:noProof/>
        </w:rPr>
        <w:t>L’environnement</w:t>
      </w:r>
      <w:r>
        <w:rPr>
          <w:noProof/>
        </w:rPr>
        <w:tab/>
      </w:r>
      <w:r>
        <w:rPr>
          <w:noProof/>
        </w:rPr>
        <w:fldChar w:fldCharType="begin"/>
      </w:r>
      <w:r>
        <w:rPr>
          <w:noProof/>
        </w:rPr>
        <w:instrText xml:space="preserve"> PAGEREF _Toc455044817 \h </w:instrText>
      </w:r>
      <w:r>
        <w:rPr>
          <w:noProof/>
        </w:rPr>
      </w:r>
      <w:r>
        <w:rPr>
          <w:noProof/>
        </w:rPr>
        <w:fldChar w:fldCharType="separate"/>
      </w:r>
      <w:r w:rsidR="0062206C">
        <w:rPr>
          <w:noProof/>
        </w:rPr>
        <w:t>27</w:t>
      </w:r>
      <w:r>
        <w:rPr>
          <w:noProof/>
        </w:rPr>
        <w:fldChar w:fldCharType="end"/>
      </w:r>
    </w:p>
    <w:p w14:paraId="5693027E" w14:textId="77777777" w:rsidR="0075670B" w:rsidRDefault="0075670B">
      <w:pPr>
        <w:pStyle w:val="TM5"/>
        <w:tabs>
          <w:tab w:val="right" w:leader="dot" w:pos="7360"/>
        </w:tabs>
        <w:rPr>
          <w:rFonts w:eastAsiaTheme="minorEastAsia" w:cstheme="minorBidi"/>
          <w:noProof/>
          <w:sz w:val="24"/>
          <w:szCs w:val="24"/>
          <w:lang w:val="fr-FR" w:eastAsia="fr-FR"/>
        </w:rPr>
      </w:pPr>
      <w:r>
        <w:rPr>
          <w:noProof/>
        </w:rPr>
        <w:t>Le marché</w:t>
      </w:r>
      <w:r>
        <w:rPr>
          <w:noProof/>
        </w:rPr>
        <w:tab/>
      </w:r>
      <w:r>
        <w:rPr>
          <w:noProof/>
        </w:rPr>
        <w:fldChar w:fldCharType="begin"/>
      </w:r>
      <w:r>
        <w:rPr>
          <w:noProof/>
        </w:rPr>
        <w:instrText xml:space="preserve"> PAGEREF _Toc455044818 \h </w:instrText>
      </w:r>
      <w:r>
        <w:rPr>
          <w:noProof/>
        </w:rPr>
      </w:r>
      <w:r>
        <w:rPr>
          <w:noProof/>
        </w:rPr>
        <w:fldChar w:fldCharType="separate"/>
      </w:r>
      <w:r w:rsidR="0062206C">
        <w:rPr>
          <w:noProof/>
        </w:rPr>
        <w:t>27</w:t>
      </w:r>
      <w:r>
        <w:rPr>
          <w:noProof/>
        </w:rPr>
        <w:fldChar w:fldCharType="end"/>
      </w:r>
    </w:p>
    <w:p w14:paraId="60D37529" w14:textId="77777777" w:rsidR="0075670B" w:rsidRDefault="0075670B">
      <w:pPr>
        <w:pStyle w:val="TM5"/>
        <w:tabs>
          <w:tab w:val="right" w:leader="dot" w:pos="7360"/>
        </w:tabs>
        <w:rPr>
          <w:rFonts w:eastAsiaTheme="minorEastAsia" w:cstheme="minorBidi"/>
          <w:noProof/>
          <w:sz w:val="24"/>
          <w:szCs w:val="24"/>
          <w:lang w:val="fr-FR" w:eastAsia="fr-FR"/>
        </w:rPr>
      </w:pPr>
      <w:r>
        <w:rPr>
          <w:noProof/>
        </w:rPr>
        <w:t>Les matières premières</w:t>
      </w:r>
      <w:r>
        <w:rPr>
          <w:noProof/>
        </w:rPr>
        <w:tab/>
      </w:r>
      <w:r>
        <w:rPr>
          <w:noProof/>
        </w:rPr>
        <w:fldChar w:fldCharType="begin"/>
      </w:r>
      <w:r>
        <w:rPr>
          <w:noProof/>
        </w:rPr>
        <w:instrText xml:space="preserve"> PAGEREF _Toc455044819 \h </w:instrText>
      </w:r>
      <w:r>
        <w:rPr>
          <w:noProof/>
        </w:rPr>
      </w:r>
      <w:r>
        <w:rPr>
          <w:noProof/>
        </w:rPr>
        <w:fldChar w:fldCharType="separate"/>
      </w:r>
      <w:r w:rsidR="0062206C">
        <w:rPr>
          <w:noProof/>
        </w:rPr>
        <w:t>28</w:t>
      </w:r>
      <w:r>
        <w:rPr>
          <w:noProof/>
        </w:rPr>
        <w:fldChar w:fldCharType="end"/>
      </w:r>
    </w:p>
    <w:p w14:paraId="2B429A7C" w14:textId="77777777" w:rsidR="0075670B" w:rsidRDefault="0075670B">
      <w:pPr>
        <w:pStyle w:val="TM5"/>
        <w:tabs>
          <w:tab w:val="right" w:leader="dot" w:pos="7360"/>
        </w:tabs>
        <w:rPr>
          <w:rFonts w:eastAsiaTheme="minorEastAsia" w:cstheme="minorBidi"/>
          <w:noProof/>
          <w:sz w:val="24"/>
          <w:szCs w:val="24"/>
          <w:lang w:val="fr-FR" w:eastAsia="fr-FR"/>
        </w:rPr>
      </w:pPr>
      <w:r>
        <w:rPr>
          <w:noProof/>
        </w:rPr>
        <w:t>Les fournisseurs</w:t>
      </w:r>
      <w:r>
        <w:rPr>
          <w:noProof/>
        </w:rPr>
        <w:tab/>
      </w:r>
      <w:r>
        <w:rPr>
          <w:noProof/>
        </w:rPr>
        <w:fldChar w:fldCharType="begin"/>
      </w:r>
      <w:r>
        <w:rPr>
          <w:noProof/>
        </w:rPr>
        <w:instrText xml:space="preserve"> PAGEREF _Toc455044820 \h </w:instrText>
      </w:r>
      <w:r>
        <w:rPr>
          <w:noProof/>
        </w:rPr>
      </w:r>
      <w:r>
        <w:rPr>
          <w:noProof/>
        </w:rPr>
        <w:fldChar w:fldCharType="separate"/>
      </w:r>
      <w:r w:rsidR="0062206C">
        <w:rPr>
          <w:noProof/>
        </w:rPr>
        <w:t>28</w:t>
      </w:r>
      <w:r>
        <w:rPr>
          <w:noProof/>
        </w:rPr>
        <w:fldChar w:fldCharType="end"/>
      </w:r>
    </w:p>
    <w:p w14:paraId="352D52CD" w14:textId="77777777" w:rsidR="0075670B" w:rsidRDefault="0075670B">
      <w:pPr>
        <w:pStyle w:val="TM5"/>
        <w:tabs>
          <w:tab w:val="right" w:leader="dot" w:pos="7360"/>
        </w:tabs>
        <w:rPr>
          <w:rFonts w:eastAsiaTheme="minorEastAsia" w:cstheme="minorBidi"/>
          <w:noProof/>
          <w:sz w:val="24"/>
          <w:szCs w:val="24"/>
          <w:lang w:val="fr-FR" w:eastAsia="fr-FR"/>
        </w:rPr>
      </w:pPr>
      <w:r>
        <w:rPr>
          <w:noProof/>
        </w:rPr>
        <w:t>Les revendeurs</w:t>
      </w:r>
      <w:r>
        <w:rPr>
          <w:noProof/>
        </w:rPr>
        <w:tab/>
      </w:r>
      <w:r>
        <w:rPr>
          <w:noProof/>
        </w:rPr>
        <w:fldChar w:fldCharType="begin"/>
      </w:r>
      <w:r>
        <w:rPr>
          <w:noProof/>
        </w:rPr>
        <w:instrText xml:space="preserve"> PAGEREF _Toc455044821 \h </w:instrText>
      </w:r>
      <w:r>
        <w:rPr>
          <w:noProof/>
        </w:rPr>
      </w:r>
      <w:r>
        <w:rPr>
          <w:noProof/>
        </w:rPr>
        <w:fldChar w:fldCharType="separate"/>
      </w:r>
      <w:r w:rsidR="0062206C">
        <w:rPr>
          <w:noProof/>
        </w:rPr>
        <w:t>29</w:t>
      </w:r>
      <w:r>
        <w:rPr>
          <w:noProof/>
        </w:rPr>
        <w:fldChar w:fldCharType="end"/>
      </w:r>
    </w:p>
    <w:p w14:paraId="26CE4E74" w14:textId="77777777" w:rsidR="0075670B" w:rsidRDefault="0075670B">
      <w:pPr>
        <w:pStyle w:val="TM6"/>
        <w:tabs>
          <w:tab w:val="right" w:leader="dot" w:pos="7360"/>
        </w:tabs>
        <w:rPr>
          <w:rFonts w:eastAsiaTheme="minorEastAsia" w:cstheme="minorBidi"/>
          <w:noProof/>
          <w:sz w:val="24"/>
          <w:szCs w:val="24"/>
          <w:lang w:val="fr-FR" w:eastAsia="fr-FR"/>
        </w:rPr>
      </w:pPr>
      <w:r>
        <w:rPr>
          <w:noProof/>
        </w:rPr>
        <w:t>Les parts de marchés et les préférences</w:t>
      </w:r>
      <w:r>
        <w:rPr>
          <w:noProof/>
        </w:rPr>
        <w:tab/>
      </w:r>
      <w:r>
        <w:rPr>
          <w:noProof/>
        </w:rPr>
        <w:fldChar w:fldCharType="begin"/>
      </w:r>
      <w:r>
        <w:rPr>
          <w:noProof/>
        </w:rPr>
        <w:instrText xml:space="preserve"> PAGEREF _Toc455044822 \h </w:instrText>
      </w:r>
      <w:r>
        <w:rPr>
          <w:noProof/>
        </w:rPr>
      </w:r>
      <w:r>
        <w:rPr>
          <w:noProof/>
        </w:rPr>
        <w:fldChar w:fldCharType="separate"/>
      </w:r>
      <w:r w:rsidR="0062206C">
        <w:rPr>
          <w:noProof/>
        </w:rPr>
        <w:t>30</w:t>
      </w:r>
      <w:r>
        <w:rPr>
          <w:noProof/>
        </w:rPr>
        <w:fldChar w:fldCharType="end"/>
      </w:r>
    </w:p>
    <w:p w14:paraId="53A472A9" w14:textId="77777777" w:rsidR="0075670B" w:rsidRDefault="0075670B">
      <w:pPr>
        <w:pStyle w:val="TM6"/>
        <w:tabs>
          <w:tab w:val="right" w:leader="dot" w:pos="7360"/>
        </w:tabs>
        <w:rPr>
          <w:rFonts w:eastAsiaTheme="minorEastAsia" w:cstheme="minorBidi"/>
          <w:noProof/>
          <w:sz w:val="24"/>
          <w:szCs w:val="24"/>
          <w:lang w:val="fr-FR" w:eastAsia="fr-FR"/>
        </w:rPr>
      </w:pPr>
      <w:r>
        <w:rPr>
          <w:noProof/>
        </w:rPr>
        <w:t>Détaillant</w:t>
      </w:r>
      <w:r>
        <w:rPr>
          <w:noProof/>
        </w:rPr>
        <w:tab/>
      </w:r>
      <w:r>
        <w:rPr>
          <w:noProof/>
        </w:rPr>
        <w:fldChar w:fldCharType="begin"/>
      </w:r>
      <w:r>
        <w:rPr>
          <w:noProof/>
        </w:rPr>
        <w:instrText xml:space="preserve"> PAGEREF _Toc455044823 \h </w:instrText>
      </w:r>
      <w:r>
        <w:rPr>
          <w:noProof/>
        </w:rPr>
      </w:r>
      <w:r>
        <w:rPr>
          <w:noProof/>
        </w:rPr>
        <w:fldChar w:fldCharType="separate"/>
      </w:r>
      <w:r w:rsidR="0062206C">
        <w:rPr>
          <w:noProof/>
        </w:rPr>
        <w:t>30</w:t>
      </w:r>
      <w:r>
        <w:rPr>
          <w:noProof/>
        </w:rPr>
        <w:fldChar w:fldCharType="end"/>
      </w:r>
    </w:p>
    <w:p w14:paraId="66CF91E9" w14:textId="77777777" w:rsidR="0075670B" w:rsidRDefault="0075670B">
      <w:pPr>
        <w:pStyle w:val="TM6"/>
        <w:tabs>
          <w:tab w:val="right" w:leader="dot" w:pos="7360"/>
        </w:tabs>
        <w:rPr>
          <w:rFonts w:eastAsiaTheme="minorEastAsia" w:cstheme="minorBidi"/>
          <w:noProof/>
          <w:sz w:val="24"/>
          <w:szCs w:val="24"/>
          <w:lang w:val="fr-FR" w:eastAsia="fr-FR"/>
        </w:rPr>
      </w:pPr>
      <w:r>
        <w:rPr>
          <w:noProof/>
        </w:rPr>
        <w:t>Supermarché</w:t>
      </w:r>
      <w:r>
        <w:rPr>
          <w:noProof/>
        </w:rPr>
        <w:tab/>
      </w:r>
      <w:r>
        <w:rPr>
          <w:noProof/>
        </w:rPr>
        <w:fldChar w:fldCharType="begin"/>
      </w:r>
      <w:r>
        <w:rPr>
          <w:noProof/>
        </w:rPr>
        <w:instrText xml:space="preserve"> PAGEREF _Toc455044824 \h </w:instrText>
      </w:r>
      <w:r>
        <w:rPr>
          <w:noProof/>
        </w:rPr>
      </w:r>
      <w:r>
        <w:rPr>
          <w:noProof/>
        </w:rPr>
        <w:fldChar w:fldCharType="separate"/>
      </w:r>
      <w:r w:rsidR="0062206C">
        <w:rPr>
          <w:noProof/>
        </w:rPr>
        <w:t>30</w:t>
      </w:r>
      <w:r>
        <w:rPr>
          <w:noProof/>
        </w:rPr>
        <w:fldChar w:fldCharType="end"/>
      </w:r>
    </w:p>
    <w:p w14:paraId="441D93A7" w14:textId="77777777" w:rsidR="0075670B" w:rsidRDefault="0075670B">
      <w:pPr>
        <w:pStyle w:val="TM6"/>
        <w:tabs>
          <w:tab w:val="right" w:leader="dot" w:pos="7360"/>
        </w:tabs>
        <w:rPr>
          <w:rFonts w:eastAsiaTheme="minorEastAsia" w:cstheme="minorBidi"/>
          <w:noProof/>
          <w:sz w:val="24"/>
          <w:szCs w:val="24"/>
          <w:lang w:val="fr-FR" w:eastAsia="fr-FR"/>
        </w:rPr>
      </w:pPr>
      <w:r>
        <w:rPr>
          <w:noProof/>
        </w:rPr>
        <w:t>Établissement public</w:t>
      </w:r>
      <w:r>
        <w:rPr>
          <w:noProof/>
        </w:rPr>
        <w:tab/>
      </w:r>
      <w:r>
        <w:rPr>
          <w:noProof/>
        </w:rPr>
        <w:fldChar w:fldCharType="begin"/>
      </w:r>
      <w:r>
        <w:rPr>
          <w:noProof/>
        </w:rPr>
        <w:instrText xml:space="preserve"> PAGEREF _Toc455044825 \h </w:instrText>
      </w:r>
      <w:r>
        <w:rPr>
          <w:noProof/>
        </w:rPr>
      </w:r>
      <w:r>
        <w:rPr>
          <w:noProof/>
        </w:rPr>
        <w:fldChar w:fldCharType="separate"/>
      </w:r>
      <w:r w:rsidR="0062206C">
        <w:rPr>
          <w:noProof/>
        </w:rPr>
        <w:t>31</w:t>
      </w:r>
      <w:r>
        <w:rPr>
          <w:noProof/>
        </w:rPr>
        <w:fldChar w:fldCharType="end"/>
      </w:r>
    </w:p>
    <w:p w14:paraId="3DB638BF" w14:textId="77777777" w:rsidR="0075670B" w:rsidRDefault="0075670B">
      <w:pPr>
        <w:pStyle w:val="TM5"/>
        <w:tabs>
          <w:tab w:val="right" w:leader="dot" w:pos="7360"/>
        </w:tabs>
        <w:rPr>
          <w:rFonts w:eastAsiaTheme="minorEastAsia" w:cstheme="minorBidi"/>
          <w:noProof/>
          <w:sz w:val="24"/>
          <w:szCs w:val="24"/>
          <w:lang w:val="fr-FR" w:eastAsia="fr-FR"/>
        </w:rPr>
      </w:pPr>
      <w:r>
        <w:rPr>
          <w:noProof/>
        </w:rPr>
        <w:t>Les bailleurs de fonds</w:t>
      </w:r>
      <w:r>
        <w:rPr>
          <w:noProof/>
        </w:rPr>
        <w:tab/>
      </w:r>
      <w:r>
        <w:rPr>
          <w:noProof/>
        </w:rPr>
        <w:fldChar w:fldCharType="begin"/>
      </w:r>
      <w:r>
        <w:rPr>
          <w:noProof/>
        </w:rPr>
        <w:instrText xml:space="preserve"> PAGEREF _Toc455044826 \h </w:instrText>
      </w:r>
      <w:r>
        <w:rPr>
          <w:noProof/>
        </w:rPr>
      </w:r>
      <w:r>
        <w:rPr>
          <w:noProof/>
        </w:rPr>
        <w:fldChar w:fldCharType="separate"/>
      </w:r>
      <w:r w:rsidR="0062206C">
        <w:rPr>
          <w:noProof/>
        </w:rPr>
        <w:t>31</w:t>
      </w:r>
      <w:r>
        <w:rPr>
          <w:noProof/>
        </w:rPr>
        <w:fldChar w:fldCharType="end"/>
      </w:r>
    </w:p>
    <w:p w14:paraId="12ABD161" w14:textId="77777777" w:rsidR="0075670B" w:rsidRDefault="0075670B">
      <w:pPr>
        <w:pStyle w:val="TM5"/>
        <w:tabs>
          <w:tab w:val="right" w:leader="dot" w:pos="7360"/>
        </w:tabs>
        <w:rPr>
          <w:rFonts w:eastAsiaTheme="minorEastAsia" w:cstheme="minorBidi"/>
          <w:noProof/>
          <w:sz w:val="24"/>
          <w:szCs w:val="24"/>
          <w:lang w:val="fr-FR" w:eastAsia="fr-FR"/>
        </w:rPr>
      </w:pPr>
      <w:r>
        <w:rPr>
          <w:noProof/>
        </w:rPr>
        <w:t>La fluctuation de la demande</w:t>
      </w:r>
      <w:r>
        <w:rPr>
          <w:noProof/>
        </w:rPr>
        <w:tab/>
      </w:r>
      <w:r>
        <w:rPr>
          <w:noProof/>
        </w:rPr>
        <w:fldChar w:fldCharType="begin"/>
      </w:r>
      <w:r>
        <w:rPr>
          <w:noProof/>
        </w:rPr>
        <w:instrText xml:space="preserve"> PAGEREF _Toc455044827 \h </w:instrText>
      </w:r>
      <w:r>
        <w:rPr>
          <w:noProof/>
        </w:rPr>
      </w:r>
      <w:r>
        <w:rPr>
          <w:noProof/>
        </w:rPr>
        <w:fldChar w:fldCharType="separate"/>
      </w:r>
      <w:r w:rsidR="0062206C">
        <w:rPr>
          <w:noProof/>
        </w:rPr>
        <w:t>32</w:t>
      </w:r>
      <w:r>
        <w:rPr>
          <w:noProof/>
        </w:rPr>
        <w:fldChar w:fldCharType="end"/>
      </w:r>
    </w:p>
    <w:p w14:paraId="648C2F7B" w14:textId="77777777" w:rsidR="0075670B" w:rsidRDefault="0075670B">
      <w:pPr>
        <w:pStyle w:val="TM4"/>
        <w:tabs>
          <w:tab w:val="right" w:leader="dot" w:pos="7360"/>
        </w:tabs>
        <w:rPr>
          <w:rFonts w:eastAsiaTheme="minorEastAsia" w:cstheme="minorBidi"/>
          <w:noProof/>
          <w:sz w:val="24"/>
          <w:szCs w:val="24"/>
          <w:lang w:val="fr-FR" w:eastAsia="fr-FR"/>
        </w:rPr>
      </w:pPr>
      <w:r>
        <w:rPr>
          <w:noProof/>
        </w:rPr>
        <w:t>Les modalités de jeu</w:t>
      </w:r>
      <w:r>
        <w:rPr>
          <w:noProof/>
        </w:rPr>
        <w:tab/>
      </w:r>
      <w:r>
        <w:rPr>
          <w:noProof/>
        </w:rPr>
        <w:fldChar w:fldCharType="begin"/>
      </w:r>
      <w:r>
        <w:rPr>
          <w:noProof/>
        </w:rPr>
        <w:instrText xml:space="preserve"> PAGEREF _Toc455044828 \h </w:instrText>
      </w:r>
      <w:r>
        <w:rPr>
          <w:noProof/>
        </w:rPr>
      </w:r>
      <w:r>
        <w:rPr>
          <w:noProof/>
        </w:rPr>
        <w:fldChar w:fldCharType="separate"/>
      </w:r>
      <w:r w:rsidR="0062206C">
        <w:rPr>
          <w:noProof/>
        </w:rPr>
        <w:t>32</w:t>
      </w:r>
      <w:r>
        <w:rPr>
          <w:noProof/>
        </w:rPr>
        <w:fldChar w:fldCharType="end"/>
      </w:r>
    </w:p>
    <w:p w14:paraId="71067931" w14:textId="77777777" w:rsidR="0075670B" w:rsidRDefault="0075670B">
      <w:pPr>
        <w:pStyle w:val="TM5"/>
        <w:tabs>
          <w:tab w:val="right" w:leader="dot" w:pos="7360"/>
        </w:tabs>
        <w:rPr>
          <w:rFonts w:eastAsiaTheme="minorEastAsia" w:cstheme="minorBidi"/>
          <w:noProof/>
          <w:sz w:val="24"/>
          <w:szCs w:val="24"/>
          <w:lang w:val="fr-FR" w:eastAsia="fr-FR"/>
        </w:rPr>
      </w:pPr>
      <w:r>
        <w:rPr>
          <w:noProof/>
        </w:rPr>
        <w:t>Simulation du temps</w:t>
      </w:r>
      <w:r>
        <w:rPr>
          <w:noProof/>
        </w:rPr>
        <w:tab/>
      </w:r>
      <w:r>
        <w:rPr>
          <w:noProof/>
        </w:rPr>
        <w:fldChar w:fldCharType="begin"/>
      </w:r>
      <w:r>
        <w:rPr>
          <w:noProof/>
        </w:rPr>
        <w:instrText xml:space="preserve"> PAGEREF _Toc455044829 \h </w:instrText>
      </w:r>
      <w:r>
        <w:rPr>
          <w:noProof/>
        </w:rPr>
      </w:r>
      <w:r>
        <w:rPr>
          <w:noProof/>
        </w:rPr>
        <w:fldChar w:fldCharType="separate"/>
      </w:r>
      <w:r w:rsidR="0062206C">
        <w:rPr>
          <w:noProof/>
        </w:rPr>
        <w:t>32</w:t>
      </w:r>
      <w:r>
        <w:rPr>
          <w:noProof/>
        </w:rPr>
        <w:fldChar w:fldCharType="end"/>
      </w:r>
    </w:p>
    <w:p w14:paraId="20644224" w14:textId="77777777" w:rsidR="0075670B" w:rsidRDefault="0075670B">
      <w:pPr>
        <w:pStyle w:val="TM5"/>
        <w:tabs>
          <w:tab w:val="right" w:leader="dot" w:pos="7360"/>
        </w:tabs>
        <w:rPr>
          <w:rFonts w:eastAsiaTheme="minorEastAsia" w:cstheme="minorBidi"/>
          <w:noProof/>
          <w:sz w:val="24"/>
          <w:szCs w:val="24"/>
          <w:lang w:val="fr-FR" w:eastAsia="fr-FR"/>
        </w:rPr>
      </w:pPr>
      <w:r>
        <w:rPr>
          <w:noProof/>
        </w:rPr>
        <w:t>Évaluation de la performance</w:t>
      </w:r>
      <w:r>
        <w:rPr>
          <w:noProof/>
        </w:rPr>
        <w:tab/>
      </w:r>
      <w:r>
        <w:rPr>
          <w:noProof/>
        </w:rPr>
        <w:fldChar w:fldCharType="begin"/>
      </w:r>
      <w:r>
        <w:rPr>
          <w:noProof/>
        </w:rPr>
        <w:instrText xml:space="preserve"> PAGEREF _Toc455044830 \h </w:instrText>
      </w:r>
      <w:r>
        <w:rPr>
          <w:noProof/>
        </w:rPr>
      </w:r>
      <w:r>
        <w:rPr>
          <w:noProof/>
        </w:rPr>
        <w:fldChar w:fldCharType="separate"/>
      </w:r>
      <w:r w:rsidR="0062206C">
        <w:rPr>
          <w:noProof/>
        </w:rPr>
        <w:t>33</w:t>
      </w:r>
      <w:r>
        <w:rPr>
          <w:noProof/>
        </w:rPr>
        <w:fldChar w:fldCharType="end"/>
      </w:r>
    </w:p>
    <w:p w14:paraId="414A23F0"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Limites et recommandations</w:t>
      </w:r>
      <w:r>
        <w:rPr>
          <w:noProof/>
        </w:rPr>
        <w:tab/>
      </w:r>
      <w:r>
        <w:rPr>
          <w:noProof/>
        </w:rPr>
        <w:fldChar w:fldCharType="begin"/>
      </w:r>
      <w:r>
        <w:rPr>
          <w:noProof/>
        </w:rPr>
        <w:instrText xml:space="preserve"> PAGEREF _Toc455044831 \h </w:instrText>
      </w:r>
      <w:r>
        <w:rPr>
          <w:noProof/>
        </w:rPr>
      </w:r>
      <w:r>
        <w:rPr>
          <w:noProof/>
        </w:rPr>
        <w:fldChar w:fldCharType="separate"/>
      </w:r>
      <w:r w:rsidR="0062206C">
        <w:rPr>
          <w:noProof/>
        </w:rPr>
        <w:t>33</w:t>
      </w:r>
      <w:r>
        <w:rPr>
          <w:noProof/>
        </w:rPr>
        <w:fldChar w:fldCharType="end"/>
      </w:r>
    </w:p>
    <w:p w14:paraId="54518541" w14:textId="77777777" w:rsidR="0075670B" w:rsidRDefault="0075670B">
      <w:pPr>
        <w:pStyle w:val="TM2"/>
        <w:tabs>
          <w:tab w:val="right" w:leader="dot" w:pos="7360"/>
        </w:tabs>
        <w:rPr>
          <w:rFonts w:eastAsiaTheme="minorEastAsia" w:cstheme="minorBidi"/>
          <w:smallCaps w:val="0"/>
          <w:noProof/>
          <w:sz w:val="24"/>
          <w:szCs w:val="24"/>
          <w:lang w:val="fr-FR" w:eastAsia="fr-FR"/>
        </w:rPr>
      </w:pPr>
      <w:r>
        <w:rPr>
          <w:noProof/>
        </w:rPr>
        <w:t>Portabilité des contraintes scénaristiques sur OdooSIM</w:t>
      </w:r>
      <w:r>
        <w:rPr>
          <w:noProof/>
        </w:rPr>
        <w:tab/>
      </w:r>
      <w:r>
        <w:rPr>
          <w:noProof/>
        </w:rPr>
        <w:fldChar w:fldCharType="begin"/>
      </w:r>
      <w:r>
        <w:rPr>
          <w:noProof/>
        </w:rPr>
        <w:instrText xml:space="preserve"> PAGEREF _Toc455044832 \h </w:instrText>
      </w:r>
      <w:r>
        <w:rPr>
          <w:noProof/>
        </w:rPr>
      </w:r>
      <w:r>
        <w:rPr>
          <w:noProof/>
        </w:rPr>
        <w:fldChar w:fldCharType="separate"/>
      </w:r>
      <w:r w:rsidR="0062206C">
        <w:rPr>
          <w:noProof/>
        </w:rPr>
        <w:t>34</w:t>
      </w:r>
      <w:r>
        <w:rPr>
          <w:noProof/>
        </w:rPr>
        <w:fldChar w:fldCharType="end"/>
      </w:r>
    </w:p>
    <w:p w14:paraId="5671EB00"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Capacité de stockage local</w:t>
      </w:r>
      <w:r>
        <w:rPr>
          <w:noProof/>
        </w:rPr>
        <w:tab/>
      </w:r>
      <w:r>
        <w:rPr>
          <w:noProof/>
        </w:rPr>
        <w:fldChar w:fldCharType="begin"/>
      </w:r>
      <w:r>
        <w:rPr>
          <w:noProof/>
        </w:rPr>
        <w:instrText xml:space="preserve"> PAGEREF _Toc455044833 \h </w:instrText>
      </w:r>
      <w:r>
        <w:rPr>
          <w:noProof/>
        </w:rPr>
      </w:r>
      <w:r>
        <w:rPr>
          <w:noProof/>
        </w:rPr>
        <w:fldChar w:fldCharType="separate"/>
      </w:r>
      <w:r w:rsidR="0062206C">
        <w:rPr>
          <w:noProof/>
        </w:rPr>
        <w:t>34</w:t>
      </w:r>
      <w:r>
        <w:rPr>
          <w:noProof/>
        </w:rPr>
        <w:fldChar w:fldCharType="end"/>
      </w:r>
    </w:p>
    <w:p w14:paraId="6B51376A"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Marché de l’approvisionnement</w:t>
      </w:r>
      <w:r>
        <w:rPr>
          <w:noProof/>
        </w:rPr>
        <w:tab/>
      </w:r>
      <w:r>
        <w:rPr>
          <w:noProof/>
        </w:rPr>
        <w:fldChar w:fldCharType="begin"/>
      </w:r>
      <w:r>
        <w:rPr>
          <w:noProof/>
        </w:rPr>
        <w:instrText xml:space="preserve"> PAGEREF _Toc455044834 \h </w:instrText>
      </w:r>
      <w:r>
        <w:rPr>
          <w:noProof/>
        </w:rPr>
      </w:r>
      <w:r>
        <w:rPr>
          <w:noProof/>
        </w:rPr>
        <w:fldChar w:fldCharType="separate"/>
      </w:r>
      <w:r w:rsidR="0062206C">
        <w:rPr>
          <w:noProof/>
        </w:rPr>
        <w:t>34</w:t>
      </w:r>
      <w:r>
        <w:rPr>
          <w:noProof/>
        </w:rPr>
        <w:fldChar w:fldCharType="end"/>
      </w:r>
    </w:p>
    <w:p w14:paraId="25C7C43D"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Délais</w:t>
      </w:r>
      <w:r>
        <w:rPr>
          <w:noProof/>
        </w:rPr>
        <w:tab/>
      </w:r>
      <w:r>
        <w:rPr>
          <w:noProof/>
        </w:rPr>
        <w:fldChar w:fldCharType="begin"/>
      </w:r>
      <w:r>
        <w:rPr>
          <w:noProof/>
        </w:rPr>
        <w:instrText xml:space="preserve"> PAGEREF _Toc455044835 \h </w:instrText>
      </w:r>
      <w:r>
        <w:rPr>
          <w:noProof/>
        </w:rPr>
      </w:r>
      <w:r>
        <w:rPr>
          <w:noProof/>
        </w:rPr>
        <w:fldChar w:fldCharType="separate"/>
      </w:r>
      <w:r w:rsidR="0062206C">
        <w:rPr>
          <w:noProof/>
        </w:rPr>
        <w:t>35</w:t>
      </w:r>
      <w:r>
        <w:rPr>
          <w:noProof/>
        </w:rPr>
        <w:fldChar w:fldCharType="end"/>
      </w:r>
    </w:p>
    <w:p w14:paraId="7BC00CD5"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Frais fixes</w:t>
      </w:r>
      <w:r>
        <w:rPr>
          <w:noProof/>
        </w:rPr>
        <w:tab/>
      </w:r>
      <w:r>
        <w:rPr>
          <w:noProof/>
        </w:rPr>
        <w:fldChar w:fldCharType="begin"/>
      </w:r>
      <w:r>
        <w:rPr>
          <w:noProof/>
        </w:rPr>
        <w:instrText xml:space="preserve"> PAGEREF _Toc455044836 \h </w:instrText>
      </w:r>
      <w:r>
        <w:rPr>
          <w:noProof/>
        </w:rPr>
      </w:r>
      <w:r>
        <w:rPr>
          <w:noProof/>
        </w:rPr>
        <w:fldChar w:fldCharType="separate"/>
      </w:r>
      <w:r w:rsidR="0062206C">
        <w:rPr>
          <w:noProof/>
        </w:rPr>
        <w:t>36</w:t>
      </w:r>
      <w:r>
        <w:rPr>
          <w:noProof/>
        </w:rPr>
        <w:fldChar w:fldCharType="end"/>
      </w:r>
    </w:p>
    <w:p w14:paraId="11B93BD2"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Liquidité</w:t>
      </w:r>
      <w:r>
        <w:rPr>
          <w:noProof/>
        </w:rPr>
        <w:tab/>
      </w:r>
      <w:r>
        <w:rPr>
          <w:noProof/>
        </w:rPr>
        <w:fldChar w:fldCharType="begin"/>
      </w:r>
      <w:r>
        <w:rPr>
          <w:noProof/>
        </w:rPr>
        <w:instrText xml:space="preserve"> PAGEREF _Toc455044837 \h </w:instrText>
      </w:r>
      <w:r>
        <w:rPr>
          <w:noProof/>
        </w:rPr>
      </w:r>
      <w:r>
        <w:rPr>
          <w:noProof/>
        </w:rPr>
        <w:fldChar w:fldCharType="separate"/>
      </w:r>
      <w:r w:rsidR="0062206C">
        <w:rPr>
          <w:noProof/>
        </w:rPr>
        <w:t>37</w:t>
      </w:r>
      <w:r>
        <w:rPr>
          <w:noProof/>
        </w:rPr>
        <w:fldChar w:fldCharType="end"/>
      </w:r>
    </w:p>
    <w:p w14:paraId="0A38A542"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Récapitulation</w:t>
      </w:r>
      <w:r>
        <w:rPr>
          <w:noProof/>
        </w:rPr>
        <w:tab/>
      </w:r>
      <w:r>
        <w:rPr>
          <w:noProof/>
        </w:rPr>
        <w:fldChar w:fldCharType="begin"/>
      </w:r>
      <w:r>
        <w:rPr>
          <w:noProof/>
        </w:rPr>
        <w:instrText xml:space="preserve"> PAGEREF _Toc455044838 \h </w:instrText>
      </w:r>
      <w:r>
        <w:rPr>
          <w:noProof/>
        </w:rPr>
      </w:r>
      <w:r>
        <w:rPr>
          <w:noProof/>
        </w:rPr>
        <w:fldChar w:fldCharType="separate"/>
      </w:r>
      <w:r w:rsidR="0062206C">
        <w:rPr>
          <w:noProof/>
        </w:rPr>
        <w:t>38</w:t>
      </w:r>
      <w:r>
        <w:rPr>
          <w:noProof/>
        </w:rPr>
        <w:fldChar w:fldCharType="end"/>
      </w:r>
    </w:p>
    <w:p w14:paraId="3A2890C5" w14:textId="77777777" w:rsidR="0075670B" w:rsidRDefault="0075670B">
      <w:pPr>
        <w:pStyle w:val="TM2"/>
        <w:tabs>
          <w:tab w:val="right" w:leader="dot" w:pos="7360"/>
        </w:tabs>
        <w:rPr>
          <w:rFonts w:eastAsiaTheme="minorEastAsia" w:cstheme="minorBidi"/>
          <w:smallCaps w:val="0"/>
          <w:noProof/>
          <w:sz w:val="24"/>
          <w:szCs w:val="24"/>
          <w:lang w:val="fr-FR" w:eastAsia="fr-FR"/>
        </w:rPr>
      </w:pPr>
      <w:r>
        <w:rPr>
          <w:noProof/>
        </w:rPr>
        <w:t>Développement du proof of concept</w:t>
      </w:r>
      <w:r>
        <w:rPr>
          <w:noProof/>
        </w:rPr>
        <w:tab/>
      </w:r>
      <w:r>
        <w:rPr>
          <w:noProof/>
        </w:rPr>
        <w:fldChar w:fldCharType="begin"/>
      </w:r>
      <w:r>
        <w:rPr>
          <w:noProof/>
        </w:rPr>
        <w:instrText xml:space="preserve"> PAGEREF _Toc455044839 \h </w:instrText>
      </w:r>
      <w:r>
        <w:rPr>
          <w:noProof/>
        </w:rPr>
      </w:r>
      <w:r>
        <w:rPr>
          <w:noProof/>
        </w:rPr>
        <w:fldChar w:fldCharType="separate"/>
      </w:r>
      <w:r w:rsidR="0062206C">
        <w:rPr>
          <w:noProof/>
        </w:rPr>
        <w:t>39</w:t>
      </w:r>
      <w:r>
        <w:rPr>
          <w:noProof/>
        </w:rPr>
        <w:fldChar w:fldCharType="end"/>
      </w:r>
    </w:p>
    <w:p w14:paraId="4146AD75"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Problématiques</w:t>
      </w:r>
      <w:r>
        <w:rPr>
          <w:noProof/>
        </w:rPr>
        <w:tab/>
      </w:r>
      <w:r>
        <w:rPr>
          <w:noProof/>
        </w:rPr>
        <w:fldChar w:fldCharType="begin"/>
      </w:r>
      <w:r>
        <w:rPr>
          <w:noProof/>
        </w:rPr>
        <w:instrText xml:space="preserve"> PAGEREF _Toc455044840 \h </w:instrText>
      </w:r>
      <w:r>
        <w:rPr>
          <w:noProof/>
        </w:rPr>
      </w:r>
      <w:r>
        <w:rPr>
          <w:noProof/>
        </w:rPr>
        <w:fldChar w:fldCharType="separate"/>
      </w:r>
      <w:r w:rsidR="0062206C">
        <w:rPr>
          <w:noProof/>
        </w:rPr>
        <w:t>39</w:t>
      </w:r>
      <w:r>
        <w:rPr>
          <w:noProof/>
        </w:rPr>
        <w:fldChar w:fldCharType="end"/>
      </w:r>
    </w:p>
    <w:p w14:paraId="4F793DD1"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Langage de programmation</w:t>
      </w:r>
      <w:r>
        <w:rPr>
          <w:noProof/>
        </w:rPr>
        <w:tab/>
      </w:r>
      <w:r>
        <w:rPr>
          <w:noProof/>
        </w:rPr>
        <w:fldChar w:fldCharType="begin"/>
      </w:r>
      <w:r>
        <w:rPr>
          <w:noProof/>
        </w:rPr>
        <w:instrText xml:space="preserve"> PAGEREF _Toc455044841 \h </w:instrText>
      </w:r>
      <w:r>
        <w:rPr>
          <w:noProof/>
        </w:rPr>
      </w:r>
      <w:r>
        <w:rPr>
          <w:noProof/>
        </w:rPr>
        <w:fldChar w:fldCharType="separate"/>
      </w:r>
      <w:r w:rsidR="0062206C">
        <w:rPr>
          <w:noProof/>
        </w:rPr>
        <w:t>40</w:t>
      </w:r>
      <w:r>
        <w:rPr>
          <w:noProof/>
        </w:rPr>
        <w:fldChar w:fldCharType="end"/>
      </w:r>
    </w:p>
    <w:p w14:paraId="79454C5F"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Fonctionnalité attendues</w:t>
      </w:r>
      <w:r>
        <w:rPr>
          <w:noProof/>
        </w:rPr>
        <w:tab/>
      </w:r>
      <w:r>
        <w:rPr>
          <w:noProof/>
        </w:rPr>
        <w:fldChar w:fldCharType="begin"/>
      </w:r>
      <w:r>
        <w:rPr>
          <w:noProof/>
        </w:rPr>
        <w:instrText xml:space="preserve"> PAGEREF _Toc455044842 \h </w:instrText>
      </w:r>
      <w:r>
        <w:rPr>
          <w:noProof/>
        </w:rPr>
      </w:r>
      <w:r>
        <w:rPr>
          <w:noProof/>
        </w:rPr>
        <w:fldChar w:fldCharType="separate"/>
      </w:r>
      <w:r w:rsidR="0062206C">
        <w:rPr>
          <w:noProof/>
        </w:rPr>
        <w:t>40</w:t>
      </w:r>
      <w:r>
        <w:rPr>
          <w:noProof/>
        </w:rPr>
        <w:fldChar w:fldCharType="end"/>
      </w:r>
    </w:p>
    <w:p w14:paraId="728FC35B"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Cycle opérationnel</w:t>
      </w:r>
      <w:r>
        <w:rPr>
          <w:noProof/>
        </w:rPr>
        <w:tab/>
      </w:r>
      <w:r>
        <w:rPr>
          <w:noProof/>
        </w:rPr>
        <w:fldChar w:fldCharType="begin"/>
      </w:r>
      <w:r>
        <w:rPr>
          <w:noProof/>
        </w:rPr>
        <w:instrText xml:space="preserve"> PAGEREF _Toc455044843 \h </w:instrText>
      </w:r>
      <w:r>
        <w:rPr>
          <w:noProof/>
        </w:rPr>
      </w:r>
      <w:r>
        <w:rPr>
          <w:noProof/>
        </w:rPr>
        <w:fldChar w:fldCharType="separate"/>
      </w:r>
      <w:r w:rsidR="0062206C">
        <w:rPr>
          <w:noProof/>
        </w:rPr>
        <w:t>41</w:t>
      </w:r>
      <w:r>
        <w:rPr>
          <w:noProof/>
        </w:rPr>
        <w:fldChar w:fldCharType="end"/>
      </w:r>
    </w:p>
    <w:p w14:paraId="10467B2A"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Exécution du simulateur</w:t>
      </w:r>
      <w:r>
        <w:rPr>
          <w:noProof/>
        </w:rPr>
        <w:tab/>
      </w:r>
      <w:r>
        <w:rPr>
          <w:noProof/>
        </w:rPr>
        <w:fldChar w:fldCharType="begin"/>
      </w:r>
      <w:r>
        <w:rPr>
          <w:noProof/>
        </w:rPr>
        <w:instrText xml:space="preserve"> PAGEREF _Toc455044844 \h </w:instrText>
      </w:r>
      <w:r>
        <w:rPr>
          <w:noProof/>
        </w:rPr>
      </w:r>
      <w:r>
        <w:rPr>
          <w:noProof/>
        </w:rPr>
        <w:fldChar w:fldCharType="separate"/>
      </w:r>
      <w:r w:rsidR="0062206C">
        <w:rPr>
          <w:noProof/>
        </w:rPr>
        <w:t>41</w:t>
      </w:r>
      <w:r>
        <w:rPr>
          <w:noProof/>
        </w:rPr>
        <w:fldChar w:fldCharType="end"/>
      </w:r>
    </w:p>
    <w:p w14:paraId="7AEFAC88" w14:textId="77777777" w:rsidR="0075670B" w:rsidRDefault="0075670B">
      <w:pPr>
        <w:pStyle w:val="TM4"/>
        <w:tabs>
          <w:tab w:val="right" w:leader="dot" w:pos="7360"/>
        </w:tabs>
        <w:rPr>
          <w:rFonts w:eastAsiaTheme="minorEastAsia" w:cstheme="minorBidi"/>
          <w:noProof/>
          <w:sz w:val="24"/>
          <w:szCs w:val="24"/>
          <w:lang w:val="fr-FR" w:eastAsia="fr-FR"/>
        </w:rPr>
      </w:pPr>
      <w:r>
        <w:rPr>
          <w:noProof/>
        </w:rPr>
        <w:t>Fichier de configuration</w:t>
      </w:r>
      <w:r>
        <w:rPr>
          <w:noProof/>
        </w:rPr>
        <w:tab/>
      </w:r>
      <w:r>
        <w:rPr>
          <w:noProof/>
        </w:rPr>
        <w:fldChar w:fldCharType="begin"/>
      </w:r>
      <w:r>
        <w:rPr>
          <w:noProof/>
        </w:rPr>
        <w:instrText xml:space="preserve"> PAGEREF _Toc455044845 \h </w:instrText>
      </w:r>
      <w:r>
        <w:rPr>
          <w:noProof/>
        </w:rPr>
      </w:r>
      <w:r>
        <w:rPr>
          <w:noProof/>
        </w:rPr>
        <w:fldChar w:fldCharType="separate"/>
      </w:r>
      <w:r w:rsidR="0062206C">
        <w:rPr>
          <w:noProof/>
        </w:rPr>
        <w:t>42</w:t>
      </w:r>
      <w:r>
        <w:rPr>
          <w:noProof/>
        </w:rPr>
        <w:fldChar w:fldCharType="end"/>
      </w:r>
    </w:p>
    <w:p w14:paraId="57BAD909" w14:textId="77777777" w:rsidR="0075670B" w:rsidRDefault="0075670B">
      <w:pPr>
        <w:pStyle w:val="TM4"/>
        <w:tabs>
          <w:tab w:val="right" w:leader="dot" w:pos="7360"/>
        </w:tabs>
        <w:rPr>
          <w:rFonts w:eastAsiaTheme="minorEastAsia" w:cstheme="minorBidi"/>
          <w:noProof/>
          <w:sz w:val="24"/>
          <w:szCs w:val="24"/>
          <w:lang w:val="fr-FR" w:eastAsia="fr-FR"/>
        </w:rPr>
      </w:pPr>
      <w:r>
        <w:rPr>
          <w:noProof/>
        </w:rPr>
        <w:t>Phase de configuration</w:t>
      </w:r>
      <w:r>
        <w:rPr>
          <w:noProof/>
        </w:rPr>
        <w:tab/>
      </w:r>
      <w:r>
        <w:rPr>
          <w:noProof/>
        </w:rPr>
        <w:fldChar w:fldCharType="begin"/>
      </w:r>
      <w:r>
        <w:rPr>
          <w:noProof/>
        </w:rPr>
        <w:instrText xml:space="preserve"> PAGEREF _Toc455044846 \h </w:instrText>
      </w:r>
      <w:r>
        <w:rPr>
          <w:noProof/>
        </w:rPr>
      </w:r>
      <w:r>
        <w:rPr>
          <w:noProof/>
        </w:rPr>
        <w:fldChar w:fldCharType="separate"/>
      </w:r>
      <w:r w:rsidR="0062206C">
        <w:rPr>
          <w:noProof/>
        </w:rPr>
        <w:t>43</w:t>
      </w:r>
      <w:r>
        <w:rPr>
          <w:noProof/>
        </w:rPr>
        <w:fldChar w:fldCharType="end"/>
      </w:r>
    </w:p>
    <w:p w14:paraId="36252362" w14:textId="77777777" w:rsidR="0075670B" w:rsidRDefault="0075670B">
      <w:pPr>
        <w:pStyle w:val="TM4"/>
        <w:tabs>
          <w:tab w:val="right" w:leader="dot" w:pos="7360"/>
        </w:tabs>
        <w:rPr>
          <w:rFonts w:eastAsiaTheme="minorEastAsia" w:cstheme="minorBidi"/>
          <w:noProof/>
          <w:sz w:val="24"/>
          <w:szCs w:val="24"/>
          <w:lang w:val="fr-FR" w:eastAsia="fr-FR"/>
        </w:rPr>
      </w:pPr>
      <w:r>
        <w:rPr>
          <w:noProof/>
        </w:rPr>
        <w:t>[New] Modèle objet</w:t>
      </w:r>
      <w:r>
        <w:rPr>
          <w:noProof/>
        </w:rPr>
        <w:tab/>
      </w:r>
      <w:r>
        <w:rPr>
          <w:noProof/>
        </w:rPr>
        <w:fldChar w:fldCharType="begin"/>
      </w:r>
      <w:r>
        <w:rPr>
          <w:noProof/>
        </w:rPr>
        <w:instrText xml:space="preserve"> PAGEREF _Toc455044847 \h </w:instrText>
      </w:r>
      <w:r>
        <w:rPr>
          <w:noProof/>
        </w:rPr>
      </w:r>
      <w:r>
        <w:rPr>
          <w:noProof/>
        </w:rPr>
        <w:fldChar w:fldCharType="separate"/>
      </w:r>
      <w:r w:rsidR="0062206C">
        <w:rPr>
          <w:noProof/>
        </w:rPr>
        <w:t>43</w:t>
      </w:r>
      <w:r>
        <w:rPr>
          <w:noProof/>
        </w:rPr>
        <w:fldChar w:fldCharType="end"/>
      </w:r>
    </w:p>
    <w:p w14:paraId="49CB3CC5" w14:textId="77777777" w:rsidR="0075670B" w:rsidRDefault="0075670B">
      <w:pPr>
        <w:pStyle w:val="TM4"/>
        <w:tabs>
          <w:tab w:val="right" w:leader="dot" w:pos="7360"/>
        </w:tabs>
        <w:rPr>
          <w:rFonts w:eastAsiaTheme="minorEastAsia" w:cstheme="minorBidi"/>
          <w:noProof/>
          <w:sz w:val="24"/>
          <w:szCs w:val="24"/>
          <w:lang w:val="fr-FR" w:eastAsia="fr-FR"/>
        </w:rPr>
      </w:pPr>
      <w:r>
        <w:rPr>
          <w:noProof/>
        </w:rPr>
        <w:t>Phase de simulation</w:t>
      </w:r>
      <w:r>
        <w:rPr>
          <w:noProof/>
        </w:rPr>
        <w:tab/>
      </w:r>
      <w:r>
        <w:rPr>
          <w:noProof/>
        </w:rPr>
        <w:fldChar w:fldCharType="begin"/>
      </w:r>
      <w:r>
        <w:rPr>
          <w:noProof/>
        </w:rPr>
        <w:instrText xml:space="preserve"> PAGEREF _Toc455044848 \h </w:instrText>
      </w:r>
      <w:r>
        <w:rPr>
          <w:noProof/>
        </w:rPr>
      </w:r>
      <w:r>
        <w:rPr>
          <w:noProof/>
        </w:rPr>
        <w:fldChar w:fldCharType="separate"/>
      </w:r>
      <w:r w:rsidR="0062206C">
        <w:rPr>
          <w:noProof/>
        </w:rPr>
        <w:t>46</w:t>
      </w:r>
      <w:r>
        <w:rPr>
          <w:noProof/>
        </w:rPr>
        <w:fldChar w:fldCharType="end"/>
      </w:r>
    </w:p>
    <w:p w14:paraId="14E72710" w14:textId="77777777" w:rsidR="0075670B" w:rsidRDefault="0075670B">
      <w:pPr>
        <w:pStyle w:val="TM5"/>
        <w:tabs>
          <w:tab w:val="right" w:leader="dot" w:pos="7360"/>
        </w:tabs>
        <w:rPr>
          <w:rFonts w:eastAsiaTheme="minorEastAsia" w:cstheme="minorBidi"/>
          <w:noProof/>
          <w:sz w:val="24"/>
          <w:szCs w:val="24"/>
          <w:lang w:val="fr-FR" w:eastAsia="fr-FR"/>
        </w:rPr>
      </w:pPr>
      <w:r>
        <w:rPr>
          <w:noProof/>
        </w:rPr>
        <w:t>Gestion de la demande</w:t>
      </w:r>
      <w:r>
        <w:rPr>
          <w:noProof/>
        </w:rPr>
        <w:tab/>
      </w:r>
      <w:r>
        <w:rPr>
          <w:noProof/>
        </w:rPr>
        <w:fldChar w:fldCharType="begin"/>
      </w:r>
      <w:r>
        <w:rPr>
          <w:noProof/>
        </w:rPr>
        <w:instrText xml:space="preserve"> PAGEREF _Toc455044849 \h </w:instrText>
      </w:r>
      <w:r>
        <w:rPr>
          <w:noProof/>
        </w:rPr>
      </w:r>
      <w:r>
        <w:rPr>
          <w:noProof/>
        </w:rPr>
        <w:fldChar w:fldCharType="separate"/>
      </w:r>
      <w:r w:rsidR="0062206C">
        <w:rPr>
          <w:noProof/>
        </w:rPr>
        <w:t>46</w:t>
      </w:r>
      <w:r>
        <w:rPr>
          <w:noProof/>
        </w:rPr>
        <w:fldChar w:fldCharType="end"/>
      </w:r>
    </w:p>
    <w:p w14:paraId="02D24DF5" w14:textId="77777777" w:rsidR="0075670B" w:rsidRDefault="0075670B">
      <w:pPr>
        <w:pStyle w:val="TM5"/>
        <w:tabs>
          <w:tab w:val="right" w:leader="dot" w:pos="7360"/>
        </w:tabs>
        <w:rPr>
          <w:rFonts w:eastAsiaTheme="minorEastAsia" w:cstheme="minorBidi"/>
          <w:noProof/>
          <w:sz w:val="24"/>
          <w:szCs w:val="24"/>
          <w:lang w:val="fr-FR" w:eastAsia="fr-FR"/>
        </w:rPr>
      </w:pPr>
      <w:r>
        <w:rPr>
          <w:noProof/>
        </w:rPr>
        <w:t>Gestion de l’offre</w:t>
      </w:r>
      <w:r>
        <w:rPr>
          <w:noProof/>
        </w:rPr>
        <w:tab/>
      </w:r>
      <w:r>
        <w:rPr>
          <w:noProof/>
        </w:rPr>
        <w:fldChar w:fldCharType="begin"/>
      </w:r>
      <w:r>
        <w:rPr>
          <w:noProof/>
        </w:rPr>
        <w:instrText xml:space="preserve"> PAGEREF _Toc455044850 \h </w:instrText>
      </w:r>
      <w:r>
        <w:rPr>
          <w:noProof/>
        </w:rPr>
      </w:r>
      <w:r>
        <w:rPr>
          <w:noProof/>
        </w:rPr>
        <w:fldChar w:fldCharType="separate"/>
      </w:r>
      <w:r w:rsidR="0062206C">
        <w:rPr>
          <w:noProof/>
        </w:rPr>
        <w:t>46</w:t>
      </w:r>
      <w:r>
        <w:rPr>
          <w:noProof/>
        </w:rPr>
        <w:fldChar w:fldCharType="end"/>
      </w:r>
    </w:p>
    <w:p w14:paraId="59056BDF" w14:textId="77777777" w:rsidR="0075670B" w:rsidRDefault="0075670B">
      <w:pPr>
        <w:pStyle w:val="TM5"/>
        <w:tabs>
          <w:tab w:val="right" w:leader="dot" w:pos="7360"/>
        </w:tabs>
        <w:rPr>
          <w:rFonts w:eastAsiaTheme="minorEastAsia" w:cstheme="minorBidi"/>
          <w:noProof/>
          <w:sz w:val="24"/>
          <w:szCs w:val="24"/>
          <w:lang w:val="fr-FR" w:eastAsia="fr-FR"/>
        </w:rPr>
      </w:pPr>
      <w:r>
        <w:rPr>
          <w:noProof/>
        </w:rPr>
        <w:t>Algorithme des ventes</w:t>
      </w:r>
      <w:r>
        <w:rPr>
          <w:noProof/>
        </w:rPr>
        <w:tab/>
      </w:r>
      <w:r>
        <w:rPr>
          <w:noProof/>
        </w:rPr>
        <w:fldChar w:fldCharType="begin"/>
      </w:r>
      <w:r>
        <w:rPr>
          <w:noProof/>
        </w:rPr>
        <w:instrText xml:space="preserve"> PAGEREF _Toc455044851 \h </w:instrText>
      </w:r>
      <w:r>
        <w:rPr>
          <w:noProof/>
        </w:rPr>
      </w:r>
      <w:r>
        <w:rPr>
          <w:noProof/>
        </w:rPr>
        <w:fldChar w:fldCharType="separate"/>
      </w:r>
      <w:r w:rsidR="0062206C">
        <w:rPr>
          <w:noProof/>
        </w:rPr>
        <w:t>46</w:t>
      </w:r>
      <w:r>
        <w:rPr>
          <w:noProof/>
        </w:rPr>
        <w:fldChar w:fldCharType="end"/>
      </w:r>
    </w:p>
    <w:p w14:paraId="400828E0" w14:textId="77777777" w:rsidR="0075670B" w:rsidRDefault="0075670B">
      <w:pPr>
        <w:pStyle w:val="TM5"/>
        <w:tabs>
          <w:tab w:val="right" w:leader="dot" w:pos="7360"/>
        </w:tabs>
        <w:rPr>
          <w:rFonts w:eastAsiaTheme="minorEastAsia" w:cstheme="minorBidi"/>
          <w:noProof/>
          <w:sz w:val="24"/>
          <w:szCs w:val="24"/>
          <w:lang w:val="fr-FR" w:eastAsia="fr-FR"/>
        </w:rPr>
      </w:pPr>
      <w:r>
        <w:rPr>
          <w:noProof/>
        </w:rPr>
        <w:t>Mise en attente du Thread</w:t>
      </w:r>
      <w:r>
        <w:rPr>
          <w:noProof/>
        </w:rPr>
        <w:tab/>
      </w:r>
      <w:r>
        <w:rPr>
          <w:noProof/>
        </w:rPr>
        <w:fldChar w:fldCharType="begin"/>
      </w:r>
      <w:r>
        <w:rPr>
          <w:noProof/>
        </w:rPr>
        <w:instrText xml:space="preserve"> PAGEREF _Toc455044852 \h </w:instrText>
      </w:r>
      <w:r>
        <w:rPr>
          <w:noProof/>
        </w:rPr>
      </w:r>
      <w:r>
        <w:rPr>
          <w:noProof/>
        </w:rPr>
        <w:fldChar w:fldCharType="separate"/>
      </w:r>
      <w:r w:rsidR="0062206C">
        <w:rPr>
          <w:noProof/>
        </w:rPr>
        <w:t>47</w:t>
      </w:r>
      <w:r>
        <w:rPr>
          <w:noProof/>
        </w:rPr>
        <w:fldChar w:fldCharType="end"/>
      </w:r>
    </w:p>
    <w:p w14:paraId="1414E235" w14:textId="77777777" w:rsidR="0075670B" w:rsidRDefault="0075670B">
      <w:pPr>
        <w:pStyle w:val="TM4"/>
        <w:tabs>
          <w:tab w:val="right" w:leader="dot" w:pos="7360"/>
        </w:tabs>
        <w:rPr>
          <w:rFonts w:eastAsiaTheme="minorEastAsia" w:cstheme="minorBidi"/>
          <w:noProof/>
          <w:sz w:val="24"/>
          <w:szCs w:val="24"/>
          <w:lang w:val="fr-FR" w:eastAsia="fr-FR"/>
        </w:rPr>
      </w:pPr>
      <w:r>
        <w:rPr>
          <w:noProof/>
        </w:rPr>
        <w:t>Phase de restitution</w:t>
      </w:r>
      <w:r>
        <w:rPr>
          <w:noProof/>
        </w:rPr>
        <w:tab/>
      </w:r>
      <w:r>
        <w:rPr>
          <w:noProof/>
        </w:rPr>
        <w:fldChar w:fldCharType="begin"/>
      </w:r>
      <w:r>
        <w:rPr>
          <w:noProof/>
        </w:rPr>
        <w:instrText xml:space="preserve"> PAGEREF _Toc455044853 \h </w:instrText>
      </w:r>
      <w:r>
        <w:rPr>
          <w:noProof/>
        </w:rPr>
      </w:r>
      <w:r>
        <w:rPr>
          <w:noProof/>
        </w:rPr>
        <w:fldChar w:fldCharType="separate"/>
      </w:r>
      <w:r w:rsidR="0062206C">
        <w:rPr>
          <w:noProof/>
        </w:rPr>
        <w:t>47</w:t>
      </w:r>
      <w:r>
        <w:rPr>
          <w:noProof/>
        </w:rPr>
        <w:fldChar w:fldCharType="end"/>
      </w:r>
    </w:p>
    <w:p w14:paraId="0036D403" w14:textId="77777777" w:rsidR="0075670B" w:rsidRDefault="0075670B">
      <w:pPr>
        <w:pStyle w:val="TM4"/>
        <w:tabs>
          <w:tab w:val="right" w:leader="dot" w:pos="7360"/>
        </w:tabs>
        <w:rPr>
          <w:rFonts w:eastAsiaTheme="minorEastAsia" w:cstheme="minorBidi"/>
          <w:noProof/>
          <w:sz w:val="24"/>
          <w:szCs w:val="24"/>
          <w:lang w:val="fr-FR" w:eastAsia="fr-FR"/>
        </w:rPr>
      </w:pPr>
      <w:r>
        <w:rPr>
          <w:noProof/>
        </w:rPr>
        <w:t>[new] Démonstration du résultat</w:t>
      </w:r>
      <w:r>
        <w:rPr>
          <w:noProof/>
        </w:rPr>
        <w:tab/>
      </w:r>
      <w:r>
        <w:rPr>
          <w:noProof/>
        </w:rPr>
        <w:fldChar w:fldCharType="begin"/>
      </w:r>
      <w:r>
        <w:rPr>
          <w:noProof/>
        </w:rPr>
        <w:instrText xml:space="preserve"> PAGEREF _Toc455044854 \h </w:instrText>
      </w:r>
      <w:r>
        <w:rPr>
          <w:noProof/>
        </w:rPr>
      </w:r>
      <w:r>
        <w:rPr>
          <w:noProof/>
        </w:rPr>
        <w:fldChar w:fldCharType="separate"/>
      </w:r>
      <w:r w:rsidR="0062206C">
        <w:rPr>
          <w:noProof/>
        </w:rPr>
        <w:t>47</w:t>
      </w:r>
      <w:r>
        <w:rPr>
          <w:noProof/>
        </w:rPr>
        <w:fldChar w:fldCharType="end"/>
      </w:r>
    </w:p>
    <w:p w14:paraId="527038E0"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New] Limites et améliorations</w:t>
      </w:r>
      <w:r>
        <w:rPr>
          <w:noProof/>
        </w:rPr>
        <w:tab/>
      </w:r>
      <w:r>
        <w:rPr>
          <w:noProof/>
        </w:rPr>
        <w:fldChar w:fldCharType="begin"/>
      </w:r>
      <w:r>
        <w:rPr>
          <w:noProof/>
        </w:rPr>
        <w:instrText xml:space="preserve"> PAGEREF _Toc455044855 \h </w:instrText>
      </w:r>
      <w:r>
        <w:rPr>
          <w:noProof/>
        </w:rPr>
      </w:r>
      <w:r>
        <w:rPr>
          <w:noProof/>
        </w:rPr>
        <w:fldChar w:fldCharType="separate"/>
      </w:r>
      <w:r w:rsidR="0062206C">
        <w:rPr>
          <w:noProof/>
        </w:rPr>
        <w:t>47</w:t>
      </w:r>
      <w:r>
        <w:rPr>
          <w:noProof/>
        </w:rPr>
        <w:fldChar w:fldCharType="end"/>
      </w:r>
    </w:p>
    <w:p w14:paraId="3642D5A6" w14:textId="77777777" w:rsidR="0075670B" w:rsidRDefault="0075670B">
      <w:pPr>
        <w:pStyle w:val="TM4"/>
        <w:tabs>
          <w:tab w:val="right" w:leader="dot" w:pos="7360"/>
        </w:tabs>
        <w:rPr>
          <w:rFonts w:eastAsiaTheme="minorEastAsia" w:cstheme="minorBidi"/>
          <w:noProof/>
          <w:sz w:val="24"/>
          <w:szCs w:val="24"/>
          <w:lang w:val="fr-FR" w:eastAsia="fr-FR"/>
        </w:rPr>
      </w:pPr>
      <w:r>
        <w:rPr>
          <w:noProof/>
        </w:rPr>
        <w:t>Création des bases de données</w:t>
      </w:r>
      <w:r>
        <w:rPr>
          <w:noProof/>
        </w:rPr>
        <w:tab/>
      </w:r>
      <w:r>
        <w:rPr>
          <w:noProof/>
        </w:rPr>
        <w:fldChar w:fldCharType="begin"/>
      </w:r>
      <w:r>
        <w:rPr>
          <w:noProof/>
        </w:rPr>
        <w:instrText xml:space="preserve"> PAGEREF _Toc455044856 \h </w:instrText>
      </w:r>
      <w:r>
        <w:rPr>
          <w:noProof/>
        </w:rPr>
      </w:r>
      <w:r>
        <w:rPr>
          <w:noProof/>
        </w:rPr>
        <w:fldChar w:fldCharType="separate"/>
      </w:r>
      <w:r w:rsidR="0062206C">
        <w:rPr>
          <w:noProof/>
        </w:rPr>
        <w:t>48</w:t>
      </w:r>
      <w:r>
        <w:rPr>
          <w:noProof/>
        </w:rPr>
        <w:fldChar w:fldCharType="end"/>
      </w:r>
    </w:p>
    <w:p w14:paraId="3D0B153A" w14:textId="77777777" w:rsidR="0075670B" w:rsidRDefault="0075670B">
      <w:pPr>
        <w:pStyle w:val="TM4"/>
        <w:tabs>
          <w:tab w:val="right" w:leader="dot" w:pos="7360"/>
        </w:tabs>
        <w:rPr>
          <w:rFonts w:eastAsiaTheme="minorEastAsia" w:cstheme="minorBidi"/>
          <w:noProof/>
          <w:sz w:val="24"/>
          <w:szCs w:val="24"/>
          <w:lang w:val="fr-FR" w:eastAsia="fr-FR"/>
        </w:rPr>
      </w:pPr>
      <w:r>
        <w:rPr>
          <w:noProof/>
        </w:rPr>
        <w:t>Gestion des droits d’accès utilisateurs</w:t>
      </w:r>
      <w:r>
        <w:rPr>
          <w:noProof/>
        </w:rPr>
        <w:tab/>
      </w:r>
      <w:r>
        <w:rPr>
          <w:noProof/>
        </w:rPr>
        <w:fldChar w:fldCharType="begin"/>
      </w:r>
      <w:r>
        <w:rPr>
          <w:noProof/>
        </w:rPr>
        <w:instrText xml:space="preserve"> PAGEREF _Toc455044857 \h </w:instrText>
      </w:r>
      <w:r>
        <w:rPr>
          <w:noProof/>
        </w:rPr>
      </w:r>
      <w:r>
        <w:rPr>
          <w:noProof/>
        </w:rPr>
        <w:fldChar w:fldCharType="separate"/>
      </w:r>
      <w:r w:rsidR="0062206C">
        <w:rPr>
          <w:noProof/>
        </w:rPr>
        <w:t>48</w:t>
      </w:r>
      <w:r>
        <w:rPr>
          <w:noProof/>
        </w:rPr>
        <w:fldChar w:fldCharType="end"/>
      </w:r>
    </w:p>
    <w:p w14:paraId="6D3A1654" w14:textId="77777777" w:rsidR="0075670B" w:rsidRDefault="0075670B">
      <w:pPr>
        <w:pStyle w:val="TM4"/>
        <w:tabs>
          <w:tab w:val="right" w:leader="dot" w:pos="7360"/>
        </w:tabs>
        <w:rPr>
          <w:rFonts w:eastAsiaTheme="minorEastAsia" w:cstheme="minorBidi"/>
          <w:noProof/>
          <w:sz w:val="24"/>
          <w:szCs w:val="24"/>
          <w:lang w:val="fr-FR" w:eastAsia="fr-FR"/>
        </w:rPr>
      </w:pPr>
      <w:r>
        <w:rPr>
          <w:noProof/>
        </w:rPr>
        <w:t>Fichier de configuration</w:t>
      </w:r>
      <w:r>
        <w:rPr>
          <w:noProof/>
        </w:rPr>
        <w:tab/>
      </w:r>
      <w:r>
        <w:rPr>
          <w:noProof/>
        </w:rPr>
        <w:fldChar w:fldCharType="begin"/>
      </w:r>
      <w:r>
        <w:rPr>
          <w:noProof/>
        </w:rPr>
        <w:instrText xml:space="preserve"> PAGEREF _Toc455044858 \h </w:instrText>
      </w:r>
      <w:r>
        <w:rPr>
          <w:noProof/>
        </w:rPr>
      </w:r>
      <w:r>
        <w:rPr>
          <w:noProof/>
        </w:rPr>
        <w:fldChar w:fldCharType="separate"/>
      </w:r>
      <w:r w:rsidR="0062206C">
        <w:rPr>
          <w:noProof/>
        </w:rPr>
        <w:t>48</w:t>
      </w:r>
      <w:r>
        <w:rPr>
          <w:noProof/>
        </w:rPr>
        <w:fldChar w:fldCharType="end"/>
      </w:r>
    </w:p>
    <w:p w14:paraId="6877808F" w14:textId="77777777" w:rsidR="0075670B" w:rsidRDefault="0075670B">
      <w:pPr>
        <w:pStyle w:val="TM4"/>
        <w:tabs>
          <w:tab w:val="right" w:leader="dot" w:pos="7360"/>
        </w:tabs>
        <w:rPr>
          <w:rFonts w:eastAsiaTheme="minorEastAsia" w:cstheme="minorBidi"/>
          <w:noProof/>
          <w:sz w:val="24"/>
          <w:szCs w:val="24"/>
          <w:lang w:val="fr-FR" w:eastAsia="fr-FR"/>
        </w:rPr>
      </w:pPr>
      <w:r>
        <w:rPr>
          <w:noProof/>
        </w:rPr>
        <w:t>Messages d’erreurs</w:t>
      </w:r>
      <w:r>
        <w:rPr>
          <w:noProof/>
        </w:rPr>
        <w:tab/>
      </w:r>
      <w:r>
        <w:rPr>
          <w:noProof/>
        </w:rPr>
        <w:fldChar w:fldCharType="begin"/>
      </w:r>
      <w:r>
        <w:rPr>
          <w:noProof/>
        </w:rPr>
        <w:instrText xml:space="preserve"> PAGEREF _Toc455044859 \h </w:instrText>
      </w:r>
      <w:r>
        <w:rPr>
          <w:noProof/>
        </w:rPr>
      </w:r>
      <w:r>
        <w:rPr>
          <w:noProof/>
        </w:rPr>
        <w:fldChar w:fldCharType="separate"/>
      </w:r>
      <w:r w:rsidR="0062206C">
        <w:rPr>
          <w:noProof/>
        </w:rPr>
        <w:t>48</w:t>
      </w:r>
      <w:r>
        <w:rPr>
          <w:noProof/>
        </w:rPr>
        <w:fldChar w:fldCharType="end"/>
      </w:r>
    </w:p>
    <w:p w14:paraId="4B8BEB74" w14:textId="77777777" w:rsidR="0075670B" w:rsidRDefault="0075670B">
      <w:pPr>
        <w:pStyle w:val="TM4"/>
        <w:tabs>
          <w:tab w:val="right" w:leader="dot" w:pos="7360"/>
        </w:tabs>
        <w:rPr>
          <w:rFonts w:eastAsiaTheme="minorEastAsia" w:cstheme="minorBidi"/>
          <w:noProof/>
          <w:sz w:val="24"/>
          <w:szCs w:val="24"/>
          <w:lang w:val="fr-FR" w:eastAsia="fr-FR"/>
        </w:rPr>
      </w:pPr>
      <w:r>
        <w:rPr>
          <w:noProof/>
        </w:rPr>
        <w:t>Game Loop</w:t>
      </w:r>
      <w:r>
        <w:rPr>
          <w:noProof/>
        </w:rPr>
        <w:tab/>
      </w:r>
      <w:r>
        <w:rPr>
          <w:noProof/>
        </w:rPr>
        <w:fldChar w:fldCharType="begin"/>
      </w:r>
      <w:r>
        <w:rPr>
          <w:noProof/>
        </w:rPr>
        <w:instrText xml:space="preserve"> PAGEREF _Toc455044860 \h </w:instrText>
      </w:r>
      <w:r>
        <w:rPr>
          <w:noProof/>
        </w:rPr>
      </w:r>
      <w:r>
        <w:rPr>
          <w:noProof/>
        </w:rPr>
        <w:fldChar w:fldCharType="separate"/>
      </w:r>
      <w:r w:rsidR="0062206C">
        <w:rPr>
          <w:noProof/>
        </w:rPr>
        <w:t>49</w:t>
      </w:r>
      <w:r>
        <w:rPr>
          <w:noProof/>
        </w:rPr>
        <w:fldChar w:fldCharType="end"/>
      </w:r>
    </w:p>
    <w:p w14:paraId="51D4A47F" w14:textId="77777777" w:rsidR="0075670B" w:rsidRDefault="0075670B">
      <w:pPr>
        <w:pStyle w:val="TM2"/>
        <w:tabs>
          <w:tab w:val="right" w:leader="dot" w:pos="7360"/>
        </w:tabs>
        <w:rPr>
          <w:rFonts w:eastAsiaTheme="minorEastAsia" w:cstheme="minorBidi"/>
          <w:smallCaps w:val="0"/>
          <w:noProof/>
          <w:sz w:val="24"/>
          <w:szCs w:val="24"/>
          <w:lang w:val="fr-FR" w:eastAsia="fr-FR"/>
        </w:rPr>
      </w:pPr>
      <w:r>
        <w:rPr>
          <w:noProof/>
        </w:rPr>
        <w:t>Spécifications OdooSIM</w:t>
      </w:r>
      <w:r>
        <w:rPr>
          <w:noProof/>
        </w:rPr>
        <w:tab/>
      </w:r>
      <w:r>
        <w:rPr>
          <w:noProof/>
        </w:rPr>
        <w:fldChar w:fldCharType="begin"/>
      </w:r>
      <w:r>
        <w:rPr>
          <w:noProof/>
        </w:rPr>
        <w:instrText xml:space="preserve"> PAGEREF _Toc455044861 \h </w:instrText>
      </w:r>
      <w:r>
        <w:rPr>
          <w:noProof/>
        </w:rPr>
      </w:r>
      <w:r>
        <w:rPr>
          <w:noProof/>
        </w:rPr>
        <w:fldChar w:fldCharType="separate"/>
      </w:r>
      <w:r w:rsidR="0062206C">
        <w:rPr>
          <w:noProof/>
        </w:rPr>
        <w:t>49</w:t>
      </w:r>
      <w:r>
        <w:rPr>
          <w:noProof/>
        </w:rPr>
        <w:fldChar w:fldCharType="end"/>
      </w:r>
    </w:p>
    <w:p w14:paraId="65B7706E"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NEW] Architecture</w:t>
      </w:r>
      <w:r>
        <w:rPr>
          <w:noProof/>
        </w:rPr>
        <w:tab/>
      </w:r>
      <w:r>
        <w:rPr>
          <w:noProof/>
        </w:rPr>
        <w:fldChar w:fldCharType="begin"/>
      </w:r>
      <w:r>
        <w:rPr>
          <w:noProof/>
        </w:rPr>
        <w:instrText xml:space="preserve"> PAGEREF _Toc455044862 \h </w:instrText>
      </w:r>
      <w:r>
        <w:rPr>
          <w:noProof/>
        </w:rPr>
      </w:r>
      <w:r>
        <w:rPr>
          <w:noProof/>
        </w:rPr>
        <w:fldChar w:fldCharType="separate"/>
      </w:r>
      <w:r w:rsidR="0062206C">
        <w:rPr>
          <w:noProof/>
        </w:rPr>
        <w:t>49</w:t>
      </w:r>
      <w:r>
        <w:rPr>
          <w:noProof/>
        </w:rPr>
        <w:fldChar w:fldCharType="end"/>
      </w:r>
    </w:p>
    <w:p w14:paraId="49611310"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Cycle opérationnel</w:t>
      </w:r>
      <w:r>
        <w:rPr>
          <w:noProof/>
        </w:rPr>
        <w:tab/>
      </w:r>
      <w:r>
        <w:rPr>
          <w:noProof/>
        </w:rPr>
        <w:fldChar w:fldCharType="begin"/>
      </w:r>
      <w:r>
        <w:rPr>
          <w:noProof/>
        </w:rPr>
        <w:instrText xml:space="preserve"> PAGEREF _Toc455044863 \h </w:instrText>
      </w:r>
      <w:r>
        <w:rPr>
          <w:noProof/>
        </w:rPr>
      </w:r>
      <w:r>
        <w:rPr>
          <w:noProof/>
        </w:rPr>
        <w:fldChar w:fldCharType="separate"/>
      </w:r>
      <w:r w:rsidR="0062206C">
        <w:rPr>
          <w:noProof/>
        </w:rPr>
        <w:t>49</w:t>
      </w:r>
      <w:r>
        <w:rPr>
          <w:noProof/>
        </w:rPr>
        <w:fldChar w:fldCharType="end"/>
      </w:r>
    </w:p>
    <w:p w14:paraId="2C252441"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lastRenderedPageBreak/>
        <w:t>Hypothèses des activités automatisées</w:t>
      </w:r>
      <w:r>
        <w:rPr>
          <w:noProof/>
        </w:rPr>
        <w:tab/>
      </w:r>
      <w:r>
        <w:rPr>
          <w:noProof/>
        </w:rPr>
        <w:fldChar w:fldCharType="begin"/>
      </w:r>
      <w:r>
        <w:rPr>
          <w:noProof/>
        </w:rPr>
        <w:instrText xml:space="preserve"> PAGEREF _Toc455044864 \h </w:instrText>
      </w:r>
      <w:r>
        <w:rPr>
          <w:noProof/>
        </w:rPr>
      </w:r>
      <w:r>
        <w:rPr>
          <w:noProof/>
        </w:rPr>
        <w:fldChar w:fldCharType="separate"/>
      </w:r>
      <w:r w:rsidR="0062206C">
        <w:rPr>
          <w:noProof/>
        </w:rPr>
        <w:t>49</w:t>
      </w:r>
      <w:r>
        <w:rPr>
          <w:noProof/>
        </w:rPr>
        <w:fldChar w:fldCharType="end"/>
      </w:r>
    </w:p>
    <w:p w14:paraId="27ECAA7B" w14:textId="77777777" w:rsidR="0075670B" w:rsidRDefault="0075670B">
      <w:pPr>
        <w:pStyle w:val="TM4"/>
        <w:tabs>
          <w:tab w:val="right" w:leader="dot" w:pos="7360"/>
        </w:tabs>
        <w:rPr>
          <w:rFonts w:eastAsiaTheme="minorEastAsia" w:cstheme="minorBidi"/>
          <w:noProof/>
          <w:sz w:val="24"/>
          <w:szCs w:val="24"/>
          <w:lang w:val="fr-FR" w:eastAsia="fr-FR"/>
        </w:rPr>
      </w:pPr>
      <w:r>
        <w:rPr>
          <w:noProof/>
        </w:rPr>
        <w:t>Activité PL02</w:t>
      </w:r>
      <w:r>
        <w:rPr>
          <w:noProof/>
        </w:rPr>
        <w:tab/>
      </w:r>
      <w:r>
        <w:rPr>
          <w:noProof/>
        </w:rPr>
        <w:fldChar w:fldCharType="begin"/>
      </w:r>
      <w:r>
        <w:rPr>
          <w:noProof/>
        </w:rPr>
        <w:instrText xml:space="preserve"> PAGEREF _Toc455044865 \h </w:instrText>
      </w:r>
      <w:r>
        <w:rPr>
          <w:noProof/>
        </w:rPr>
      </w:r>
      <w:r>
        <w:rPr>
          <w:noProof/>
        </w:rPr>
        <w:fldChar w:fldCharType="separate"/>
      </w:r>
      <w:r w:rsidR="0062206C">
        <w:rPr>
          <w:noProof/>
        </w:rPr>
        <w:t>50</w:t>
      </w:r>
      <w:r>
        <w:rPr>
          <w:noProof/>
        </w:rPr>
        <w:fldChar w:fldCharType="end"/>
      </w:r>
    </w:p>
    <w:p w14:paraId="3D54F47F" w14:textId="77777777" w:rsidR="0075670B" w:rsidRDefault="0075670B">
      <w:pPr>
        <w:pStyle w:val="TM4"/>
        <w:tabs>
          <w:tab w:val="right" w:leader="dot" w:pos="7360"/>
        </w:tabs>
        <w:rPr>
          <w:rFonts w:eastAsiaTheme="minorEastAsia" w:cstheme="minorBidi"/>
          <w:noProof/>
          <w:sz w:val="24"/>
          <w:szCs w:val="24"/>
          <w:lang w:val="fr-FR" w:eastAsia="fr-FR"/>
        </w:rPr>
      </w:pPr>
      <w:r>
        <w:rPr>
          <w:noProof/>
        </w:rPr>
        <w:t>Activités PR02, PR03 et PR04</w:t>
      </w:r>
      <w:r>
        <w:rPr>
          <w:noProof/>
        </w:rPr>
        <w:tab/>
      </w:r>
      <w:r>
        <w:rPr>
          <w:noProof/>
        </w:rPr>
        <w:fldChar w:fldCharType="begin"/>
      </w:r>
      <w:r>
        <w:rPr>
          <w:noProof/>
        </w:rPr>
        <w:instrText xml:space="preserve"> PAGEREF _Toc455044866 \h </w:instrText>
      </w:r>
      <w:r>
        <w:rPr>
          <w:noProof/>
        </w:rPr>
      </w:r>
      <w:r>
        <w:rPr>
          <w:noProof/>
        </w:rPr>
        <w:fldChar w:fldCharType="separate"/>
      </w:r>
      <w:r w:rsidR="0062206C">
        <w:rPr>
          <w:noProof/>
        </w:rPr>
        <w:t>50</w:t>
      </w:r>
      <w:r>
        <w:rPr>
          <w:noProof/>
        </w:rPr>
        <w:fldChar w:fldCharType="end"/>
      </w:r>
    </w:p>
    <w:p w14:paraId="7F346E5F" w14:textId="77777777" w:rsidR="0075670B" w:rsidRDefault="0075670B">
      <w:pPr>
        <w:pStyle w:val="TM4"/>
        <w:tabs>
          <w:tab w:val="right" w:leader="dot" w:pos="7360"/>
        </w:tabs>
        <w:rPr>
          <w:rFonts w:eastAsiaTheme="minorEastAsia" w:cstheme="minorBidi"/>
          <w:noProof/>
          <w:sz w:val="24"/>
          <w:szCs w:val="24"/>
          <w:lang w:val="fr-FR" w:eastAsia="fr-FR"/>
        </w:rPr>
      </w:pPr>
      <w:r>
        <w:rPr>
          <w:noProof/>
        </w:rPr>
        <w:t>Activité MA02</w:t>
      </w:r>
      <w:r>
        <w:rPr>
          <w:noProof/>
        </w:rPr>
        <w:tab/>
      </w:r>
      <w:r>
        <w:rPr>
          <w:noProof/>
        </w:rPr>
        <w:fldChar w:fldCharType="begin"/>
      </w:r>
      <w:r>
        <w:rPr>
          <w:noProof/>
        </w:rPr>
        <w:instrText xml:space="preserve"> PAGEREF _Toc455044867 \h </w:instrText>
      </w:r>
      <w:r>
        <w:rPr>
          <w:noProof/>
        </w:rPr>
      </w:r>
      <w:r>
        <w:rPr>
          <w:noProof/>
        </w:rPr>
        <w:fldChar w:fldCharType="separate"/>
      </w:r>
      <w:r w:rsidR="0062206C">
        <w:rPr>
          <w:noProof/>
        </w:rPr>
        <w:t>51</w:t>
      </w:r>
      <w:r>
        <w:rPr>
          <w:noProof/>
        </w:rPr>
        <w:fldChar w:fldCharType="end"/>
      </w:r>
    </w:p>
    <w:p w14:paraId="197B223C" w14:textId="77777777" w:rsidR="0075670B" w:rsidRDefault="0075670B">
      <w:pPr>
        <w:pStyle w:val="TM4"/>
        <w:tabs>
          <w:tab w:val="right" w:leader="dot" w:pos="7360"/>
        </w:tabs>
        <w:rPr>
          <w:rFonts w:eastAsiaTheme="minorEastAsia" w:cstheme="minorBidi"/>
          <w:noProof/>
          <w:sz w:val="24"/>
          <w:szCs w:val="24"/>
          <w:lang w:val="fr-FR" w:eastAsia="fr-FR"/>
        </w:rPr>
      </w:pPr>
      <w:r>
        <w:rPr>
          <w:noProof/>
        </w:rPr>
        <w:t>[new] Limites et recommandations</w:t>
      </w:r>
      <w:r>
        <w:rPr>
          <w:noProof/>
        </w:rPr>
        <w:tab/>
      </w:r>
      <w:r>
        <w:rPr>
          <w:noProof/>
        </w:rPr>
        <w:fldChar w:fldCharType="begin"/>
      </w:r>
      <w:r>
        <w:rPr>
          <w:noProof/>
        </w:rPr>
        <w:instrText xml:space="preserve"> PAGEREF _Toc455044868 \h </w:instrText>
      </w:r>
      <w:r>
        <w:rPr>
          <w:noProof/>
        </w:rPr>
      </w:r>
      <w:r>
        <w:rPr>
          <w:noProof/>
        </w:rPr>
        <w:fldChar w:fldCharType="separate"/>
      </w:r>
      <w:r w:rsidR="0062206C">
        <w:rPr>
          <w:noProof/>
        </w:rPr>
        <w:t>51</w:t>
      </w:r>
      <w:r>
        <w:rPr>
          <w:noProof/>
        </w:rPr>
        <w:fldChar w:fldCharType="end"/>
      </w:r>
    </w:p>
    <w:p w14:paraId="23DD04AE" w14:textId="77777777" w:rsidR="0075670B" w:rsidRDefault="0075670B">
      <w:pPr>
        <w:pStyle w:val="TM2"/>
        <w:tabs>
          <w:tab w:val="right" w:leader="dot" w:pos="7360"/>
        </w:tabs>
        <w:rPr>
          <w:rFonts w:eastAsiaTheme="minorEastAsia" w:cstheme="minorBidi"/>
          <w:smallCaps w:val="0"/>
          <w:noProof/>
          <w:sz w:val="24"/>
          <w:szCs w:val="24"/>
          <w:lang w:val="fr-FR" w:eastAsia="fr-FR"/>
        </w:rPr>
      </w:pPr>
      <w:r>
        <w:rPr>
          <w:noProof/>
        </w:rPr>
        <w:t>Analyse des performances</w:t>
      </w:r>
      <w:r>
        <w:rPr>
          <w:noProof/>
        </w:rPr>
        <w:tab/>
      </w:r>
      <w:r>
        <w:rPr>
          <w:noProof/>
        </w:rPr>
        <w:fldChar w:fldCharType="begin"/>
      </w:r>
      <w:r>
        <w:rPr>
          <w:noProof/>
        </w:rPr>
        <w:instrText xml:space="preserve"> PAGEREF _Toc455044869 \h </w:instrText>
      </w:r>
      <w:r>
        <w:rPr>
          <w:noProof/>
        </w:rPr>
      </w:r>
      <w:r>
        <w:rPr>
          <w:noProof/>
        </w:rPr>
        <w:fldChar w:fldCharType="separate"/>
      </w:r>
      <w:r w:rsidR="0062206C">
        <w:rPr>
          <w:noProof/>
        </w:rPr>
        <w:t>51</w:t>
      </w:r>
      <w:r>
        <w:rPr>
          <w:noProof/>
        </w:rPr>
        <w:fldChar w:fldCharType="end"/>
      </w:r>
    </w:p>
    <w:p w14:paraId="7109597B"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Mesure temps des I/O</w:t>
      </w:r>
      <w:r>
        <w:rPr>
          <w:noProof/>
        </w:rPr>
        <w:tab/>
      </w:r>
      <w:r>
        <w:rPr>
          <w:noProof/>
        </w:rPr>
        <w:fldChar w:fldCharType="begin"/>
      </w:r>
      <w:r>
        <w:rPr>
          <w:noProof/>
        </w:rPr>
        <w:instrText xml:space="preserve"> PAGEREF _Toc455044870 \h </w:instrText>
      </w:r>
      <w:r>
        <w:rPr>
          <w:noProof/>
        </w:rPr>
      </w:r>
      <w:r>
        <w:rPr>
          <w:noProof/>
        </w:rPr>
        <w:fldChar w:fldCharType="separate"/>
      </w:r>
      <w:r w:rsidR="0062206C">
        <w:rPr>
          <w:noProof/>
        </w:rPr>
        <w:t>52</w:t>
      </w:r>
      <w:r>
        <w:rPr>
          <w:noProof/>
        </w:rPr>
        <w:fldChar w:fldCharType="end"/>
      </w:r>
    </w:p>
    <w:p w14:paraId="0EBAAE76" w14:textId="77777777" w:rsidR="0075670B" w:rsidRDefault="0075670B">
      <w:pPr>
        <w:pStyle w:val="TM4"/>
        <w:tabs>
          <w:tab w:val="right" w:leader="dot" w:pos="7360"/>
        </w:tabs>
        <w:rPr>
          <w:rFonts w:eastAsiaTheme="minorEastAsia" w:cstheme="minorBidi"/>
          <w:noProof/>
          <w:sz w:val="24"/>
          <w:szCs w:val="24"/>
          <w:lang w:val="fr-FR" w:eastAsia="fr-FR"/>
        </w:rPr>
      </w:pPr>
      <w:r>
        <w:rPr>
          <w:noProof/>
        </w:rPr>
        <w:t>Alternative</w:t>
      </w:r>
      <w:r>
        <w:rPr>
          <w:noProof/>
        </w:rPr>
        <w:tab/>
      </w:r>
      <w:r>
        <w:rPr>
          <w:noProof/>
        </w:rPr>
        <w:fldChar w:fldCharType="begin"/>
      </w:r>
      <w:r>
        <w:rPr>
          <w:noProof/>
        </w:rPr>
        <w:instrText xml:space="preserve"> PAGEREF _Toc455044871 \h </w:instrText>
      </w:r>
      <w:r>
        <w:rPr>
          <w:noProof/>
        </w:rPr>
      </w:r>
      <w:r>
        <w:rPr>
          <w:noProof/>
        </w:rPr>
        <w:fldChar w:fldCharType="separate"/>
      </w:r>
      <w:r w:rsidR="0062206C">
        <w:rPr>
          <w:noProof/>
        </w:rPr>
        <w:t>53</w:t>
      </w:r>
      <w:r>
        <w:rPr>
          <w:noProof/>
        </w:rPr>
        <w:fldChar w:fldCharType="end"/>
      </w:r>
    </w:p>
    <w:p w14:paraId="2AC39233"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Calcul théorique du temps d’exécution</w:t>
      </w:r>
      <w:r>
        <w:rPr>
          <w:noProof/>
        </w:rPr>
        <w:tab/>
      </w:r>
      <w:r>
        <w:rPr>
          <w:noProof/>
        </w:rPr>
        <w:fldChar w:fldCharType="begin"/>
      </w:r>
      <w:r>
        <w:rPr>
          <w:noProof/>
        </w:rPr>
        <w:instrText xml:space="preserve"> PAGEREF _Toc455044872 \h </w:instrText>
      </w:r>
      <w:r>
        <w:rPr>
          <w:noProof/>
        </w:rPr>
      </w:r>
      <w:r>
        <w:rPr>
          <w:noProof/>
        </w:rPr>
        <w:fldChar w:fldCharType="separate"/>
      </w:r>
      <w:r w:rsidR="0062206C">
        <w:rPr>
          <w:noProof/>
        </w:rPr>
        <w:t>55</w:t>
      </w:r>
      <w:r>
        <w:rPr>
          <w:noProof/>
        </w:rPr>
        <w:fldChar w:fldCharType="end"/>
      </w:r>
    </w:p>
    <w:p w14:paraId="2BCC843F" w14:textId="77777777" w:rsidR="0075670B" w:rsidRDefault="0075670B">
      <w:pPr>
        <w:pStyle w:val="TM4"/>
        <w:tabs>
          <w:tab w:val="right" w:leader="dot" w:pos="7360"/>
        </w:tabs>
        <w:rPr>
          <w:rFonts w:eastAsiaTheme="minorEastAsia" w:cstheme="minorBidi"/>
          <w:noProof/>
          <w:sz w:val="24"/>
          <w:szCs w:val="24"/>
          <w:lang w:val="fr-FR" w:eastAsia="fr-FR"/>
        </w:rPr>
      </w:pPr>
      <w:r>
        <w:rPr>
          <w:noProof/>
        </w:rPr>
        <w:t>Partie logistique</w:t>
      </w:r>
      <w:r>
        <w:rPr>
          <w:noProof/>
        </w:rPr>
        <w:tab/>
      </w:r>
      <w:r>
        <w:rPr>
          <w:noProof/>
        </w:rPr>
        <w:fldChar w:fldCharType="begin"/>
      </w:r>
      <w:r>
        <w:rPr>
          <w:noProof/>
        </w:rPr>
        <w:instrText xml:space="preserve"> PAGEREF _Toc455044873 \h </w:instrText>
      </w:r>
      <w:r>
        <w:rPr>
          <w:noProof/>
        </w:rPr>
      </w:r>
      <w:r>
        <w:rPr>
          <w:noProof/>
        </w:rPr>
        <w:fldChar w:fldCharType="separate"/>
      </w:r>
      <w:r w:rsidR="0062206C">
        <w:rPr>
          <w:noProof/>
        </w:rPr>
        <w:t>55</w:t>
      </w:r>
      <w:r>
        <w:rPr>
          <w:noProof/>
        </w:rPr>
        <w:fldChar w:fldCharType="end"/>
      </w:r>
    </w:p>
    <w:p w14:paraId="5FFA36EE" w14:textId="77777777" w:rsidR="0075670B" w:rsidRDefault="0075670B">
      <w:pPr>
        <w:pStyle w:val="TM4"/>
        <w:tabs>
          <w:tab w:val="right" w:leader="dot" w:pos="7360"/>
        </w:tabs>
        <w:rPr>
          <w:rFonts w:eastAsiaTheme="minorEastAsia" w:cstheme="minorBidi"/>
          <w:noProof/>
          <w:sz w:val="24"/>
          <w:szCs w:val="24"/>
          <w:lang w:val="fr-FR" w:eastAsia="fr-FR"/>
        </w:rPr>
      </w:pPr>
      <w:r>
        <w:rPr>
          <w:noProof/>
        </w:rPr>
        <w:t>Partie des ventes</w:t>
      </w:r>
      <w:r>
        <w:rPr>
          <w:noProof/>
        </w:rPr>
        <w:tab/>
      </w:r>
      <w:r>
        <w:rPr>
          <w:noProof/>
        </w:rPr>
        <w:fldChar w:fldCharType="begin"/>
      </w:r>
      <w:r>
        <w:rPr>
          <w:noProof/>
        </w:rPr>
        <w:instrText xml:space="preserve"> PAGEREF _Toc455044874 \h </w:instrText>
      </w:r>
      <w:r>
        <w:rPr>
          <w:noProof/>
        </w:rPr>
      </w:r>
      <w:r>
        <w:rPr>
          <w:noProof/>
        </w:rPr>
        <w:fldChar w:fldCharType="separate"/>
      </w:r>
      <w:r w:rsidR="0062206C">
        <w:rPr>
          <w:noProof/>
        </w:rPr>
        <w:t>56</w:t>
      </w:r>
      <w:r>
        <w:rPr>
          <w:noProof/>
        </w:rPr>
        <w:fldChar w:fldCharType="end"/>
      </w:r>
    </w:p>
    <w:p w14:paraId="1D1A44B2" w14:textId="77777777" w:rsidR="0075670B" w:rsidRDefault="0075670B">
      <w:pPr>
        <w:pStyle w:val="TM4"/>
        <w:tabs>
          <w:tab w:val="right" w:leader="dot" w:pos="7360"/>
        </w:tabs>
        <w:rPr>
          <w:rFonts w:eastAsiaTheme="minorEastAsia" w:cstheme="minorBidi"/>
          <w:noProof/>
          <w:sz w:val="24"/>
          <w:szCs w:val="24"/>
          <w:lang w:val="fr-FR" w:eastAsia="fr-FR"/>
        </w:rPr>
      </w:pPr>
      <w:r>
        <w:rPr>
          <w:noProof/>
        </w:rPr>
        <w:t>Vérification</w:t>
      </w:r>
      <w:r>
        <w:rPr>
          <w:noProof/>
        </w:rPr>
        <w:tab/>
      </w:r>
      <w:r>
        <w:rPr>
          <w:noProof/>
        </w:rPr>
        <w:fldChar w:fldCharType="begin"/>
      </w:r>
      <w:r>
        <w:rPr>
          <w:noProof/>
        </w:rPr>
        <w:instrText xml:space="preserve"> PAGEREF _Toc455044875 \h </w:instrText>
      </w:r>
      <w:r>
        <w:rPr>
          <w:noProof/>
        </w:rPr>
      </w:r>
      <w:r>
        <w:rPr>
          <w:noProof/>
        </w:rPr>
        <w:fldChar w:fldCharType="separate"/>
      </w:r>
      <w:r w:rsidR="0062206C">
        <w:rPr>
          <w:noProof/>
        </w:rPr>
        <w:t>57</w:t>
      </w:r>
      <w:r>
        <w:rPr>
          <w:noProof/>
        </w:rPr>
        <w:fldChar w:fldCharType="end"/>
      </w:r>
    </w:p>
    <w:p w14:paraId="13CA1A49"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New] Projection</w:t>
      </w:r>
      <w:r>
        <w:rPr>
          <w:noProof/>
        </w:rPr>
        <w:tab/>
      </w:r>
      <w:r>
        <w:rPr>
          <w:noProof/>
        </w:rPr>
        <w:fldChar w:fldCharType="begin"/>
      </w:r>
      <w:r>
        <w:rPr>
          <w:noProof/>
        </w:rPr>
        <w:instrText xml:space="preserve"> PAGEREF _Toc455044876 \h </w:instrText>
      </w:r>
      <w:r>
        <w:rPr>
          <w:noProof/>
        </w:rPr>
      </w:r>
      <w:r>
        <w:rPr>
          <w:noProof/>
        </w:rPr>
        <w:fldChar w:fldCharType="separate"/>
      </w:r>
      <w:r w:rsidR="0062206C">
        <w:rPr>
          <w:noProof/>
        </w:rPr>
        <w:t>58</w:t>
      </w:r>
      <w:r>
        <w:rPr>
          <w:noProof/>
        </w:rPr>
        <w:fldChar w:fldCharType="end"/>
      </w:r>
    </w:p>
    <w:p w14:paraId="4B5F3025"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Recommandations</w:t>
      </w:r>
      <w:r>
        <w:rPr>
          <w:noProof/>
        </w:rPr>
        <w:tab/>
      </w:r>
      <w:r>
        <w:rPr>
          <w:noProof/>
        </w:rPr>
        <w:fldChar w:fldCharType="begin"/>
      </w:r>
      <w:r>
        <w:rPr>
          <w:noProof/>
        </w:rPr>
        <w:instrText xml:space="preserve"> PAGEREF _Toc455044877 \h </w:instrText>
      </w:r>
      <w:r>
        <w:rPr>
          <w:noProof/>
        </w:rPr>
      </w:r>
      <w:r>
        <w:rPr>
          <w:noProof/>
        </w:rPr>
        <w:fldChar w:fldCharType="separate"/>
      </w:r>
      <w:r w:rsidR="0062206C">
        <w:rPr>
          <w:noProof/>
        </w:rPr>
        <w:t>58</w:t>
      </w:r>
      <w:r>
        <w:rPr>
          <w:noProof/>
        </w:rPr>
        <w:fldChar w:fldCharType="end"/>
      </w:r>
    </w:p>
    <w:p w14:paraId="1DC6DC2D" w14:textId="77777777" w:rsidR="0075670B" w:rsidRDefault="0075670B">
      <w:pPr>
        <w:pStyle w:val="TM2"/>
        <w:tabs>
          <w:tab w:val="right" w:leader="dot" w:pos="7360"/>
        </w:tabs>
        <w:rPr>
          <w:rFonts w:eastAsiaTheme="minorEastAsia" w:cstheme="minorBidi"/>
          <w:smallCaps w:val="0"/>
          <w:noProof/>
          <w:sz w:val="24"/>
          <w:szCs w:val="24"/>
          <w:lang w:val="fr-FR" w:eastAsia="fr-FR"/>
        </w:rPr>
      </w:pPr>
      <w:r>
        <w:rPr>
          <w:noProof/>
        </w:rPr>
        <w:t>[New juste en dessous] Développement de l’algorithme de choix de l’offre</w:t>
      </w:r>
      <w:r>
        <w:rPr>
          <w:noProof/>
        </w:rPr>
        <w:tab/>
      </w:r>
      <w:r>
        <w:rPr>
          <w:noProof/>
        </w:rPr>
        <w:fldChar w:fldCharType="begin"/>
      </w:r>
      <w:r>
        <w:rPr>
          <w:noProof/>
        </w:rPr>
        <w:instrText xml:space="preserve"> PAGEREF _Toc455044878 \h </w:instrText>
      </w:r>
      <w:r>
        <w:rPr>
          <w:noProof/>
        </w:rPr>
      </w:r>
      <w:r>
        <w:rPr>
          <w:noProof/>
        </w:rPr>
        <w:fldChar w:fldCharType="separate"/>
      </w:r>
      <w:r w:rsidR="0062206C">
        <w:rPr>
          <w:noProof/>
        </w:rPr>
        <w:t>59</w:t>
      </w:r>
      <w:r>
        <w:rPr>
          <w:noProof/>
        </w:rPr>
        <w:fldChar w:fldCharType="end"/>
      </w:r>
    </w:p>
    <w:p w14:paraId="70F970ED"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Démarche</w:t>
      </w:r>
      <w:r>
        <w:rPr>
          <w:noProof/>
        </w:rPr>
        <w:tab/>
      </w:r>
      <w:r>
        <w:rPr>
          <w:noProof/>
        </w:rPr>
        <w:fldChar w:fldCharType="begin"/>
      </w:r>
      <w:r>
        <w:rPr>
          <w:noProof/>
        </w:rPr>
        <w:instrText xml:space="preserve"> PAGEREF _Toc455044879 \h </w:instrText>
      </w:r>
      <w:r>
        <w:rPr>
          <w:noProof/>
        </w:rPr>
      </w:r>
      <w:r>
        <w:rPr>
          <w:noProof/>
        </w:rPr>
        <w:fldChar w:fldCharType="separate"/>
      </w:r>
      <w:r w:rsidR="0062206C">
        <w:rPr>
          <w:noProof/>
        </w:rPr>
        <w:t>59</w:t>
      </w:r>
      <w:r>
        <w:rPr>
          <w:noProof/>
        </w:rPr>
        <w:fldChar w:fldCharType="end"/>
      </w:r>
    </w:p>
    <w:p w14:paraId="2C6E3859"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L’algorithme de sélection de l’offre optimale</w:t>
      </w:r>
      <w:r>
        <w:rPr>
          <w:noProof/>
        </w:rPr>
        <w:tab/>
      </w:r>
      <w:r>
        <w:rPr>
          <w:noProof/>
        </w:rPr>
        <w:fldChar w:fldCharType="begin"/>
      </w:r>
      <w:r>
        <w:rPr>
          <w:noProof/>
        </w:rPr>
        <w:instrText xml:space="preserve"> PAGEREF _Toc455044880 \h </w:instrText>
      </w:r>
      <w:r>
        <w:rPr>
          <w:noProof/>
        </w:rPr>
      </w:r>
      <w:r>
        <w:rPr>
          <w:noProof/>
        </w:rPr>
        <w:fldChar w:fldCharType="separate"/>
      </w:r>
      <w:r w:rsidR="0062206C">
        <w:rPr>
          <w:noProof/>
        </w:rPr>
        <w:t>59</w:t>
      </w:r>
      <w:r>
        <w:rPr>
          <w:noProof/>
        </w:rPr>
        <w:fldChar w:fldCharType="end"/>
      </w:r>
    </w:p>
    <w:p w14:paraId="1B7478BD"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Variation de la consommation</w:t>
      </w:r>
      <w:r>
        <w:rPr>
          <w:noProof/>
        </w:rPr>
        <w:tab/>
      </w:r>
      <w:r>
        <w:rPr>
          <w:noProof/>
        </w:rPr>
        <w:fldChar w:fldCharType="begin"/>
      </w:r>
      <w:r>
        <w:rPr>
          <w:noProof/>
        </w:rPr>
        <w:instrText xml:space="preserve"> PAGEREF _Toc455044881 \h </w:instrText>
      </w:r>
      <w:r>
        <w:rPr>
          <w:noProof/>
        </w:rPr>
      </w:r>
      <w:r>
        <w:rPr>
          <w:noProof/>
        </w:rPr>
        <w:fldChar w:fldCharType="separate"/>
      </w:r>
      <w:r w:rsidR="0062206C">
        <w:rPr>
          <w:noProof/>
        </w:rPr>
        <w:t>59</w:t>
      </w:r>
      <w:r>
        <w:rPr>
          <w:noProof/>
        </w:rPr>
        <w:fldChar w:fldCharType="end"/>
      </w:r>
    </w:p>
    <w:p w14:paraId="5E48AC4C"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Variation du prix</w:t>
      </w:r>
      <w:r>
        <w:rPr>
          <w:noProof/>
        </w:rPr>
        <w:tab/>
      </w:r>
      <w:r>
        <w:rPr>
          <w:noProof/>
        </w:rPr>
        <w:fldChar w:fldCharType="begin"/>
      </w:r>
      <w:r>
        <w:rPr>
          <w:noProof/>
        </w:rPr>
        <w:instrText xml:space="preserve"> PAGEREF _Toc455044882 \h </w:instrText>
      </w:r>
      <w:r>
        <w:rPr>
          <w:noProof/>
        </w:rPr>
      </w:r>
      <w:r>
        <w:rPr>
          <w:noProof/>
        </w:rPr>
        <w:fldChar w:fldCharType="separate"/>
      </w:r>
      <w:r w:rsidR="0062206C">
        <w:rPr>
          <w:noProof/>
        </w:rPr>
        <w:t>61</w:t>
      </w:r>
      <w:r>
        <w:rPr>
          <w:noProof/>
        </w:rPr>
        <w:fldChar w:fldCharType="end"/>
      </w:r>
    </w:p>
    <w:p w14:paraId="2506BDF2"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Élasticité prix</w:t>
      </w:r>
      <w:r>
        <w:rPr>
          <w:noProof/>
        </w:rPr>
        <w:tab/>
      </w:r>
      <w:r>
        <w:rPr>
          <w:noProof/>
        </w:rPr>
        <w:fldChar w:fldCharType="begin"/>
      </w:r>
      <w:r>
        <w:rPr>
          <w:noProof/>
        </w:rPr>
        <w:instrText xml:space="preserve"> PAGEREF _Toc455044883 \h </w:instrText>
      </w:r>
      <w:r>
        <w:rPr>
          <w:noProof/>
        </w:rPr>
      </w:r>
      <w:r>
        <w:rPr>
          <w:noProof/>
        </w:rPr>
        <w:fldChar w:fldCharType="separate"/>
      </w:r>
      <w:r w:rsidR="0062206C">
        <w:rPr>
          <w:noProof/>
        </w:rPr>
        <w:t>61</w:t>
      </w:r>
      <w:r>
        <w:rPr>
          <w:noProof/>
        </w:rPr>
        <w:fldChar w:fldCharType="end"/>
      </w:r>
    </w:p>
    <w:p w14:paraId="0EB1BAB1"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Calcul final de la demande adaptée aux prix du marché</w:t>
      </w:r>
      <w:r>
        <w:rPr>
          <w:noProof/>
        </w:rPr>
        <w:tab/>
      </w:r>
      <w:r>
        <w:rPr>
          <w:noProof/>
        </w:rPr>
        <w:fldChar w:fldCharType="begin"/>
      </w:r>
      <w:r>
        <w:rPr>
          <w:noProof/>
        </w:rPr>
        <w:instrText xml:space="preserve"> PAGEREF _Toc455044884 \h </w:instrText>
      </w:r>
      <w:r>
        <w:rPr>
          <w:noProof/>
        </w:rPr>
      </w:r>
      <w:r>
        <w:rPr>
          <w:noProof/>
        </w:rPr>
        <w:fldChar w:fldCharType="separate"/>
      </w:r>
      <w:r w:rsidR="0062206C">
        <w:rPr>
          <w:noProof/>
        </w:rPr>
        <w:t>61</w:t>
      </w:r>
      <w:r>
        <w:rPr>
          <w:noProof/>
        </w:rPr>
        <w:fldChar w:fldCharType="end"/>
      </w:r>
    </w:p>
    <w:p w14:paraId="5353E09B"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Limites et recommandations</w:t>
      </w:r>
      <w:r>
        <w:rPr>
          <w:noProof/>
        </w:rPr>
        <w:tab/>
      </w:r>
      <w:r>
        <w:rPr>
          <w:noProof/>
        </w:rPr>
        <w:fldChar w:fldCharType="begin"/>
      </w:r>
      <w:r>
        <w:rPr>
          <w:noProof/>
        </w:rPr>
        <w:instrText xml:space="preserve"> PAGEREF _Toc455044885 \h </w:instrText>
      </w:r>
      <w:r>
        <w:rPr>
          <w:noProof/>
        </w:rPr>
      </w:r>
      <w:r>
        <w:rPr>
          <w:noProof/>
        </w:rPr>
        <w:fldChar w:fldCharType="separate"/>
      </w:r>
      <w:r w:rsidR="0062206C">
        <w:rPr>
          <w:noProof/>
        </w:rPr>
        <w:t>61</w:t>
      </w:r>
      <w:r>
        <w:rPr>
          <w:noProof/>
        </w:rPr>
        <w:fldChar w:fldCharType="end"/>
      </w:r>
    </w:p>
    <w:p w14:paraId="53DC7F03" w14:textId="77777777" w:rsidR="0075670B" w:rsidRDefault="0075670B">
      <w:pPr>
        <w:pStyle w:val="TM2"/>
        <w:tabs>
          <w:tab w:val="right" w:leader="dot" w:pos="7360"/>
        </w:tabs>
        <w:rPr>
          <w:rFonts w:eastAsiaTheme="minorEastAsia" w:cstheme="minorBidi"/>
          <w:smallCaps w:val="0"/>
          <w:noProof/>
          <w:sz w:val="24"/>
          <w:szCs w:val="24"/>
          <w:lang w:val="fr-FR" w:eastAsia="fr-FR"/>
        </w:rPr>
      </w:pPr>
      <w:r>
        <w:rPr>
          <w:noProof/>
        </w:rPr>
        <w:t>Analyse de l’aspect pédagogique</w:t>
      </w:r>
      <w:r>
        <w:rPr>
          <w:noProof/>
        </w:rPr>
        <w:tab/>
      </w:r>
      <w:r>
        <w:rPr>
          <w:noProof/>
        </w:rPr>
        <w:fldChar w:fldCharType="begin"/>
      </w:r>
      <w:r>
        <w:rPr>
          <w:noProof/>
        </w:rPr>
        <w:instrText xml:space="preserve"> PAGEREF _Toc455044886 \h </w:instrText>
      </w:r>
      <w:r>
        <w:rPr>
          <w:noProof/>
        </w:rPr>
      </w:r>
      <w:r>
        <w:rPr>
          <w:noProof/>
        </w:rPr>
        <w:fldChar w:fldCharType="separate"/>
      </w:r>
      <w:r w:rsidR="0062206C">
        <w:rPr>
          <w:noProof/>
        </w:rPr>
        <w:t>63</w:t>
      </w:r>
      <w:r>
        <w:rPr>
          <w:noProof/>
        </w:rPr>
        <w:fldChar w:fldCharType="end"/>
      </w:r>
    </w:p>
    <w:p w14:paraId="4D0174B9"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Démarche</w:t>
      </w:r>
      <w:r>
        <w:rPr>
          <w:noProof/>
        </w:rPr>
        <w:tab/>
      </w:r>
      <w:r>
        <w:rPr>
          <w:noProof/>
        </w:rPr>
        <w:fldChar w:fldCharType="begin"/>
      </w:r>
      <w:r>
        <w:rPr>
          <w:noProof/>
        </w:rPr>
        <w:instrText xml:space="preserve"> PAGEREF _Toc455044887 \h </w:instrText>
      </w:r>
      <w:r>
        <w:rPr>
          <w:noProof/>
        </w:rPr>
      </w:r>
      <w:r>
        <w:rPr>
          <w:noProof/>
        </w:rPr>
        <w:fldChar w:fldCharType="separate"/>
      </w:r>
      <w:r w:rsidR="0062206C">
        <w:rPr>
          <w:noProof/>
        </w:rPr>
        <w:t>63</w:t>
      </w:r>
      <w:r>
        <w:rPr>
          <w:noProof/>
        </w:rPr>
        <w:fldChar w:fldCharType="end"/>
      </w:r>
    </w:p>
    <w:p w14:paraId="4BE7C6DB"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Critères de sélection</w:t>
      </w:r>
      <w:r>
        <w:rPr>
          <w:noProof/>
        </w:rPr>
        <w:tab/>
      </w:r>
      <w:r>
        <w:rPr>
          <w:noProof/>
        </w:rPr>
        <w:fldChar w:fldCharType="begin"/>
      </w:r>
      <w:r>
        <w:rPr>
          <w:noProof/>
        </w:rPr>
        <w:instrText xml:space="preserve"> PAGEREF _Toc455044888 \h </w:instrText>
      </w:r>
      <w:r>
        <w:rPr>
          <w:noProof/>
        </w:rPr>
      </w:r>
      <w:r>
        <w:rPr>
          <w:noProof/>
        </w:rPr>
        <w:fldChar w:fldCharType="separate"/>
      </w:r>
      <w:r w:rsidR="0062206C">
        <w:rPr>
          <w:noProof/>
        </w:rPr>
        <w:t>63</w:t>
      </w:r>
      <w:r>
        <w:rPr>
          <w:noProof/>
        </w:rPr>
        <w:fldChar w:fldCharType="end"/>
      </w:r>
    </w:p>
    <w:p w14:paraId="15C49DBF"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Résultats</w:t>
      </w:r>
      <w:r>
        <w:rPr>
          <w:noProof/>
        </w:rPr>
        <w:tab/>
      </w:r>
      <w:r>
        <w:rPr>
          <w:noProof/>
        </w:rPr>
        <w:fldChar w:fldCharType="begin"/>
      </w:r>
      <w:r>
        <w:rPr>
          <w:noProof/>
        </w:rPr>
        <w:instrText xml:space="preserve"> PAGEREF _Toc455044889 \h </w:instrText>
      </w:r>
      <w:r>
        <w:rPr>
          <w:noProof/>
        </w:rPr>
      </w:r>
      <w:r>
        <w:rPr>
          <w:noProof/>
        </w:rPr>
        <w:fldChar w:fldCharType="separate"/>
      </w:r>
      <w:r w:rsidR="0062206C">
        <w:rPr>
          <w:noProof/>
        </w:rPr>
        <w:t>64</w:t>
      </w:r>
      <w:r>
        <w:rPr>
          <w:noProof/>
        </w:rPr>
        <w:fldChar w:fldCharType="end"/>
      </w:r>
    </w:p>
    <w:p w14:paraId="32E4683A"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Limites et recommandations</w:t>
      </w:r>
      <w:r>
        <w:rPr>
          <w:noProof/>
        </w:rPr>
        <w:tab/>
      </w:r>
      <w:r>
        <w:rPr>
          <w:noProof/>
        </w:rPr>
        <w:fldChar w:fldCharType="begin"/>
      </w:r>
      <w:r>
        <w:rPr>
          <w:noProof/>
        </w:rPr>
        <w:instrText xml:space="preserve"> PAGEREF _Toc455044890 \h </w:instrText>
      </w:r>
      <w:r>
        <w:rPr>
          <w:noProof/>
        </w:rPr>
      </w:r>
      <w:r>
        <w:rPr>
          <w:noProof/>
        </w:rPr>
        <w:fldChar w:fldCharType="separate"/>
      </w:r>
      <w:r w:rsidR="0062206C">
        <w:rPr>
          <w:noProof/>
        </w:rPr>
        <w:t>67</w:t>
      </w:r>
      <w:r>
        <w:rPr>
          <w:noProof/>
        </w:rPr>
        <w:fldChar w:fldCharType="end"/>
      </w:r>
    </w:p>
    <w:p w14:paraId="7F7F499D" w14:textId="77777777" w:rsidR="0075670B" w:rsidRDefault="0075670B">
      <w:pPr>
        <w:pStyle w:val="TM2"/>
        <w:tabs>
          <w:tab w:val="right" w:leader="dot" w:pos="7360"/>
        </w:tabs>
        <w:rPr>
          <w:rFonts w:eastAsiaTheme="minorEastAsia" w:cstheme="minorBidi"/>
          <w:smallCaps w:val="0"/>
          <w:noProof/>
          <w:sz w:val="24"/>
          <w:szCs w:val="24"/>
          <w:lang w:val="fr-FR" w:eastAsia="fr-FR"/>
        </w:rPr>
      </w:pPr>
      <w:r>
        <w:rPr>
          <w:noProof/>
        </w:rPr>
        <w:t>Analyse des objets manipulés</w:t>
      </w:r>
      <w:r>
        <w:rPr>
          <w:noProof/>
        </w:rPr>
        <w:tab/>
      </w:r>
      <w:r>
        <w:rPr>
          <w:noProof/>
        </w:rPr>
        <w:fldChar w:fldCharType="begin"/>
      </w:r>
      <w:r>
        <w:rPr>
          <w:noProof/>
        </w:rPr>
        <w:instrText xml:space="preserve"> PAGEREF _Toc455044891 \h </w:instrText>
      </w:r>
      <w:r>
        <w:rPr>
          <w:noProof/>
        </w:rPr>
      </w:r>
      <w:r>
        <w:rPr>
          <w:noProof/>
        </w:rPr>
        <w:fldChar w:fldCharType="separate"/>
      </w:r>
      <w:r w:rsidR="0062206C">
        <w:rPr>
          <w:noProof/>
        </w:rPr>
        <w:t>68</w:t>
      </w:r>
      <w:r>
        <w:rPr>
          <w:noProof/>
        </w:rPr>
        <w:fldChar w:fldCharType="end"/>
      </w:r>
    </w:p>
    <w:p w14:paraId="5138165A" w14:textId="77777777" w:rsidR="0075670B" w:rsidRDefault="0075670B">
      <w:pPr>
        <w:pStyle w:val="TM2"/>
        <w:tabs>
          <w:tab w:val="right" w:leader="dot" w:pos="7360"/>
        </w:tabs>
        <w:rPr>
          <w:rFonts w:eastAsiaTheme="minorEastAsia" w:cstheme="minorBidi"/>
          <w:smallCaps w:val="0"/>
          <w:noProof/>
          <w:sz w:val="24"/>
          <w:szCs w:val="24"/>
          <w:lang w:val="fr-FR" w:eastAsia="fr-FR"/>
        </w:rPr>
      </w:pPr>
      <w:r>
        <w:rPr>
          <w:noProof/>
        </w:rPr>
        <w:t>Analyse de l’aspect sécurité</w:t>
      </w:r>
      <w:r>
        <w:rPr>
          <w:noProof/>
        </w:rPr>
        <w:tab/>
      </w:r>
      <w:r>
        <w:rPr>
          <w:noProof/>
        </w:rPr>
        <w:fldChar w:fldCharType="begin"/>
      </w:r>
      <w:r>
        <w:rPr>
          <w:noProof/>
        </w:rPr>
        <w:instrText xml:space="preserve"> PAGEREF _Toc455044892 \h </w:instrText>
      </w:r>
      <w:r>
        <w:rPr>
          <w:noProof/>
        </w:rPr>
      </w:r>
      <w:r>
        <w:rPr>
          <w:noProof/>
        </w:rPr>
        <w:fldChar w:fldCharType="separate"/>
      </w:r>
      <w:r w:rsidR="0062206C">
        <w:rPr>
          <w:noProof/>
        </w:rPr>
        <w:t>70</w:t>
      </w:r>
      <w:r>
        <w:rPr>
          <w:noProof/>
        </w:rPr>
        <w:fldChar w:fldCharType="end"/>
      </w:r>
    </w:p>
    <w:p w14:paraId="6FBE6085"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Démarche</w:t>
      </w:r>
      <w:r>
        <w:rPr>
          <w:noProof/>
        </w:rPr>
        <w:tab/>
      </w:r>
      <w:r>
        <w:rPr>
          <w:noProof/>
        </w:rPr>
        <w:fldChar w:fldCharType="begin"/>
      </w:r>
      <w:r>
        <w:rPr>
          <w:noProof/>
        </w:rPr>
        <w:instrText xml:space="preserve"> PAGEREF _Toc455044893 \h </w:instrText>
      </w:r>
      <w:r>
        <w:rPr>
          <w:noProof/>
        </w:rPr>
      </w:r>
      <w:r>
        <w:rPr>
          <w:noProof/>
        </w:rPr>
        <w:fldChar w:fldCharType="separate"/>
      </w:r>
      <w:r w:rsidR="0062206C">
        <w:rPr>
          <w:noProof/>
        </w:rPr>
        <w:t>70</w:t>
      </w:r>
      <w:r>
        <w:rPr>
          <w:noProof/>
        </w:rPr>
        <w:fldChar w:fldCharType="end"/>
      </w:r>
    </w:p>
    <w:p w14:paraId="7589C8BF"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Application Contacts</w:t>
      </w:r>
      <w:r>
        <w:rPr>
          <w:noProof/>
        </w:rPr>
        <w:tab/>
      </w:r>
      <w:r>
        <w:rPr>
          <w:noProof/>
        </w:rPr>
        <w:fldChar w:fldCharType="begin"/>
      </w:r>
      <w:r>
        <w:rPr>
          <w:noProof/>
        </w:rPr>
        <w:instrText xml:space="preserve"> PAGEREF _Toc455044894 \h </w:instrText>
      </w:r>
      <w:r>
        <w:rPr>
          <w:noProof/>
        </w:rPr>
      </w:r>
      <w:r>
        <w:rPr>
          <w:noProof/>
        </w:rPr>
        <w:fldChar w:fldCharType="separate"/>
      </w:r>
      <w:r w:rsidR="0062206C">
        <w:rPr>
          <w:noProof/>
        </w:rPr>
        <w:t>70</w:t>
      </w:r>
      <w:r>
        <w:rPr>
          <w:noProof/>
        </w:rPr>
        <w:fldChar w:fldCharType="end"/>
      </w:r>
    </w:p>
    <w:p w14:paraId="41E74019"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Application Inventory</w:t>
      </w:r>
      <w:r>
        <w:rPr>
          <w:noProof/>
        </w:rPr>
        <w:tab/>
      </w:r>
      <w:r>
        <w:rPr>
          <w:noProof/>
        </w:rPr>
        <w:fldChar w:fldCharType="begin"/>
      </w:r>
      <w:r>
        <w:rPr>
          <w:noProof/>
        </w:rPr>
        <w:instrText xml:space="preserve"> PAGEREF _Toc455044895 \h </w:instrText>
      </w:r>
      <w:r>
        <w:rPr>
          <w:noProof/>
        </w:rPr>
      </w:r>
      <w:r>
        <w:rPr>
          <w:noProof/>
        </w:rPr>
        <w:fldChar w:fldCharType="separate"/>
      </w:r>
      <w:r w:rsidR="0062206C">
        <w:rPr>
          <w:noProof/>
        </w:rPr>
        <w:t>70</w:t>
      </w:r>
      <w:r>
        <w:rPr>
          <w:noProof/>
        </w:rPr>
        <w:fldChar w:fldCharType="end"/>
      </w:r>
    </w:p>
    <w:p w14:paraId="5F92CA89"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Application Purchases</w:t>
      </w:r>
      <w:r>
        <w:rPr>
          <w:noProof/>
        </w:rPr>
        <w:tab/>
      </w:r>
      <w:r>
        <w:rPr>
          <w:noProof/>
        </w:rPr>
        <w:fldChar w:fldCharType="begin"/>
      </w:r>
      <w:r>
        <w:rPr>
          <w:noProof/>
        </w:rPr>
        <w:instrText xml:space="preserve"> PAGEREF _Toc455044896 \h </w:instrText>
      </w:r>
      <w:r>
        <w:rPr>
          <w:noProof/>
        </w:rPr>
      </w:r>
      <w:r>
        <w:rPr>
          <w:noProof/>
        </w:rPr>
        <w:fldChar w:fldCharType="separate"/>
      </w:r>
      <w:r w:rsidR="0062206C">
        <w:rPr>
          <w:noProof/>
        </w:rPr>
        <w:t>71</w:t>
      </w:r>
      <w:r>
        <w:rPr>
          <w:noProof/>
        </w:rPr>
        <w:fldChar w:fldCharType="end"/>
      </w:r>
    </w:p>
    <w:p w14:paraId="1D70C03D"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Application Manufacturing</w:t>
      </w:r>
      <w:r>
        <w:rPr>
          <w:noProof/>
        </w:rPr>
        <w:tab/>
      </w:r>
      <w:r>
        <w:rPr>
          <w:noProof/>
        </w:rPr>
        <w:fldChar w:fldCharType="begin"/>
      </w:r>
      <w:r>
        <w:rPr>
          <w:noProof/>
        </w:rPr>
        <w:instrText xml:space="preserve"> PAGEREF _Toc455044897 \h </w:instrText>
      </w:r>
      <w:r>
        <w:rPr>
          <w:noProof/>
        </w:rPr>
      </w:r>
      <w:r>
        <w:rPr>
          <w:noProof/>
        </w:rPr>
        <w:fldChar w:fldCharType="separate"/>
      </w:r>
      <w:r w:rsidR="0062206C">
        <w:rPr>
          <w:noProof/>
        </w:rPr>
        <w:t>71</w:t>
      </w:r>
      <w:r>
        <w:rPr>
          <w:noProof/>
        </w:rPr>
        <w:fldChar w:fldCharType="end"/>
      </w:r>
    </w:p>
    <w:p w14:paraId="098BAF2B"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Application Sales</w:t>
      </w:r>
      <w:r>
        <w:rPr>
          <w:noProof/>
        </w:rPr>
        <w:tab/>
      </w:r>
      <w:r>
        <w:rPr>
          <w:noProof/>
        </w:rPr>
        <w:fldChar w:fldCharType="begin"/>
      </w:r>
      <w:r>
        <w:rPr>
          <w:noProof/>
        </w:rPr>
        <w:instrText xml:space="preserve"> PAGEREF _Toc455044898 \h </w:instrText>
      </w:r>
      <w:r>
        <w:rPr>
          <w:noProof/>
        </w:rPr>
      </w:r>
      <w:r>
        <w:rPr>
          <w:noProof/>
        </w:rPr>
        <w:fldChar w:fldCharType="separate"/>
      </w:r>
      <w:r w:rsidR="0062206C">
        <w:rPr>
          <w:noProof/>
        </w:rPr>
        <w:t>71</w:t>
      </w:r>
      <w:r>
        <w:rPr>
          <w:noProof/>
        </w:rPr>
        <w:fldChar w:fldCharType="end"/>
      </w:r>
    </w:p>
    <w:p w14:paraId="4ECBB147"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Application Accounting</w:t>
      </w:r>
      <w:r>
        <w:rPr>
          <w:noProof/>
        </w:rPr>
        <w:tab/>
      </w:r>
      <w:r>
        <w:rPr>
          <w:noProof/>
        </w:rPr>
        <w:fldChar w:fldCharType="begin"/>
      </w:r>
      <w:r>
        <w:rPr>
          <w:noProof/>
        </w:rPr>
        <w:instrText xml:space="preserve"> PAGEREF _Toc455044899 \h </w:instrText>
      </w:r>
      <w:r>
        <w:rPr>
          <w:noProof/>
        </w:rPr>
      </w:r>
      <w:r>
        <w:rPr>
          <w:noProof/>
        </w:rPr>
        <w:fldChar w:fldCharType="separate"/>
      </w:r>
      <w:r w:rsidR="0062206C">
        <w:rPr>
          <w:noProof/>
        </w:rPr>
        <w:t>72</w:t>
      </w:r>
      <w:r>
        <w:rPr>
          <w:noProof/>
        </w:rPr>
        <w:fldChar w:fldCharType="end"/>
      </w:r>
    </w:p>
    <w:p w14:paraId="775CD485"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Droit d’accès aux modèles et données</w:t>
      </w:r>
      <w:r>
        <w:rPr>
          <w:noProof/>
        </w:rPr>
        <w:tab/>
      </w:r>
      <w:r>
        <w:rPr>
          <w:noProof/>
        </w:rPr>
        <w:fldChar w:fldCharType="begin"/>
      </w:r>
      <w:r>
        <w:rPr>
          <w:noProof/>
        </w:rPr>
        <w:instrText xml:space="preserve"> PAGEREF _Toc455044900 \h </w:instrText>
      </w:r>
      <w:r>
        <w:rPr>
          <w:noProof/>
        </w:rPr>
      </w:r>
      <w:r>
        <w:rPr>
          <w:noProof/>
        </w:rPr>
        <w:fldChar w:fldCharType="separate"/>
      </w:r>
      <w:r w:rsidR="0062206C">
        <w:rPr>
          <w:noProof/>
        </w:rPr>
        <w:t>73</w:t>
      </w:r>
      <w:r>
        <w:rPr>
          <w:noProof/>
        </w:rPr>
        <w:fldChar w:fldCharType="end"/>
      </w:r>
    </w:p>
    <w:p w14:paraId="3F51E974"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Investigations</w:t>
      </w:r>
      <w:r>
        <w:rPr>
          <w:noProof/>
        </w:rPr>
        <w:tab/>
      </w:r>
      <w:r>
        <w:rPr>
          <w:noProof/>
        </w:rPr>
        <w:fldChar w:fldCharType="begin"/>
      </w:r>
      <w:r>
        <w:rPr>
          <w:noProof/>
        </w:rPr>
        <w:instrText xml:space="preserve"> PAGEREF _Toc455044901 \h </w:instrText>
      </w:r>
      <w:r>
        <w:rPr>
          <w:noProof/>
        </w:rPr>
      </w:r>
      <w:r>
        <w:rPr>
          <w:noProof/>
        </w:rPr>
        <w:fldChar w:fldCharType="separate"/>
      </w:r>
      <w:r w:rsidR="0062206C">
        <w:rPr>
          <w:noProof/>
        </w:rPr>
        <w:t>74</w:t>
      </w:r>
      <w:r>
        <w:rPr>
          <w:noProof/>
        </w:rPr>
        <w:fldChar w:fldCharType="end"/>
      </w:r>
    </w:p>
    <w:p w14:paraId="4475D9C9"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Limites et recommandations</w:t>
      </w:r>
      <w:r>
        <w:rPr>
          <w:noProof/>
        </w:rPr>
        <w:tab/>
      </w:r>
      <w:r>
        <w:rPr>
          <w:noProof/>
        </w:rPr>
        <w:fldChar w:fldCharType="begin"/>
      </w:r>
      <w:r>
        <w:rPr>
          <w:noProof/>
        </w:rPr>
        <w:instrText xml:space="preserve"> PAGEREF _Toc455044902 \h </w:instrText>
      </w:r>
      <w:r>
        <w:rPr>
          <w:noProof/>
        </w:rPr>
      </w:r>
      <w:r>
        <w:rPr>
          <w:noProof/>
        </w:rPr>
        <w:fldChar w:fldCharType="separate"/>
      </w:r>
      <w:r w:rsidR="0062206C">
        <w:rPr>
          <w:noProof/>
        </w:rPr>
        <w:t>76</w:t>
      </w:r>
      <w:r>
        <w:rPr>
          <w:noProof/>
        </w:rPr>
        <w:fldChar w:fldCharType="end"/>
      </w:r>
    </w:p>
    <w:p w14:paraId="7830DB45" w14:textId="77777777" w:rsidR="0075670B" w:rsidRDefault="0075670B">
      <w:pPr>
        <w:pStyle w:val="TM2"/>
        <w:tabs>
          <w:tab w:val="right" w:leader="dot" w:pos="7360"/>
        </w:tabs>
        <w:rPr>
          <w:rFonts w:eastAsiaTheme="minorEastAsia" w:cstheme="minorBidi"/>
          <w:smallCaps w:val="0"/>
          <w:noProof/>
          <w:sz w:val="24"/>
          <w:szCs w:val="24"/>
          <w:lang w:val="fr-FR" w:eastAsia="fr-FR"/>
        </w:rPr>
      </w:pPr>
      <w:r>
        <w:rPr>
          <w:noProof/>
        </w:rPr>
        <w:t>Analyse des processus opérationnels</w:t>
      </w:r>
      <w:r>
        <w:rPr>
          <w:noProof/>
        </w:rPr>
        <w:tab/>
      </w:r>
      <w:r>
        <w:rPr>
          <w:noProof/>
        </w:rPr>
        <w:fldChar w:fldCharType="begin"/>
      </w:r>
      <w:r>
        <w:rPr>
          <w:noProof/>
        </w:rPr>
        <w:instrText xml:space="preserve"> PAGEREF _Toc455044903 \h </w:instrText>
      </w:r>
      <w:r>
        <w:rPr>
          <w:noProof/>
        </w:rPr>
      </w:r>
      <w:r>
        <w:rPr>
          <w:noProof/>
        </w:rPr>
        <w:fldChar w:fldCharType="separate"/>
      </w:r>
      <w:r w:rsidR="0062206C">
        <w:rPr>
          <w:noProof/>
        </w:rPr>
        <w:t>76</w:t>
      </w:r>
      <w:r>
        <w:rPr>
          <w:noProof/>
        </w:rPr>
        <w:fldChar w:fldCharType="end"/>
      </w:r>
    </w:p>
    <w:p w14:paraId="0558CB73"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Démarche</w:t>
      </w:r>
      <w:r>
        <w:rPr>
          <w:noProof/>
        </w:rPr>
        <w:tab/>
      </w:r>
      <w:r>
        <w:rPr>
          <w:noProof/>
        </w:rPr>
        <w:fldChar w:fldCharType="begin"/>
      </w:r>
      <w:r>
        <w:rPr>
          <w:noProof/>
        </w:rPr>
        <w:instrText xml:space="preserve"> PAGEREF _Toc455044904 \h </w:instrText>
      </w:r>
      <w:r>
        <w:rPr>
          <w:noProof/>
        </w:rPr>
      </w:r>
      <w:r>
        <w:rPr>
          <w:noProof/>
        </w:rPr>
        <w:fldChar w:fldCharType="separate"/>
      </w:r>
      <w:r w:rsidR="0062206C">
        <w:rPr>
          <w:noProof/>
        </w:rPr>
        <w:t>76</w:t>
      </w:r>
      <w:r>
        <w:rPr>
          <w:noProof/>
        </w:rPr>
        <w:fldChar w:fldCharType="end"/>
      </w:r>
    </w:p>
    <w:p w14:paraId="3A81A51D"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Chaîne de valeur globale</w:t>
      </w:r>
      <w:r>
        <w:rPr>
          <w:noProof/>
        </w:rPr>
        <w:tab/>
      </w:r>
      <w:r>
        <w:rPr>
          <w:noProof/>
        </w:rPr>
        <w:fldChar w:fldCharType="begin"/>
      </w:r>
      <w:r>
        <w:rPr>
          <w:noProof/>
        </w:rPr>
        <w:instrText xml:space="preserve"> PAGEREF _Toc455044905 \h </w:instrText>
      </w:r>
      <w:r>
        <w:rPr>
          <w:noProof/>
        </w:rPr>
      </w:r>
      <w:r>
        <w:rPr>
          <w:noProof/>
        </w:rPr>
        <w:fldChar w:fldCharType="separate"/>
      </w:r>
      <w:r w:rsidR="0062206C">
        <w:rPr>
          <w:noProof/>
        </w:rPr>
        <w:t>76</w:t>
      </w:r>
      <w:r>
        <w:rPr>
          <w:noProof/>
        </w:rPr>
        <w:fldChar w:fldCharType="end"/>
      </w:r>
    </w:p>
    <w:p w14:paraId="1AA81511" w14:textId="77777777" w:rsidR="0075670B" w:rsidRDefault="0075670B">
      <w:pPr>
        <w:pStyle w:val="TM4"/>
        <w:tabs>
          <w:tab w:val="right" w:leader="dot" w:pos="7360"/>
        </w:tabs>
        <w:rPr>
          <w:rFonts w:eastAsiaTheme="minorEastAsia" w:cstheme="minorBidi"/>
          <w:noProof/>
          <w:sz w:val="24"/>
          <w:szCs w:val="24"/>
          <w:lang w:val="fr-FR" w:eastAsia="fr-FR"/>
        </w:rPr>
      </w:pPr>
      <w:r>
        <w:rPr>
          <w:noProof/>
        </w:rPr>
        <w:t>Partie logistique</w:t>
      </w:r>
      <w:r>
        <w:rPr>
          <w:noProof/>
        </w:rPr>
        <w:tab/>
      </w:r>
      <w:r>
        <w:rPr>
          <w:noProof/>
        </w:rPr>
        <w:fldChar w:fldCharType="begin"/>
      </w:r>
      <w:r>
        <w:rPr>
          <w:noProof/>
        </w:rPr>
        <w:instrText xml:space="preserve"> PAGEREF _Toc455044906 \h </w:instrText>
      </w:r>
      <w:r>
        <w:rPr>
          <w:noProof/>
        </w:rPr>
      </w:r>
      <w:r>
        <w:rPr>
          <w:noProof/>
        </w:rPr>
        <w:fldChar w:fldCharType="separate"/>
      </w:r>
      <w:r w:rsidR="0062206C">
        <w:rPr>
          <w:noProof/>
        </w:rPr>
        <w:t>77</w:t>
      </w:r>
      <w:r>
        <w:rPr>
          <w:noProof/>
        </w:rPr>
        <w:fldChar w:fldCharType="end"/>
      </w:r>
    </w:p>
    <w:p w14:paraId="3D3CE440" w14:textId="77777777" w:rsidR="0075670B" w:rsidRDefault="0075670B">
      <w:pPr>
        <w:pStyle w:val="TM5"/>
        <w:tabs>
          <w:tab w:val="right" w:leader="dot" w:pos="7360"/>
        </w:tabs>
        <w:rPr>
          <w:rFonts w:eastAsiaTheme="minorEastAsia" w:cstheme="minorBidi"/>
          <w:noProof/>
          <w:sz w:val="24"/>
          <w:szCs w:val="24"/>
          <w:lang w:val="fr-FR" w:eastAsia="fr-FR"/>
        </w:rPr>
      </w:pPr>
      <w:r>
        <w:rPr>
          <w:noProof/>
        </w:rPr>
        <w:t>La planification</w:t>
      </w:r>
      <w:r>
        <w:rPr>
          <w:noProof/>
        </w:rPr>
        <w:tab/>
      </w:r>
      <w:r>
        <w:rPr>
          <w:noProof/>
        </w:rPr>
        <w:fldChar w:fldCharType="begin"/>
      </w:r>
      <w:r>
        <w:rPr>
          <w:noProof/>
        </w:rPr>
        <w:instrText xml:space="preserve"> PAGEREF _Toc455044907 \h </w:instrText>
      </w:r>
      <w:r>
        <w:rPr>
          <w:noProof/>
        </w:rPr>
      </w:r>
      <w:r>
        <w:rPr>
          <w:noProof/>
        </w:rPr>
        <w:fldChar w:fldCharType="separate"/>
      </w:r>
      <w:r w:rsidR="0062206C">
        <w:rPr>
          <w:noProof/>
        </w:rPr>
        <w:t>77</w:t>
      </w:r>
      <w:r>
        <w:rPr>
          <w:noProof/>
        </w:rPr>
        <w:fldChar w:fldCharType="end"/>
      </w:r>
    </w:p>
    <w:p w14:paraId="640D3221" w14:textId="77777777" w:rsidR="0075670B" w:rsidRDefault="0075670B">
      <w:pPr>
        <w:pStyle w:val="TM5"/>
        <w:tabs>
          <w:tab w:val="right" w:leader="dot" w:pos="7360"/>
        </w:tabs>
        <w:rPr>
          <w:rFonts w:eastAsiaTheme="minorEastAsia" w:cstheme="minorBidi"/>
          <w:noProof/>
          <w:sz w:val="24"/>
          <w:szCs w:val="24"/>
          <w:lang w:val="fr-FR" w:eastAsia="fr-FR"/>
        </w:rPr>
      </w:pPr>
      <w:r>
        <w:rPr>
          <w:noProof/>
        </w:rPr>
        <w:t>L’approvisionnement</w:t>
      </w:r>
      <w:r>
        <w:rPr>
          <w:noProof/>
        </w:rPr>
        <w:tab/>
      </w:r>
      <w:r>
        <w:rPr>
          <w:noProof/>
        </w:rPr>
        <w:fldChar w:fldCharType="begin"/>
      </w:r>
      <w:r>
        <w:rPr>
          <w:noProof/>
        </w:rPr>
        <w:instrText xml:space="preserve"> PAGEREF _Toc455044908 \h </w:instrText>
      </w:r>
      <w:r>
        <w:rPr>
          <w:noProof/>
        </w:rPr>
      </w:r>
      <w:r>
        <w:rPr>
          <w:noProof/>
        </w:rPr>
        <w:fldChar w:fldCharType="separate"/>
      </w:r>
      <w:r w:rsidR="0062206C">
        <w:rPr>
          <w:noProof/>
        </w:rPr>
        <w:t>77</w:t>
      </w:r>
      <w:r>
        <w:rPr>
          <w:noProof/>
        </w:rPr>
        <w:fldChar w:fldCharType="end"/>
      </w:r>
    </w:p>
    <w:p w14:paraId="694915BF" w14:textId="77777777" w:rsidR="0075670B" w:rsidRDefault="0075670B">
      <w:pPr>
        <w:pStyle w:val="TM5"/>
        <w:tabs>
          <w:tab w:val="right" w:leader="dot" w:pos="7360"/>
        </w:tabs>
        <w:rPr>
          <w:rFonts w:eastAsiaTheme="minorEastAsia" w:cstheme="minorBidi"/>
          <w:noProof/>
          <w:sz w:val="24"/>
          <w:szCs w:val="24"/>
          <w:lang w:val="fr-FR" w:eastAsia="fr-FR"/>
        </w:rPr>
      </w:pPr>
      <w:r>
        <w:rPr>
          <w:noProof/>
        </w:rPr>
        <w:t>La production</w:t>
      </w:r>
      <w:r>
        <w:rPr>
          <w:noProof/>
        </w:rPr>
        <w:tab/>
      </w:r>
      <w:r>
        <w:rPr>
          <w:noProof/>
        </w:rPr>
        <w:fldChar w:fldCharType="begin"/>
      </w:r>
      <w:r>
        <w:rPr>
          <w:noProof/>
        </w:rPr>
        <w:instrText xml:space="preserve"> PAGEREF _Toc455044909 \h </w:instrText>
      </w:r>
      <w:r>
        <w:rPr>
          <w:noProof/>
        </w:rPr>
      </w:r>
      <w:r>
        <w:rPr>
          <w:noProof/>
        </w:rPr>
        <w:fldChar w:fldCharType="separate"/>
      </w:r>
      <w:r w:rsidR="0062206C">
        <w:rPr>
          <w:noProof/>
        </w:rPr>
        <w:t>78</w:t>
      </w:r>
      <w:r>
        <w:rPr>
          <w:noProof/>
        </w:rPr>
        <w:fldChar w:fldCharType="end"/>
      </w:r>
    </w:p>
    <w:p w14:paraId="33D42099" w14:textId="77777777" w:rsidR="0075670B" w:rsidRDefault="0075670B">
      <w:pPr>
        <w:pStyle w:val="TM4"/>
        <w:tabs>
          <w:tab w:val="right" w:leader="dot" w:pos="7360"/>
        </w:tabs>
        <w:rPr>
          <w:rFonts w:eastAsiaTheme="minorEastAsia" w:cstheme="minorBidi"/>
          <w:noProof/>
          <w:sz w:val="24"/>
          <w:szCs w:val="24"/>
          <w:lang w:val="fr-FR" w:eastAsia="fr-FR"/>
        </w:rPr>
      </w:pPr>
      <w:r>
        <w:rPr>
          <w:noProof/>
        </w:rPr>
        <w:t>Partie des ventes</w:t>
      </w:r>
      <w:r>
        <w:rPr>
          <w:noProof/>
        </w:rPr>
        <w:tab/>
      </w:r>
      <w:r>
        <w:rPr>
          <w:noProof/>
        </w:rPr>
        <w:fldChar w:fldCharType="begin"/>
      </w:r>
      <w:r>
        <w:rPr>
          <w:noProof/>
        </w:rPr>
        <w:instrText xml:space="preserve"> PAGEREF _Toc455044910 \h </w:instrText>
      </w:r>
      <w:r>
        <w:rPr>
          <w:noProof/>
        </w:rPr>
      </w:r>
      <w:r>
        <w:rPr>
          <w:noProof/>
        </w:rPr>
        <w:fldChar w:fldCharType="separate"/>
      </w:r>
      <w:r w:rsidR="0062206C">
        <w:rPr>
          <w:noProof/>
        </w:rPr>
        <w:t>78</w:t>
      </w:r>
      <w:r>
        <w:rPr>
          <w:noProof/>
        </w:rPr>
        <w:fldChar w:fldCharType="end"/>
      </w:r>
    </w:p>
    <w:p w14:paraId="6BF349BF"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Limites et recommandations</w:t>
      </w:r>
      <w:r>
        <w:rPr>
          <w:noProof/>
        </w:rPr>
        <w:tab/>
      </w:r>
      <w:r>
        <w:rPr>
          <w:noProof/>
        </w:rPr>
        <w:fldChar w:fldCharType="begin"/>
      </w:r>
      <w:r>
        <w:rPr>
          <w:noProof/>
        </w:rPr>
        <w:instrText xml:space="preserve"> PAGEREF _Toc455044911 \h </w:instrText>
      </w:r>
      <w:r>
        <w:rPr>
          <w:noProof/>
        </w:rPr>
      </w:r>
      <w:r>
        <w:rPr>
          <w:noProof/>
        </w:rPr>
        <w:fldChar w:fldCharType="separate"/>
      </w:r>
      <w:r w:rsidR="0062206C">
        <w:rPr>
          <w:noProof/>
        </w:rPr>
        <w:t>78</w:t>
      </w:r>
      <w:r>
        <w:rPr>
          <w:noProof/>
        </w:rPr>
        <w:fldChar w:fldCharType="end"/>
      </w:r>
    </w:p>
    <w:p w14:paraId="6F611F1E" w14:textId="77777777" w:rsidR="0075670B" w:rsidRDefault="0075670B">
      <w:pPr>
        <w:pStyle w:val="TM2"/>
        <w:tabs>
          <w:tab w:val="right" w:leader="dot" w:pos="7360"/>
        </w:tabs>
        <w:rPr>
          <w:rFonts w:eastAsiaTheme="minorEastAsia" w:cstheme="minorBidi"/>
          <w:smallCaps w:val="0"/>
          <w:noProof/>
          <w:sz w:val="24"/>
          <w:szCs w:val="24"/>
          <w:lang w:val="fr-FR" w:eastAsia="fr-FR"/>
        </w:rPr>
      </w:pPr>
      <w:r>
        <w:rPr>
          <w:noProof/>
        </w:rPr>
        <w:t>Portabilité du scénario sur Odoo</w:t>
      </w:r>
      <w:r>
        <w:rPr>
          <w:noProof/>
        </w:rPr>
        <w:tab/>
      </w:r>
      <w:r>
        <w:rPr>
          <w:noProof/>
        </w:rPr>
        <w:fldChar w:fldCharType="begin"/>
      </w:r>
      <w:r>
        <w:rPr>
          <w:noProof/>
        </w:rPr>
        <w:instrText xml:space="preserve"> PAGEREF _Toc455044912 \h </w:instrText>
      </w:r>
      <w:r>
        <w:rPr>
          <w:noProof/>
        </w:rPr>
      </w:r>
      <w:r>
        <w:rPr>
          <w:noProof/>
        </w:rPr>
        <w:fldChar w:fldCharType="separate"/>
      </w:r>
      <w:r w:rsidR="0062206C">
        <w:rPr>
          <w:noProof/>
        </w:rPr>
        <w:t>78</w:t>
      </w:r>
      <w:r>
        <w:rPr>
          <w:noProof/>
        </w:rPr>
        <w:fldChar w:fldCharType="end"/>
      </w:r>
    </w:p>
    <w:p w14:paraId="7BF3B01D"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Démarche</w:t>
      </w:r>
      <w:r>
        <w:rPr>
          <w:noProof/>
        </w:rPr>
        <w:tab/>
      </w:r>
      <w:r>
        <w:rPr>
          <w:noProof/>
        </w:rPr>
        <w:fldChar w:fldCharType="begin"/>
      </w:r>
      <w:r>
        <w:rPr>
          <w:noProof/>
        </w:rPr>
        <w:instrText xml:space="preserve"> PAGEREF _Toc455044913 \h </w:instrText>
      </w:r>
      <w:r>
        <w:rPr>
          <w:noProof/>
        </w:rPr>
      </w:r>
      <w:r>
        <w:rPr>
          <w:noProof/>
        </w:rPr>
        <w:fldChar w:fldCharType="separate"/>
      </w:r>
      <w:r w:rsidR="0062206C">
        <w:rPr>
          <w:noProof/>
        </w:rPr>
        <w:t>79</w:t>
      </w:r>
      <w:r>
        <w:rPr>
          <w:noProof/>
        </w:rPr>
        <w:fldChar w:fldCharType="end"/>
      </w:r>
    </w:p>
    <w:p w14:paraId="4EB8503B"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lastRenderedPageBreak/>
        <w:t>Configuration globale</w:t>
      </w:r>
      <w:r>
        <w:rPr>
          <w:noProof/>
        </w:rPr>
        <w:tab/>
      </w:r>
      <w:r>
        <w:rPr>
          <w:noProof/>
        </w:rPr>
        <w:fldChar w:fldCharType="begin"/>
      </w:r>
      <w:r>
        <w:rPr>
          <w:noProof/>
        </w:rPr>
        <w:instrText xml:space="preserve"> PAGEREF _Toc455044914 \h </w:instrText>
      </w:r>
      <w:r>
        <w:rPr>
          <w:noProof/>
        </w:rPr>
      </w:r>
      <w:r>
        <w:rPr>
          <w:noProof/>
        </w:rPr>
        <w:fldChar w:fldCharType="separate"/>
      </w:r>
      <w:r w:rsidR="0062206C">
        <w:rPr>
          <w:noProof/>
        </w:rPr>
        <w:t>81</w:t>
      </w:r>
      <w:r>
        <w:rPr>
          <w:noProof/>
        </w:rPr>
        <w:fldChar w:fldCharType="end"/>
      </w:r>
    </w:p>
    <w:p w14:paraId="0FEABF7A" w14:textId="77777777" w:rsidR="0075670B" w:rsidRDefault="0075670B">
      <w:pPr>
        <w:pStyle w:val="TM4"/>
        <w:tabs>
          <w:tab w:val="right" w:leader="dot" w:pos="7360"/>
        </w:tabs>
        <w:rPr>
          <w:rFonts w:eastAsiaTheme="minorEastAsia" w:cstheme="minorBidi"/>
          <w:noProof/>
          <w:sz w:val="24"/>
          <w:szCs w:val="24"/>
          <w:lang w:val="fr-FR" w:eastAsia="fr-FR"/>
        </w:rPr>
      </w:pPr>
      <w:r>
        <w:rPr>
          <w:noProof/>
        </w:rPr>
        <w:t>Création de l’instance</w:t>
      </w:r>
      <w:r>
        <w:rPr>
          <w:noProof/>
        </w:rPr>
        <w:tab/>
      </w:r>
      <w:r>
        <w:rPr>
          <w:noProof/>
        </w:rPr>
        <w:fldChar w:fldCharType="begin"/>
      </w:r>
      <w:r>
        <w:rPr>
          <w:noProof/>
        </w:rPr>
        <w:instrText xml:space="preserve"> PAGEREF _Toc455044915 \h </w:instrText>
      </w:r>
      <w:r>
        <w:rPr>
          <w:noProof/>
        </w:rPr>
      </w:r>
      <w:r>
        <w:rPr>
          <w:noProof/>
        </w:rPr>
        <w:fldChar w:fldCharType="separate"/>
      </w:r>
      <w:r w:rsidR="0062206C">
        <w:rPr>
          <w:noProof/>
        </w:rPr>
        <w:t>81</w:t>
      </w:r>
      <w:r>
        <w:rPr>
          <w:noProof/>
        </w:rPr>
        <w:fldChar w:fldCharType="end"/>
      </w:r>
    </w:p>
    <w:p w14:paraId="3BC06F35" w14:textId="77777777" w:rsidR="0075670B" w:rsidRDefault="0075670B">
      <w:pPr>
        <w:pStyle w:val="TM4"/>
        <w:tabs>
          <w:tab w:val="right" w:leader="dot" w:pos="7360"/>
        </w:tabs>
        <w:rPr>
          <w:rFonts w:eastAsiaTheme="minorEastAsia" w:cstheme="minorBidi"/>
          <w:noProof/>
          <w:sz w:val="24"/>
          <w:szCs w:val="24"/>
          <w:lang w:val="fr-FR" w:eastAsia="fr-FR"/>
        </w:rPr>
      </w:pPr>
      <w:r>
        <w:rPr>
          <w:noProof/>
        </w:rPr>
        <w:t>Installation des applications</w:t>
      </w:r>
      <w:r>
        <w:rPr>
          <w:noProof/>
        </w:rPr>
        <w:tab/>
      </w:r>
      <w:r>
        <w:rPr>
          <w:noProof/>
        </w:rPr>
        <w:fldChar w:fldCharType="begin"/>
      </w:r>
      <w:r>
        <w:rPr>
          <w:noProof/>
        </w:rPr>
        <w:instrText xml:space="preserve"> PAGEREF _Toc455044916 \h </w:instrText>
      </w:r>
      <w:r>
        <w:rPr>
          <w:noProof/>
        </w:rPr>
      </w:r>
      <w:r>
        <w:rPr>
          <w:noProof/>
        </w:rPr>
        <w:fldChar w:fldCharType="separate"/>
      </w:r>
      <w:r w:rsidR="0062206C">
        <w:rPr>
          <w:noProof/>
        </w:rPr>
        <w:t>83</w:t>
      </w:r>
      <w:r>
        <w:rPr>
          <w:noProof/>
        </w:rPr>
        <w:fldChar w:fldCharType="end"/>
      </w:r>
    </w:p>
    <w:p w14:paraId="60770D75" w14:textId="77777777" w:rsidR="0075670B" w:rsidRDefault="0075670B">
      <w:pPr>
        <w:pStyle w:val="TM4"/>
        <w:tabs>
          <w:tab w:val="right" w:leader="dot" w:pos="7360"/>
        </w:tabs>
        <w:rPr>
          <w:rFonts w:eastAsiaTheme="minorEastAsia" w:cstheme="minorBidi"/>
          <w:noProof/>
          <w:sz w:val="24"/>
          <w:szCs w:val="24"/>
          <w:lang w:val="fr-FR" w:eastAsia="fr-FR"/>
        </w:rPr>
      </w:pPr>
      <w:r>
        <w:rPr>
          <w:noProof/>
        </w:rPr>
        <w:t>Master Data</w:t>
      </w:r>
      <w:r>
        <w:rPr>
          <w:noProof/>
        </w:rPr>
        <w:tab/>
      </w:r>
      <w:r>
        <w:rPr>
          <w:noProof/>
        </w:rPr>
        <w:fldChar w:fldCharType="begin"/>
      </w:r>
      <w:r>
        <w:rPr>
          <w:noProof/>
        </w:rPr>
        <w:instrText xml:space="preserve"> PAGEREF _Toc455044917 \h </w:instrText>
      </w:r>
      <w:r>
        <w:rPr>
          <w:noProof/>
        </w:rPr>
      </w:r>
      <w:r>
        <w:rPr>
          <w:noProof/>
        </w:rPr>
        <w:fldChar w:fldCharType="separate"/>
      </w:r>
      <w:r w:rsidR="0062206C">
        <w:rPr>
          <w:noProof/>
        </w:rPr>
        <w:t>83</w:t>
      </w:r>
      <w:r>
        <w:rPr>
          <w:noProof/>
        </w:rPr>
        <w:fldChar w:fldCharType="end"/>
      </w:r>
    </w:p>
    <w:p w14:paraId="524C2D1A"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Inventory Management</w:t>
      </w:r>
      <w:r>
        <w:rPr>
          <w:noProof/>
        </w:rPr>
        <w:tab/>
      </w:r>
      <w:r>
        <w:rPr>
          <w:noProof/>
        </w:rPr>
        <w:fldChar w:fldCharType="begin"/>
      </w:r>
      <w:r>
        <w:rPr>
          <w:noProof/>
        </w:rPr>
        <w:instrText xml:space="preserve"> PAGEREF _Toc455044918 \h </w:instrText>
      </w:r>
      <w:r>
        <w:rPr>
          <w:noProof/>
        </w:rPr>
      </w:r>
      <w:r>
        <w:rPr>
          <w:noProof/>
        </w:rPr>
        <w:fldChar w:fldCharType="separate"/>
      </w:r>
      <w:r w:rsidR="0062206C">
        <w:rPr>
          <w:noProof/>
        </w:rPr>
        <w:t>85</w:t>
      </w:r>
      <w:r>
        <w:rPr>
          <w:noProof/>
        </w:rPr>
        <w:fldChar w:fldCharType="end"/>
      </w:r>
    </w:p>
    <w:p w14:paraId="4F6B11FD" w14:textId="77777777" w:rsidR="0075670B" w:rsidRDefault="0075670B">
      <w:pPr>
        <w:pStyle w:val="TM4"/>
        <w:tabs>
          <w:tab w:val="right" w:leader="dot" w:pos="7360"/>
        </w:tabs>
        <w:rPr>
          <w:rFonts w:eastAsiaTheme="minorEastAsia" w:cstheme="minorBidi"/>
          <w:noProof/>
          <w:sz w:val="24"/>
          <w:szCs w:val="24"/>
          <w:lang w:val="fr-FR" w:eastAsia="fr-FR"/>
        </w:rPr>
      </w:pPr>
      <w:r>
        <w:rPr>
          <w:noProof/>
        </w:rPr>
        <w:t>Configuration</w:t>
      </w:r>
      <w:r>
        <w:rPr>
          <w:noProof/>
        </w:rPr>
        <w:tab/>
      </w:r>
      <w:r>
        <w:rPr>
          <w:noProof/>
        </w:rPr>
        <w:fldChar w:fldCharType="begin"/>
      </w:r>
      <w:r>
        <w:rPr>
          <w:noProof/>
        </w:rPr>
        <w:instrText xml:space="preserve"> PAGEREF _Toc455044919 \h </w:instrText>
      </w:r>
      <w:r>
        <w:rPr>
          <w:noProof/>
        </w:rPr>
      </w:r>
      <w:r>
        <w:rPr>
          <w:noProof/>
        </w:rPr>
        <w:fldChar w:fldCharType="separate"/>
      </w:r>
      <w:r w:rsidR="0062206C">
        <w:rPr>
          <w:noProof/>
        </w:rPr>
        <w:t>86</w:t>
      </w:r>
      <w:r>
        <w:rPr>
          <w:noProof/>
        </w:rPr>
        <w:fldChar w:fldCharType="end"/>
      </w:r>
    </w:p>
    <w:p w14:paraId="599E050E" w14:textId="77777777" w:rsidR="0075670B" w:rsidRDefault="0075670B">
      <w:pPr>
        <w:pStyle w:val="TM5"/>
        <w:tabs>
          <w:tab w:val="right" w:leader="dot" w:pos="7360"/>
        </w:tabs>
        <w:rPr>
          <w:rFonts w:eastAsiaTheme="minorEastAsia" w:cstheme="minorBidi"/>
          <w:noProof/>
          <w:sz w:val="24"/>
          <w:szCs w:val="24"/>
          <w:lang w:val="fr-FR" w:eastAsia="fr-FR"/>
        </w:rPr>
      </w:pPr>
      <w:r>
        <w:rPr>
          <w:noProof/>
        </w:rPr>
        <w:t>Valorisation des stocks</w:t>
      </w:r>
      <w:r>
        <w:rPr>
          <w:noProof/>
        </w:rPr>
        <w:tab/>
      </w:r>
      <w:r>
        <w:rPr>
          <w:noProof/>
        </w:rPr>
        <w:fldChar w:fldCharType="begin"/>
      </w:r>
      <w:r>
        <w:rPr>
          <w:noProof/>
        </w:rPr>
        <w:instrText xml:space="preserve"> PAGEREF _Toc455044920 \h </w:instrText>
      </w:r>
      <w:r>
        <w:rPr>
          <w:noProof/>
        </w:rPr>
      </w:r>
      <w:r>
        <w:rPr>
          <w:noProof/>
        </w:rPr>
        <w:fldChar w:fldCharType="separate"/>
      </w:r>
      <w:r w:rsidR="0062206C">
        <w:rPr>
          <w:noProof/>
        </w:rPr>
        <w:t>86</w:t>
      </w:r>
      <w:r>
        <w:rPr>
          <w:noProof/>
        </w:rPr>
        <w:fldChar w:fldCharType="end"/>
      </w:r>
    </w:p>
    <w:p w14:paraId="1E34C460" w14:textId="77777777" w:rsidR="0075670B" w:rsidRDefault="0075670B">
      <w:pPr>
        <w:pStyle w:val="TM5"/>
        <w:tabs>
          <w:tab w:val="right" w:leader="dot" w:pos="7360"/>
        </w:tabs>
        <w:rPr>
          <w:rFonts w:eastAsiaTheme="minorEastAsia" w:cstheme="minorBidi"/>
          <w:noProof/>
          <w:sz w:val="24"/>
          <w:szCs w:val="24"/>
          <w:lang w:val="fr-FR" w:eastAsia="fr-FR"/>
        </w:rPr>
      </w:pPr>
      <w:r>
        <w:rPr>
          <w:noProof/>
        </w:rPr>
        <w:t>Calcul des besoins</w:t>
      </w:r>
      <w:r>
        <w:rPr>
          <w:noProof/>
        </w:rPr>
        <w:tab/>
      </w:r>
      <w:r>
        <w:rPr>
          <w:noProof/>
        </w:rPr>
        <w:fldChar w:fldCharType="begin"/>
      </w:r>
      <w:r>
        <w:rPr>
          <w:noProof/>
        </w:rPr>
        <w:instrText xml:space="preserve"> PAGEREF _Toc455044921 \h </w:instrText>
      </w:r>
      <w:r>
        <w:rPr>
          <w:noProof/>
        </w:rPr>
      </w:r>
      <w:r>
        <w:rPr>
          <w:noProof/>
        </w:rPr>
        <w:fldChar w:fldCharType="separate"/>
      </w:r>
      <w:r w:rsidR="0062206C">
        <w:rPr>
          <w:noProof/>
        </w:rPr>
        <w:t>86</w:t>
      </w:r>
      <w:r>
        <w:rPr>
          <w:noProof/>
        </w:rPr>
        <w:fldChar w:fldCharType="end"/>
      </w:r>
    </w:p>
    <w:p w14:paraId="695E6BFE"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Purchase Management</w:t>
      </w:r>
      <w:r>
        <w:rPr>
          <w:noProof/>
        </w:rPr>
        <w:tab/>
      </w:r>
      <w:r>
        <w:rPr>
          <w:noProof/>
        </w:rPr>
        <w:fldChar w:fldCharType="begin"/>
      </w:r>
      <w:r>
        <w:rPr>
          <w:noProof/>
        </w:rPr>
        <w:instrText xml:space="preserve"> PAGEREF _Toc455044922 \h </w:instrText>
      </w:r>
      <w:r>
        <w:rPr>
          <w:noProof/>
        </w:rPr>
      </w:r>
      <w:r>
        <w:rPr>
          <w:noProof/>
        </w:rPr>
        <w:fldChar w:fldCharType="separate"/>
      </w:r>
      <w:r w:rsidR="0062206C">
        <w:rPr>
          <w:noProof/>
        </w:rPr>
        <w:t>87</w:t>
      </w:r>
      <w:r>
        <w:rPr>
          <w:noProof/>
        </w:rPr>
        <w:fldChar w:fldCharType="end"/>
      </w:r>
    </w:p>
    <w:p w14:paraId="6661D64C" w14:textId="77777777" w:rsidR="0075670B" w:rsidRDefault="0075670B">
      <w:pPr>
        <w:pStyle w:val="TM4"/>
        <w:tabs>
          <w:tab w:val="right" w:leader="dot" w:pos="7360"/>
        </w:tabs>
        <w:rPr>
          <w:rFonts w:eastAsiaTheme="minorEastAsia" w:cstheme="minorBidi"/>
          <w:noProof/>
          <w:sz w:val="24"/>
          <w:szCs w:val="24"/>
          <w:lang w:val="fr-FR" w:eastAsia="fr-FR"/>
        </w:rPr>
      </w:pPr>
      <w:r>
        <w:rPr>
          <w:noProof/>
        </w:rPr>
        <w:t>Configuration</w:t>
      </w:r>
      <w:r>
        <w:rPr>
          <w:noProof/>
        </w:rPr>
        <w:tab/>
      </w:r>
      <w:r>
        <w:rPr>
          <w:noProof/>
        </w:rPr>
        <w:fldChar w:fldCharType="begin"/>
      </w:r>
      <w:r>
        <w:rPr>
          <w:noProof/>
        </w:rPr>
        <w:instrText xml:space="preserve"> PAGEREF _Toc455044923 \h </w:instrText>
      </w:r>
      <w:r>
        <w:rPr>
          <w:noProof/>
        </w:rPr>
      </w:r>
      <w:r>
        <w:rPr>
          <w:noProof/>
        </w:rPr>
        <w:fldChar w:fldCharType="separate"/>
      </w:r>
      <w:r w:rsidR="0062206C">
        <w:rPr>
          <w:noProof/>
        </w:rPr>
        <w:t>87</w:t>
      </w:r>
      <w:r>
        <w:rPr>
          <w:noProof/>
        </w:rPr>
        <w:fldChar w:fldCharType="end"/>
      </w:r>
    </w:p>
    <w:p w14:paraId="52671872"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Manufacturing</w:t>
      </w:r>
      <w:r>
        <w:rPr>
          <w:noProof/>
        </w:rPr>
        <w:tab/>
      </w:r>
      <w:r>
        <w:rPr>
          <w:noProof/>
        </w:rPr>
        <w:fldChar w:fldCharType="begin"/>
      </w:r>
      <w:r>
        <w:rPr>
          <w:noProof/>
        </w:rPr>
        <w:instrText xml:space="preserve"> PAGEREF _Toc455044924 \h </w:instrText>
      </w:r>
      <w:r>
        <w:rPr>
          <w:noProof/>
        </w:rPr>
      </w:r>
      <w:r>
        <w:rPr>
          <w:noProof/>
        </w:rPr>
        <w:fldChar w:fldCharType="separate"/>
      </w:r>
      <w:r w:rsidR="0062206C">
        <w:rPr>
          <w:noProof/>
        </w:rPr>
        <w:t>87</w:t>
      </w:r>
      <w:r>
        <w:rPr>
          <w:noProof/>
        </w:rPr>
        <w:fldChar w:fldCharType="end"/>
      </w:r>
    </w:p>
    <w:p w14:paraId="5821AA66"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Sales Management</w:t>
      </w:r>
      <w:r>
        <w:rPr>
          <w:noProof/>
        </w:rPr>
        <w:tab/>
      </w:r>
      <w:r>
        <w:rPr>
          <w:noProof/>
        </w:rPr>
        <w:fldChar w:fldCharType="begin"/>
      </w:r>
      <w:r>
        <w:rPr>
          <w:noProof/>
        </w:rPr>
        <w:instrText xml:space="preserve"> PAGEREF _Toc455044925 \h </w:instrText>
      </w:r>
      <w:r>
        <w:rPr>
          <w:noProof/>
        </w:rPr>
      </w:r>
      <w:r>
        <w:rPr>
          <w:noProof/>
        </w:rPr>
        <w:fldChar w:fldCharType="separate"/>
      </w:r>
      <w:r w:rsidR="0062206C">
        <w:rPr>
          <w:noProof/>
        </w:rPr>
        <w:t>88</w:t>
      </w:r>
      <w:r>
        <w:rPr>
          <w:noProof/>
        </w:rPr>
        <w:fldChar w:fldCharType="end"/>
      </w:r>
    </w:p>
    <w:p w14:paraId="1E92F4DB" w14:textId="77777777" w:rsidR="0075670B" w:rsidRDefault="0075670B">
      <w:pPr>
        <w:pStyle w:val="TM4"/>
        <w:tabs>
          <w:tab w:val="right" w:leader="dot" w:pos="7360"/>
        </w:tabs>
        <w:rPr>
          <w:rFonts w:eastAsiaTheme="minorEastAsia" w:cstheme="minorBidi"/>
          <w:noProof/>
          <w:sz w:val="24"/>
          <w:szCs w:val="24"/>
          <w:lang w:val="fr-FR" w:eastAsia="fr-FR"/>
        </w:rPr>
      </w:pPr>
      <w:r>
        <w:rPr>
          <w:noProof/>
        </w:rPr>
        <w:t>Configuration</w:t>
      </w:r>
      <w:r>
        <w:rPr>
          <w:noProof/>
        </w:rPr>
        <w:tab/>
      </w:r>
      <w:r>
        <w:rPr>
          <w:noProof/>
        </w:rPr>
        <w:fldChar w:fldCharType="begin"/>
      </w:r>
      <w:r>
        <w:rPr>
          <w:noProof/>
        </w:rPr>
        <w:instrText xml:space="preserve"> PAGEREF _Toc455044926 \h </w:instrText>
      </w:r>
      <w:r>
        <w:rPr>
          <w:noProof/>
        </w:rPr>
      </w:r>
      <w:r>
        <w:rPr>
          <w:noProof/>
        </w:rPr>
        <w:fldChar w:fldCharType="separate"/>
      </w:r>
      <w:r w:rsidR="0062206C">
        <w:rPr>
          <w:noProof/>
        </w:rPr>
        <w:t>88</w:t>
      </w:r>
      <w:r>
        <w:rPr>
          <w:noProof/>
        </w:rPr>
        <w:fldChar w:fldCharType="end"/>
      </w:r>
    </w:p>
    <w:p w14:paraId="06C83B52"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Guide des opérations</w:t>
      </w:r>
      <w:r>
        <w:rPr>
          <w:noProof/>
        </w:rPr>
        <w:tab/>
      </w:r>
      <w:r>
        <w:rPr>
          <w:noProof/>
        </w:rPr>
        <w:fldChar w:fldCharType="begin"/>
      </w:r>
      <w:r>
        <w:rPr>
          <w:noProof/>
        </w:rPr>
        <w:instrText xml:space="preserve"> PAGEREF _Toc455044927 \h </w:instrText>
      </w:r>
      <w:r>
        <w:rPr>
          <w:noProof/>
        </w:rPr>
      </w:r>
      <w:r>
        <w:rPr>
          <w:noProof/>
        </w:rPr>
        <w:fldChar w:fldCharType="separate"/>
      </w:r>
      <w:r w:rsidR="0062206C">
        <w:rPr>
          <w:noProof/>
        </w:rPr>
        <w:t>89</w:t>
      </w:r>
      <w:r>
        <w:rPr>
          <w:noProof/>
        </w:rPr>
        <w:fldChar w:fldCharType="end"/>
      </w:r>
    </w:p>
    <w:p w14:paraId="4A987063" w14:textId="77777777" w:rsidR="0075670B" w:rsidRDefault="0075670B">
      <w:pPr>
        <w:pStyle w:val="TM4"/>
        <w:tabs>
          <w:tab w:val="right" w:leader="dot" w:pos="7360"/>
        </w:tabs>
        <w:rPr>
          <w:rFonts w:eastAsiaTheme="minorEastAsia" w:cstheme="minorBidi"/>
          <w:noProof/>
          <w:sz w:val="24"/>
          <w:szCs w:val="24"/>
          <w:lang w:val="fr-FR" w:eastAsia="fr-FR"/>
        </w:rPr>
      </w:pPr>
      <w:r>
        <w:rPr>
          <w:noProof/>
        </w:rPr>
        <w:t>Planification</w:t>
      </w:r>
      <w:r>
        <w:rPr>
          <w:noProof/>
        </w:rPr>
        <w:tab/>
      </w:r>
      <w:r>
        <w:rPr>
          <w:noProof/>
        </w:rPr>
        <w:fldChar w:fldCharType="begin"/>
      </w:r>
      <w:r>
        <w:rPr>
          <w:noProof/>
        </w:rPr>
        <w:instrText xml:space="preserve"> PAGEREF _Toc455044928 \h </w:instrText>
      </w:r>
      <w:r>
        <w:rPr>
          <w:noProof/>
        </w:rPr>
      </w:r>
      <w:r>
        <w:rPr>
          <w:noProof/>
        </w:rPr>
        <w:fldChar w:fldCharType="separate"/>
      </w:r>
      <w:r w:rsidR="0062206C">
        <w:rPr>
          <w:noProof/>
        </w:rPr>
        <w:t>89</w:t>
      </w:r>
      <w:r>
        <w:rPr>
          <w:noProof/>
        </w:rPr>
        <w:fldChar w:fldCharType="end"/>
      </w:r>
    </w:p>
    <w:p w14:paraId="551C5743" w14:textId="77777777" w:rsidR="0075670B" w:rsidRDefault="0075670B">
      <w:pPr>
        <w:pStyle w:val="TM5"/>
        <w:tabs>
          <w:tab w:val="right" w:leader="dot" w:pos="7360"/>
        </w:tabs>
        <w:rPr>
          <w:rFonts w:eastAsiaTheme="minorEastAsia" w:cstheme="minorBidi"/>
          <w:noProof/>
          <w:sz w:val="24"/>
          <w:szCs w:val="24"/>
          <w:lang w:val="fr-FR" w:eastAsia="fr-FR"/>
        </w:rPr>
      </w:pPr>
      <w:r>
        <w:rPr>
          <w:noProof/>
        </w:rPr>
        <w:t>Effectuer les prévisions PL01</w:t>
      </w:r>
      <w:r>
        <w:rPr>
          <w:noProof/>
        </w:rPr>
        <w:tab/>
      </w:r>
      <w:r>
        <w:rPr>
          <w:noProof/>
        </w:rPr>
        <w:fldChar w:fldCharType="begin"/>
      </w:r>
      <w:r>
        <w:rPr>
          <w:noProof/>
        </w:rPr>
        <w:instrText xml:space="preserve"> PAGEREF _Toc455044929 \h </w:instrText>
      </w:r>
      <w:r>
        <w:rPr>
          <w:noProof/>
        </w:rPr>
      </w:r>
      <w:r>
        <w:rPr>
          <w:noProof/>
        </w:rPr>
        <w:fldChar w:fldCharType="separate"/>
      </w:r>
      <w:r w:rsidR="0062206C">
        <w:rPr>
          <w:noProof/>
        </w:rPr>
        <w:t>90</w:t>
      </w:r>
      <w:r>
        <w:rPr>
          <w:noProof/>
        </w:rPr>
        <w:fldChar w:fldCharType="end"/>
      </w:r>
    </w:p>
    <w:p w14:paraId="3B4C8240" w14:textId="77777777" w:rsidR="0075670B" w:rsidRDefault="0075670B">
      <w:pPr>
        <w:pStyle w:val="TM5"/>
        <w:tabs>
          <w:tab w:val="right" w:leader="dot" w:pos="7360"/>
        </w:tabs>
        <w:rPr>
          <w:rFonts w:eastAsiaTheme="minorEastAsia" w:cstheme="minorBidi"/>
          <w:noProof/>
          <w:sz w:val="24"/>
          <w:szCs w:val="24"/>
          <w:lang w:val="fr-FR" w:eastAsia="fr-FR"/>
        </w:rPr>
      </w:pPr>
      <w:r>
        <w:rPr>
          <w:noProof/>
        </w:rPr>
        <w:t>Exécuter le calcul des besoins PL02</w:t>
      </w:r>
      <w:r>
        <w:rPr>
          <w:noProof/>
        </w:rPr>
        <w:tab/>
      </w:r>
      <w:r>
        <w:rPr>
          <w:noProof/>
        </w:rPr>
        <w:fldChar w:fldCharType="begin"/>
      </w:r>
      <w:r>
        <w:rPr>
          <w:noProof/>
        </w:rPr>
        <w:instrText xml:space="preserve"> PAGEREF _Toc455044930 \h </w:instrText>
      </w:r>
      <w:r>
        <w:rPr>
          <w:noProof/>
        </w:rPr>
      </w:r>
      <w:r>
        <w:rPr>
          <w:noProof/>
        </w:rPr>
        <w:fldChar w:fldCharType="separate"/>
      </w:r>
      <w:r w:rsidR="0062206C">
        <w:rPr>
          <w:noProof/>
        </w:rPr>
        <w:t>90</w:t>
      </w:r>
      <w:r>
        <w:rPr>
          <w:noProof/>
        </w:rPr>
        <w:fldChar w:fldCharType="end"/>
      </w:r>
    </w:p>
    <w:p w14:paraId="012DB416" w14:textId="77777777" w:rsidR="0075670B" w:rsidRDefault="0075670B">
      <w:pPr>
        <w:pStyle w:val="TM6"/>
        <w:tabs>
          <w:tab w:val="right" w:leader="dot" w:pos="7360"/>
        </w:tabs>
        <w:rPr>
          <w:rFonts w:eastAsiaTheme="minorEastAsia" w:cstheme="minorBidi"/>
          <w:noProof/>
          <w:sz w:val="24"/>
          <w:szCs w:val="24"/>
          <w:lang w:val="fr-FR" w:eastAsia="fr-FR"/>
        </w:rPr>
      </w:pPr>
      <w:r>
        <w:rPr>
          <w:noProof/>
        </w:rPr>
        <w:t>Autres indications</w:t>
      </w:r>
      <w:r>
        <w:rPr>
          <w:noProof/>
        </w:rPr>
        <w:tab/>
      </w:r>
      <w:r>
        <w:rPr>
          <w:noProof/>
        </w:rPr>
        <w:fldChar w:fldCharType="begin"/>
      </w:r>
      <w:r>
        <w:rPr>
          <w:noProof/>
        </w:rPr>
        <w:instrText xml:space="preserve"> PAGEREF _Toc455044931 \h </w:instrText>
      </w:r>
      <w:r>
        <w:rPr>
          <w:noProof/>
        </w:rPr>
      </w:r>
      <w:r>
        <w:rPr>
          <w:noProof/>
        </w:rPr>
        <w:fldChar w:fldCharType="separate"/>
      </w:r>
      <w:r w:rsidR="0062206C">
        <w:rPr>
          <w:noProof/>
        </w:rPr>
        <w:t>91</w:t>
      </w:r>
      <w:r>
        <w:rPr>
          <w:noProof/>
        </w:rPr>
        <w:fldChar w:fldCharType="end"/>
      </w:r>
    </w:p>
    <w:p w14:paraId="51625382" w14:textId="77777777" w:rsidR="0075670B" w:rsidRDefault="0075670B">
      <w:pPr>
        <w:pStyle w:val="TM4"/>
        <w:tabs>
          <w:tab w:val="right" w:leader="dot" w:pos="7360"/>
        </w:tabs>
        <w:rPr>
          <w:rFonts w:eastAsiaTheme="minorEastAsia" w:cstheme="minorBidi"/>
          <w:noProof/>
          <w:sz w:val="24"/>
          <w:szCs w:val="24"/>
          <w:lang w:val="fr-FR" w:eastAsia="fr-FR"/>
        </w:rPr>
      </w:pPr>
      <w:r>
        <w:rPr>
          <w:noProof/>
        </w:rPr>
        <w:t>Approvisionnement</w:t>
      </w:r>
      <w:r>
        <w:rPr>
          <w:noProof/>
        </w:rPr>
        <w:tab/>
      </w:r>
      <w:r>
        <w:rPr>
          <w:noProof/>
        </w:rPr>
        <w:fldChar w:fldCharType="begin"/>
      </w:r>
      <w:r>
        <w:rPr>
          <w:noProof/>
        </w:rPr>
        <w:instrText xml:space="preserve"> PAGEREF _Toc455044932 \h </w:instrText>
      </w:r>
      <w:r>
        <w:rPr>
          <w:noProof/>
        </w:rPr>
      </w:r>
      <w:r>
        <w:rPr>
          <w:noProof/>
        </w:rPr>
        <w:fldChar w:fldCharType="separate"/>
      </w:r>
      <w:r w:rsidR="0062206C">
        <w:rPr>
          <w:noProof/>
        </w:rPr>
        <w:t>91</w:t>
      </w:r>
      <w:r>
        <w:rPr>
          <w:noProof/>
        </w:rPr>
        <w:fldChar w:fldCharType="end"/>
      </w:r>
    </w:p>
    <w:p w14:paraId="442A7FD0" w14:textId="77777777" w:rsidR="0075670B" w:rsidRDefault="0075670B">
      <w:pPr>
        <w:pStyle w:val="TM5"/>
        <w:tabs>
          <w:tab w:val="right" w:leader="dot" w:pos="7360"/>
        </w:tabs>
        <w:rPr>
          <w:rFonts w:eastAsiaTheme="minorEastAsia" w:cstheme="minorBidi"/>
          <w:noProof/>
          <w:sz w:val="24"/>
          <w:szCs w:val="24"/>
          <w:lang w:val="fr-FR" w:eastAsia="fr-FR"/>
        </w:rPr>
      </w:pPr>
      <w:r>
        <w:rPr>
          <w:noProof/>
        </w:rPr>
        <w:t>Confirmer les demandes d’achat PR01</w:t>
      </w:r>
      <w:r>
        <w:rPr>
          <w:noProof/>
        </w:rPr>
        <w:tab/>
      </w:r>
      <w:r>
        <w:rPr>
          <w:noProof/>
        </w:rPr>
        <w:fldChar w:fldCharType="begin"/>
      </w:r>
      <w:r>
        <w:rPr>
          <w:noProof/>
        </w:rPr>
        <w:instrText xml:space="preserve"> PAGEREF _Toc455044933 \h </w:instrText>
      </w:r>
      <w:r>
        <w:rPr>
          <w:noProof/>
        </w:rPr>
      </w:r>
      <w:r>
        <w:rPr>
          <w:noProof/>
        </w:rPr>
        <w:fldChar w:fldCharType="separate"/>
      </w:r>
      <w:r w:rsidR="0062206C">
        <w:rPr>
          <w:noProof/>
        </w:rPr>
        <w:t>91</w:t>
      </w:r>
      <w:r>
        <w:rPr>
          <w:noProof/>
        </w:rPr>
        <w:fldChar w:fldCharType="end"/>
      </w:r>
    </w:p>
    <w:p w14:paraId="2D762ED9" w14:textId="77777777" w:rsidR="0075670B" w:rsidRDefault="0075670B">
      <w:pPr>
        <w:pStyle w:val="TM5"/>
        <w:tabs>
          <w:tab w:val="right" w:leader="dot" w:pos="7360"/>
        </w:tabs>
        <w:rPr>
          <w:rFonts w:eastAsiaTheme="minorEastAsia" w:cstheme="minorBidi"/>
          <w:noProof/>
          <w:sz w:val="24"/>
          <w:szCs w:val="24"/>
          <w:lang w:val="fr-FR" w:eastAsia="fr-FR"/>
        </w:rPr>
      </w:pPr>
      <w:r>
        <w:rPr>
          <w:noProof/>
        </w:rPr>
        <w:t>Réceptioner la marchandise PR02</w:t>
      </w:r>
      <w:r>
        <w:rPr>
          <w:noProof/>
        </w:rPr>
        <w:tab/>
      </w:r>
      <w:r>
        <w:rPr>
          <w:noProof/>
        </w:rPr>
        <w:fldChar w:fldCharType="begin"/>
      </w:r>
      <w:r>
        <w:rPr>
          <w:noProof/>
        </w:rPr>
        <w:instrText xml:space="preserve"> PAGEREF _Toc455044934 \h </w:instrText>
      </w:r>
      <w:r>
        <w:rPr>
          <w:noProof/>
        </w:rPr>
      </w:r>
      <w:r>
        <w:rPr>
          <w:noProof/>
        </w:rPr>
        <w:fldChar w:fldCharType="separate"/>
      </w:r>
      <w:r w:rsidR="0062206C">
        <w:rPr>
          <w:noProof/>
        </w:rPr>
        <w:t>93</w:t>
      </w:r>
      <w:r>
        <w:rPr>
          <w:noProof/>
        </w:rPr>
        <w:fldChar w:fldCharType="end"/>
      </w:r>
    </w:p>
    <w:p w14:paraId="29EFFDF8" w14:textId="77777777" w:rsidR="0075670B" w:rsidRDefault="0075670B">
      <w:pPr>
        <w:pStyle w:val="TM5"/>
        <w:tabs>
          <w:tab w:val="right" w:leader="dot" w:pos="7360"/>
        </w:tabs>
        <w:rPr>
          <w:rFonts w:eastAsiaTheme="minorEastAsia" w:cstheme="minorBidi"/>
          <w:noProof/>
          <w:sz w:val="24"/>
          <w:szCs w:val="24"/>
          <w:lang w:val="fr-FR" w:eastAsia="fr-FR"/>
        </w:rPr>
      </w:pPr>
      <w:r>
        <w:rPr>
          <w:noProof/>
        </w:rPr>
        <w:t>Créer la facture fournisseur PR03</w:t>
      </w:r>
      <w:r>
        <w:rPr>
          <w:noProof/>
        </w:rPr>
        <w:tab/>
      </w:r>
      <w:r>
        <w:rPr>
          <w:noProof/>
        </w:rPr>
        <w:fldChar w:fldCharType="begin"/>
      </w:r>
      <w:r>
        <w:rPr>
          <w:noProof/>
        </w:rPr>
        <w:instrText xml:space="preserve"> PAGEREF _Toc455044935 \h </w:instrText>
      </w:r>
      <w:r>
        <w:rPr>
          <w:noProof/>
        </w:rPr>
      </w:r>
      <w:r>
        <w:rPr>
          <w:noProof/>
        </w:rPr>
        <w:fldChar w:fldCharType="separate"/>
      </w:r>
      <w:r w:rsidR="0062206C">
        <w:rPr>
          <w:noProof/>
        </w:rPr>
        <w:t>96</w:t>
      </w:r>
      <w:r>
        <w:rPr>
          <w:noProof/>
        </w:rPr>
        <w:fldChar w:fldCharType="end"/>
      </w:r>
    </w:p>
    <w:p w14:paraId="76EEE357" w14:textId="77777777" w:rsidR="0075670B" w:rsidRDefault="0075670B">
      <w:pPr>
        <w:pStyle w:val="TM5"/>
        <w:tabs>
          <w:tab w:val="right" w:leader="dot" w:pos="7360"/>
        </w:tabs>
        <w:rPr>
          <w:rFonts w:eastAsiaTheme="minorEastAsia" w:cstheme="minorBidi"/>
          <w:noProof/>
          <w:sz w:val="24"/>
          <w:szCs w:val="24"/>
          <w:lang w:val="fr-FR" w:eastAsia="fr-FR"/>
        </w:rPr>
      </w:pPr>
      <w:r>
        <w:rPr>
          <w:noProof/>
        </w:rPr>
        <w:t>Comptabiliser le paiement fournisseur PR04</w:t>
      </w:r>
      <w:r>
        <w:rPr>
          <w:noProof/>
        </w:rPr>
        <w:tab/>
      </w:r>
      <w:r>
        <w:rPr>
          <w:noProof/>
        </w:rPr>
        <w:fldChar w:fldCharType="begin"/>
      </w:r>
      <w:r>
        <w:rPr>
          <w:noProof/>
        </w:rPr>
        <w:instrText xml:space="preserve"> PAGEREF _Toc455044936 \h </w:instrText>
      </w:r>
      <w:r>
        <w:rPr>
          <w:noProof/>
        </w:rPr>
      </w:r>
      <w:r>
        <w:rPr>
          <w:noProof/>
        </w:rPr>
        <w:fldChar w:fldCharType="separate"/>
      </w:r>
      <w:r w:rsidR="0062206C">
        <w:rPr>
          <w:noProof/>
        </w:rPr>
        <w:t>97</w:t>
      </w:r>
      <w:r>
        <w:rPr>
          <w:noProof/>
        </w:rPr>
        <w:fldChar w:fldCharType="end"/>
      </w:r>
    </w:p>
    <w:p w14:paraId="45946F0D" w14:textId="77777777" w:rsidR="0075670B" w:rsidRDefault="0075670B">
      <w:pPr>
        <w:pStyle w:val="TM4"/>
        <w:tabs>
          <w:tab w:val="right" w:leader="dot" w:pos="7360"/>
        </w:tabs>
        <w:rPr>
          <w:rFonts w:eastAsiaTheme="minorEastAsia" w:cstheme="minorBidi"/>
          <w:noProof/>
          <w:sz w:val="24"/>
          <w:szCs w:val="24"/>
          <w:lang w:val="fr-FR" w:eastAsia="fr-FR"/>
        </w:rPr>
      </w:pPr>
      <w:r>
        <w:rPr>
          <w:noProof/>
        </w:rPr>
        <w:t>Production</w:t>
      </w:r>
      <w:r>
        <w:rPr>
          <w:noProof/>
        </w:rPr>
        <w:tab/>
      </w:r>
      <w:r>
        <w:rPr>
          <w:noProof/>
        </w:rPr>
        <w:fldChar w:fldCharType="begin"/>
      </w:r>
      <w:r>
        <w:rPr>
          <w:noProof/>
        </w:rPr>
        <w:instrText xml:space="preserve"> PAGEREF _Toc455044937 \h </w:instrText>
      </w:r>
      <w:r>
        <w:rPr>
          <w:noProof/>
        </w:rPr>
      </w:r>
      <w:r>
        <w:rPr>
          <w:noProof/>
        </w:rPr>
        <w:fldChar w:fldCharType="separate"/>
      </w:r>
      <w:r w:rsidR="0062206C">
        <w:rPr>
          <w:noProof/>
        </w:rPr>
        <w:t>98</w:t>
      </w:r>
      <w:r>
        <w:rPr>
          <w:noProof/>
        </w:rPr>
        <w:fldChar w:fldCharType="end"/>
      </w:r>
    </w:p>
    <w:p w14:paraId="6A7515AB" w14:textId="77777777" w:rsidR="0075670B" w:rsidRDefault="0075670B">
      <w:pPr>
        <w:pStyle w:val="TM5"/>
        <w:tabs>
          <w:tab w:val="right" w:leader="dot" w:pos="7360"/>
        </w:tabs>
        <w:rPr>
          <w:rFonts w:eastAsiaTheme="minorEastAsia" w:cstheme="minorBidi"/>
          <w:noProof/>
          <w:sz w:val="24"/>
          <w:szCs w:val="24"/>
          <w:lang w:val="fr-FR" w:eastAsia="fr-FR"/>
        </w:rPr>
      </w:pPr>
      <w:r>
        <w:rPr>
          <w:noProof/>
        </w:rPr>
        <w:t>Lancer des ordres de fabrication MA01</w:t>
      </w:r>
      <w:r>
        <w:rPr>
          <w:noProof/>
        </w:rPr>
        <w:tab/>
      </w:r>
      <w:r>
        <w:rPr>
          <w:noProof/>
        </w:rPr>
        <w:fldChar w:fldCharType="begin"/>
      </w:r>
      <w:r>
        <w:rPr>
          <w:noProof/>
        </w:rPr>
        <w:instrText xml:space="preserve"> PAGEREF _Toc455044938 \h </w:instrText>
      </w:r>
      <w:r>
        <w:rPr>
          <w:noProof/>
        </w:rPr>
      </w:r>
      <w:r>
        <w:rPr>
          <w:noProof/>
        </w:rPr>
        <w:fldChar w:fldCharType="separate"/>
      </w:r>
      <w:r w:rsidR="0062206C">
        <w:rPr>
          <w:noProof/>
        </w:rPr>
        <w:t>98</w:t>
      </w:r>
      <w:r>
        <w:rPr>
          <w:noProof/>
        </w:rPr>
        <w:fldChar w:fldCharType="end"/>
      </w:r>
    </w:p>
    <w:p w14:paraId="28CD3A0F" w14:textId="77777777" w:rsidR="0075670B" w:rsidRDefault="0075670B">
      <w:pPr>
        <w:pStyle w:val="TM5"/>
        <w:tabs>
          <w:tab w:val="right" w:leader="dot" w:pos="7360"/>
        </w:tabs>
        <w:rPr>
          <w:rFonts w:eastAsiaTheme="minorEastAsia" w:cstheme="minorBidi"/>
          <w:noProof/>
          <w:sz w:val="24"/>
          <w:szCs w:val="24"/>
          <w:lang w:val="fr-FR" w:eastAsia="fr-FR"/>
        </w:rPr>
      </w:pPr>
      <w:r>
        <w:rPr>
          <w:noProof/>
        </w:rPr>
        <w:t>Confirmer la production MA02</w:t>
      </w:r>
      <w:r>
        <w:rPr>
          <w:noProof/>
        </w:rPr>
        <w:tab/>
      </w:r>
      <w:r>
        <w:rPr>
          <w:noProof/>
        </w:rPr>
        <w:fldChar w:fldCharType="begin"/>
      </w:r>
      <w:r>
        <w:rPr>
          <w:noProof/>
        </w:rPr>
        <w:instrText xml:space="preserve"> PAGEREF _Toc455044939 \h </w:instrText>
      </w:r>
      <w:r>
        <w:rPr>
          <w:noProof/>
        </w:rPr>
      </w:r>
      <w:r>
        <w:rPr>
          <w:noProof/>
        </w:rPr>
        <w:fldChar w:fldCharType="separate"/>
      </w:r>
      <w:r w:rsidR="0062206C">
        <w:rPr>
          <w:noProof/>
        </w:rPr>
        <w:t>99</w:t>
      </w:r>
      <w:r>
        <w:rPr>
          <w:noProof/>
        </w:rPr>
        <w:fldChar w:fldCharType="end"/>
      </w:r>
    </w:p>
    <w:p w14:paraId="64390B5E" w14:textId="77777777" w:rsidR="0075670B" w:rsidRDefault="0075670B">
      <w:pPr>
        <w:pStyle w:val="TM4"/>
        <w:tabs>
          <w:tab w:val="right" w:leader="dot" w:pos="7360"/>
        </w:tabs>
        <w:rPr>
          <w:rFonts w:eastAsiaTheme="minorEastAsia" w:cstheme="minorBidi"/>
          <w:noProof/>
          <w:sz w:val="24"/>
          <w:szCs w:val="24"/>
          <w:lang w:val="fr-FR" w:eastAsia="fr-FR"/>
        </w:rPr>
      </w:pPr>
      <w:r>
        <w:rPr>
          <w:noProof/>
        </w:rPr>
        <w:t>Vente</w:t>
      </w:r>
      <w:r>
        <w:rPr>
          <w:noProof/>
        </w:rPr>
        <w:tab/>
      </w:r>
      <w:r>
        <w:rPr>
          <w:noProof/>
        </w:rPr>
        <w:fldChar w:fldCharType="begin"/>
      </w:r>
      <w:r>
        <w:rPr>
          <w:noProof/>
        </w:rPr>
        <w:instrText xml:space="preserve"> PAGEREF _Toc455044940 \h </w:instrText>
      </w:r>
      <w:r>
        <w:rPr>
          <w:noProof/>
        </w:rPr>
      </w:r>
      <w:r>
        <w:rPr>
          <w:noProof/>
        </w:rPr>
        <w:fldChar w:fldCharType="separate"/>
      </w:r>
      <w:r w:rsidR="0062206C">
        <w:rPr>
          <w:noProof/>
        </w:rPr>
        <w:t>100</w:t>
      </w:r>
      <w:r>
        <w:rPr>
          <w:noProof/>
        </w:rPr>
        <w:fldChar w:fldCharType="end"/>
      </w:r>
    </w:p>
    <w:p w14:paraId="7B75FEA5" w14:textId="77777777" w:rsidR="0075670B" w:rsidRDefault="0075670B">
      <w:pPr>
        <w:pStyle w:val="TM5"/>
        <w:tabs>
          <w:tab w:val="right" w:leader="dot" w:pos="7360"/>
        </w:tabs>
        <w:rPr>
          <w:rFonts w:eastAsiaTheme="minorEastAsia" w:cstheme="minorBidi"/>
          <w:noProof/>
          <w:sz w:val="24"/>
          <w:szCs w:val="24"/>
          <w:lang w:val="fr-FR" w:eastAsia="fr-FR"/>
        </w:rPr>
      </w:pPr>
      <w:r>
        <w:rPr>
          <w:noProof/>
        </w:rPr>
        <w:t>Changer les prix de vente SA05</w:t>
      </w:r>
      <w:r>
        <w:rPr>
          <w:noProof/>
        </w:rPr>
        <w:tab/>
      </w:r>
      <w:r>
        <w:rPr>
          <w:noProof/>
        </w:rPr>
        <w:fldChar w:fldCharType="begin"/>
      </w:r>
      <w:r>
        <w:rPr>
          <w:noProof/>
        </w:rPr>
        <w:instrText xml:space="preserve"> PAGEREF _Toc455044941 \h </w:instrText>
      </w:r>
      <w:r>
        <w:rPr>
          <w:noProof/>
        </w:rPr>
      </w:r>
      <w:r>
        <w:rPr>
          <w:noProof/>
        </w:rPr>
        <w:fldChar w:fldCharType="separate"/>
      </w:r>
      <w:r w:rsidR="0062206C">
        <w:rPr>
          <w:noProof/>
        </w:rPr>
        <w:t>100</w:t>
      </w:r>
      <w:r>
        <w:rPr>
          <w:noProof/>
        </w:rPr>
        <w:fldChar w:fldCharType="end"/>
      </w:r>
    </w:p>
    <w:p w14:paraId="78B6F68D" w14:textId="77777777" w:rsidR="0075670B" w:rsidRDefault="0075670B">
      <w:pPr>
        <w:pStyle w:val="TM5"/>
        <w:tabs>
          <w:tab w:val="right" w:leader="dot" w:pos="7360"/>
        </w:tabs>
        <w:rPr>
          <w:rFonts w:eastAsiaTheme="minorEastAsia" w:cstheme="minorBidi"/>
          <w:noProof/>
          <w:sz w:val="24"/>
          <w:szCs w:val="24"/>
          <w:lang w:val="fr-FR" w:eastAsia="fr-FR"/>
        </w:rPr>
      </w:pPr>
      <w:r>
        <w:rPr>
          <w:noProof/>
        </w:rPr>
        <w:t>Créer une vente SA01</w:t>
      </w:r>
      <w:r>
        <w:rPr>
          <w:noProof/>
        </w:rPr>
        <w:tab/>
      </w:r>
      <w:r>
        <w:rPr>
          <w:noProof/>
        </w:rPr>
        <w:fldChar w:fldCharType="begin"/>
      </w:r>
      <w:r>
        <w:rPr>
          <w:noProof/>
        </w:rPr>
        <w:instrText xml:space="preserve"> PAGEREF _Toc455044942 \h </w:instrText>
      </w:r>
      <w:r>
        <w:rPr>
          <w:noProof/>
        </w:rPr>
      </w:r>
      <w:r>
        <w:rPr>
          <w:noProof/>
        </w:rPr>
        <w:fldChar w:fldCharType="separate"/>
      </w:r>
      <w:r w:rsidR="0062206C">
        <w:rPr>
          <w:noProof/>
        </w:rPr>
        <w:t>100</w:t>
      </w:r>
      <w:r>
        <w:rPr>
          <w:noProof/>
        </w:rPr>
        <w:fldChar w:fldCharType="end"/>
      </w:r>
    </w:p>
    <w:p w14:paraId="1E1D6DBF" w14:textId="77777777" w:rsidR="0075670B" w:rsidRDefault="0075670B">
      <w:pPr>
        <w:pStyle w:val="TM5"/>
        <w:tabs>
          <w:tab w:val="right" w:leader="dot" w:pos="7360"/>
        </w:tabs>
        <w:rPr>
          <w:rFonts w:eastAsiaTheme="minorEastAsia" w:cstheme="minorBidi"/>
          <w:noProof/>
          <w:sz w:val="24"/>
          <w:szCs w:val="24"/>
          <w:lang w:val="fr-FR" w:eastAsia="fr-FR"/>
        </w:rPr>
      </w:pPr>
      <w:r>
        <w:rPr>
          <w:noProof/>
        </w:rPr>
        <w:t>Expédier la marchandise SA02</w:t>
      </w:r>
      <w:r>
        <w:rPr>
          <w:noProof/>
        </w:rPr>
        <w:tab/>
      </w:r>
      <w:r>
        <w:rPr>
          <w:noProof/>
        </w:rPr>
        <w:fldChar w:fldCharType="begin"/>
      </w:r>
      <w:r>
        <w:rPr>
          <w:noProof/>
        </w:rPr>
        <w:instrText xml:space="preserve"> PAGEREF _Toc455044943 \h </w:instrText>
      </w:r>
      <w:r>
        <w:rPr>
          <w:noProof/>
        </w:rPr>
      </w:r>
      <w:r>
        <w:rPr>
          <w:noProof/>
        </w:rPr>
        <w:fldChar w:fldCharType="separate"/>
      </w:r>
      <w:r w:rsidR="0062206C">
        <w:rPr>
          <w:noProof/>
        </w:rPr>
        <w:t>102</w:t>
      </w:r>
      <w:r>
        <w:rPr>
          <w:noProof/>
        </w:rPr>
        <w:fldChar w:fldCharType="end"/>
      </w:r>
    </w:p>
    <w:p w14:paraId="6A07E8DD" w14:textId="77777777" w:rsidR="0075670B" w:rsidRDefault="0075670B">
      <w:pPr>
        <w:pStyle w:val="TM5"/>
        <w:tabs>
          <w:tab w:val="right" w:leader="dot" w:pos="7360"/>
        </w:tabs>
        <w:rPr>
          <w:rFonts w:eastAsiaTheme="minorEastAsia" w:cstheme="minorBidi"/>
          <w:noProof/>
          <w:sz w:val="24"/>
          <w:szCs w:val="24"/>
          <w:lang w:val="fr-FR" w:eastAsia="fr-FR"/>
        </w:rPr>
      </w:pPr>
      <w:r>
        <w:rPr>
          <w:noProof/>
        </w:rPr>
        <w:t>Facturer le client SA03</w:t>
      </w:r>
      <w:r>
        <w:rPr>
          <w:noProof/>
        </w:rPr>
        <w:tab/>
      </w:r>
      <w:r>
        <w:rPr>
          <w:noProof/>
        </w:rPr>
        <w:fldChar w:fldCharType="begin"/>
      </w:r>
      <w:r>
        <w:rPr>
          <w:noProof/>
        </w:rPr>
        <w:instrText xml:space="preserve"> PAGEREF _Toc455044944 \h </w:instrText>
      </w:r>
      <w:r>
        <w:rPr>
          <w:noProof/>
        </w:rPr>
      </w:r>
      <w:r>
        <w:rPr>
          <w:noProof/>
        </w:rPr>
        <w:fldChar w:fldCharType="separate"/>
      </w:r>
      <w:r w:rsidR="0062206C">
        <w:rPr>
          <w:noProof/>
        </w:rPr>
        <w:t>103</w:t>
      </w:r>
      <w:r>
        <w:rPr>
          <w:noProof/>
        </w:rPr>
        <w:fldChar w:fldCharType="end"/>
      </w:r>
    </w:p>
    <w:p w14:paraId="4C7D5421" w14:textId="77777777" w:rsidR="0075670B" w:rsidRDefault="0075670B">
      <w:pPr>
        <w:pStyle w:val="TM5"/>
        <w:tabs>
          <w:tab w:val="right" w:leader="dot" w:pos="7360"/>
        </w:tabs>
        <w:rPr>
          <w:rFonts w:eastAsiaTheme="minorEastAsia" w:cstheme="minorBidi"/>
          <w:noProof/>
          <w:sz w:val="24"/>
          <w:szCs w:val="24"/>
          <w:lang w:val="fr-FR" w:eastAsia="fr-FR"/>
        </w:rPr>
      </w:pPr>
      <w:r>
        <w:rPr>
          <w:noProof/>
        </w:rPr>
        <w:t>Comptabiliser le paiement client SA04</w:t>
      </w:r>
      <w:r>
        <w:rPr>
          <w:noProof/>
        </w:rPr>
        <w:tab/>
      </w:r>
      <w:r>
        <w:rPr>
          <w:noProof/>
        </w:rPr>
        <w:fldChar w:fldCharType="begin"/>
      </w:r>
      <w:r>
        <w:rPr>
          <w:noProof/>
        </w:rPr>
        <w:instrText xml:space="preserve"> PAGEREF _Toc455044945 \h </w:instrText>
      </w:r>
      <w:r>
        <w:rPr>
          <w:noProof/>
        </w:rPr>
      </w:r>
      <w:r>
        <w:rPr>
          <w:noProof/>
        </w:rPr>
        <w:fldChar w:fldCharType="separate"/>
      </w:r>
      <w:r w:rsidR="0062206C">
        <w:rPr>
          <w:noProof/>
        </w:rPr>
        <w:t>104</w:t>
      </w:r>
      <w:r>
        <w:rPr>
          <w:noProof/>
        </w:rPr>
        <w:fldChar w:fldCharType="end"/>
      </w:r>
    </w:p>
    <w:p w14:paraId="7F115AC3"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Limites et recommandations</w:t>
      </w:r>
      <w:r>
        <w:rPr>
          <w:noProof/>
        </w:rPr>
        <w:tab/>
      </w:r>
      <w:r>
        <w:rPr>
          <w:noProof/>
        </w:rPr>
        <w:fldChar w:fldCharType="begin"/>
      </w:r>
      <w:r>
        <w:rPr>
          <w:noProof/>
        </w:rPr>
        <w:instrText xml:space="preserve"> PAGEREF _Toc455044946 \h </w:instrText>
      </w:r>
      <w:r>
        <w:rPr>
          <w:noProof/>
        </w:rPr>
      </w:r>
      <w:r>
        <w:rPr>
          <w:noProof/>
        </w:rPr>
        <w:fldChar w:fldCharType="separate"/>
      </w:r>
      <w:r w:rsidR="0062206C">
        <w:rPr>
          <w:noProof/>
        </w:rPr>
        <w:t>105</w:t>
      </w:r>
      <w:r>
        <w:rPr>
          <w:noProof/>
        </w:rPr>
        <w:fldChar w:fldCharType="end"/>
      </w:r>
    </w:p>
    <w:p w14:paraId="57D3F6CE" w14:textId="77777777" w:rsidR="0075670B" w:rsidRDefault="0075670B">
      <w:pPr>
        <w:pStyle w:val="TM2"/>
        <w:tabs>
          <w:tab w:val="right" w:leader="dot" w:pos="7360"/>
        </w:tabs>
        <w:rPr>
          <w:rFonts w:eastAsiaTheme="minorEastAsia" w:cstheme="minorBidi"/>
          <w:smallCaps w:val="0"/>
          <w:noProof/>
          <w:sz w:val="24"/>
          <w:szCs w:val="24"/>
          <w:lang w:val="fr-FR" w:eastAsia="fr-FR"/>
        </w:rPr>
      </w:pPr>
      <w:r>
        <w:rPr>
          <w:noProof/>
        </w:rPr>
        <w:t>[new] Conclusion</w:t>
      </w:r>
      <w:r>
        <w:rPr>
          <w:noProof/>
        </w:rPr>
        <w:tab/>
      </w:r>
      <w:r>
        <w:rPr>
          <w:noProof/>
        </w:rPr>
        <w:fldChar w:fldCharType="begin"/>
      </w:r>
      <w:r>
        <w:rPr>
          <w:noProof/>
        </w:rPr>
        <w:instrText xml:space="preserve"> PAGEREF _Toc455044947 \h </w:instrText>
      </w:r>
      <w:r>
        <w:rPr>
          <w:noProof/>
        </w:rPr>
      </w:r>
      <w:r>
        <w:rPr>
          <w:noProof/>
        </w:rPr>
        <w:fldChar w:fldCharType="separate"/>
      </w:r>
      <w:r w:rsidR="0062206C">
        <w:rPr>
          <w:noProof/>
        </w:rPr>
        <w:t>105</w:t>
      </w:r>
      <w:r>
        <w:rPr>
          <w:noProof/>
        </w:rPr>
        <w:fldChar w:fldCharType="end"/>
      </w:r>
    </w:p>
    <w:p w14:paraId="79B0225C"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Retour d’expérience</w:t>
      </w:r>
      <w:r>
        <w:rPr>
          <w:noProof/>
        </w:rPr>
        <w:tab/>
      </w:r>
      <w:r>
        <w:rPr>
          <w:noProof/>
        </w:rPr>
        <w:fldChar w:fldCharType="begin"/>
      </w:r>
      <w:r>
        <w:rPr>
          <w:noProof/>
        </w:rPr>
        <w:instrText xml:space="preserve"> PAGEREF _Toc455044948 \h </w:instrText>
      </w:r>
      <w:r>
        <w:rPr>
          <w:noProof/>
        </w:rPr>
      </w:r>
      <w:r>
        <w:rPr>
          <w:noProof/>
        </w:rPr>
        <w:fldChar w:fldCharType="separate"/>
      </w:r>
      <w:r w:rsidR="0062206C">
        <w:rPr>
          <w:noProof/>
        </w:rPr>
        <w:t>105</w:t>
      </w:r>
      <w:r>
        <w:rPr>
          <w:noProof/>
        </w:rPr>
        <w:fldChar w:fldCharType="end"/>
      </w:r>
    </w:p>
    <w:p w14:paraId="75232857"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Limites</w:t>
      </w:r>
      <w:r>
        <w:rPr>
          <w:noProof/>
        </w:rPr>
        <w:tab/>
      </w:r>
      <w:r>
        <w:rPr>
          <w:noProof/>
        </w:rPr>
        <w:fldChar w:fldCharType="begin"/>
      </w:r>
      <w:r>
        <w:rPr>
          <w:noProof/>
        </w:rPr>
        <w:instrText xml:space="preserve"> PAGEREF _Toc455044949 \h </w:instrText>
      </w:r>
      <w:r>
        <w:rPr>
          <w:noProof/>
        </w:rPr>
      </w:r>
      <w:r>
        <w:rPr>
          <w:noProof/>
        </w:rPr>
        <w:fldChar w:fldCharType="separate"/>
      </w:r>
      <w:r w:rsidR="0062206C">
        <w:rPr>
          <w:noProof/>
        </w:rPr>
        <w:t>105</w:t>
      </w:r>
      <w:r>
        <w:rPr>
          <w:noProof/>
        </w:rPr>
        <w:fldChar w:fldCharType="end"/>
      </w:r>
    </w:p>
    <w:p w14:paraId="60CF9ACC" w14:textId="77777777" w:rsidR="0075670B" w:rsidRDefault="0075670B">
      <w:pPr>
        <w:pStyle w:val="TM4"/>
        <w:tabs>
          <w:tab w:val="right" w:leader="dot" w:pos="7360"/>
        </w:tabs>
        <w:rPr>
          <w:rFonts w:eastAsiaTheme="minorEastAsia" w:cstheme="minorBidi"/>
          <w:noProof/>
          <w:sz w:val="24"/>
          <w:szCs w:val="24"/>
          <w:lang w:val="fr-FR" w:eastAsia="fr-FR"/>
        </w:rPr>
      </w:pPr>
      <w:r>
        <w:rPr>
          <w:noProof/>
        </w:rPr>
        <w:t>Accès SaaS</w:t>
      </w:r>
      <w:r>
        <w:rPr>
          <w:noProof/>
        </w:rPr>
        <w:tab/>
      </w:r>
      <w:r>
        <w:rPr>
          <w:noProof/>
        </w:rPr>
        <w:fldChar w:fldCharType="begin"/>
      </w:r>
      <w:r>
        <w:rPr>
          <w:noProof/>
        </w:rPr>
        <w:instrText xml:space="preserve"> PAGEREF _Toc455044950 \h </w:instrText>
      </w:r>
      <w:r>
        <w:rPr>
          <w:noProof/>
        </w:rPr>
      </w:r>
      <w:r>
        <w:rPr>
          <w:noProof/>
        </w:rPr>
        <w:fldChar w:fldCharType="separate"/>
      </w:r>
      <w:r w:rsidR="0062206C">
        <w:rPr>
          <w:noProof/>
        </w:rPr>
        <w:t>105</w:t>
      </w:r>
      <w:r>
        <w:rPr>
          <w:noProof/>
        </w:rPr>
        <w:fldChar w:fldCharType="end"/>
      </w:r>
    </w:p>
    <w:p w14:paraId="1772746E" w14:textId="77777777" w:rsidR="0075670B" w:rsidRDefault="0075670B">
      <w:pPr>
        <w:pStyle w:val="TM4"/>
        <w:tabs>
          <w:tab w:val="right" w:leader="dot" w:pos="7360"/>
        </w:tabs>
        <w:rPr>
          <w:rFonts w:eastAsiaTheme="minorEastAsia" w:cstheme="minorBidi"/>
          <w:noProof/>
          <w:sz w:val="24"/>
          <w:szCs w:val="24"/>
          <w:lang w:val="fr-FR" w:eastAsia="fr-FR"/>
        </w:rPr>
      </w:pPr>
      <w:r>
        <w:rPr>
          <w:noProof/>
        </w:rPr>
        <w:t>Web Service API</w:t>
      </w:r>
      <w:r>
        <w:rPr>
          <w:noProof/>
        </w:rPr>
        <w:tab/>
      </w:r>
      <w:r>
        <w:rPr>
          <w:noProof/>
        </w:rPr>
        <w:fldChar w:fldCharType="begin"/>
      </w:r>
      <w:r>
        <w:rPr>
          <w:noProof/>
        </w:rPr>
        <w:instrText xml:space="preserve"> PAGEREF _Toc455044951 \h </w:instrText>
      </w:r>
      <w:r>
        <w:rPr>
          <w:noProof/>
        </w:rPr>
      </w:r>
      <w:r>
        <w:rPr>
          <w:noProof/>
        </w:rPr>
        <w:fldChar w:fldCharType="separate"/>
      </w:r>
      <w:r w:rsidR="0062206C">
        <w:rPr>
          <w:noProof/>
        </w:rPr>
        <w:t>106</w:t>
      </w:r>
      <w:r>
        <w:rPr>
          <w:noProof/>
        </w:rPr>
        <w:fldChar w:fldCharType="end"/>
      </w:r>
    </w:p>
    <w:p w14:paraId="1CE95E27" w14:textId="77777777" w:rsidR="0075670B" w:rsidRDefault="0075670B">
      <w:pPr>
        <w:pStyle w:val="TM4"/>
        <w:tabs>
          <w:tab w:val="right" w:leader="dot" w:pos="7360"/>
        </w:tabs>
        <w:rPr>
          <w:rFonts w:eastAsiaTheme="minorEastAsia" w:cstheme="minorBidi"/>
          <w:noProof/>
          <w:sz w:val="24"/>
          <w:szCs w:val="24"/>
          <w:lang w:val="fr-FR" w:eastAsia="fr-FR"/>
        </w:rPr>
      </w:pPr>
      <w:r>
        <w:rPr>
          <w:noProof/>
        </w:rPr>
        <w:t>Performances</w:t>
      </w:r>
      <w:r>
        <w:rPr>
          <w:noProof/>
        </w:rPr>
        <w:tab/>
      </w:r>
      <w:r>
        <w:rPr>
          <w:noProof/>
        </w:rPr>
        <w:fldChar w:fldCharType="begin"/>
      </w:r>
      <w:r>
        <w:rPr>
          <w:noProof/>
        </w:rPr>
        <w:instrText xml:space="preserve"> PAGEREF _Toc455044952 \h </w:instrText>
      </w:r>
      <w:r>
        <w:rPr>
          <w:noProof/>
        </w:rPr>
      </w:r>
      <w:r>
        <w:rPr>
          <w:noProof/>
        </w:rPr>
        <w:fldChar w:fldCharType="separate"/>
      </w:r>
      <w:r w:rsidR="0062206C">
        <w:rPr>
          <w:noProof/>
        </w:rPr>
        <w:t>106</w:t>
      </w:r>
      <w:r>
        <w:rPr>
          <w:noProof/>
        </w:rPr>
        <w:fldChar w:fldCharType="end"/>
      </w:r>
    </w:p>
    <w:p w14:paraId="3FCDCEDE"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Recommandations</w:t>
      </w:r>
      <w:r>
        <w:rPr>
          <w:noProof/>
        </w:rPr>
        <w:tab/>
      </w:r>
      <w:r>
        <w:rPr>
          <w:noProof/>
        </w:rPr>
        <w:fldChar w:fldCharType="begin"/>
      </w:r>
      <w:r>
        <w:rPr>
          <w:noProof/>
        </w:rPr>
        <w:instrText xml:space="preserve"> PAGEREF _Toc455044953 \h </w:instrText>
      </w:r>
      <w:r>
        <w:rPr>
          <w:noProof/>
        </w:rPr>
      </w:r>
      <w:r>
        <w:rPr>
          <w:noProof/>
        </w:rPr>
        <w:fldChar w:fldCharType="separate"/>
      </w:r>
      <w:r w:rsidR="0062206C">
        <w:rPr>
          <w:noProof/>
        </w:rPr>
        <w:t>106</w:t>
      </w:r>
      <w:r>
        <w:rPr>
          <w:noProof/>
        </w:rPr>
        <w:fldChar w:fldCharType="end"/>
      </w:r>
    </w:p>
    <w:p w14:paraId="5585E62D" w14:textId="77777777" w:rsidR="0075670B" w:rsidRDefault="0075670B">
      <w:pPr>
        <w:pStyle w:val="TM4"/>
        <w:tabs>
          <w:tab w:val="right" w:leader="dot" w:pos="7360"/>
        </w:tabs>
        <w:rPr>
          <w:rFonts w:eastAsiaTheme="minorEastAsia" w:cstheme="minorBidi"/>
          <w:noProof/>
          <w:sz w:val="24"/>
          <w:szCs w:val="24"/>
          <w:lang w:val="fr-FR" w:eastAsia="fr-FR"/>
        </w:rPr>
      </w:pPr>
      <w:r>
        <w:rPr>
          <w:noProof/>
        </w:rPr>
        <w:t>Accès au service Odoo</w:t>
      </w:r>
      <w:r>
        <w:rPr>
          <w:noProof/>
        </w:rPr>
        <w:tab/>
      </w:r>
      <w:r>
        <w:rPr>
          <w:noProof/>
        </w:rPr>
        <w:fldChar w:fldCharType="begin"/>
      </w:r>
      <w:r>
        <w:rPr>
          <w:noProof/>
        </w:rPr>
        <w:instrText xml:space="preserve"> PAGEREF _Toc455044954 \h </w:instrText>
      </w:r>
      <w:r>
        <w:rPr>
          <w:noProof/>
        </w:rPr>
      </w:r>
      <w:r>
        <w:rPr>
          <w:noProof/>
        </w:rPr>
        <w:fldChar w:fldCharType="separate"/>
      </w:r>
      <w:r w:rsidR="0062206C">
        <w:rPr>
          <w:noProof/>
        </w:rPr>
        <w:t>106</w:t>
      </w:r>
      <w:r>
        <w:rPr>
          <w:noProof/>
        </w:rPr>
        <w:fldChar w:fldCharType="end"/>
      </w:r>
    </w:p>
    <w:p w14:paraId="0CDC29C9" w14:textId="77777777" w:rsidR="0075670B" w:rsidRDefault="0075670B">
      <w:pPr>
        <w:pStyle w:val="TM4"/>
        <w:tabs>
          <w:tab w:val="right" w:leader="dot" w:pos="7360"/>
        </w:tabs>
        <w:rPr>
          <w:rFonts w:eastAsiaTheme="minorEastAsia" w:cstheme="minorBidi"/>
          <w:noProof/>
          <w:sz w:val="24"/>
          <w:szCs w:val="24"/>
          <w:lang w:val="fr-FR" w:eastAsia="fr-FR"/>
        </w:rPr>
      </w:pPr>
      <w:r>
        <w:rPr>
          <w:noProof/>
        </w:rPr>
        <w:t>Performances</w:t>
      </w:r>
      <w:r>
        <w:rPr>
          <w:noProof/>
        </w:rPr>
        <w:tab/>
      </w:r>
      <w:r>
        <w:rPr>
          <w:noProof/>
        </w:rPr>
        <w:fldChar w:fldCharType="begin"/>
      </w:r>
      <w:r>
        <w:rPr>
          <w:noProof/>
        </w:rPr>
        <w:instrText xml:space="preserve"> PAGEREF _Toc455044955 \h </w:instrText>
      </w:r>
      <w:r>
        <w:rPr>
          <w:noProof/>
        </w:rPr>
      </w:r>
      <w:r>
        <w:rPr>
          <w:noProof/>
        </w:rPr>
        <w:fldChar w:fldCharType="separate"/>
      </w:r>
      <w:r w:rsidR="0062206C">
        <w:rPr>
          <w:noProof/>
        </w:rPr>
        <w:t>107</w:t>
      </w:r>
      <w:r>
        <w:rPr>
          <w:noProof/>
        </w:rPr>
        <w:fldChar w:fldCharType="end"/>
      </w:r>
    </w:p>
    <w:p w14:paraId="753BCAE6"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Conclusion personnelle</w:t>
      </w:r>
      <w:r>
        <w:rPr>
          <w:noProof/>
        </w:rPr>
        <w:tab/>
      </w:r>
      <w:r>
        <w:rPr>
          <w:noProof/>
        </w:rPr>
        <w:fldChar w:fldCharType="begin"/>
      </w:r>
      <w:r>
        <w:rPr>
          <w:noProof/>
        </w:rPr>
        <w:instrText xml:space="preserve"> PAGEREF _Toc455044956 \h </w:instrText>
      </w:r>
      <w:r>
        <w:rPr>
          <w:noProof/>
        </w:rPr>
      </w:r>
      <w:r>
        <w:rPr>
          <w:noProof/>
        </w:rPr>
        <w:fldChar w:fldCharType="separate"/>
      </w:r>
      <w:r w:rsidR="0062206C">
        <w:rPr>
          <w:noProof/>
        </w:rPr>
        <w:t>107</w:t>
      </w:r>
      <w:r>
        <w:rPr>
          <w:noProof/>
        </w:rPr>
        <w:fldChar w:fldCharType="end"/>
      </w:r>
    </w:p>
    <w:p w14:paraId="4ECD3E47" w14:textId="1AF37ABA" w:rsidR="00A427E3" w:rsidRDefault="00A427E3" w:rsidP="002E4D17">
      <w:pPr>
        <w:pStyle w:val="tbnormal"/>
        <w:sectPr w:rsidR="00A427E3" w:rsidSect="00F2693B">
          <w:headerReference w:type="even" r:id="rId46"/>
          <w:pgSz w:w="11906" w:h="16838"/>
          <w:pgMar w:top="1418" w:right="2268" w:bottom="1418" w:left="2268" w:header="709" w:footer="709" w:gutter="0"/>
          <w:cols w:space="708"/>
          <w:docGrid w:linePitch="360"/>
        </w:sectPr>
      </w:pPr>
      <w:r>
        <w:fldChar w:fldCharType="end"/>
      </w:r>
    </w:p>
    <w:p w14:paraId="5F191BAD" w14:textId="60809D7B" w:rsidR="00BE1CEB" w:rsidRDefault="00BE1CEB" w:rsidP="00BE1CEB">
      <w:pPr>
        <w:pStyle w:val="tbtitre1"/>
      </w:pPr>
      <w:bookmarkStart w:id="98" w:name="_Toc455044756"/>
      <w:r>
        <w:lastRenderedPageBreak/>
        <w:t>Préambule</w:t>
      </w:r>
      <w:r w:rsidR="00965E06">
        <w:t xml:space="preserve"> (à revoir à la fin !)</w:t>
      </w:r>
      <w:bookmarkEnd w:id="98"/>
    </w:p>
    <w:p w14:paraId="45E2EAC9" w14:textId="77777777" w:rsidR="00994E68" w:rsidRDefault="00994E68" w:rsidP="00994E68">
      <w:pPr>
        <w:pStyle w:val="tbnormal"/>
      </w:pPr>
      <w:r>
        <w:t>Cette partie du document présente les résultats obtenus au travers de différents chapitres.</w:t>
      </w:r>
    </w:p>
    <w:p w14:paraId="2D55F2EB" w14:textId="77777777" w:rsidR="00994E68" w:rsidRDefault="00994E68" w:rsidP="00994E68">
      <w:pPr>
        <w:pStyle w:val="tbnormal"/>
      </w:pPr>
      <w:r>
        <w:t>Les problématiques sont détaillées dans un chapitre qui leurs est dédié. De sorte à donner une vision commune en proposant de parcourir la démarche, les résultats et les limites et recommandations.</w:t>
      </w:r>
    </w:p>
    <w:p w14:paraId="5554E94D" w14:textId="77777777" w:rsidR="00994E68" w:rsidRDefault="00994E68" w:rsidP="00994E68">
      <w:pPr>
        <w:pStyle w:val="tbnormal"/>
      </w:pPr>
      <w:r>
        <w:t>Le scénario Brewery &amp; Co, qui s’est obtenu en appliquant une démarche particulière est présenté.</w:t>
      </w:r>
    </w:p>
    <w:p w14:paraId="35871733" w14:textId="77777777" w:rsidR="00994E68" w:rsidRDefault="00994E68" w:rsidP="00994E68">
      <w:pPr>
        <w:pStyle w:val="tbnormal"/>
      </w:pPr>
      <w:r>
        <w:t>Dans la première partie, le développement du scénario et le résultat final est détaillé.</w:t>
      </w:r>
    </w:p>
    <w:p w14:paraId="1A91CC68" w14:textId="5FCE1742" w:rsidR="00994E68" w:rsidRDefault="00333F3B" w:rsidP="00994E68">
      <w:pPr>
        <w:pStyle w:val="tbnormal"/>
      </w:pPr>
      <w:r>
        <w:t>L</w:t>
      </w:r>
      <w:r w:rsidR="00994E68">
        <w:t xml:space="preserve">a seconde </w:t>
      </w:r>
      <w:r>
        <w:t>partie décortique</w:t>
      </w:r>
      <w:r w:rsidR="00994E68">
        <w:t xml:space="preserve"> la chaîne de valeur du type de société retenu à un haut niveau d’abstraction. Puis, nous analysons chacun des processus opérationnels en descendant dans les niveaux d’abstractions pour tendre vers le « comment est-ce que nous devons agir pour implémenter cette partie dans le simulateur ». Ce dernier niveau d’abstraction où le détail est de mise, nous le présentons uniquement pour la partie des ventes. Cette dernière fait l’objet d’un développement proof of concept. Pour les autres parties, nous émettons des hypothèses et des recommandations quant aux directions vers lesquelles se diriger. La structure retenue pour cette partie est de passer en revue les processus selon l’ordre suivant :</w:t>
      </w:r>
    </w:p>
    <w:p w14:paraId="665B7331" w14:textId="77777777" w:rsidR="00994E68" w:rsidRDefault="00994E68" w:rsidP="00AB054A">
      <w:pPr>
        <w:pStyle w:val="tbnormal"/>
        <w:numPr>
          <w:ilvl w:val="0"/>
          <w:numId w:val="5"/>
        </w:numPr>
      </w:pPr>
      <w:r>
        <w:t>Exploration du processus de prévision et de planification.</w:t>
      </w:r>
    </w:p>
    <w:p w14:paraId="5D5F0E98" w14:textId="77777777" w:rsidR="00994E68" w:rsidRDefault="00994E68" w:rsidP="00AB054A">
      <w:pPr>
        <w:pStyle w:val="tbnormal"/>
        <w:numPr>
          <w:ilvl w:val="0"/>
          <w:numId w:val="5"/>
        </w:numPr>
      </w:pPr>
      <w:r>
        <w:t>Exploration du processus d’approvisionnement.</w:t>
      </w:r>
    </w:p>
    <w:p w14:paraId="22BFB75C" w14:textId="77777777" w:rsidR="00994E68" w:rsidRDefault="00994E68" w:rsidP="00AB054A">
      <w:pPr>
        <w:pStyle w:val="tbnormal"/>
        <w:numPr>
          <w:ilvl w:val="0"/>
          <w:numId w:val="5"/>
        </w:numPr>
      </w:pPr>
      <w:r>
        <w:t>Exploration du processus de production.</w:t>
      </w:r>
    </w:p>
    <w:p w14:paraId="2FEA0B9B" w14:textId="77777777" w:rsidR="00994E68" w:rsidRDefault="00994E68" w:rsidP="00AB054A">
      <w:pPr>
        <w:pStyle w:val="tbnormal"/>
        <w:numPr>
          <w:ilvl w:val="0"/>
          <w:numId w:val="5"/>
        </w:numPr>
      </w:pPr>
      <w:r>
        <w:t>Exploration de la partie des ventes. Dans cette ultime partie, nous démontrons les résultats obtenus par le biais du développement de l’artéfact proof of concept. Ce dernier est ensuite largement expliqué dans un chapitre qui lui est dédié.</w:t>
      </w:r>
    </w:p>
    <w:p w14:paraId="40CC0237" w14:textId="77777777" w:rsidR="00994E68" w:rsidRDefault="00994E68" w:rsidP="00994E68">
      <w:pPr>
        <w:pStyle w:val="tbnormal"/>
      </w:pPr>
      <w:r>
        <w:t>Pour chacun des processus, nous détaillons :</w:t>
      </w:r>
    </w:p>
    <w:p w14:paraId="6D7DC7B4" w14:textId="77777777" w:rsidR="00994E68" w:rsidRDefault="00994E68" w:rsidP="00AB054A">
      <w:pPr>
        <w:pStyle w:val="tbnormal"/>
        <w:numPr>
          <w:ilvl w:val="0"/>
          <w:numId w:val="6"/>
        </w:numPr>
      </w:pPr>
      <w:r>
        <w:t>Le processus à différents niveaux d’abstractions.</w:t>
      </w:r>
    </w:p>
    <w:p w14:paraId="0D63286C" w14:textId="77777777" w:rsidR="00994E68" w:rsidRDefault="00994E68" w:rsidP="00AB054A">
      <w:pPr>
        <w:pStyle w:val="tbnormal"/>
        <w:numPr>
          <w:ilvl w:val="0"/>
          <w:numId w:val="6"/>
        </w:numPr>
      </w:pPr>
      <w:r>
        <w:t>Dans quel état l’analyse se trouve.</w:t>
      </w:r>
    </w:p>
    <w:p w14:paraId="30127D98" w14:textId="77777777" w:rsidR="00994E68" w:rsidRDefault="00994E68" w:rsidP="00AB054A">
      <w:pPr>
        <w:pStyle w:val="tbnormal"/>
        <w:numPr>
          <w:ilvl w:val="0"/>
          <w:numId w:val="6"/>
        </w:numPr>
      </w:pPr>
      <w:r>
        <w:t>De quelle manière nous sommes arrivés aux résultats obtenus.</w:t>
      </w:r>
    </w:p>
    <w:p w14:paraId="5068F933" w14:textId="77777777" w:rsidR="00994E68" w:rsidRDefault="00994E68" w:rsidP="00AB054A">
      <w:pPr>
        <w:pStyle w:val="tbnormal"/>
        <w:numPr>
          <w:ilvl w:val="0"/>
          <w:numId w:val="6"/>
        </w:numPr>
      </w:pPr>
      <w:r>
        <w:t>La synthèse des enseignements apportés.</w:t>
      </w:r>
    </w:p>
    <w:p w14:paraId="662CF038" w14:textId="77777777" w:rsidR="00994E68" w:rsidRDefault="00994E68" w:rsidP="00AB054A">
      <w:pPr>
        <w:pStyle w:val="tbnormal"/>
        <w:numPr>
          <w:ilvl w:val="0"/>
          <w:numId w:val="6"/>
        </w:numPr>
      </w:pPr>
      <w:r>
        <w:t>Les recommandations à prendre en considération pour approfondir.</w:t>
      </w:r>
    </w:p>
    <w:p w14:paraId="65087440" w14:textId="77777777" w:rsidR="00994E68" w:rsidRDefault="00994E68" w:rsidP="00AB054A">
      <w:pPr>
        <w:pStyle w:val="tbnormal"/>
        <w:numPr>
          <w:ilvl w:val="0"/>
          <w:numId w:val="6"/>
        </w:numPr>
      </w:pPr>
      <w:r>
        <w:t>Les limites actuelles.</w:t>
      </w:r>
    </w:p>
    <w:p w14:paraId="1060A846" w14:textId="77777777" w:rsidR="00994E68" w:rsidRDefault="00994E68" w:rsidP="00994E68">
      <w:pPr>
        <w:pStyle w:val="tbnormal"/>
      </w:pPr>
      <w:r>
        <w:t>Ces résultats sont obtenus en utilisant des démarches uniformes que nous présentons en début de chaque partie.</w:t>
      </w:r>
    </w:p>
    <w:p w14:paraId="127FD007" w14:textId="5ECF50F5" w:rsidR="00BE1CEB" w:rsidRDefault="00994E68" w:rsidP="00BE1CEB">
      <w:pPr>
        <w:pStyle w:val="tbnormal"/>
      </w:pPr>
      <w:r>
        <w:t>Cette partie doit service de base solide à toute personne nouvellement mandatée pour faire avancer le travail. Cette nouvelle équipe peut sans autre identifier les prochaines étapes à développer en s’appuyant sur des certitudes et des recommandations.</w:t>
      </w:r>
    </w:p>
    <w:p w14:paraId="4D8962E7" w14:textId="4E990743" w:rsidR="00C7503F" w:rsidRDefault="00035621" w:rsidP="00035621">
      <w:pPr>
        <w:pStyle w:val="tbtitre1"/>
      </w:pPr>
      <w:bookmarkStart w:id="99" w:name="_Toc455044757"/>
      <w:r>
        <w:lastRenderedPageBreak/>
        <w:t>Démarche</w:t>
      </w:r>
      <w:bookmarkEnd w:id="99"/>
    </w:p>
    <w:p w14:paraId="48B5CA04" w14:textId="34189E65" w:rsidR="00C7503F" w:rsidRDefault="00C7503F" w:rsidP="00C7503F">
      <w:pPr>
        <w:pStyle w:val="tbnormal"/>
      </w:pPr>
      <w:r>
        <w:t>Pour déboucher sur les résultats</w:t>
      </w:r>
      <w:r w:rsidR="00863D81">
        <w:t xml:space="preserve"> précités</w:t>
      </w:r>
      <w:r>
        <w:t>, la démarche est d’effectuer les opérations en parallèles. Ces opérations qui sont classées par nature, pédagogie, technique et métier.</w:t>
      </w:r>
    </w:p>
    <w:p w14:paraId="00DA3D0D" w14:textId="15A22AC9" w:rsidR="00D745A5" w:rsidRDefault="00D745A5" w:rsidP="00C7503F">
      <w:pPr>
        <w:pStyle w:val="tbnormal"/>
      </w:pPr>
      <w:r>
        <w:t>L’activité première est de développer le scénario en prenant en considération l’aspect pédagogue et l’aspect métier. La pédagogie résultante est celle qui permet d’assimiler des concepts de gestion d’entreprise. Le métier est celui qui permet d’œuvrer les opérations d’une PME manufacturière, Brewery &amp; Co.</w:t>
      </w:r>
    </w:p>
    <w:p w14:paraId="0EF506A3" w14:textId="7B36BFC1" w:rsidR="00D745A5" w:rsidRDefault="00D745A5" w:rsidP="00C7503F">
      <w:pPr>
        <w:pStyle w:val="tbnormal"/>
      </w:pPr>
      <w:r>
        <w:t>Dès que le scénario est développé, la prise en main d’Odoo et le paramétrage de ce dernier est effectué en étroit lien avec les besoins du scénario. La configuration des applications et la création du master data sont les étapes à produire.</w:t>
      </w:r>
    </w:p>
    <w:p w14:paraId="3BAE0DDE" w14:textId="730E2362" w:rsidR="00D745A5" w:rsidRDefault="00D745A5" w:rsidP="00C7503F">
      <w:pPr>
        <w:pStyle w:val="tbnormal"/>
      </w:pPr>
      <w:r>
        <w:t xml:space="preserve">Une fois la configuration du PGI effectuée, l’exécution de la chaîne de valeur globale est réalisé à la main. Elle sert de base à la modélisation de la chaîne de valeur et de ses activités. Ce diagramme reflète les étapes nécessaires </w:t>
      </w:r>
      <w:r w:rsidR="00DE4B98">
        <w:t>à la finalité des opérations de Brewery &amp; Co, c’est-à-dire à la concrétisation d’une vente</w:t>
      </w:r>
      <w:r>
        <w:t xml:space="preserve">. Cette étape permet de constituer un référentiel des objets métiers employés. Elle éclaire aussi sur le fonctionnement du PGI et par conséquent, les éléments qui doivent être ensuite mis en œuvre </w:t>
      </w:r>
      <w:r w:rsidR="00DE4B98">
        <w:t xml:space="preserve">et gérés </w:t>
      </w:r>
      <w:r>
        <w:t>par le simulateur.</w:t>
      </w:r>
    </w:p>
    <w:p w14:paraId="00706263" w14:textId="7D5B2DBE" w:rsidR="00DE4B98" w:rsidRDefault="00DE4B98" w:rsidP="00C7503F">
      <w:pPr>
        <w:pStyle w:val="tbnormal"/>
      </w:pPr>
      <w:r>
        <w:t>À ce moment, tout est prêt pour débuter la réalisation technique, c’est-à-dire le développement du simulateur. Cependant, il faut encore analyser pédagogiquement chaque activité. Suite à cette analyse, les activités manuelles et automatisées sont connues. Ce sont les activités automatisées qui doivent être gérée par le simulateur. En effet, les activités automatisées doivent être réalisée par le simulateur pour toutes les sociétés qui sont présentes dans une partie de jeu. La réalisation de ces dernières s’effectue par le biais de l’interface de programmation qu’Odoo met à disposition.</w:t>
      </w:r>
    </w:p>
    <w:p w14:paraId="768C201D" w14:textId="2E090729" w:rsidR="00B15D21" w:rsidRPr="00C7503F" w:rsidRDefault="00B15D21" w:rsidP="00C7503F">
      <w:pPr>
        <w:pStyle w:val="tbnormal"/>
      </w:pPr>
      <w:r>
        <w:t xml:space="preserve">Finalement, le développement du simulateur peut être fait </w:t>
      </w:r>
      <w:r w:rsidR="00863D81">
        <w:t>sur la base des fonctionnalités attendues présentées dans le cahier des charges disponible dans les annexes #REF (demande de ratification).</w:t>
      </w:r>
    </w:p>
    <w:p w14:paraId="0CB549CF" w14:textId="3E32576D" w:rsidR="00A01BB3" w:rsidRDefault="00A01BB3" w:rsidP="004919DD">
      <w:pPr>
        <w:pStyle w:val="tbtitre1"/>
      </w:pPr>
      <w:bookmarkStart w:id="100" w:name="_Toc455044758"/>
      <w:bookmarkStart w:id="101" w:name="_Toc454297791"/>
      <w:r>
        <w:t>Problématiques</w:t>
      </w:r>
      <w:bookmarkEnd w:id="100"/>
    </w:p>
    <w:p w14:paraId="36EBD7AB" w14:textId="28C27D7C" w:rsidR="00A01BB3" w:rsidRDefault="00C33FFC" w:rsidP="00A01BB3">
      <w:pPr>
        <w:pStyle w:val="tbnormal"/>
      </w:pPr>
      <w:r>
        <w:t>C</w:t>
      </w:r>
      <w:r w:rsidR="0021746C">
        <w:t>e chapitre</w:t>
      </w:r>
      <w:r>
        <w:t xml:space="preserve"> expose</w:t>
      </w:r>
      <w:r w:rsidR="0021746C">
        <w:t xml:space="preserve"> les p</w:t>
      </w:r>
      <w:r w:rsidR="00276E61">
        <w:t>rincipales problématique</w:t>
      </w:r>
      <w:r w:rsidR="00D93C7D">
        <w:t>s</w:t>
      </w:r>
      <w:r w:rsidR="00860732">
        <w:t xml:space="preserve"> auxquelles ce travail se confronte.</w:t>
      </w:r>
      <w:r w:rsidR="000806E9">
        <w:t xml:space="preserve"> </w:t>
      </w:r>
      <w:r w:rsidR="00F26C41">
        <w:t xml:space="preserve">Elles sont présentées </w:t>
      </w:r>
      <w:r w:rsidR="00EC1858">
        <w:t xml:space="preserve">d’une manière générale </w:t>
      </w:r>
      <w:r>
        <w:t xml:space="preserve">puis </w:t>
      </w:r>
      <w:r w:rsidR="002A6168">
        <w:t xml:space="preserve">détaillées au travers des </w:t>
      </w:r>
      <w:r w:rsidR="00B913E6">
        <w:t>différents chapitres qui compose cette partie pratique.</w:t>
      </w:r>
    </w:p>
    <w:p w14:paraId="2C50D228" w14:textId="77777777" w:rsidR="00A01BB3" w:rsidRDefault="00A01BB3" w:rsidP="00A01BB3">
      <w:pPr>
        <w:pStyle w:val="tbtitre3"/>
      </w:pPr>
      <w:bookmarkStart w:id="102" w:name="_Toc455044759"/>
      <w:r>
        <w:t>Scénario</w:t>
      </w:r>
      <w:bookmarkEnd w:id="102"/>
    </w:p>
    <w:p w14:paraId="570CDC94" w14:textId="7BD9D833" w:rsidR="00A50953" w:rsidRDefault="00AE3084" w:rsidP="00A50953">
      <w:pPr>
        <w:pStyle w:val="tbnormal"/>
      </w:pPr>
      <w:r>
        <w:t xml:space="preserve">Cette problématique </w:t>
      </w:r>
      <w:r w:rsidR="000A4517">
        <w:t xml:space="preserve">touche </w:t>
      </w:r>
      <w:r w:rsidR="00B15F83">
        <w:t xml:space="preserve">l’élément central du jeu sérieux OdooSIM. </w:t>
      </w:r>
      <w:r w:rsidR="00804A7E">
        <w:t>Son scénario doit être pensé</w:t>
      </w:r>
      <w:r w:rsidR="00031E74">
        <w:t xml:space="preserve"> et développé de sorte à ce qu’il </w:t>
      </w:r>
      <w:r w:rsidR="00470F67">
        <w:t>puisse être</w:t>
      </w:r>
      <w:r w:rsidR="00031E74">
        <w:t xml:space="preserve"> le facteur premier dans </w:t>
      </w:r>
      <w:r w:rsidR="005944E2">
        <w:t>l’engouement que les part</w:t>
      </w:r>
      <w:r w:rsidR="005C5E24">
        <w:t>icipants ont pour la solution.</w:t>
      </w:r>
    </w:p>
    <w:p w14:paraId="3365A903" w14:textId="2B083C93" w:rsidR="003F6269" w:rsidRDefault="003F6269" w:rsidP="00A50953">
      <w:pPr>
        <w:pStyle w:val="tbnormal"/>
      </w:pPr>
      <w:r>
        <w:t>La difficulté</w:t>
      </w:r>
      <w:r w:rsidR="001963F8">
        <w:t xml:space="preserve"> est double. Elle</w:t>
      </w:r>
      <w:r>
        <w:t xml:space="preserve"> réside dans la manière que l’on a de mettre en </w:t>
      </w:r>
      <w:r w:rsidR="002B01E5">
        <w:t>scène</w:t>
      </w:r>
      <w:r>
        <w:t xml:space="preserve"> une société de production</w:t>
      </w:r>
      <w:r w:rsidR="001963F8">
        <w:t xml:space="preserve"> et ses activités internes, c’est-à-dire, les </w:t>
      </w:r>
      <w:r w:rsidR="001963F8">
        <w:lastRenderedPageBreak/>
        <w:t>produits qu’elle fabrique, les différents processus, etc. Et dans la façon dont ont défini les interactions qu’elle a avec son environnement. Principalement des contraintes et des opportunité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F36515" w14:paraId="26F08C56" w14:textId="77777777" w:rsidTr="00EB5D49">
        <w:trPr>
          <w:trHeight w:hRule="exact" w:val="113"/>
        </w:trPr>
        <w:tc>
          <w:tcPr>
            <w:tcW w:w="597" w:type="dxa"/>
            <w:tcBorders>
              <w:bottom w:val="single" w:sz="2" w:space="0" w:color="D0CECE" w:themeColor="background2" w:themeShade="E6"/>
            </w:tcBorders>
            <w:shd w:val="clear" w:color="auto" w:fill="auto"/>
            <w:vAlign w:val="center"/>
          </w:tcPr>
          <w:p w14:paraId="6E8045EF" w14:textId="77777777" w:rsidR="00F36515" w:rsidRPr="00025F11" w:rsidRDefault="00F36515" w:rsidP="00EB5D49">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4A07C3D5" w14:textId="77777777" w:rsidR="00F36515" w:rsidRPr="00025F11" w:rsidRDefault="00F36515" w:rsidP="00EB5D49">
            <w:pPr>
              <w:pStyle w:val="tbnormal"/>
              <w:jc w:val="left"/>
              <w:rPr>
                <w:b/>
                <w:sz w:val="2"/>
                <w:szCs w:val="2"/>
              </w:rPr>
            </w:pPr>
          </w:p>
        </w:tc>
      </w:tr>
      <w:tr w:rsidR="00F36515" w14:paraId="1F6EE610" w14:textId="77777777" w:rsidTr="00EB5D49">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75447D6E" w14:textId="77777777" w:rsidR="00F36515" w:rsidRPr="000353ED" w:rsidRDefault="00F36515" w:rsidP="00EB5D49">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5F8CDC05" w14:textId="4FA793AF" w:rsidR="00F36515" w:rsidRPr="00C676D4" w:rsidRDefault="00F36515" w:rsidP="00EB5D49">
            <w:pPr>
              <w:pStyle w:val="tbnormal"/>
              <w:rPr>
                <w:sz w:val="21"/>
              </w:rPr>
            </w:pPr>
            <w:r>
              <w:rPr>
                <w:b/>
                <w:sz w:val="21"/>
              </w:rPr>
              <w:t>Complément d’informations :</w:t>
            </w:r>
          </w:p>
          <w:p w14:paraId="39E19DC8" w14:textId="3287F9B6" w:rsidR="00F36515" w:rsidRPr="002B229F" w:rsidRDefault="00F36515" w:rsidP="00F36515">
            <w:pPr>
              <w:pStyle w:val="tbnormal"/>
              <w:rPr>
                <w:sz w:val="21"/>
              </w:rPr>
            </w:pPr>
            <w:r w:rsidRPr="00F0563C">
              <w:rPr>
                <w:sz w:val="21"/>
              </w:rPr>
              <w:t>L</w:t>
            </w:r>
            <w:r>
              <w:rPr>
                <w:sz w:val="21"/>
              </w:rPr>
              <w:t>es résultats obtenus sont détaillés dans le chapitre #REF.</w:t>
            </w:r>
          </w:p>
        </w:tc>
      </w:tr>
      <w:tr w:rsidR="00F36515" w14:paraId="3D87E9D2" w14:textId="77777777" w:rsidTr="00EB5D49">
        <w:trPr>
          <w:trHeight w:hRule="exact" w:val="90"/>
        </w:trPr>
        <w:tc>
          <w:tcPr>
            <w:tcW w:w="597" w:type="dxa"/>
            <w:tcBorders>
              <w:top w:val="single" w:sz="2" w:space="0" w:color="D0CECE" w:themeColor="background2" w:themeShade="E6"/>
            </w:tcBorders>
            <w:shd w:val="clear" w:color="auto" w:fill="auto"/>
            <w:vAlign w:val="center"/>
          </w:tcPr>
          <w:p w14:paraId="7C7CB692" w14:textId="77777777" w:rsidR="00F36515" w:rsidRPr="00025F11" w:rsidRDefault="00F36515" w:rsidP="00EB5D49">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5774F92C" w14:textId="77777777" w:rsidR="00F36515" w:rsidRPr="00025F11" w:rsidRDefault="00F36515" w:rsidP="00EB5D49">
            <w:pPr>
              <w:pStyle w:val="tbnormal"/>
              <w:jc w:val="left"/>
              <w:rPr>
                <w:b/>
                <w:sz w:val="2"/>
                <w:szCs w:val="2"/>
              </w:rPr>
            </w:pPr>
          </w:p>
        </w:tc>
      </w:tr>
    </w:tbl>
    <w:p w14:paraId="00734B25" w14:textId="77777777" w:rsidR="00A01BB3" w:rsidRDefault="00A01BB3" w:rsidP="00A01BB3">
      <w:pPr>
        <w:pStyle w:val="tbtitre3"/>
      </w:pPr>
      <w:bookmarkStart w:id="103" w:name="_Toc455044760"/>
      <w:r>
        <w:t>Complexité métier</w:t>
      </w:r>
      <w:bookmarkEnd w:id="103"/>
    </w:p>
    <w:p w14:paraId="764FD9DA" w14:textId="53C94669" w:rsidR="0075360E" w:rsidRDefault="0075360E" w:rsidP="0075360E">
      <w:pPr>
        <w:pStyle w:val="tbnormal"/>
      </w:pPr>
      <w:r>
        <w:t>La modélisation des processus mis en œuvre par la société Brewery &amp; Co., n’est pas chose aisée. En effet, elle demande de la part de l’analyste des compétences métiers et d</w:t>
      </w:r>
      <w:r w:rsidR="00F36515">
        <w:t>ans une certaine mesure un</w:t>
      </w:r>
      <w:r>
        <w:t xml:space="preserve"> bagage pratique.</w:t>
      </w:r>
    </w:p>
    <w:p w14:paraId="229BC8AE" w14:textId="65F0B906" w:rsidR="0075360E" w:rsidRDefault="0075360E" w:rsidP="0075360E">
      <w:pPr>
        <w:pStyle w:val="tbnormal"/>
      </w:pPr>
      <w:r>
        <w:t>Ce travail consistant à poser les fondations nécessaires au développement d’un jeu sérieux pour l’apprentissage de la gestion d’entreprise à l’aide d’un PGI, le réalisme doit être de mise pour qu’il soit utile. Par conséquent, des efforts ont été consenti dans la compréhension des processus interne aux entreprises de production.</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F36515" w14:paraId="7235F25A" w14:textId="77777777" w:rsidTr="00EB5D49">
        <w:trPr>
          <w:trHeight w:hRule="exact" w:val="113"/>
        </w:trPr>
        <w:tc>
          <w:tcPr>
            <w:tcW w:w="597" w:type="dxa"/>
            <w:tcBorders>
              <w:bottom w:val="single" w:sz="2" w:space="0" w:color="D0CECE" w:themeColor="background2" w:themeShade="E6"/>
            </w:tcBorders>
            <w:shd w:val="clear" w:color="auto" w:fill="auto"/>
            <w:vAlign w:val="center"/>
          </w:tcPr>
          <w:p w14:paraId="5AA319D9" w14:textId="77777777" w:rsidR="00F36515" w:rsidRPr="00025F11" w:rsidRDefault="00F36515" w:rsidP="00EB5D49">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3E237B17" w14:textId="77777777" w:rsidR="00F36515" w:rsidRPr="00025F11" w:rsidRDefault="00F36515" w:rsidP="00EB5D49">
            <w:pPr>
              <w:pStyle w:val="tbnormal"/>
              <w:jc w:val="left"/>
              <w:rPr>
                <w:b/>
                <w:sz w:val="2"/>
                <w:szCs w:val="2"/>
              </w:rPr>
            </w:pPr>
          </w:p>
        </w:tc>
      </w:tr>
      <w:tr w:rsidR="00F36515" w14:paraId="37943B21" w14:textId="77777777" w:rsidTr="00EB5D49">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1A9F4E19" w14:textId="77777777" w:rsidR="00F36515" w:rsidRPr="000353ED" w:rsidRDefault="00F36515" w:rsidP="00EB5D49">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6C83E208" w14:textId="77777777" w:rsidR="00F36515" w:rsidRPr="00C676D4" w:rsidRDefault="00F36515" w:rsidP="00EB5D49">
            <w:pPr>
              <w:pStyle w:val="tbnormal"/>
              <w:rPr>
                <w:sz w:val="21"/>
              </w:rPr>
            </w:pPr>
            <w:r>
              <w:rPr>
                <w:b/>
                <w:sz w:val="21"/>
              </w:rPr>
              <w:t>Complément d’informations :</w:t>
            </w:r>
          </w:p>
          <w:p w14:paraId="1A833BA7" w14:textId="77777777" w:rsidR="00F36515" w:rsidRPr="002B229F" w:rsidRDefault="00F36515" w:rsidP="00EB5D49">
            <w:pPr>
              <w:pStyle w:val="tbnormal"/>
              <w:rPr>
                <w:sz w:val="21"/>
              </w:rPr>
            </w:pPr>
            <w:r w:rsidRPr="00F0563C">
              <w:rPr>
                <w:sz w:val="21"/>
              </w:rPr>
              <w:t>L</w:t>
            </w:r>
            <w:r>
              <w:rPr>
                <w:sz w:val="21"/>
              </w:rPr>
              <w:t>es résultats obtenus sont détaillés dans le chapitre #REF.</w:t>
            </w:r>
          </w:p>
        </w:tc>
      </w:tr>
      <w:tr w:rsidR="00F36515" w14:paraId="694121FC" w14:textId="77777777" w:rsidTr="00EB5D49">
        <w:trPr>
          <w:trHeight w:hRule="exact" w:val="90"/>
        </w:trPr>
        <w:tc>
          <w:tcPr>
            <w:tcW w:w="597" w:type="dxa"/>
            <w:tcBorders>
              <w:top w:val="single" w:sz="2" w:space="0" w:color="D0CECE" w:themeColor="background2" w:themeShade="E6"/>
            </w:tcBorders>
            <w:shd w:val="clear" w:color="auto" w:fill="auto"/>
            <w:vAlign w:val="center"/>
          </w:tcPr>
          <w:p w14:paraId="4CAD2313" w14:textId="77777777" w:rsidR="00F36515" w:rsidRPr="00025F11" w:rsidRDefault="00F36515" w:rsidP="00EB5D49">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292771AF" w14:textId="77777777" w:rsidR="00F36515" w:rsidRPr="00025F11" w:rsidRDefault="00F36515" w:rsidP="00EB5D49">
            <w:pPr>
              <w:pStyle w:val="tbnormal"/>
              <w:jc w:val="left"/>
              <w:rPr>
                <w:b/>
                <w:sz w:val="2"/>
                <w:szCs w:val="2"/>
              </w:rPr>
            </w:pPr>
          </w:p>
        </w:tc>
      </w:tr>
    </w:tbl>
    <w:p w14:paraId="3074737F" w14:textId="7FC7CFEA" w:rsidR="00FC3B98" w:rsidRDefault="00FC3B98" w:rsidP="00A01BB3">
      <w:pPr>
        <w:pStyle w:val="tbtitre3"/>
      </w:pPr>
      <w:bookmarkStart w:id="104" w:name="_Toc455044761"/>
      <w:r>
        <w:t>Apport pédagogique</w:t>
      </w:r>
      <w:bookmarkEnd w:id="104"/>
    </w:p>
    <w:p w14:paraId="5F167512" w14:textId="0C3FC5DA" w:rsidR="004F769E" w:rsidRDefault="004F769E" w:rsidP="004F769E">
      <w:pPr>
        <w:pStyle w:val="tbnormal"/>
      </w:pPr>
      <w:r>
        <w:t>Un des aspects majeurs de ce travail est l’apport pédagogique qu’il apporte aux participants. De ce fait, il est primordial de bien choisir quelles opérations doivent être menées par les participants.</w:t>
      </w:r>
      <w:r w:rsidR="00064651">
        <w:t xml:space="preserve"> </w:t>
      </w:r>
      <w:r>
        <w:t xml:space="preserve">La problématique est de définir des critères pertinents permettant d’effectuer ces choix. Une fois qu’ils sont définis, il faut </w:t>
      </w:r>
      <w:r w:rsidR="00662B90">
        <w:t>analyser</w:t>
      </w:r>
      <w:r>
        <w:t xml:space="preserve"> toutes les activités de la chaîne de valeur et les </w:t>
      </w:r>
      <w:r w:rsidR="00662B90">
        <w:t>confronter</w:t>
      </w:r>
      <w:r>
        <w:t xml:space="preserve"> aux critères pour décider ce qu’il doit en être fai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064651" w14:paraId="6E70AE0B" w14:textId="77777777" w:rsidTr="00EB5D49">
        <w:trPr>
          <w:trHeight w:hRule="exact" w:val="113"/>
        </w:trPr>
        <w:tc>
          <w:tcPr>
            <w:tcW w:w="597" w:type="dxa"/>
            <w:tcBorders>
              <w:bottom w:val="single" w:sz="2" w:space="0" w:color="D0CECE" w:themeColor="background2" w:themeShade="E6"/>
            </w:tcBorders>
            <w:shd w:val="clear" w:color="auto" w:fill="auto"/>
            <w:vAlign w:val="center"/>
          </w:tcPr>
          <w:p w14:paraId="11AD27EC" w14:textId="77777777" w:rsidR="00064651" w:rsidRPr="00025F11" w:rsidRDefault="00064651" w:rsidP="00EB5D49">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3AE14068" w14:textId="77777777" w:rsidR="00064651" w:rsidRPr="00025F11" w:rsidRDefault="00064651" w:rsidP="00EB5D49">
            <w:pPr>
              <w:pStyle w:val="tbnormal"/>
              <w:jc w:val="left"/>
              <w:rPr>
                <w:b/>
                <w:sz w:val="2"/>
                <w:szCs w:val="2"/>
              </w:rPr>
            </w:pPr>
          </w:p>
        </w:tc>
      </w:tr>
      <w:tr w:rsidR="00064651" w14:paraId="2F744785" w14:textId="77777777" w:rsidTr="00EB5D49">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73D1DB26" w14:textId="77777777" w:rsidR="00064651" w:rsidRPr="000353ED" w:rsidRDefault="00064651" w:rsidP="00EB5D49">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54D12415" w14:textId="77777777" w:rsidR="00064651" w:rsidRPr="00C676D4" w:rsidRDefault="00064651" w:rsidP="00EB5D49">
            <w:pPr>
              <w:pStyle w:val="tbnormal"/>
              <w:rPr>
                <w:sz w:val="21"/>
              </w:rPr>
            </w:pPr>
            <w:r>
              <w:rPr>
                <w:b/>
                <w:sz w:val="21"/>
              </w:rPr>
              <w:t>Complément d’informations :</w:t>
            </w:r>
          </w:p>
          <w:p w14:paraId="76622D64" w14:textId="77777777" w:rsidR="00064651" w:rsidRPr="002B229F" w:rsidRDefault="00064651" w:rsidP="00EB5D49">
            <w:pPr>
              <w:pStyle w:val="tbnormal"/>
              <w:rPr>
                <w:sz w:val="21"/>
              </w:rPr>
            </w:pPr>
            <w:r w:rsidRPr="00F0563C">
              <w:rPr>
                <w:sz w:val="21"/>
              </w:rPr>
              <w:t>L</w:t>
            </w:r>
            <w:r>
              <w:rPr>
                <w:sz w:val="21"/>
              </w:rPr>
              <w:t>es résultats obtenus sont détaillés dans le chapitre #REF.</w:t>
            </w:r>
          </w:p>
        </w:tc>
      </w:tr>
      <w:tr w:rsidR="00064651" w14:paraId="1C9E9157" w14:textId="77777777" w:rsidTr="00EB5D49">
        <w:trPr>
          <w:trHeight w:hRule="exact" w:val="90"/>
        </w:trPr>
        <w:tc>
          <w:tcPr>
            <w:tcW w:w="597" w:type="dxa"/>
            <w:tcBorders>
              <w:top w:val="single" w:sz="2" w:space="0" w:color="D0CECE" w:themeColor="background2" w:themeShade="E6"/>
            </w:tcBorders>
            <w:shd w:val="clear" w:color="auto" w:fill="auto"/>
            <w:vAlign w:val="center"/>
          </w:tcPr>
          <w:p w14:paraId="1AE88C44" w14:textId="77777777" w:rsidR="00064651" w:rsidRPr="00025F11" w:rsidRDefault="00064651" w:rsidP="00EB5D49">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6659C319" w14:textId="77777777" w:rsidR="00064651" w:rsidRPr="00025F11" w:rsidRDefault="00064651" w:rsidP="00EB5D49">
            <w:pPr>
              <w:pStyle w:val="tbnormal"/>
              <w:jc w:val="left"/>
              <w:rPr>
                <w:b/>
                <w:sz w:val="2"/>
                <w:szCs w:val="2"/>
              </w:rPr>
            </w:pPr>
          </w:p>
        </w:tc>
      </w:tr>
    </w:tbl>
    <w:p w14:paraId="37B0D641" w14:textId="77777777" w:rsidR="00A01BB3" w:rsidRDefault="00A01BB3" w:rsidP="00A01BB3">
      <w:pPr>
        <w:pStyle w:val="tbtitre3"/>
      </w:pPr>
      <w:bookmarkStart w:id="105" w:name="_Toc455044762"/>
      <w:r>
        <w:t>Accès au service</w:t>
      </w:r>
      <w:bookmarkEnd w:id="105"/>
    </w:p>
    <w:p w14:paraId="4EF12B1E" w14:textId="1421A0E7" w:rsidR="00AF0198" w:rsidRDefault="00662B90" w:rsidP="00AF0198">
      <w:pPr>
        <w:pStyle w:val="tbnormal"/>
      </w:pPr>
      <w:r>
        <w:t xml:space="preserve">Dès que le </w:t>
      </w:r>
      <w:r w:rsidR="009319D4">
        <w:t>PGI est</w:t>
      </w:r>
      <w:r w:rsidR="00AF0198">
        <w:t xml:space="preserve"> choisi, il faut définir quel type d’accès à ce dernier </w:t>
      </w:r>
      <w:r>
        <w:t>l’on veut exploiter</w:t>
      </w:r>
      <w:r w:rsidR="00AF0198">
        <w:t xml:space="preserve">. Comme le chapitre #REF </w:t>
      </w:r>
      <w:r w:rsidR="00EB1813">
        <w:t>le mentionne</w:t>
      </w:r>
      <w:r w:rsidR="00AF0198">
        <w:t xml:space="preserve">, plusieurs possibilités sont envisageables. On </w:t>
      </w:r>
      <w:proofErr w:type="spellStart"/>
      <w:r w:rsidR="00AF0198">
        <w:t>premises</w:t>
      </w:r>
      <w:proofErr w:type="spellEnd"/>
      <w:r w:rsidR="00AF0198">
        <w:t>, ASP ou encore SaaS sont autant de solutions existantes et de piste</w:t>
      </w:r>
      <w:r w:rsidR="004F769E">
        <w:t>s</w:t>
      </w:r>
      <w:r w:rsidR="00AF0198">
        <w:t xml:space="preserve"> à analyser pour trouver la bonne solution dans le contexte de ce travail.</w:t>
      </w:r>
    </w:p>
    <w:p w14:paraId="04B3FB6A" w14:textId="07C0B21B" w:rsidR="00EB1813" w:rsidRDefault="00EB1813" w:rsidP="00EB1813">
      <w:pPr>
        <w:pStyle w:val="tbtitre4"/>
      </w:pPr>
      <w:bookmarkStart w:id="106" w:name="_Toc455044763"/>
      <w:proofErr w:type="spellStart"/>
      <w:r>
        <w:lastRenderedPageBreak/>
        <w:t>Démarche</w:t>
      </w:r>
      <w:bookmarkEnd w:id="106"/>
      <w:proofErr w:type="spellEnd"/>
    </w:p>
    <w:p w14:paraId="067D69D0" w14:textId="0D49D0BB" w:rsidR="00EB1813" w:rsidRPr="00EB1813" w:rsidRDefault="00EB1813" w:rsidP="00EB1813">
      <w:pPr>
        <w:pStyle w:val="tbnormal"/>
      </w:pPr>
      <w:r>
        <w:t>Pour effectuer un choix, l’élément prépondérant est le temps à investir pour être opérationnel. Ce qui ne doit pas forcément être le cas pour le développement final. Le travail portant sur une petite dizaine de semaines, il faut pouvoir débuter l’analyse le plus rapidement possible. La décision se porte à la fois sur la théorie #REF (</w:t>
      </w:r>
      <w:proofErr w:type="spellStart"/>
      <w:proofErr w:type="gramStart"/>
      <w:r>
        <w:t>onpremise,asp</w:t>
      </w:r>
      <w:proofErr w:type="gramEnd"/>
      <w:r>
        <w:t>,saas</w:t>
      </w:r>
      <w:proofErr w:type="spellEnd"/>
      <w:r>
        <w:t>) et sur la documentation qu’Odoo met à disposition sur son site web.</w:t>
      </w:r>
    </w:p>
    <w:p w14:paraId="16183B9B" w14:textId="77777777" w:rsidR="00A01BB3" w:rsidRDefault="00A01BB3" w:rsidP="00A01BB3">
      <w:pPr>
        <w:pStyle w:val="tbtitre4"/>
      </w:pPr>
      <w:bookmarkStart w:id="107" w:name="_Toc455044764"/>
      <w:proofErr w:type="spellStart"/>
      <w:r>
        <w:t>Résultats</w:t>
      </w:r>
      <w:bookmarkEnd w:id="107"/>
      <w:proofErr w:type="spellEnd"/>
    </w:p>
    <w:p w14:paraId="3396CC53" w14:textId="015D9270" w:rsidR="00AF0198" w:rsidRDefault="00AF0198" w:rsidP="00AF0198">
      <w:pPr>
        <w:pStyle w:val="tbnormal"/>
      </w:pPr>
      <w:r>
        <w:t xml:space="preserve">Tout d’abord, Odoo propose différentes versions de son PGI. Entreprise, </w:t>
      </w:r>
      <w:proofErr w:type="spellStart"/>
      <w:r>
        <w:t>Community</w:t>
      </w:r>
      <w:proofErr w:type="spellEnd"/>
      <w:r>
        <w:t xml:space="preserve"> ou encore Online peuvent être envisagée. Le résultat de ce premier choix se tourne vers la version en ligne. Ce qui balaye toute les </w:t>
      </w:r>
      <w:r w:rsidR="00102C58">
        <w:t>possibilités</w:t>
      </w:r>
      <w:r>
        <w:t xml:space="preserve"> d’accès qui ont pu être citée ci-dessus.</w:t>
      </w:r>
      <w:r w:rsidR="00102C58">
        <w:t xml:space="preserve"> En effet, l’accès à cette version est étroitement </w:t>
      </w:r>
      <w:r w:rsidR="00662B90">
        <w:t>lié</w:t>
      </w:r>
      <w:r w:rsidR="00102C58">
        <w:t xml:space="preserve"> à son nom, Online.</w:t>
      </w:r>
    </w:p>
    <w:p w14:paraId="07E0E067" w14:textId="547F95D2" w:rsidR="00AF0198" w:rsidRDefault="00AF0198" w:rsidP="00AF0198">
      <w:pPr>
        <w:pStyle w:val="tbnormal"/>
      </w:pPr>
      <w:r>
        <w:t xml:space="preserve">Ce choix est fait pour s’éviter d’avoir à consentir des efforts dans la mise en place du PGI en interne. En utilisant la version Online en mode SaaS, </w:t>
      </w:r>
      <w:r w:rsidR="00102C58">
        <w:t>le travail peut s’affranchir de toutes les étapes nécessaires à la mise en place d’un environnement d’hébergement, de l’installation et de la configuration de la solution.</w:t>
      </w:r>
    </w:p>
    <w:p w14:paraId="6FD657A9" w14:textId="0836E328" w:rsidR="00102C58" w:rsidRPr="00AF0198" w:rsidRDefault="00102C58" w:rsidP="00AF0198">
      <w:pPr>
        <w:pStyle w:val="tbnormal"/>
      </w:pPr>
      <w:r>
        <w:t>De plus, le programme éducatif qu’Odoo propose avec la version Online correspond exactement au besoin de ce travail. Pour plus d’information à ce sujet, se référer au chapitre #REF.</w:t>
      </w:r>
    </w:p>
    <w:p w14:paraId="3AB3616E" w14:textId="298509D1" w:rsidR="00A01BB3" w:rsidRDefault="00A01BB3" w:rsidP="00A01BB3">
      <w:pPr>
        <w:pStyle w:val="tbtitre4"/>
      </w:pPr>
      <w:bookmarkStart w:id="108" w:name="_Toc455044765"/>
      <w:proofErr w:type="spellStart"/>
      <w:r>
        <w:t>Limites</w:t>
      </w:r>
      <w:proofErr w:type="spellEnd"/>
      <w:r w:rsidR="00102C58">
        <w:t xml:space="preserve"> et </w:t>
      </w:r>
      <w:proofErr w:type="spellStart"/>
      <w:r w:rsidR="00102C58">
        <w:t>recommandations</w:t>
      </w:r>
      <w:bookmarkEnd w:id="108"/>
      <w:proofErr w:type="spellEnd"/>
    </w:p>
    <w:p w14:paraId="3CB51993" w14:textId="5C8783FC" w:rsidR="00102C58" w:rsidRDefault="00102C58" w:rsidP="00102C58">
      <w:pPr>
        <w:pStyle w:val="tbnormal"/>
      </w:pPr>
      <w:r>
        <w:t xml:space="preserve">La version Entreprise n’a pas été investiguée. Cependant, elle est semblable à la version Online en terme de fonctionnalité. C’est-à-dire full-options. La différence réside dans le mode d’accès. Cette version est accessible uniquement en s’appropriant le logiciel. Ensuite, deux solutions </w:t>
      </w:r>
      <w:r w:rsidR="006C60D8">
        <w:t>existent pour s</w:t>
      </w:r>
      <w:r>
        <w:t>a mise en place, On-</w:t>
      </w:r>
      <w:proofErr w:type="spellStart"/>
      <w:r>
        <w:t>premises</w:t>
      </w:r>
      <w:proofErr w:type="spellEnd"/>
      <w:r>
        <w:t xml:space="preserve"> ou ASP.</w:t>
      </w:r>
      <w:r w:rsidR="006C60D8">
        <w:t xml:space="preserve"> Entre outre, </w:t>
      </w:r>
      <w:r w:rsidR="00662B90">
        <w:t>il semble important de mentionner qu’</w:t>
      </w:r>
      <w:r w:rsidR="006C60D8">
        <w:t>elle est payante et de ce fait, ne correspond avec les besoins que doit couvrir la nouvelle solution.</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6C60D8" w14:paraId="6F710F3B" w14:textId="77777777" w:rsidTr="00587D53">
        <w:trPr>
          <w:trHeight w:hRule="exact" w:val="113"/>
        </w:trPr>
        <w:tc>
          <w:tcPr>
            <w:tcW w:w="597" w:type="dxa"/>
            <w:tcBorders>
              <w:bottom w:val="single" w:sz="2" w:space="0" w:color="D0CECE" w:themeColor="background2" w:themeShade="E6"/>
            </w:tcBorders>
            <w:shd w:val="clear" w:color="auto" w:fill="auto"/>
            <w:vAlign w:val="center"/>
          </w:tcPr>
          <w:p w14:paraId="1F6FD0FD" w14:textId="77777777" w:rsidR="006C60D8" w:rsidRPr="00025F11" w:rsidRDefault="006C60D8" w:rsidP="00587D53">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1FB14A03" w14:textId="77777777" w:rsidR="006C60D8" w:rsidRPr="00025F11" w:rsidRDefault="006C60D8" w:rsidP="00587D53">
            <w:pPr>
              <w:pStyle w:val="tbnormal"/>
              <w:jc w:val="left"/>
              <w:rPr>
                <w:b/>
                <w:sz w:val="2"/>
                <w:szCs w:val="2"/>
              </w:rPr>
            </w:pPr>
          </w:p>
        </w:tc>
      </w:tr>
      <w:tr w:rsidR="006C60D8" w14:paraId="44DFEDCF" w14:textId="77777777" w:rsidTr="00587D53">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5F6248D6" w14:textId="15A01506" w:rsidR="006C60D8" w:rsidRPr="000353ED" w:rsidRDefault="006C60D8" w:rsidP="00587D53">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58912410" w14:textId="0BDA5EB7" w:rsidR="006C60D8" w:rsidRPr="00C676D4" w:rsidRDefault="006C60D8" w:rsidP="00587D53">
            <w:pPr>
              <w:pStyle w:val="tbnormal"/>
              <w:rPr>
                <w:sz w:val="21"/>
              </w:rPr>
            </w:pPr>
            <w:r>
              <w:rPr>
                <w:b/>
                <w:sz w:val="21"/>
              </w:rPr>
              <w:t>Rappel</w:t>
            </w:r>
            <w:r w:rsidRPr="00C676D4">
              <w:rPr>
                <w:b/>
                <w:sz w:val="21"/>
              </w:rPr>
              <w:t> :</w:t>
            </w:r>
          </w:p>
          <w:p w14:paraId="53217059" w14:textId="160006AC" w:rsidR="006C60D8" w:rsidRPr="00C676D4" w:rsidRDefault="009151FA" w:rsidP="009151FA">
            <w:pPr>
              <w:pStyle w:val="tbnormal"/>
              <w:rPr>
                <w:sz w:val="21"/>
              </w:rPr>
            </w:pPr>
            <w:r>
              <w:rPr>
                <w:sz w:val="21"/>
              </w:rPr>
              <w:t>Un des objectifs d’</w:t>
            </w:r>
            <w:r w:rsidR="006C60D8">
              <w:rPr>
                <w:sz w:val="21"/>
              </w:rPr>
              <w:t xml:space="preserve">OdooSIM </w:t>
            </w:r>
            <w:r>
              <w:rPr>
                <w:sz w:val="21"/>
              </w:rPr>
              <w:t>est d’</w:t>
            </w:r>
            <w:r w:rsidR="006C60D8">
              <w:rPr>
                <w:sz w:val="21"/>
              </w:rPr>
              <w:t>offrir un avantage financier par rapport</w:t>
            </w:r>
            <w:r>
              <w:rPr>
                <w:sz w:val="21"/>
              </w:rPr>
              <w:t xml:space="preserve"> à la solution ERPSim.</w:t>
            </w:r>
          </w:p>
        </w:tc>
      </w:tr>
      <w:tr w:rsidR="006C60D8" w14:paraId="4234015D" w14:textId="77777777" w:rsidTr="00587D53">
        <w:trPr>
          <w:trHeight w:hRule="exact" w:val="90"/>
        </w:trPr>
        <w:tc>
          <w:tcPr>
            <w:tcW w:w="597" w:type="dxa"/>
            <w:tcBorders>
              <w:top w:val="single" w:sz="2" w:space="0" w:color="D0CECE" w:themeColor="background2" w:themeShade="E6"/>
            </w:tcBorders>
            <w:shd w:val="clear" w:color="auto" w:fill="auto"/>
            <w:vAlign w:val="center"/>
          </w:tcPr>
          <w:p w14:paraId="5DB2F21E" w14:textId="77777777" w:rsidR="006C60D8" w:rsidRPr="00025F11" w:rsidRDefault="006C60D8" w:rsidP="00587D53">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34FF5386" w14:textId="77777777" w:rsidR="006C60D8" w:rsidRPr="00025F11" w:rsidRDefault="006C60D8" w:rsidP="00587D53">
            <w:pPr>
              <w:pStyle w:val="tbnormal"/>
              <w:jc w:val="left"/>
              <w:rPr>
                <w:b/>
                <w:sz w:val="2"/>
                <w:szCs w:val="2"/>
              </w:rPr>
            </w:pPr>
          </w:p>
        </w:tc>
      </w:tr>
    </w:tbl>
    <w:p w14:paraId="705383B5" w14:textId="763C9428" w:rsidR="00102C58" w:rsidRDefault="00102C58" w:rsidP="00102C58">
      <w:pPr>
        <w:pStyle w:val="tbnormal"/>
      </w:pPr>
      <w:r>
        <w:t xml:space="preserve">Pour la version </w:t>
      </w:r>
      <w:proofErr w:type="spellStart"/>
      <w:r>
        <w:t>Community</w:t>
      </w:r>
      <w:proofErr w:type="spellEnd"/>
      <w:r>
        <w:t xml:space="preserve">, elle a été utilisée pour quelques tests sur un serveur </w:t>
      </w:r>
      <w:proofErr w:type="spellStart"/>
      <w:r>
        <w:t>Synology</w:t>
      </w:r>
      <w:proofErr w:type="spellEnd"/>
      <w:r w:rsidR="00EB26B3">
        <w:t xml:space="preserve"> privé</w:t>
      </w:r>
      <w:r>
        <w:t xml:space="preserve">. Ses fonctionnalités sont moins importantes que pour les deux précédentes versions mais peuvent largement faire l’affaire pour les besoins d’un jeu sérieux comme OdooSIM. En effet, elle </w:t>
      </w:r>
      <w:r w:rsidR="00662B90">
        <w:t>supporte les</w:t>
      </w:r>
      <w:r>
        <w:t xml:space="preserve"> principaux processus </w:t>
      </w:r>
      <w:r w:rsidR="00662B90">
        <w:t>utilisés</w:t>
      </w:r>
      <w:r>
        <w:t xml:space="preserve"> </w:t>
      </w:r>
      <w:r w:rsidR="00662B90">
        <w:t>par</w:t>
      </w:r>
      <w:r>
        <w:t xml:space="preserve"> Brewery &amp; Co. Que ce soit le processus de planification, d’achat, de production ou des ventes, tous sont présent dans cette mouture-là. La comptabilité et la gestion des stocks sont </w:t>
      </w:r>
      <w:r w:rsidR="00662B90">
        <w:t xml:space="preserve">eux </w:t>
      </w:r>
      <w:r>
        <w:t>aussi de la partie.</w:t>
      </w:r>
      <w:r w:rsidR="00EB26B3">
        <w:t xml:space="preserve"> </w:t>
      </w:r>
      <w:r w:rsidR="00662B90">
        <w:t>L</w:t>
      </w:r>
      <w:r w:rsidR="00EB26B3">
        <w:t xml:space="preserve">a grande différence se situe au niveau de l’interface graphique qui est bien moins soignée </w:t>
      </w:r>
      <w:r w:rsidR="00662B90">
        <w:t>et séduisante que celle de l</w:t>
      </w:r>
      <w:r w:rsidR="00EB26B3">
        <w:t>a version Online.</w:t>
      </w:r>
    </w:p>
    <w:p w14:paraId="77519ED8" w14:textId="6680BC7D" w:rsidR="00102C58" w:rsidRDefault="00102C58" w:rsidP="00102C58">
      <w:pPr>
        <w:pStyle w:val="tbnormal"/>
      </w:pPr>
      <w:r>
        <w:lastRenderedPageBreak/>
        <w:t>Pour la suite à donner au projet OdooSIM, il est recommandé d’analyser plus en profondeur cette version</w:t>
      </w:r>
      <w:r w:rsidR="00662B90">
        <w:t xml:space="preserve"> </w:t>
      </w:r>
      <w:proofErr w:type="spellStart"/>
      <w:r w:rsidR="00662B90">
        <w:t>Community</w:t>
      </w:r>
      <w:proofErr w:type="spellEnd"/>
      <w:r>
        <w:t>. En effet, elle peut être une solution très envisageable dans la mesure où, en l’utilisant, toute la partie de création et configuration des bases de données peut être faite par l’API. En effet, cette dernière est aussi disponible dans cette version et permet de manipuler plus de chose que sur les serveurs publics odoo.com.</w:t>
      </w:r>
      <w:r w:rsidR="00EB26B3">
        <w:t xml:space="preserve"> Le blocage des fonctionnalités de gestion des bases de données est une position prise par Odoo S.A. qui est tout à fait compréhensible. Il faut comprendre qu’il est bien trop dangereux pour Odoo S.A. de donner accès à ces fonctions sur leurs serveurs publics</w:t>
      </w:r>
      <w:r w:rsidR="00662B90">
        <w:t xml:space="preserve"> où des environnements de production sont </w:t>
      </w:r>
      <w:proofErr w:type="spellStart"/>
      <w:r w:rsidR="00662B90">
        <w:t>hébérgés</w:t>
      </w:r>
      <w:proofErr w:type="spellEnd"/>
      <w:r w:rsidR="00EB26B3">
        <w:t>. En effet, quiconque mal intentionné pourrait essayer de provoquer un déni de service en bombardant les serveurs odoo.com de requêtes gourmandes en ressources telles que celles de création de base de données par exemple.</w:t>
      </w:r>
    </w:p>
    <w:p w14:paraId="342D70EA" w14:textId="017E3511" w:rsidR="00A01BB3" w:rsidRDefault="00A01BB3" w:rsidP="00A01BB3">
      <w:pPr>
        <w:pStyle w:val="tbtitre3"/>
      </w:pPr>
      <w:bookmarkStart w:id="109" w:name="_Toc455044766"/>
      <w:r>
        <w:t xml:space="preserve">Créer et configurer </w:t>
      </w:r>
      <w:r w:rsidR="004F09EC">
        <w:t>un accès pour les participants</w:t>
      </w:r>
      <w:bookmarkEnd w:id="109"/>
    </w:p>
    <w:p w14:paraId="4E518019" w14:textId="321796B1" w:rsidR="00A01BB3" w:rsidRDefault="004F09EC" w:rsidP="00A01BB3">
      <w:pPr>
        <w:pStyle w:val="tbnormal"/>
      </w:pPr>
      <w:r>
        <w:t xml:space="preserve">Lorsqu’une nouvelle partie de jeu débute, il faut mettre à disposition une </w:t>
      </w:r>
      <w:r w:rsidR="00662B90">
        <w:t>instance Odoo aux participants.</w:t>
      </w:r>
    </w:p>
    <w:p w14:paraId="63D95E63" w14:textId="2506EE9B" w:rsidR="00EB1813" w:rsidRDefault="00EB1813" w:rsidP="00EB1813">
      <w:pPr>
        <w:pStyle w:val="tbtitre4"/>
      </w:pPr>
      <w:bookmarkStart w:id="110" w:name="_Toc455044767"/>
      <w:proofErr w:type="spellStart"/>
      <w:r>
        <w:t>Démarche</w:t>
      </w:r>
      <w:bookmarkEnd w:id="110"/>
      <w:proofErr w:type="spellEnd"/>
    </w:p>
    <w:p w14:paraId="15FC86B4" w14:textId="716F8D9A" w:rsidR="00EB1813" w:rsidRPr="00EB1813" w:rsidRDefault="00EB1813" w:rsidP="00EB1813">
      <w:pPr>
        <w:pStyle w:val="tbnormal"/>
      </w:pPr>
      <w:r>
        <w:t xml:space="preserve">Pour résoudre cette problématique, plusieurs pistes sont empruntées. La création et la configuration des bases de données manuellement dans un premier temps. Le but étant d’identifier les principales étapes et les éléments impactés. Puis dans un second temps, par programmation </w:t>
      </w:r>
      <w:r w:rsidR="00A54C67">
        <w:t>en passant par l’API.</w:t>
      </w:r>
    </w:p>
    <w:p w14:paraId="27AC16AD" w14:textId="77777777" w:rsidR="00A01BB3" w:rsidRDefault="00A01BB3" w:rsidP="00A01BB3">
      <w:pPr>
        <w:pStyle w:val="tbtitre4"/>
      </w:pPr>
      <w:bookmarkStart w:id="111" w:name="_Toc455044768"/>
      <w:proofErr w:type="spellStart"/>
      <w:r>
        <w:t>Résultats</w:t>
      </w:r>
      <w:bookmarkEnd w:id="111"/>
      <w:proofErr w:type="spellEnd"/>
    </w:p>
    <w:p w14:paraId="51A90A41" w14:textId="477860CD" w:rsidR="006A485C" w:rsidRDefault="00662B90" w:rsidP="004F09EC">
      <w:pPr>
        <w:pStyle w:val="tbnormal"/>
      </w:pPr>
      <w:r>
        <w:t>Premièrement plusieurs choix d’implémentation peuvent exister. T</w:t>
      </w:r>
      <w:r w:rsidR="004F09EC">
        <w:t xml:space="preserve">out faire dans une seule base de données comme c’est </w:t>
      </w:r>
      <w:r w:rsidR="006A485C">
        <w:t xml:space="preserve">le cas dans ERPSim ou de créer autant de base de données qu’il y a d’équipe. Dans la première solution, </w:t>
      </w:r>
      <w:r>
        <w:t xml:space="preserve">il </w:t>
      </w:r>
      <w:r w:rsidR="004F09EC">
        <w:t>faut mettre en œuvre un moyen de différenciation des objets entre les diverses équipes. Dans ERPSim ce mécanisme se concrétise en préfixant les o</w:t>
      </w:r>
      <w:r>
        <w:t>bjets avec les</w:t>
      </w:r>
      <w:r w:rsidR="004F09EC">
        <w:t xml:space="preserve"> initiales des groupes. Exemple :</w:t>
      </w:r>
    </w:p>
    <w:p w14:paraId="7F08FB24" w14:textId="5428A8EB" w:rsidR="004F09EC" w:rsidRPr="00A54C67" w:rsidRDefault="006A485C" w:rsidP="00A54C67">
      <w:pPr>
        <w:pStyle w:val="tbnormal"/>
        <w:jc w:val="center"/>
        <w:rPr>
          <w:b/>
        </w:rPr>
      </w:pPr>
      <w:r w:rsidRPr="00A54C67">
        <w:rPr>
          <w:b/>
        </w:rPr>
        <w:t>O</w:t>
      </w:r>
      <w:r w:rsidR="004F09EC" w:rsidRPr="00A54C67">
        <w:rPr>
          <w:b/>
        </w:rPr>
        <w:t>rdre d’achat de l’</w:t>
      </w:r>
      <w:r w:rsidRPr="00A54C67">
        <w:rPr>
          <w:b/>
        </w:rPr>
        <w:t xml:space="preserve">équipe A = AA </w:t>
      </w:r>
      <w:proofErr w:type="spellStart"/>
      <w:r w:rsidRPr="00A54C67">
        <w:rPr>
          <w:b/>
        </w:rPr>
        <w:t>Order</w:t>
      </w:r>
      <w:proofErr w:type="spellEnd"/>
      <w:r w:rsidRPr="00A54C67">
        <w:rPr>
          <w:b/>
        </w:rPr>
        <w:t xml:space="preserve"> d’achat.</w:t>
      </w:r>
    </w:p>
    <w:p w14:paraId="71E4088B" w14:textId="6BD7E22B" w:rsidR="006A485C" w:rsidRDefault="006A485C" w:rsidP="004F09EC">
      <w:pPr>
        <w:pStyle w:val="tbnormal"/>
      </w:pPr>
      <w:r>
        <w:t xml:space="preserve">Cette solution </w:t>
      </w:r>
      <w:r w:rsidR="00662B90">
        <w:t xml:space="preserve">est </w:t>
      </w:r>
      <w:r>
        <w:t xml:space="preserve">difficile </w:t>
      </w:r>
      <w:r w:rsidR="00662B90">
        <w:t>à mettre en œuvre d’un point de vue co</w:t>
      </w:r>
      <w:r w:rsidR="001401D7">
        <w:t>nfiguration</w:t>
      </w:r>
      <w:r>
        <w:t xml:space="preserve">. </w:t>
      </w:r>
      <w:r w:rsidR="001401D7">
        <w:t xml:space="preserve">Dans </w:t>
      </w:r>
      <w:r>
        <w:t>Odoo, la possibilité de configurer le PGI en mode multi société est une piste à envisager pour utiliser ce mode de fonctionnement.</w:t>
      </w:r>
    </w:p>
    <w:p w14:paraId="5E5FDEEE" w14:textId="4BBCE67E" w:rsidR="006A485C" w:rsidRPr="004F09EC" w:rsidRDefault="006A485C" w:rsidP="004F09EC">
      <w:pPr>
        <w:pStyle w:val="tbnormal"/>
      </w:pPr>
      <w:r>
        <w:t>Le choix qui s’est fait dans le cadre de ce travail est d’utiliser une base de données par équipe. Elle a pour avantage de rendre la configuration aisée</w:t>
      </w:r>
      <w:r w:rsidR="001401D7">
        <w:t>. De plus et grâce au programme éducatif, aucune restriction en terme de nombre de base de données existe.</w:t>
      </w:r>
    </w:p>
    <w:p w14:paraId="0FEEAB4A" w14:textId="615CFE06" w:rsidR="00A01BB3" w:rsidRDefault="00A01BB3" w:rsidP="00A01BB3">
      <w:pPr>
        <w:pStyle w:val="tbtitre4"/>
      </w:pPr>
      <w:bookmarkStart w:id="112" w:name="_Toc455044769"/>
      <w:proofErr w:type="spellStart"/>
      <w:r>
        <w:t>Limites</w:t>
      </w:r>
      <w:proofErr w:type="spellEnd"/>
      <w:r w:rsidR="006A485C">
        <w:t xml:space="preserve"> et </w:t>
      </w:r>
      <w:proofErr w:type="spellStart"/>
      <w:r w:rsidR="006A485C">
        <w:t>recommandations</w:t>
      </w:r>
      <w:bookmarkEnd w:id="112"/>
      <w:proofErr w:type="spellEnd"/>
    </w:p>
    <w:p w14:paraId="14244020" w14:textId="00BE970D" w:rsidR="00A54C67" w:rsidRDefault="006A485C" w:rsidP="006A485C">
      <w:pPr>
        <w:pStyle w:val="tbnormal"/>
      </w:pPr>
      <w:r>
        <w:t xml:space="preserve">La limite de ce choix est qu’il faut multiplier les échanges avec toutes les bases de données. </w:t>
      </w:r>
      <w:r w:rsidR="001401D7">
        <w:t>C</w:t>
      </w:r>
      <w:r>
        <w:t>e</w:t>
      </w:r>
      <w:r w:rsidR="001401D7">
        <w:t>la signifie que pour récupérer d</w:t>
      </w:r>
      <w:r>
        <w:t>es demandes d’achats,</w:t>
      </w:r>
      <w:r w:rsidR="001401D7">
        <w:t xml:space="preserve"> il faut</w:t>
      </w:r>
      <w:r>
        <w:t xml:space="preserve"> se connecter et exécuter la requête autant de fois qu’il y a d’équipe en jeu. Cette manière de procéder soulève une problématique secondaire, les performances. En effet, le cycle des opérations à mener par le simulateur </w:t>
      </w:r>
      <w:r w:rsidR="001401D7">
        <w:t>est</w:t>
      </w:r>
      <w:r>
        <w:t xml:space="preserve"> </w:t>
      </w:r>
      <w:r>
        <w:lastRenderedPageBreak/>
        <w:t xml:space="preserve">cadencé par le temps de simulation d’un jour, il peut </w:t>
      </w:r>
      <w:r w:rsidR="00A54C67">
        <w:t>devenir très</w:t>
      </w:r>
      <w:r>
        <w:t xml:space="preserve"> vite difficile de tout exécuter dans cette fenêtre de temps réduite (60 secondes dans le cadre de ce travail)</w:t>
      </w:r>
      <w:r w:rsidR="00A54C67">
        <w:t>.</w:t>
      </w:r>
    </w:p>
    <w:p w14:paraId="587D7E24" w14:textId="31928907" w:rsidR="006A485C" w:rsidRDefault="006A485C" w:rsidP="006A485C">
      <w:pPr>
        <w:pStyle w:val="tbnormal"/>
      </w:pPr>
      <w:r>
        <w:t xml:space="preserve">D’ailleurs, dans la version proof of concept du simulateur, </w:t>
      </w:r>
      <w:r w:rsidR="001401D7">
        <w:t>cette</w:t>
      </w:r>
      <w:r>
        <w:t xml:space="preserve"> fenêtre de temps ne suffit plus dès qu’il y </w:t>
      </w:r>
      <w:r w:rsidR="001401D7">
        <w:t>a plus de trois sociétés en jeu. De plus,</w:t>
      </w:r>
      <w:r>
        <w:t xml:space="preserve"> ce n’est que la partie des ventes qui est gérée. Pour plus d’information se référer au chapitre #REF (problématique performance).</w:t>
      </w:r>
    </w:p>
    <w:p w14:paraId="61C88AD4" w14:textId="7671612D" w:rsidR="006A485C" w:rsidRDefault="006A485C" w:rsidP="006A485C">
      <w:pPr>
        <w:pStyle w:val="tbnormal"/>
      </w:pPr>
      <w:r>
        <w:t>Il est recommandé d’activer</w:t>
      </w:r>
      <w:r w:rsidR="001401D7">
        <w:t xml:space="preserve"> et d’explorer</w:t>
      </w:r>
      <w:r>
        <w:t xml:space="preserve"> la piste </w:t>
      </w:r>
      <w:r w:rsidR="00592F2F">
        <w:t>qui met en œuvre toutes les équipes dans une seule instance Odoo par partie. Cela impose une configuration poussée mais doit permettre de palier les problèmes de performance et de temps d’exécution.</w:t>
      </w:r>
    </w:p>
    <w:p w14:paraId="48828E33" w14:textId="77777777" w:rsidR="00610856" w:rsidRDefault="00610856" w:rsidP="00610856">
      <w:pPr>
        <w:pStyle w:val="tbtitre3"/>
      </w:pPr>
      <w:bookmarkStart w:id="113" w:name="_Toc455044770"/>
      <w:r>
        <w:t>Dates virtuelles versus dates réelles</w:t>
      </w:r>
      <w:bookmarkEnd w:id="113"/>
    </w:p>
    <w:p w14:paraId="53961D48" w14:textId="77777777" w:rsidR="00610856" w:rsidRDefault="00610856" w:rsidP="00610856">
      <w:pPr>
        <w:pStyle w:val="tbnormal"/>
      </w:pPr>
      <w:r>
        <w:t xml:space="preserve">En effectuant à la main les opérations du chapitre #REF (guide des opérations), une problématique de taille c’est </w:t>
      </w:r>
      <w:proofErr w:type="gramStart"/>
      <w:r>
        <w:t>ajoutée</w:t>
      </w:r>
      <w:proofErr w:type="gramEnd"/>
      <w:r>
        <w:t xml:space="preserve"> au travail. Celle de la cohérence des dates dans le scénario.</w:t>
      </w:r>
    </w:p>
    <w:p w14:paraId="40EE3C6E" w14:textId="77777777" w:rsidR="00610856" w:rsidRDefault="00610856" w:rsidP="00610856">
      <w:pPr>
        <w:pStyle w:val="tbnormal"/>
      </w:pPr>
      <w:r>
        <w:t>En effet, lorsqu’une partie est jouée, plusieurs jours se simulent en quelques minutes à peine (60 secondes = 1 jour). La conséquence, c’est que toutes les transactions qui s’effectuent dans le PGI sont enregistrées en fonction de la date réelle, c’est-à-dire la date du jour à laquelle la session de jeu est dispensée.</w:t>
      </w:r>
    </w:p>
    <w:p w14:paraId="0E9129AC" w14:textId="77777777" w:rsidR="00610856" w:rsidRDefault="00610856" w:rsidP="00610856">
      <w:pPr>
        <w:pStyle w:val="tbnormal"/>
      </w:pPr>
      <w:r>
        <w:t>La problématique se situe au niveau de l’interprétation que font les participants en visualisant les données du PGI. Avenant le cas où aucune solution à ce problème n’est trouvée, les participants voient tous les éléments créés dans Odoo avec la même date. Cela, n’est tout simplement pas envisageable. Les raisons sont simples, comment est-ce que les participants peuvent tirer des enseignements si aucune analyse pertinente ne peut être faite. La réponse est simplement d’aucune manière.</w:t>
      </w:r>
    </w:p>
    <w:p w14:paraId="71F85990" w14:textId="77777777" w:rsidR="00610856" w:rsidRDefault="00610856" w:rsidP="00610856">
      <w:pPr>
        <w:pStyle w:val="tbnormal"/>
      </w:pPr>
      <w:r>
        <w:t>L’exemple qui représente le mieux ce problème est celui associé aux ventes. Si les dates ne sont pas modifiées, cela veut dire que durant une simulation où les participants changent de prix durant des jours simulés bien précis, il n’est simplement pas possible de visualiser l’impact que ces derniers ont provoqués. Effectivement, les ventes sont enregistrées toutes au même jour et par conséquent, les participants ne peuvent pas trouver d’élément de réponse à des réflexions de ce type-là :</w:t>
      </w:r>
    </w:p>
    <w:p w14:paraId="5F90DE59" w14:textId="77777777" w:rsidR="00610856" w:rsidRPr="00D716A7" w:rsidRDefault="00610856" w:rsidP="00610856">
      <w:pPr>
        <w:pStyle w:val="tbnormal"/>
        <w:rPr>
          <w:i/>
        </w:rPr>
      </w:pPr>
      <w:r w:rsidRPr="00D716A7">
        <w:rPr>
          <w:i/>
        </w:rPr>
        <w:t>« Nous avons modifié le prix durant le jour 4, allons vérifier l</w:t>
      </w:r>
      <w:r>
        <w:rPr>
          <w:i/>
        </w:rPr>
        <w:t>a différence du volume de</w:t>
      </w:r>
      <w:r w:rsidRPr="00D716A7">
        <w:rPr>
          <w:i/>
        </w:rPr>
        <w:t xml:space="preserve"> vent</w:t>
      </w:r>
      <w:r>
        <w:rPr>
          <w:i/>
        </w:rPr>
        <w:t>e généré</w:t>
      </w:r>
      <w:r w:rsidRPr="00D716A7">
        <w:rPr>
          <w:i/>
        </w:rPr>
        <w:t xml:space="preserve">e entre le jour 4 et le jour </w:t>
      </w:r>
      <w:r>
        <w:rPr>
          <w:i/>
        </w:rPr>
        <w:t>5</w:t>
      </w:r>
      <w:r w:rsidRPr="00D716A7">
        <w:rPr>
          <w:i/>
        </w:rPr>
        <w:t xml:space="preserve"> »</w:t>
      </w:r>
    </w:p>
    <w:p w14:paraId="53AEF20B" w14:textId="77777777" w:rsidR="00610856" w:rsidRDefault="00610856" w:rsidP="00610856">
      <w:pPr>
        <w:pStyle w:val="tbnormal"/>
      </w:pPr>
      <w:r>
        <w:t>Ils trouvent uniquement le volume de vente agrégé sur la date du jour réelle. Cela n’a par conséquent aucun sens et aucune valeur dans une démarche pédagogique.</w:t>
      </w:r>
    </w:p>
    <w:p w14:paraId="7988778B" w14:textId="77777777" w:rsidR="00610856" w:rsidRDefault="00610856" w:rsidP="00610856">
      <w:pPr>
        <w:pStyle w:val="tbnormal"/>
      </w:pPr>
      <w:r>
        <w:t>Il devient nécessaire de trouver comment modifier les dates et surtout sur quelle base temporelle se baser pour que le scénario puisse apporter un effet réaliste. Le réalisme qui est l’un des critères qualitatifs les plus important dans l’évaluation d’un scénario de jeux sérieux et dans la motivation générée envers les participants.</w:t>
      </w:r>
    </w:p>
    <w:p w14:paraId="035F10C0" w14:textId="77777777" w:rsidR="00610856" w:rsidRDefault="00610856" w:rsidP="00610856">
      <w:pPr>
        <w:pStyle w:val="tbtitre4"/>
      </w:pPr>
      <w:bookmarkStart w:id="114" w:name="_Toc455044771"/>
      <w:proofErr w:type="spellStart"/>
      <w:r>
        <w:lastRenderedPageBreak/>
        <w:t>Démarche</w:t>
      </w:r>
      <w:bookmarkEnd w:id="114"/>
      <w:proofErr w:type="spellEnd"/>
    </w:p>
    <w:p w14:paraId="711255F6" w14:textId="77777777" w:rsidR="00610856" w:rsidRPr="00CD6074" w:rsidRDefault="00610856" w:rsidP="00610856">
      <w:pPr>
        <w:pStyle w:val="tbnormal"/>
      </w:pPr>
      <w:r>
        <w:t>Sur la base du référentiel créé (référence au chapitre #REF) reprendre toutes les dates qui apportent du sens au scénario et les modifier pour qu’elles soient concordantes avec le jour simulé.</w:t>
      </w:r>
    </w:p>
    <w:p w14:paraId="6778B1C1" w14:textId="77777777" w:rsidR="00610856" w:rsidRDefault="00610856" w:rsidP="00610856">
      <w:pPr>
        <w:pStyle w:val="tbtitre4"/>
      </w:pPr>
      <w:bookmarkStart w:id="115" w:name="_Toc455044772"/>
      <w:proofErr w:type="spellStart"/>
      <w:r>
        <w:t>Résultats</w:t>
      </w:r>
      <w:bookmarkEnd w:id="115"/>
      <w:proofErr w:type="spellEnd"/>
    </w:p>
    <w:p w14:paraId="1C482ED4" w14:textId="77777777" w:rsidR="00610856" w:rsidRDefault="00610856" w:rsidP="00610856">
      <w:pPr>
        <w:pStyle w:val="tbnormal"/>
      </w:pPr>
      <w:r>
        <w:t>Après plusieurs tentatives infructueuses, une solution semble avoir été trouvée. Elle consiste à se baser sur une base temporelle fixe. C’est-à-dire, qu’à chaque nouvelle simulation, le jeu débute au jour du 01 janvier de l’année réelle. Au fur et à mesure que les jours virtuels se déroulent, les dates se succèdent à partir de cette date référence.</w:t>
      </w:r>
    </w:p>
    <w:p w14:paraId="18393C35" w14:textId="77777777" w:rsidR="00610856" w:rsidRDefault="00610856" w:rsidP="00610856">
      <w:pPr>
        <w:pStyle w:val="tbnormal"/>
      </w:pPr>
      <w:r>
        <w:t>De cette manière, si on prend en considération qu’une session de jeu est constituée de 4 rounds de 20 jours chaque, les éléments du PGI se créent tous entre les dates du 01 janvier au 20 janvier pour le round 1. Du 01 février au 20 février pour le round 2. Du 01 mars au 20 mars pour le round 3 et finalement du 01 au 20 avril pour le round 4.</w:t>
      </w:r>
    </w:p>
    <w:p w14:paraId="66C771C7" w14:textId="77777777" w:rsidR="00610856" w:rsidRDefault="00610856" w:rsidP="00610856">
      <w:pPr>
        <w:pStyle w:val="tbnormal"/>
      </w:pPr>
      <w:r>
        <w:t>La seule limite à cette solution consiste à ne pas définir des rounds de plus de 28 jours. Avenant le cas où on définit 30 jours, alors arrivé au deuxième round, les données du PGI ne peuvent être modifiée car le 30 février n’existe pas dans les calendriers. L’opération visant à modifier l’élément n’est pas prise en compte par Odoo et les dates ne sont pas mises à jours. Si cela se produit alors le scénario et les données du PGI ne sont plus concordantes. On retombe dans un problème de cohérence.</w:t>
      </w:r>
    </w:p>
    <w:p w14:paraId="0C64C5CC" w14:textId="77777777" w:rsidR="00610856" w:rsidRDefault="00610856" w:rsidP="00610856">
      <w:pPr>
        <w:pStyle w:val="tbnormal"/>
      </w:pPr>
      <w:r>
        <w:t>Cette solution a été implémentée dans la version proof of concept du simulateur et semble donner pleine satisfaction. De ce fait, toutes les recommandations et les hypothèses liées aux autres responsabilités du simulateur se base sur elle.</w:t>
      </w:r>
    </w:p>
    <w:p w14:paraId="1104E92C" w14:textId="77777777" w:rsidR="00610856" w:rsidRPr="00E00FC1" w:rsidRDefault="00610856" w:rsidP="00610856">
      <w:pPr>
        <w:pStyle w:val="tbnormal"/>
      </w:pPr>
      <w:r>
        <w:t>Le chapitre #REF, où des recommandations sont données pour chacune des activités, se base sur l’hypothèse qu’elle fonctionne. Cette hypothèse est d’ailleurs partiellement vérifiée en effectuant des modifications sur les objets créés par les étapes du chapitre #REF (guide des opérations).</w:t>
      </w:r>
    </w:p>
    <w:p w14:paraId="0471EA18" w14:textId="77777777" w:rsidR="00610856" w:rsidRDefault="00610856" w:rsidP="00610856">
      <w:pPr>
        <w:pStyle w:val="tbtitre4"/>
      </w:pPr>
      <w:bookmarkStart w:id="116" w:name="_Toc455044773"/>
      <w:proofErr w:type="spellStart"/>
      <w:r>
        <w:t>Limites</w:t>
      </w:r>
      <w:proofErr w:type="spellEnd"/>
      <w:r>
        <w:t xml:space="preserve"> et </w:t>
      </w:r>
      <w:proofErr w:type="spellStart"/>
      <w:r>
        <w:t>recommandations</w:t>
      </w:r>
      <w:bookmarkEnd w:id="116"/>
      <w:proofErr w:type="spellEnd"/>
    </w:p>
    <w:p w14:paraId="212E5B89" w14:textId="77777777" w:rsidR="00610856" w:rsidRDefault="00610856" w:rsidP="00610856">
      <w:pPr>
        <w:pStyle w:val="tbnormal"/>
      </w:pPr>
      <w:r>
        <w:t xml:space="preserve">Certains modèles n’autorisent pas la mise à jour de leurs attributs </w:t>
      </w:r>
      <w:proofErr w:type="spellStart"/>
      <w:r w:rsidRPr="00E00FC1">
        <w:rPr>
          <w:b/>
        </w:rPr>
        <w:t>datetime</w:t>
      </w:r>
      <w:proofErr w:type="spellEnd"/>
      <w:r>
        <w:t xml:space="preserve">. Odoo donne la possibilité de modifier ces restrictions en se rendant dans l’application </w:t>
      </w:r>
      <w:r w:rsidRPr="00E00FC1">
        <w:rPr>
          <w:b/>
        </w:rPr>
        <w:t xml:space="preserve">Settings / </w:t>
      </w:r>
      <w:proofErr w:type="spellStart"/>
      <w:r w:rsidRPr="00E00FC1">
        <w:rPr>
          <w:b/>
        </w:rPr>
        <w:t>Technical</w:t>
      </w:r>
      <w:proofErr w:type="spellEnd"/>
      <w:r w:rsidRPr="00E00FC1">
        <w:rPr>
          <w:b/>
        </w:rPr>
        <w:t xml:space="preserve"> / </w:t>
      </w:r>
      <w:proofErr w:type="spellStart"/>
      <w:r w:rsidRPr="00E00FC1">
        <w:rPr>
          <w:b/>
        </w:rPr>
        <w:t>Database</w:t>
      </w:r>
      <w:proofErr w:type="spellEnd"/>
      <w:r w:rsidRPr="00E00FC1">
        <w:rPr>
          <w:b/>
        </w:rPr>
        <w:t xml:space="preserve"> Structure / </w:t>
      </w:r>
      <w:proofErr w:type="spellStart"/>
      <w:r w:rsidRPr="00E00FC1">
        <w:rPr>
          <w:b/>
        </w:rPr>
        <w:t>Models</w:t>
      </w:r>
      <w:proofErr w:type="spellEnd"/>
      <w:r>
        <w:t xml:space="preserve"> et en ciblant l’objet pour lequel on veut retirer la restriction nommée </w:t>
      </w:r>
      <w:r w:rsidRPr="00E00FC1">
        <w:rPr>
          <w:b/>
        </w:rPr>
        <w:t xml:space="preserve">Read </w:t>
      </w:r>
      <w:proofErr w:type="spellStart"/>
      <w:r w:rsidRPr="00E00FC1">
        <w:rPr>
          <w:b/>
        </w:rPr>
        <w:t>Only</w:t>
      </w:r>
      <w:proofErr w:type="spellEnd"/>
      <w:r>
        <w:t>.</w:t>
      </w:r>
    </w:p>
    <w:p w14:paraId="0A7A4ED2" w14:textId="77777777" w:rsidR="00610856" w:rsidRDefault="00610856" w:rsidP="00610856">
      <w:pPr>
        <w:pStyle w:val="tbnormal"/>
      </w:pPr>
      <w:r>
        <w:t>Cependant, via l’interface d’administration graphique, dès que l’on retire la restriction et qu’on applique la modification, Odoo répond ceci :</w:t>
      </w:r>
    </w:p>
    <w:p w14:paraId="112E7CAC" w14:textId="77777777" w:rsidR="00610856" w:rsidRDefault="00610856" w:rsidP="00610856">
      <w:pPr>
        <w:pStyle w:val="tbnormal"/>
      </w:pPr>
      <w:r>
        <w:rPr>
          <w:noProof/>
          <w:lang w:val="fr-FR" w:eastAsia="fr-FR"/>
        </w:rPr>
        <w:lastRenderedPageBreak/>
        <w:drawing>
          <wp:inline distT="0" distB="0" distL="0" distR="0" wp14:anchorId="45BD96A4" wp14:editId="1548E6A0">
            <wp:extent cx="4679950" cy="1316355"/>
            <wp:effectExtent l="0" t="0" r="0" b="4445"/>
            <wp:docPr id="15" name="Imag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Capture d’écran 2016-06-25 à 11.09.35.png"/>
                    <pic:cNvPicPr/>
                  </pic:nvPicPr>
                  <pic:blipFill>
                    <a:blip r:embed="rId47" cstate="print">
                      <a:extLst>
                        <a:ext uri="{28A0092B-C50C-407E-A947-70E740481C1C}">
                          <a14:useLocalDpi xmlns:a14="http://schemas.microsoft.com/office/drawing/2010/main" val="0"/>
                        </a:ext>
                      </a:extLst>
                    </a:blip>
                    <a:stretch>
                      <a:fillRect/>
                    </a:stretch>
                  </pic:blipFill>
                  <pic:spPr>
                    <a:xfrm>
                      <a:off x="0" y="0"/>
                      <a:ext cx="4679950" cy="1316355"/>
                    </a:xfrm>
                    <a:prstGeom prst="rect">
                      <a:avLst/>
                    </a:prstGeom>
                  </pic:spPr>
                </pic:pic>
              </a:graphicData>
            </a:graphic>
          </wp:inline>
        </w:drawing>
      </w:r>
    </w:p>
    <w:p w14:paraId="3F7196AB" w14:textId="77777777" w:rsidR="00610856" w:rsidRDefault="00610856" w:rsidP="00610856">
      <w:pPr>
        <w:pStyle w:val="tbnormal"/>
      </w:pPr>
      <w:r>
        <w:t>Figure X : Message d’avertissement.</w:t>
      </w:r>
    </w:p>
    <w:p w14:paraId="6A0B9FB4" w14:textId="28C441D2" w:rsidR="00610856" w:rsidRDefault="00610856" w:rsidP="006A485C">
      <w:pPr>
        <w:pStyle w:val="tbnormal"/>
      </w:pPr>
      <w:r>
        <w:t>Par conséquent, le travail à effectuer pour contourner ces restrictions nécessite de se rendre dans le code Python pour tous les champs qui sont bloqués de la sorte et qu’il est nécessaire de modifier pour les besoins de concordance des dates.</w:t>
      </w:r>
    </w:p>
    <w:p w14:paraId="771CAE9D" w14:textId="77777777" w:rsidR="00E33E29" w:rsidRDefault="00EB7D24" w:rsidP="006A485C">
      <w:pPr>
        <w:pStyle w:val="tbnormal"/>
      </w:pPr>
      <w:r>
        <w:t xml:space="preserve">Autre limite constatée, celle du nombre de transaction supplémentaire qu’il est nécessaire </w:t>
      </w:r>
      <w:r w:rsidR="00E33E29">
        <w:t>de gérer</w:t>
      </w:r>
      <w:r>
        <w:t xml:space="preserve"> pour mettre à jour les dates réelles en dates simulées. En optant pour cette solution, il faut être conscient qu’il est inévitable d’avoir à générer</w:t>
      </w:r>
      <w:r w:rsidR="00E33E29">
        <w:t xml:space="preserve"> ce grand nombre de</w:t>
      </w:r>
      <w:r>
        <w:t xml:space="preserve"> requêtes</w:t>
      </w:r>
      <w:r w:rsidR="00E33E29">
        <w:t>, lesquelles ralentissent fortement les performances du simulateur</w:t>
      </w:r>
      <w:r>
        <w:t>.</w:t>
      </w:r>
    </w:p>
    <w:p w14:paraId="4DAC4D5D" w14:textId="45472AC0" w:rsidR="00EB7D24" w:rsidRPr="006A485C" w:rsidRDefault="00EB7D24" w:rsidP="006A485C">
      <w:pPr>
        <w:pStyle w:val="tbnormal"/>
      </w:pPr>
      <w:r>
        <w:t xml:space="preserve">Une solution en lien avec la recommandation sur l’accès au service sur un serveur privé (se référer au chapitre #REF) </w:t>
      </w:r>
      <w:r w:rsidR="00E33E29">
        <w:t>permet</w:t>
      </w:r>
      <w:r>
        <w:t xml:space="preserve"> de contourner ce problème. Cette solution consiste à déployer sur le serveur qui héberge la solution Odoo </w:t>
      </w:r>
      <w:proofErr w:type="spellStart"/>
      <w:r>
        <w:t>Community</w:t>
      </w:r>
      <w:proofErr w:type="spellEnd"/>
      <w:r w:rsidR="00E33E29">
        <w:t xml:space="preserve"> une routine Python, </w:t>
      </w:r>
      <w:r>
        <w:t>qui lorsque le simulateur se lance</w:t>
      </w:r>
      <w:r w:rsidR="00E33E29">
        <w:t>,</w:t>
      </w:r>
      <w:r>
        <w:t xml:space="preserve"> s’exécute parallèlement </w:t>
      </w:r>
      <w:r w:rsidR="00E33E29">
        <w:t>à la même cadence que les jours sont simulés</w:t>
      </w:r>
      <w:r>
        <w:t xml:space="preserve">. </w:t>
      </w:r>
      <w:r w:rsidR="004D2BF0">
        <w:t xml:space="preserve">Il est même possible d’appeler cette routine à partir du simulateur si elle expose une méthode invocable depuis l’extérieur. </w:t>
      </w:r>
      <w:r>
        <w:t>Son travail est de mettre à jour l’horloge du serveur Odoo</w:t>
      </w:r>
      <w:r w:rsidR="00E33E29">
        <w:t xml:space="preserve"> en modifiant la date</w:t>
      </w:r>
      <w:r>
        <w:t>. Bien entendu ceci n’est qu’une piste hypothétique. Il s’agit de la vérifier. Cependant, elle peut être la solution adéquate pour les besoins d’OdooSIM.</w:t>
      </w:r>
    </w:p>
    <w:p w14:paraId="4794B220" w14:textId="77777777" w:rsidR="00A01BB3" w:rsidRDefault="00A01BB3" w:rsidP="00A01BB3">
      <w:pPr>
        <w:pStyle w:val="tbtitre3"/>
      </w:pPr>
      <w:bookmarkStart w:id="117" w:name="_Toc455044774"/>
      <w:r>
        <w:t>Découverte des éléments métiers</w:t>
      </w:r>
      <w:bookmarkEnd w:id="117"/>
    </w:p>
    <w:p w14:paraId="2E825E4D" w14:textId="5633BF7C" w:rsidR="00A01BB3" w:rsidRDefault="00860DFB" w:rsidP="00A01BB3">
      <w:pPr>
        <w:pStyle w:val="tbnormal"/>
      </w:pPr>
      <w:r>
        <w:t xml:space="preserve">Le scénario tel qu’il est défini dans le chapitre #REF (le détail du scénario) impose la mise en œuvre de processus bien </w:t>
      </w:r>
      <w:r w:rsidR="001401D7">
        <w:t>distincts et par conséquent de savoir manipuler les éléments métiers associés</w:t>
      </w:r>
      <w:r>
        <w:t xml:space="preserve">. La problématique sous-jacente est d’identifier tous ces </w:t>
      </w:r>
      <w:r w:rsidR="001401D7">
        <w:t>éléments</w:t>
      </w:r>
      <w:r>
        <w:t xml:space="preserve"> et de constituer un référentiel qui doit être utilisé pour la partie développement du simulateur.</w:t>
      </w:r>
    </w:p>
    <w:p w14:paraId="44DDA70B" w14:textId="382EF876" w:rsidR="00860DFB" w:rsidRDefault="00860DFB" w:rsidP="00A01BB3">
      <w:pPr>
        <w:pStyle w:val="tbnormal"/>
      </w:pPr>
      <w:r>
        <w:t xml:space="preserve">En effet, pour chaque activité à mettre en œuvre pour réaliser la chaîne de valeur Brewery &amp; Co, il </w:t>
      </w:r>
      <w:r w:rsidR="001401D7">
        <w:t>lister</w:t>
      </w:r>
      <w:r>
        <w:t xml:space="preserve"> les objets manipulés et générés par Odoo. Le but est de pouvoir les mettre à jours pour qu’ils soient cohérent avec le temps virtuel</w:t>
      </w:r>
      <w:r w:rsidR="006F69C3">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6F69C3" w14:paraId="468633BD" w14:textId="77777777" w:rsidTr="00EB5D49">
        <w:trPr>
          <w:trHeight w:hRule="exact" w:val="113"/>
        </w:trPr>
        <w:tc>
          <w:tcPr>
            <w:tcW w:w="597" w:type="dxa"/>
            <w:tcBorders>
              <w:bottom w:val="single" w:sz="2" w:space="0" w:color="D0CECE" w:themeColor="background2" w:themeShade="E6"/>
            </w:tcBorders>
            <w:shd w:val="clear" w:color="auto" w:fill="auto"/>
            <w:vAlign w:val="center"/>
          </w:tcPr>
          <w:p w14:paraId="37BC8F92" w14:textId="77777777" w:rsidR="006F69C3" w:rsidRPr="00025F11" w:rsidRDefault="006F69C3" w:rsidP="00EB5D49">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57DCA3D6" w14:textId="77777777" w:rsidR="006F69C3" w:rsidRPr="00025F11" w:rsidRDefault="006F69C3" w:rsidP="00EB5D49">
            <w:pPr>
              <w:pStyle w:val="tbnormal"/>
              <w:jc w:val="left"/>
              <w:rPr>
                <w:b/>
                <w:sz w:val="2"/>
                <w:szCs w:val="2"/>
              </w:rPr>
            </w:pPr>
          </w:p>
        </w:tc>
      </w:tr>
      <w:tr w:rsidR="006F69C3" w14:paraId="2EC124D8" w14:textId="77777777" w:rsidTr="00EB5D49">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257BC230" w14:textId="77777777" w:rsidR="006F69C3" w:rsidRPr="000353ED" w:rsidRDefault="006F69C3" w:rsidP="00EB5D49">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17D56DD4" w14:textId="77777777" w:rsidR="006F69C3" w:rsidRPr="00C676D4" w:rsidRDefault="006F69C3" w:rsidP="00EB5D49">
            <w:pPr>
              <w:pStyle w:val="tbnormal"/>
              <w:rPr>
                <w:sz w:val="21"/>
              </w:rPr>
            </w:pPr>
            <w:r>
              <w:rPr>
                <w:b/>
                <w:sz w:val="21"/>
              </w:rPr>
              <w:t>Complément d’informations :</w:t>
            </w:r>
          </w:p>
          <w:p w14:paraId="71E30EF1" w14:textId="77777777" w:rsidR="006F69C3" w:rsidRPr="002B229F" w:rsidRDefault="006F69C3" w:rsidP="00EB5D49">
            <w:pPr>
              <w:pStyle w:val="tbnormal"/>
              <w:rPr>
                <w:sz w:val="21"/>
              </w:rPr>
            </w:pPr>
            <w:r w:rsidRPr="00F0563C">
              <w:rPr>
                <w:sz w:val="21"/>
              </w:rPr>
              <w:t>L</w:t>
            </w:r>
            <w:r>
              <w:rPr>
                <w:sz w:val="21"/>
              </w:rPr>
              <w:t>es résultats obtenus sont détaillés dans le chapitre #REF.</w:t>
            </w:r>
          </w:p>
        </w:tc>
      </w:tr>
      <w:tr w:rsidR="006F69C3" w14:paraId="5422AE05" w14:textId="77777777" w:rsidTr="00EB5D49">
        <w:trPr>
          <w:trHeight w:hRule="exact" w:val="90"/>
        </w:trPr>
        <w:tc>
          <w:tcPr>
            <w:tcW w:w="597" w:type="dxa"/>
            <w:tcBorders>
              <w:top w:val="single" w:sz="2" w:space="0" w:color="D0CECE" w:themeColor="background2" w:themeShade="E6"/>
            </w:tcBorders>
            <w:shd w:val="clear" w:color="auto" w:fill="auto"/>
            <w:vAlign w:val="center"/>
          </w:tcPr>
          <w:p w14:paraId="42AF3E85" w14:textId="77777777" w:rsidR="006F69C3" w:rsidRPr="00025F11" w:rsidRDefault="006F69C3" w:rsidP="00EB5D49">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57FE5C2A" w14:textId="77777777" w:rsidR="006F69C3" w:rsidRPr="00025F11" w:rsidRDefault="006F69C3" w:rsidP="00EB5D49">
            <w:pPr>
              <w:pStyle w:val="tbnormal"/>
              <w:jc w:val="left"/>
              <w:rPr>
                <w:b/>
                <w:sz w:val="2"/>
                <w:szCs w:val="2"/>
              </w:rPr>
            </w:pPr>
          </w:p>
        </w:tc>
      </w:tr>
    </w:tbl>
    <w:p w14:paraId="6C1264C0" w14:textId="77777777" w:rsidR="00A01BB3" w:rsidRDefault="00A01BB3" w:rsidP="00A01BB3">
      <w:pPr>
        <w:pStyle w:val="tbtitre3"/>
      </w:pPr>
      <w:bookmarkStart w:id="118" w:name="_Toc455044775"/>
      <w:r>
        <w:lastRenderedPageBreak/>
        <w:t>Sécurité</w:t>
      </w:r>
      <w:bookmarkEnd w:id="118"/>
    </w:p>
    <w:p w14:paraId="18B01622" w14:textId="4B5283A6" w:rsidR="00A01BB3" w:rsidRDefault="00885E86" w:rsidP="00A01BB3">
      <w:pPr>
        <w:pStyle w:val="tbnormal"/>
      </w:pPr>
      <w:r>
        <w:t>Dans tous projets de développement une partie est liées à l’aspect sécuritaire. OdooSIM n’y échappe pas. En effet, il est nécessaire de restreindre les possibilités fonctionnelles aux participants pour éviter qu’ils ne modifient les données du scénario ou qu’ils soient tentés de tricher.</w:t>
      </w:r>
    </w:p>
    <w:p w14:paraId="7520AA81" w14:textId="53666C3F" w:rsidR="00885E86" w:rsidRDefault="00885E86" w:rsidP="00A01BB3">
      <w:pPr>
        <w:pStyle w:val="tbnormal"/>
      </w:pPr>
      <w:r>
        <w:t xml:space="preserve">Certains modèles sont accessibles à partir de plusieurs applications dans Odoo. Par exemple, cela est le cas pour les factures </w:t>
      </w:r>
      <w:proofErr w:type="spellStart"/>
      <w:proofErr w:type="gramStart"/>
      <w:r w:rsidRPr="009E3D00">
        <w:rPr>
          <w:b/>
        </w:rPr>
        <w:t>account.invoice</w:t>
      </w:r>
      <w:proofErr w:type="spellEnd"/>
      <w:proofErr w:type="gramEnd"/>
      <w:r>
        <w:t xml:space="preserve"> qui peuvent être manipulée à partir de l’application </w:t>
      </w:r>
      <w:proofErr w:type="spellStart"/>
      <w:r w:rsidRPr="009E3D00">
        <w:rPr>
          <w:b/>
        </w:rPr>
        <w:t>Accounting</w:t>
      </w:r>
      <w:proofErr w:type="spellEnd"/>
      <w:r>
        <w:t xml:space="preserve">, </w:t>
      </w:r>
      <w:proofErr w:type="spellStart"/>
      <w:r w:rsidRPr="009E3D00">
        <w:rPr>
          <w:b/>
        </w:rPr>
        <w:t>Purchases</w:t>
      </w:r>
      <w:proofErr w:type="spellEnd"/>
      <w:r>
        <w:t xml:space="preserve"> et </w:t>
      </w:r>
      <w:r w:rsidRPr="009E3D00">
        <w:rPr>
          <w:b/>
        </w:rPr>
        <w:t>Sales</w:t>
      </w:r>
      <w:r>
        <w:t xml:space="preserve">. Mais aussi pour les transferts de stock </w:t>
      </w:r>
      <w:proofErr w:type="spellStart"/>
      <w:proofErr w:type="gramStart"/>
      <w:r w:rsidRPr="009E3D00">
        <w:rPr>
          <w:b/>
        </w:rPr>
        <w:t>stock.picking</w:t>
      </w:r>
      <w:proofErr w:type="spellEnd"/>
      <w:proofErr w:type="gramEnd"/>
      <w:r>
        <w:t xml:space="preserve">. Ils peuvent très bien être manipulés à partir de l’application </w:t>
      </w:r>
      <w:r w:rsidRPr="00067BA7">
        <w:rPr>
          <w:b/>
        </w:rPr>
        <w:t>Inventory</w:t>
      </w:r>
      <w:r>
        <w:t xml:space="preserve"> mais aussi par le biais de </w:t>
      </w:r>
      <w:proofErr w:type="spellStart"/>
      <w:r w:rsidRPr="00067BA7">
        <w:rPr>
          <w:b/>
        </w:rPr>
        <w:t>Purchases</w:t>
      </w:r>
      <w:proofErr w:type="spellEnd"/>
      <w:r>
        <w:t xml:space="preserve"> ou </w:t>
      </w:r>
      <w:r w:rsidRPr="00067BA7">
        <w:rPr>
          <w:b/>
        </w:rPr>
        <w:t>Sales</w:t>
      </w:r>
      <w:r>
        <w:t>.</w:t>
      </w:r>
    </w:p>
    <w:p w14:paraId="37914FF2" w14:textId="6B50E513" w:rsidR="00885E86" w:rsidRDefault="009E3D00" w:rsidP="00A01BB3">
      <w:pPr>
        <w:pStyle w:val="tbnormal"/>
      </w:pPr>
      <w:r>
        <w:t>De</w:t>
      </w:r>
      <w:r w:rsidR="00885E86">
        <w:t xml:space="preserve"> ces constatations, deux éléments sont à sécuriser. L’accès </w:t>
      </w:r>
      <w:r>
        <w:t>global</w:t>
      </w:r>
      <w:r w:rsidR="00885E86">
        <w:t xml:space="preserve"> aux applications et à un niveau plus fin, les droits sur les modèle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610856" w14:paraId="3847DDFF" w14:textId="77777777" w:rsidTr="001064D9">
        <w:trPr>
          <w:trHeight w:hRule="exact" w:val="113"/>
        </w:trPr>
        <w:tc>
          <w:tcPr>
            <w:tcW w:w="597" w:type="dxa"/>
            <w:tcBorders>
              <w:bottom w:val="single" w:sz="2" w:space="0" w:color="D0CECE" w:themeColor="background2" w:themeShade="E6"/>
            </w:tcBorders>
            <w:shd w:val="clear" w:color="auto" w:fill="auto"/>
            <w:vAlign w:val="center"/>
          </w:tcPr>
          <w:p w14:paraId="14E1C37E" w14:textId="77777777" w:rsidR="00610856" w:rsidRPr="00025F11" w:rsidRDefault="00610856" w:rsidP="001064D9">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341582CE" w14:textId="77777777" w:rsidR="00610856" w:rsidRPr="00025F11" w:rsidRDefault="00610856" w:rsidP="001064D9">
            <w:pPr>
              <w:pStyle w:val="tbnormal"/>
              <w:jc w:val="left"/>
              <w:rPr>
                <w:b/>
                <w:sz w:val="2"/>
                <w:szCs w:val="2"/>
              </w:rPr>
            </w:pPr>
          </w:p>
        </w:tc>
      </w:tr>
      <w:tr w:rsidR="00610856" w14:paraId="446CD718" w14:textId="77777777" w:rsidTr="001064D9">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381C4C37" w14:textId="77777777" w:rsidR="00610856" w:rsidRPr="000353ED" w:rsidRDefault="00610856" w:rsidP="001064D9">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30A4A5E2" w14:textId="77777777" w:rsidR="00610856" w:rsidRPr="00C676D4" w:rsidRDefault="00610856" w:rsidP="001064D9">
            <w:pPr>
              <w:pStyle w:val="tbnormal"/>
              <w:rPr>
                <w:sz w:val="21"/>
              </w:rPr>
            </w:pPr>
            <w:r>
              <w:rPr>
                <w:b/>
                <w:sz w:val="21"/>
              </w:rPr>
              <w:t>Complément d’informations :</w:t>
            </w:r>
          </w:p>
          <w:p w14:paraId="377CA904" w14:textId="77777777" w:rsidR="00610856" w:rsidRPr="002B229F" w:rsidRDefault="00610856" w:rsidP="001064D9">
            <w:pPr>
              <w:pStyle w:val="tbnormal"/>
              <w:rPr>
                <w:sz w:val="21"/>
              </w:rPr>
            </w:pPr>
            <w:r w:rsidRPr="00F0563C">
              <w:rPr>
                <w:sz w:val="21"/>
              </w:rPr>
              <w:t>L</w:t>
            </w:r>
            <w:r>
              <w:rPr>
                <w:sz w:val="21"/>
              </w:rPr>
              <w:t>es résultats obtenus sont détaillés dans le chapitre #REF.</w:t>
            </w:r>
          </w:p>
        </w:tc>
      </w:tr>
      <w:tr w:rsidR="00610856" w14:paraId="4A5409D2" w14:textId="77777777" w:rsidTr="001064D9">
        <w:trPr>
          <w:trHeight w:hRule="exact" w:val="90"/>
        </w:trPr>
        <w:tc>
          <w:tcPr>
            <w:tcW w:w="597" w:type="dxa"/>
            <w:tcBorders>
              <w:top w:val="single" w:sz="2" w:space="0" w:color="D0CECE" w:themeColor="background2" w:themeShade="E6"/>
            </w:tcBorders>
            <w:shd w:val="clear" w:color="auto" w:fill="auto"/>
            <w:vAlign w:val="center"/>
          </w:tcPr>
          <w:p w14:paraId="1E8488FD" w14:textId="77777777" w:rsidR="00610856" w:rsidRPr="00025F11" w:rsidRDefault="00610856" w:rsidP="001064D9">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5D882082" w14:textId="77777777" w:rsidR="00610856" w:rsidRPr="00025F11" w:rsidRDefault="00610856" w:rsidP="001064D9">
            <w:pPr>
              <w:pStyle w:val="tbnormal"/>
              <w:jc w:val="left"/>
              <w:rPr>
                <w:b/>
                <w:sz w:val="2"/>
                <w:szCs w:val="2"/>
              </w:rPr>
            </w:pPr>
          </w:p>
        </w:tc>
      </w:tr>
    </w:tbl>
    <w:p w14:paraId="02936341" w14:textId="77777777" w:rsidR="00610856" w:rsidRDefault="00610856" w:rsidP="00610856">
      <w:pPr>
        <w:pStyle w:val="tbtitre3"/>
      </w:pPr>
      <w:bookmarkStart w:id="119" w:name="_Toc455044776"/>
      <w:r>
        <w:t>Réalisme du marché</w:t>
      </w:r>
      <w:bookmarkEnd w:id="119"/>
    </w:p>
    <w:p w14:paraId="6B536756" w14:textId="77777777" w:rsidR="00610856" w:rsidRDefault="00610856" w:rsidP="00610856">
      <w:pPr>
        <w:pStyle w:val="tbnormal"/>
      </w:pPr>
      <w:r>
        <w:t>Le jeu donne aux participants la possibilité de s’entrainer à la gestion d’entreprise au travers de différents rôles managériaux clés. Dans le cadre de ce travail, c’est le rôle de chef des ventes qui est privilégié. En effet, la partie vente est celle qui est choisie pour être mise en œuvre dans le proof of concept du simulateur.</w:t>
      </w:r>
    </w:p>
    <w:p w14:paraId="79B04D52" w14:textId="77777777" w:rsidR="00610856" w:rsidRDefault="00610856" w:rsidP="00610856">
      <w:pPr>
        <w:pStyle w:val="tbnormal"/>
      </w:pPr>
      <w:r>
        <w:t>Il convient de simuler un marché se rapprochant de la réalité. Par conséquent, le mécanisme d’élasticité prix-demande est implémenté. Effectivement, les tâches qu’incombent aux participants dans cette version du simulateur se limitent à la simple opération qui met à jour les prix de vente. Cette manipulation a un impact sur les quantités demandées par les consommateurs simulés.</w:t>
      </w:r>
    </w:p>
    <w:p w14:paraId="3A132E3D" w14:textId="598F7243" w:rsidR="00610856" w:rsidRDefault="00610856" w:rsidP="00A01BB3">
      <w:pPr>
        <w:pStyle w:val="tbnormal"/>
      </w:pPr>
      <w:r>
        <w:t>Un algorithme de sélection de la meilleure offre sur le marché est mis en place et dès qu’il a obtenu l’offre la meilleure, il adapte la quantité demandée rapportée à la variation du prix observé.</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610856" w14:paraId="052241CB" w14:textId="77777777" w:rsidTr="001064D9">
        <w:trPr>
          <w:trHeight w:hRule="exact" w:val="113"/>
        </w:trPr>
        <w:tc>
          <w:tcPr>
            <w:tcW w:w="597" w:type="dxa"/>
            <w:tcBorders>
              <w:bottom w:val="single" w:sz="2" w:space="0" w:color="D0CECE" w:themeColor="background2" w:themeShade="E6"/>
            </w:tcBorders>
            <w:shd w:val="clear" w:color="auto" w:fill="auto"/>
            <w:vAlign w:val="center"/>
          </w:tcPr>
          <w:p w14:paraId="2C8D17F0" w14:textId="77777777" w:rsidR="00610856" w:rsidRPr="00025F11" w:rsidRDefault="00610856" w:rsidP="001064D9">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3BDC1519" w14:textId="77777777" w:rsidR="00610856" w:rsidRPr="00025F11" w:rsidRDefault="00610856" w:rsidP="001064D9">
            <w:pPr>
              <w:pStyle w:val="tbnormal"/>
              <w:jc w:val="left"/>
              <w:rPr>
                <w:b/>
                <w:sz w:val="2"/>
                <w:szCs w:val="2"/>
              </w:rPr>
            </w:pPr>
          </w:p>
        </w:tc>
      </w:tr>
      <w:tr w:rsidR="00610856" w14:paraId="220BE21E" w14:textId="77777777" w:rsidTr="001064D9">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0E42B6D5" w14:textId="77777777" w:rsidR="00610856" w:rsidRPr="000353ED" w:rsidRDefault="00610856" w:rsidP="001064D9">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306CB1B1" w14:textId="77777777" w:rsidR="00610856" w:rsidRPr="00C676D4" w:rsidRDefault="00610856" w:rsidP="001064D9">
            <w:pPr>
              <w:pStyle w:val="tbnormal"/>
              <w:rPr>
                <w:sz w:val="21"/>
              </w:rPr>
            </w:pPr>
            <w:r>
              <w:rPr>
                <w:b/>
                <w:sz w:val="21"/>
              </w:rPr>
              <w:t>Complément d’informations :</w:t>
            </w:r>
          </w:p>
          <w:p w14:paraId="54E9A280" w14:textId="77777777" w:rsidR="00610856" w:rsidRPr="002B229F" w:rsidRDefault="00610856" w:rsidP="001064D9">
            <w:pPr>
              <w:pStyle w:val="tbnormal"/>
              <w:rPr>
                <w:sz w:val="21"/>
              </w:rPr>
            </w:pPr>
            <w:r w:rsidRPr="00F0563C">
              <w:rPr>
                <w:sz w:val="21"/>
              </w:rPr>
              <w:t>L</w:t>
            </w:r>
            <w:r>
              <w:rPr>
                <w:sz w:val="21"/>
              </w:rPr>
              <w:t>es résultats obtenus sont détaillés dans le chapitre #REF.</w:t>
            </w:r>
          </w:p>
        </w:tc>
      </w:tr>
      <w:tr w:rsidR="00610856" w14:paraId="610CAEB0" w14:textId="77777777" w:rsidTr="001064D9">
        <w:trPr>
          <w:trHeight w:hRule="exact" w:val="90"/>
        </w:trPr>
        <w:tc>
          <w:tcPr>
            <w:tcW w:w="597" w:type="dxa"/>
            <w:tcBorders>
              <w:top w:val="single" w:sz="2" w:space="0" w:color="D0CECE" w:themeColor="background2" w:themeShade="E6"/>
            </w:tcBorders>
            <w:shd w:val="clear" w:color="auto" w:fill="auto"/>
            <w:vAlign w:val="center"/>
          </w:tcPr>
          <w:p w14:paraId="3CEE55AA" w14:textId="77777777" w:rsidR="00610856" w:rsidRPr="00025F11" w:rsidRDefault="00610856" w:rsidP="001064D9">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1E594083" w14:textId="77777777" w:rsidR="00610856" w:rsidRPr="00025F11" w:rsidRDefault="00610856" w:rsidP="001064D9">
            <w:pPr>
              <w:pStyle w:val="tbnormal"/>
              <w:jc w:val="left"/>
              <w:rPr>
                <w:b/>
                <w:sz w:val="2"/>
                <w:szCs w:val="2"/>
              </w:rPr>
            </w:pPr>
          </w:p>
        </w:tc>
      </w:tr>
    </w:tbl>
    <w:p w14:paraId="6523462E" w14:textId="0EF896D8" w:rsidR="009035C8" w:rsidRDefault="009035C8" w:rsidP="009035C8">
      <w:pPr>
        <w:pStyle w:val="tbtitre3"/>
      </w:pPr>
      <w:bookmarkStart w:id="120" w:name="_Toc455044777"/>
      <w:r>
        <w:lastRenderedPageBreak/>
        <w:t>Architecture du simulateur</w:t>
      </w:r>
      <w:bookmarkEnd w:id="120"/>
    </w:p>
    <w:p w14:paraId="5E446A2B" w14:textId="4D95A6CF" w:rsidR="00B658EA" w:rsidRDefault="001401D7" w:rsidP="00B658EA">
      <w:pPr>
        <w:pStyle w:val="tbnormal"/>
      </w:pPr>
      <w:r>
        <w:t xml:space="preserve">Le simulateur doit avoir une </w:t>
      </w:r>
      <w:r w:rsidR="00FB6B72">
        <w:t xml:space="preserve">très bonne </w:t>
      </w:r>
      <w:r>
        <w:t>rapidité d’exécution. Il exécute une multitude d’opérations à chaque jour qu’il simule. Ces opérations sont principalement de faire évoluer le contenu de tous les PGI en jeu.</w:t>
      </w:r>
    </w:p>
    <w:p w14:paraId="6496E1AE" w14:textId="45EF19C2" w:rsidR="00076AF9" w:rsidRDefault="001401D7" w:rsidP="00B658EA">
      <w:pPr>
        <w:pStyle w:val="tbnormal"/>
      </w:pPr>
      <w:r>
        <w:t xml:space="preserve">En </w:t>
      </w:r>
      <w:r w:rsidR="00076AF9">
        <w:t xml:space="preserve">se référant au temps de 60 secondes nécessaire à la simulation d’un jour dans le jeu. </w:t>
      </w:r>
      <w:r>
        <w:t xml:space="preserve"> </w:t>
      </w:r>
      <w:r w:rsidR="00076AF9">
        <w:t>Cela impose au simulateur</w:t>
      </w:r>
      <w:r>
        <w:t xml:space="preserve"> la responsabilité d’exécuter toutes les tâches automatisées de la chaî</w:t>
      </w:r>
      <w:r w:rsidR="00076AF9">
        <w:t>ne de valeur Brewery &amp; Co plus toutes les étapes de vérification en 59 secondes maximum. Cette responsabilité est problématique du fait que les échanges avec l’</w:t>
      </w:r>
      <w:r w:rsidR="00FB6B72">
        <w:t>API sont assez lents et se multiplie autant de fois qu’il y a d’équipe en jeu. Par conséquent, i</w:t>
      </w:r>
      <w:r w:rsidR="00076AF9">
        <w:t xml:space="preserve">l </w:t>
      </w:r>
      <w:r w:rsidR="00FB6B72">
        <w:t>est nécessaire de</w:t>
      </w:r>
      <w:r w:rsidR="00076AF9">
        <w:t xml:space="preserve"> trouver une solution architecturale pour limiter les échange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610856" w14:paraId="4AB91BBB" w14:textId="77777777" w:rsidTr="001064D9">
        <w:trPr>
          <w:trHeight w:hRule="exact" w:val="113"/>
        </w:trPr>
        <w:tc>
          <w:tcPr>
            <w:tcW w:w="597" w:type="dxa"/>
            <w:tcBorders>
              <w:bottom w:val="single" w:sz="2" w:space="0" w:color="D0CECE" w:themeColor="background2" w:themeShade="E6"/>
            </w:tcBorders>
            <w:shd w:val="clear" w:color="auto" w:fill="auto"/>
            <w:vAlign w:val="center"/>
          </w:tcPr>
          <w:p w14:paraId="091390C7" w14:textId="77777777" w:rsidR="00610856" w:rsidRPr="00025F11" w:rsidRDefault="00610856" w:rsidP="001064D9">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4EA5D3BF" w14:textId="77777777" w:rsidR="00610856" w:rsidRPr="00025F11" w:rsidRDefault="00610856" w:rsidP="001064D9">
            <w:pPr>
              <w:pStyle w:val="tbnormal"/>
              <w:jc w:val="left"/>
              <w:rPr>
                <w:b/>
                <w:sz w:val="2"/>
                <w:szCs w:val="2"/>
              </w:rPr>
            </w:pPr>
          </w:p>
        </w:tc>
      </w:tr>
      <w:tr w:rsidR="00610856" w14:paraId="23FC79EA" w14:textId="77777777" w:rsidTr="001064D9">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3A69AA81" w14:textId="77777777" w:rsidR="00610856" w:rsidRPr="000353ED" w:rsidRDefault="00610856" w:rsidP="001064D9">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02BEDAFA" w14:textId="77777777" w:rsidR="00610856" w:rsidRPr="00C676D4" w:rsidRDefault="00610856" w:rsidP="001064D9">
            <w:pPr>
              <w:pStyle w:val="tbnormal"/>
              <w:rPr>
                <w:sz w:val="21"/>
              </w:rPr>
            </w:pPr>
            <w:r>
              <w:rPr>
                <w:b/>
                <w:sz w:val="21"/>
              </w:rPr>
              <w:t>Complément d’informations :</w:t>
            </w:r>
          </w:p>
          <w:p w14:paraId="6EE36090" w14:textId="77777777" w:rsidR="00610856" w:rsidRPr="002B229F" w:rsidRDefault="00610856" w:rsidP="001064D9">
            <w:pPr>
              <w:pStyle w:val="tbnormal"/>
              <w:rPr>
                <w:sz w:val="21"/>
              </w:rPr>
            </w:pPr>
            <w:r w:rsidRPr="00F0563C">
              <w:rPr>
                <w:sz w:val="21"/>
              </w:rPr>
              <w:t>L</w:t>
            </w:r>
            <w:r>
              <w:rPr>
                <w:sz w:val="21"/>
              </w:rPr>
              <w:t>es résultats obtenus sont détaillés dans le chapitre #REF.</w:t>
            </w:r>
          </w:p>
        </w:tc>
      </w:tr>
      <w:tr w:rsidR="00610856" w14:paraId="29D62D36" w14:textId="77777777" w:rsidTr="001064D9">
        <w:trPr>
          <w:trHeight w:hRule="exact" w:val="90"/>
        </w:trPr>
        <w:tc>
          <w:tcPr>
            <w:tcW w:w="597" w:type="dxa"/>
            <w:tcBorders>
              <w:top w:val="single" w:sz="2" w:space="0" w:color="D0CECE" w:themeColor="background2" w:themeShade="E6"/>
            </w:tcBorders>
            <w:shd w:val="clear" w:color="auto" w:fill="auto"/>
            <w:vAlign w:val="center"/>
          </w:tcPr>
          <w:p w14:paraId="27DDCB51" w14:textId="77777777" w:rsidR="00610856" w:rsidRPr="00025F11" w:rsidRDefault="00610856" w:rsidP="001064D9">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02CDBCF1" w14:textId="77777777" w:rsidR="00610856" w:rsidRPr="00025F11" w:rsidRDefault="00610856" w:rsidP="001064D9">
            <w:pPr>
              <w:pStyle w:val="tbnormal"/>
              <w:jc w:val="left"/>
              <w:rPr>
                <w:b/>
                <w:sz w:val="2"/>
                <w:szCs w:val="2"/>
              </w:rPr>
            </w:pPr>
          </w:p>
        </w:tc>
      </w:tr>
    </w:tbl>
    <w:p w14:paraId="239B6B75" w14:textId="17B356D4" w:rsidR="004E0DBB" w:rsidRDefault="002F50BD" w:rsidP="004E0DBB">
      <w:pPr>
        <w:pStyle w:val="tbtitre1"/>
      </w:pPr>
      <w:bookmarkStart w:id="121" w:name="_Toc455044778"/>
      <w:bookmarkEnd w:id="101"/>
      <w:r>
        <w:t>Développement du scénario</w:t>
      </w:r>
      <w:bookmarkEnd w:id="121"/>
    </w:p>
    <w:p w14:paraId="7888DDCD" w14:textId="7D8A1306" w:rsidR="00483FF3" w:rsidRDefault="00483FF3" w:rsidP="00483FF3">
      <w:pPr>
        <w:pStyle w:val="tbnormal"/>
      </w:pPr>
      <w:r>
        <w:t>Le développement d’un jeu sérieux doit s’appuyer sur une histoire. Cette histoire doit mettre en relations les étapes entre elles pour former ce qui s’appelle un scénario. C’est la qualité de ce dernier qui influe sur le niveau d’intérêt que les participants ont pour la solution. L’immersion du participant étant directement impactée par cette composante qualitative.</w:t>
      </w:r>
    </w:p>
    <w:p w14:paraId="35B20592" w14:textId="03398D37" w:rsidR="00483FF3" w:rsidRDefault="00483FF3" w:rsidP="00483FF3">
      <w:pPr>
        <w:pStyle w:val="tbnormal"/>
      </w:pPr>
      <w:r>
        <w:t xml:space="preserve">Dans le cadre de ce travail, il faut tout d’abord proposer un nouveau scénario de jeu afin d’accompagner les participants dans leur progression. </w:t>
      </w:r>
    </w:p>
    <w:p w14:paraId="098C94E0" w14:textId="77777777" w:rsidR="00483FF3" w:rsidRDefault="00483FF3" w:rsidP="00483FF3">
      <w:pPr>
        <w:pStyle w:val="tbnormal"/>
      </w:pPr>
      <w:r>
        <w:t>Ce scénario est choisi en adéquation avec le thème que l’on veut faire assimiler aux participants. Pour se faire, il faut trouver des idées cohérentes avec la thématique afin de mettre en bonne situation les participant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Look w:val="04A0" w:firstRow="1" w:lastRow="0" w:firstColumn="1" w:lastColumn="0" w:noHBand="0" w:noVBand="1"/>
      </w:tblPr>
      <w:tblGrid>
        <w:gridCol w:w="597"/>
        <w:gridCol w:w="6773"/>
      </w:tblGrid>
      <w:tr w:rsidR="00483FF3" w14:paraId="356C5767" w14:textId="77777777" w:rsidTr="00887D5F">
        <w:trPr>
          <w:trHeight w:hRule="exact" w:val="113"/>
        </w:trPr>
        <w:tc>
          <w:tcPr>
            <w:tcW w:w="597" w:type="dxa"/>
            <w:tcBorders>
              <w:bottom w:val="single" w:sz="2" w:space="0" w:color="D0CECE" w:themeColor="background2" w:themeShade="E6"/>
            </w:tcBorders>
            <w:shd w:val="clear" w:color="auto" w:fill="auto"/>
            <w:vAlign w:val="center"/>
          </w:tcPr>
          <w:p w14:paraId="7137F8E3" w14:textId="77777777" w:rsidR="00483FF3" w:rsidRPr="00025F11" w:rsidRDefault="00483FF3" w:rsidP="00887D5F">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0B54206B" w14:textId="77777777" w:rsidR="00483FF3" w:rsidRPr="00025F11" w:rsidRDefault="00483FF3" w:rsidP="00887D5F">
            <w:pPr>
              <w:pStyle w:val="tbnormal"/>
              <w:jc w:val="left"/>
              <w:rPr>
                <w:b/>
                <w:sz w:val="2"/>
                <w:szCs w:val="2"/>
              </w:rPr>
            </w:pPr>
          </w:p>
        </w:tc>
      </w:tr>
      <w:tr w:rsidR="00483FF3" w14:paraId="311BFC28" w14:textId="77777777" w:rsidTr="00887D5F">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1861DC8B" w14:textId="77777777" w:rsidR="00483FF3" w:rsidRPr="000353ED" w:rsidRDefault="00483FF3" w:rsidP="00887D5F">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7D5676F7" w14:textId="77777777" w:rsidR="00483FF3" w:rsidRDefault="00483FF3" w:rsidP="00887D5F">
            <w:pPr>
              <w:pStyle w:val="tbnormal"/>
              <w:jc w:val="left"/>
            </w:pPr>
            <w:r>
              <w:rPr>
                <w:b/>
              </w:rPr>
              <w:t>Information</w:t>
            </w:r>
            <w:r w:rsidRPr="000353ED">
              <w:rPr>
                <w:b/>
              </w:rPr>
              <w:t> :</w:t>
            </w:r>
          </w:p>
          <w:p w14:paraId="791EE3F4" w14:textId="77777777" w:rsidR="00483FF3" w:rsidRPr="00025F11" w:rsidRDefault="00483FF3" w:rsidP="00887D5F">
            <w:pPr>
              <w:pStyle w:val="tbnormal"/>
              <w:jc w:val="left"/>
              <w:rPr>
                <w:i/>
              </w:rPr>
            </w:pPr>
            <w:r w:rsidRPr="00025F11">
              <w:rPr>
                <w:i/>
              </w:rPr>
              <w:t xml:space="preserve">La thématique de ce travail est de développer un nouveau scénario de jeu qui met en œuvre la gestion d’une entreprise </w:t>
            </w:r>
            <w:r>
              <w:rPr>
                <w:i/>
              </w:rPr>
              <w:t xml:space="preserve">de </w:t>
            </w:r>
            <w:r w:rsidRPr="00025F11">
              <w:rPr>
                <w:i/>
              </w:rPr>
              <w:t>type PME</w:t>
            </w:r>
            <w:r>
              <w:rPr>
                <w:i/>
              </w:rPr>
              <w:t xml:space="preserve"> à l’aide d’un progiciel de gestion intégré</w:t>
            </w:r>
            <w:r w:rsidRPr="00025F11">
              <w:rPr>
                <w:i/>
              </w:rPr>
              <w:t>.</w:t>
            </w:r>
          </w:p>
        </w:tc>
      </w:tr>
      <w:tr w:rsidR="00483FF3" w14:paraId="34A7AD14" w14:textId="77777777" w:rsidTr="00887D5F">
        <w:trPr>
          <w:trHeight w:hRule="exact" w:val="113"/>
        </w:trPr>
        <w:tc>
          <w:tcPr>
            <w:tcW w:w="597" w:type="dxa"/>
            <w:tcBorders>
              <w:top w:val="single" w:sz="2" w:space="0" w:color="D0CECE" w:themeColor="background2" w:themeShade="E6"/>
            </w:tcBorders>
            <w:shd w:val="clear" w:color="auto" w:fill="auto"/>
            <w:vAlign w:val="center"/>
          </w:tcPr>
          <w:p w14:paraId="19A54F65" w14:textId="77777777" w:rsidR="00483FF3" w:rsidRPr="00025F11" w:rsidRDefault="00483FF3" w:rsidP="00887D5F">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75E38664" w14:textId="77777777" w:rsidR="00483FF3" w:rsidRPr="00025F11" w:rsidRDefault="00483FF3" w:rsidP="00887D5F">
            <w:pPr>
              <w:pStyle w:val="tbnormal"/>
              <w:jc w:val="left"/>
              <w:rPr>
                <w:b/>
                <w:sz w:val="2"/>
                <w:szCs w:val="2"/>
              </w:rPr>
            </w:pPr>
          </w:p>
        </w:tc>
      </w:tr>
    </w:tbl>
    <w:p w14:paraId="26888952" w14:textId="77777777" w:rsidR="00887D5F" w:rsidRDefault="00483FF3" w:rsidP="00483FF3">
      <w:pPr>
        <w:pStyle w:val="tbnormal"/>
      </w:pPr>
      <w:r>
        <w:t xml:space="preserve">Tous les éléments constituants le scénario doivent faire du sens pour atteindre l’objectif pédagogique recherché. De plus, le participant doit toujours être tenu </w:t>
      </w:r>
      <w:r w:rsidR="00887D5F">
        <w:t>en hale</w:t>
      </w:r>
      <w:r>
        <w:t>ine par l’attractivité du scénario.</w:t>
      </w:r>
    </w:p>
    <w:p w14:paraId="1FA7B0C2" w14:textId="716D9CD8" w:rsidR="00483FF3" w:rsidRDefault="00887D5F" w:rsidP="00483FF3">
      <w:pPr>
        <w:pStyle w:val="tbnormal"/>
      </w:pPr>
      <w:r>
        <w:t>Par</w:t>
      </w:r>
      <w:r w:rsidR="00483FF3">
        <w:t xml:space="preserve"> exemple, </w:t>
      </w:r>
      <w:r>
        <w:t>il est malvenu de</w:t>
      </w:r>
      <w:r w:rsidR="00483FF3">
        <w:t xml:space="preserve"> proposer un scénario qui met en œuvre une multinationale avec un montage financier hors du commun pour sensibiliser le participant à la gestion d’une petite </w:t>
      </w:r>
      <w:r>
        <w:t>ou moyenne entreprise comme c’</w:t>
      </w:r>
      <w:r w:rsidR="00483FF3">
        <w:t xml:space="preserve">est le </w:t>
      </w:r>
      <w:r>
        <w:t>but de ce travail</w:t>
      </w:r>
      <w:r w:rsidR="00483FF3">
        <w:t>.</w:t>
      </w:r>
    </w:p>
    <w:p w14:paraId="11AF3EB0" w14:textId="0B0497EB" w:rsidR="00887D5F" w:rsidRDefault="00483FF3" w:rsidP="00887D5F">
      <w:pPr>
        <w:pStyle w:val="tbnormal"/>
      </w:pPr>
      <w:r>
        <w:t>La suite de ce chapitre se présente sous forme de deux parties. Premièrement, les critères de validité pour le scénario choisi.</w:t>
      </w:r>
      <w:r w:rsidR="00887D5F" w:rsidRPr="00887D5F">
        <w:t xml:space="preserve"> </w:t>
      </w:r>
      <w:r w:rsidR="00887D5F">
        <w:t>Deuxièmement, la présentation du scénario Brewery &amp; Co. qui est développé dans le cadre de ce travail.</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483FF3" w14:paraId="52794EF8" w14:textId="77777777" w:rsidTr="00887D5F">
        <w:trPr>
          <w:trHeight w:hRule="exact" w:val="113"/>
        </w:trPr>
        <w:tc>
          <w:tcPr>
            <w:tcW w:w="597" w:type="dxa"/>
            <w:tcBorders>
              <w:bottom w:val="single" w:sz="2" w:space="0" w:color="D0CECE" w:themeColor="background2" w:themeShade="E6"/>
            </w:tcBorders>
            <w:shd w:val="clear" w:color="auto" w:fill="auto"/>
            <w:vAlign w:val="center"/>
          </w:tcPr>
          <w:p w14:paraId="272EE10B" w14:textId="77777777" w:rsidR="00483FF3" w:rsidRPr="00025F11" w:rsidRDefault="00483FF3" w:rsidP="00887D5F">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4C7C2A8D" w14:textId="77777777" w:rsidR="00483FF3" w:rsidRPr="00025F11" w:rsidRDefault="00483FF3" w:rsidP="00887D5F">
            <w:pPr>
              <w:pStyle w:val="tbnormal"/>
              <w:jc w:val="left"/>
              <w:rPr>
                <w:b/>
                <w:sz w:val="2"/>
                <w:szCs w:val="2"/>
              </w:rPr>
            </w:pPr>
          </w:p>
        </w:tc>
      </w:tr>
      <w:tr w:rsidR="00483FF3" w14:paraId="1709AA07" w14:textId="77777777" w:rsidTr="00887D5F">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12D76194" w14:textId="77777777" w:rsidR="00483FF3" w:rsidRPr="000353ED" w:rsidRDefault="00483FF3" w:rsidP="00887D5F">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6BC72A4D" w14:textId="77777777" w:rsidR="00483FF3" w:rsidRPr="00887D5F" w:rsidRDefault="00483FF3" w:rsidP="00887D5F">
            <w:pPr>
              <w:pStyle w:val="tbnormal"/>
              <w:jc w:val="left"/>
              <w:rPr>
                <w:sz w:val="21"/>
              </w:rPr>
            </w:pPr>
            <w:r w:rsidRPr="00887D5F">
              <w:rPr>
                <w:b/>
                <w:sz w:val="21"/>
              </w:rPr>
              <w:t>Considération :</w:t>
            </w:r>
          </w:p>
          <w:p w14:paraId="52AECD5F" w14:textId="4CAE58C1" w:rsidR="00483FF3" w:rsidRPr="00025F11" w:rsidRDefault="00887D5F" w:rsidP="00887D5F">
            <w:pPr>
              <w:pStyle w:val="tbnormal"/>
              <w:jc w:val="left"/>
              <w:rPr>
                <w:i/>
              </w:rPr>
            </w:pPr>
            <w:r>
              <w:rPr>
                <w:sz w:val="21"/>
              </w:rPr>
              <w:t>L</w:t>
            </w:r>
            <w:r w:rsidR="00483FF3" w:rsidRPr="00887D5F">
              <w:rPr>
                <w:sz w:val="21"/>
              </w:rPr>
              <w:t xml:space="preserve">es critères </w:t>
            </w:r>
            <w:r>
              <w:rPr>
                <w:sz w:val="21"/>
              </w:rPr>
              <w:t xml:space="preserve">utilisés </w:t>
            </w:r>
            <w:r w:rsidR="00483FF3" w:rsidRPr="00887D5F">
              <w:rPr>
                <w:sz w:val="21"/>
              </w:rPr>
              <w:t>sont propres à la thématique et ne doivent pas être repris tels quels dans le cadre d’un développement de jeu sérieux autre que celui abordant la thématique de la gestion d’entreprise.</w:t>
            </w:r>
          </w:p>
        </w:tc>
      </w:tr>
      <w:tr w:rsidR="00483FF3" w14:paraId="36A8E08B" w14:textId="77777777" w:rsidTr="00887D5F">
        <w:trPr>
          <w:trHeight w:hRule="exact" w:val="113"/>
        </w:trPr>
        <w:tc>
          <w:tcPr>
            <w:tcW w:w="597" w:type="dxa"/>
            <w:tcBorders>
              <w:top w:val="single" w:sz="2" w:space="0" w:color="D0CECE" w:themeColor="background2" w:themeShade="E6"/>
            </w:tcBorders>
            <w:shd w:val="clear" w:color="auto" w:fill="auto"/>
            <w:vAlign w:val="center"/>
          </w:tcPr>
          <w:p w14:paraId="68CC9353" w14:textId="77777777" w:rsidR="00483FF3" w:rsidRPr="00025F11" w:rsidRDefault="00483FF3" w:rsidP="00887D5F">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0B3CCD9E" w14:textId="77777777" w:rsidR="00483FF3" w:rsidRPr="00025F11" w:rsidRDefault="00483FF3" w:rsidP="00887D5F">
            <w:pPr>
              <w:pStyle w:val="tbnormal"/>
              <w:jc w:val="left"/>
              <w:rPr>
                <w:b/>
                <w:sz w:val="2"/>
                <w:szCs w:val="2"/>
              </w:rPr>
            </w:pPr>
          </w:p>
        </w:tc>
      </w:tr>
    </w:tbl>
    <w:p w14:paraId="2DDCCE05" w14:textId="7B5FEE07" w:rsidR="00483FF3" w:rsidRDefault="00483FF3" w:rsidP="00483FF3">
      <w:pPr>
        <w:pStyle w:val="tbtitre2"/>
      </w:pPr>
      <w:bookmarkStart w:id="122" w:name="_Toc454297797"/>
      <w:bookmarkStart w:id="123" w:name="_Toc455044779"/>
      <w:r>
        <w:t>Démarche et critères de développement</w:t>
      </w:r>
      <w:bookmarkEnd w:id="122"/>
      <w:bookmarkEnd w:id="123"/>
    </w:p>
    <w:p w14:paraId="7F0BF384" w14:textId="77777777" w:rsidR="005B40AB" w:rsidRDefault="00483FF3" w:rsidP="00483FF3">
      <w:pPr>
        <w:pStyle w:val="tbnormal"/>
      </w:pPr>
      <w:r>
        <w:t xml:space="preserve">Afin d’être dans un cadre réaliste, </w:t>
      </w:r>
      <w:r w:rsidR="00887D5F">
        <w:t>il se doit de</w:t>
      </w:r>
      <w:r>
        <w:t xml:space="preserve"> comprendre et intégrer les différents éléments inhérents à la thématique. Ce chapitre présente la démarche de création d’un scénario et les éléments qui doivent être pris en considération dans le cadre du développement d’un scénario ali</w:t>
      </w:r>
      <w:r w:rsidR="005B40AB">
        <w:t>gner à la gestion d’entreprise.</w:t>
      </w:r>
    </w:p>
    <w:p w14:paraId="35B8E928" w14:textId="432C7A3B" w:rsidR="005B40AB" w:rsidRDefault="005B40AB" w:rsidP="00483FF3">
      <w:pPr>
        <w:pStyle w:val="tbnormal"/>
      </w:pPr>
      <w:r>
        <w:t xml:space="preserve">Pour obtenir les résultats espérés, il faut se baser sur les scénarios du modèle ERPSim. Principalement le scénario Muesli qui met en scène une société de production comme c’est le cas pour Brewery &amp; Co. Parallèlement à cela, la littérature évoquant la gestion d’entreprise est d’une grande aide. Pour les besoins du travail l’ouvrage de </w:t>
      </w:r>
      <w:r>
        <w:rPr>
          <w:b/>
        </w:rPr>
        <w:t xml:space="preserve">Jean-Paul </w:t>
      </w:r>
      <w:proofErr w:type="spellStart"/>
      <w:r>
        <w:rPr>
          <w:b/>
        </w:rPr>
        <w:t>Thommen</w:t>
      </w:r>
      <w:proofErr w:type="spellEnd"/>
      <w:r>
        <w:rPr>
          <w:b/>
        </w:rPr>
        <w:t>, I</w:t>
      </w:r>
      <w:r w:rsidRPr="0075360E">
        <w:rPr>
          <w:b/>
        </w:rPr>
        <w:t xml:space="preserve">ntroduction à la gestion d’entreprise par Jean-Paul </w:t>
      </w:r>
      <w:proofErr w:type="spellStart"/>
      <w:r w:rsidRPr="0075360E">
        <w:rPr>
          <w:b/>
        </w:rPr>
        <w:t>Thommen</w:t>
      </w:r>
      <w:proofErr w:type="spellEnd"/>
      <w:r>
        <w:t xml:space="preserve"> fait office de référence.</w:t>
      </w:r>
    </w:p>
    <w:p w14:paraId="0AD85F06" w14:textId="088A1E4B" w:rsidR="00483FF3" w:rsidRDefault="00483FF3" w:rsidP="00483FF3">
      <w:pPr>
        <w:pStyle w:val="tbnormal"/>
      </w:pPr>
      <w:r>
        <w:t xml:space="preserve">Les chapitres suivants doivent être compris comme étant les critères minimaux </w:t>
      </w:r>
      <w:r w:rsidR="00887D5F">
        <w:t xml:space="preserve">à mettre en œuvre </w:t>
      </w:r>
      <w:r>
        <w:t>dans la réalisation d’un nouveau scénario.</w:t>
      </w:r>
    </w:p>
    <w:p w14:paraId="29C22E6A" w14:textId="77777777" w:rsidR="00483FF3" w:rsidRDefault="00483FF3" w:rsidP="00483FF3">
      <w:pPr>
        <w:pStyle w:val="tbtitre3"/>
      </w:pPr>
      <w:bookmarkStart w:id="124" w:name="_Toc454297798"/>
      <w:bookmarkStart w:id="125" w:name="_Toc455044780"/>
      <w:r>
        <w:t>Définir un contexte accrocheur</w:t>
      </w:r>
      <w:bookmarkEnd w:id="124"/>
      <w:bookmarkEnd w:id="125"/>
    </w:p>
    <w:p w14:paraId="197B6C0E" w14:textId="62CC6724" w:rsidR="00483FF3" w:rsidRDefault="00483FF3" w:rsidP="00483FF3">
      <w:pPr>
        <w:pStyle w:val="tbnormal"/>
      </w:pPr>
      <w:r>
        <w:t>Pour garder à l’esprit que le scénario doit susciter l’intérêt des participants, il est nécessaire de bien choisir le contexte dans lequel les participants</w:t>
      </w:r>
      <w:r w:rsidR="00887D5F">
        <w:t xml:space="preserve"> doivent se plonger</w:t>
      </w:r>
      <w:r>
        <w:t>.</w:t>
      </w:r>
    </w:p>
    <w:p w14:paraId="6C0F1AD9" w14:textId="77777777" w:rsidR="00887D5F" w:rsidRDefault="00887D5F" w:rsidP="00483FF3">
      <w:pPr>
        <w:pStyle w:val="tbnormal"/>
      </w:pPr>
      <w:r>
        <w:t>Pour se faire, il faut</w:t>
      </w:r>
      <w:r w:rsidR="00483FF3">
        <w:t xml:space="preserve"> défin</w:t>
      </w:r>
      <w:r>
        <w:t>ir clairement le public ciblé par le jeu. Dans ce</w:t>
      </w:r>
      <w:r w:rsidR="00483FF3">
        <w:t xml:space="preserve"> cas, ce sont principalement des étud</w:t>
      </w:r>
      <w:r>
        <w:t>iants d’une vingtaine d’années.</w:t>
      </w:r>
    </w:p>
    <w:p w14:paraId="2AEFAA02" w14:textId="77777777" w:rsidR="00887D5F" w:rsidRDefault="00483FF3" w:rsidP="00483FF3">
      <w:pPr>
        <w:pStyle w:val="tbnormal"/>
      </w:pPr>
      <w:r>
        <w:t>La q</w:t>
      </w:r>
      <w:r w:rsidR="00887D5F">
        <w:t>uestion qui se pose ensuite est :</w:t>
      </w:r>
    </w:p>
    <w:p w14:paraId="6B2A4F5A" w14:textId="77777777" w:rsidR="00887D5F" w:rsidRDefault="00483FF3" w:rsidP="00887D5F">
      <w:pPr>
        <w:pStyle w:val="tbnormal"/>
      </w:pPr>
      <w:r>
        <w:t xml:space="preserve">« Qu’est-ce qui peut motiver un étudiant d’une vingtaine d’année dans un cadre qui reste sérieux et </w:t>
      </w:r>
      <w:r w:rsidR="00887D5F">
        <w:t>dans le</w:t>
      </w:r>
      <w:r>
        <w:t xml:space="preserve">quel </w:t>
      </w:r>
      <w:r w:rsidR="00887D5F">
        <w:t>il peut en tirer des leçons ? ». La réponse apportée se situe dans le domaine brassicole. L’hypothèse que c’est un contexte qui motive les étudiants en est la principale cause.</w:t>
      </w:r>
    </w:p>
    <w:p w14:paraId="31839525" w14:textId="7ABDD5FE" w:rsidR="00483FF3" w:rsidRDefault="00483FF3" w:rsidP="00887D5F">
      <w:pPr>
        <w:pStyle w:val="tbnormal"/>
      </w:pPr>
      <w:r>
        <w:t xml:space="preserve">Une fois que le contexte général est mis en place, il faut imaginer des éléments. Par exemple, </w:t>
      </w:r>
      <w:r w:rsidR="00887D5F">
        <w:t>il est recommandé</w:t>
      </w:r>
      <w:r>
        <w:t xml:space="preserve"> d’enrôler les participants dans des fonctions au sein de l’entreprise. </w:t>
      </w:r>
      <w:r w:rsidR="00887D5F">
        <w:t>Par e</w:t>
      </w:r>
      <w:r>
        <w:t xml:space="preserve">xemple : </w:t>
      </w:r>
      <w:r w:rsidR="00887D5F">
        <w:t>Il endosse</w:t>
      </w:r>
      <w:r>
        <w:t xml:space="preserve"> la responsabilité de manager des ventes pour une certaine région.</w:t>
      </w:r>
      <w:r w:rsidR="00887D5F">
        <w:t xml:space="preserve"> Par conséquent, le participant se sent dans un rôle</w:t>
      </w:r>
      <w:r>
        <w:t xml:space="preserve"> différent </w:t>
      </w:r>
      <w:r w:rsidR="00887D5F">
        <w:t>que celui qui est le sien au quotidien. Sa motivation résultante est augmentée.</w:t>
      </w:r>
    </w:p>
    <w:p w14:paraId="59B10560" w14:textId="3D59F74B" w:rsidR="00483FF3" w:rsidRDefault="00483FF3" w:rsidP="00041F30">
      <w:pPr>
        <w:pStyle w:val="tbnormal"/>
      </w:pPr>
      <w:r>
        <w:t xml:space="preserve">Suite à cela, imaginer un environnement où les opérations </w:t>
      </w:r>
      <w:r w:rsidR="00887D5F">
        <w:t>ont lieues</w:t>
      </w:r>
      <w:r>
        <w:t>. Des marchés différents</w:t>
      </w:r>
      <w:r w:rsidR="00887D5F">
        <w:t>, d</w:t>
      </w:r>
      <w:r>
        <w:t>es spécificités</w:t>
      </w:r>
      <w:r w:rsidR="00887D5F">
        <w:t xml:space="preserve"> différentes, </w:t>
      </w:r>
      <w:r w:rsidR="00041F30">
        <w:t>des intérêts différents ou encore du pouvoir d’achat différent. Cela rend le scénario plus réaliste car toutes ces composantes font que les participants ne sont pas uniquement dans un marché unique.</w:t>
      </w:r>
    </w:p>
    <w:p w14:paraId="772808B1" w14:textId="77777777" w:rsidR="00483FF3" w:rsidRDefault="00483FF3" w:rsidP="00483FF3">
      <w:pPr>
        <w:pStyle w:val="tbtitre3"/>
      </w:pPr>
      <w:bookmarkStart w:id="126" w:name="_Toc454297799"/>
      <w:bookmarkStart w:id="127" w:name="_Toc455044781"/>
      <w:r>
        <w:lastRenderedPageBreak/>
        <w:t>Définir la valeur ajoutée</w:t>
      </w:r>
      <w:bookmarkEnd w:id="126"/>
      <w:bookmarkEnd w:id="127"/>
    </w:p>
    <w:p w14:paraId="6882B5F5" w14:textId="7E63A95A" w:rsidR="00483FF3" w:rsidRDefault="00483FF3" w:rsidP="00483FF3">
      <w:pPr>
        <w:pStyle w:val="tbnormal"/>
      </w:pPr>
      <w:r>
        <w:t>Toutes sociétés apporte une valeur ajoutée aux yeux des clients qu’elle cible. Le scénario doit définir clairement ce que la société prévoit de fournir aux consommateurs.</w:t>
      </w:r>
      <w:r w:rsidR="00041F30">
        <w:t xml:space="preserve"> </w:t>
      </w:r>
      <w:r>
        <w:t>Cette valeur ajoutée peut être de deux nature différente, tangible ou intangible. Dans la catégorie des biens tangibles, on trouve des produits qui sont palpables. Dan</w:t>
      </w:r>
      <w:r w:rsidR="00041F30">
        <w:t>s l’autre, des services que fourni l’entreprise.</w:t>
      </w:r>
    </w:p>
    <w:p w14:paraId="798B5A75" w14:textId="36FB9848" w:rsidR="00483FF3" w:rsidRDefault="00483FF3" w:rsidP="00483FF3">
      <w:pPr>
        <w:pStyle w:val="tbnormal"/>
      </w:pPr>
      <w:r>
        <w:t xml:space="preserve">Le choix du type de bien que la société réalise impacte de manière considérable la complexité de la chaîne de valeur. Alors qu’un bien de type service la rend plus concise son contraire la </w:t>
      </w:r>
      <w:r w:rsidR="00041F30">
        <w:t>rend plus longue.</w:t>
      </w:r>
    </w:p>
    <w:p w14:paraId="721A2E44" w14:textId="77777777" w:rsidR="00483FF3" w:rsidRDefault="00483FF3" w:rsidP="00483FF3">
      <w:pPr>
        <w:pStyle w:val="tbnormal"/>
      </w:pPr>
      <w:r>
        <w:t>Une fois que le choix est opéré, il faut contextualiser les biens. Exemple :</w:t>
      </w:r>
    </w:p>
    <w:p w14:paraId="716DD8F7" w14:textId="77777777" w:rsidR="00483FF3" w:rsidRDefault="00483FF3" w:rsidP="00AB054A">
      <w:pPr>
        <w:pStyle w:val="tbnormal"/>
        <w:numPr>
          <w:ilvl w:val="0"/>
          <w:numId w:val="7"/>
        </w:numPr>
      </w:pPr>
      <w:r>
        <w:t>Vendre un service de sauvegarde de données.</w:t>
      </w:r>
    </w:p>
    <w:p w14:paraId="1E297C16" w14:textId="77777777" w:rsidR="00483FF3" w:rsidRDefault="00483FF3" w:rsidP="00AB054A">
      <w:pPr>
        <w:pStyle w:val="tbnormal"/>
        <w:numPr>
          <w:ilvl w:val="0"/>
          <w:numId w:val="7"/>
        </w:numPr>
      </w:pPr>
      <w:r>
        <w:t>Vendre un service d’entretien de véhicule.</w:t>
      </w:r>
    </w:p>
    <w:p w14:paraId="388A1150" w14:textId="77777777" w:rsidR="00483FF3" w:rsidRDefault="00483FF3" w:rsidP="00AB054A">
      <w:pPr>
        <w:pStyle w:val="tbnormal"/>
        <w:numPr>
          <w:ilvl w:val="0"/>
          <w:numId w:val="7"/>
        </w:numPr>
      </w:pPr>
      <w:r>
        <w:t>Vendre un produit comestible.</w:t>
      </w:r>
    </w:p>
    <w:p w14:paraId="23C7022E" w14:textId="77777777" w:rsidR="00483FF3" w:rsidRDefault="00483FF3" w:rsidP="00AB054A">
      <w:pPr>
        <w:pStyle w:val="tbnormal"/>
        <w:numPr>
          <w:ilvl w:val="0"/>
          <w:numId w:val="7"/>
        </w:numPr>
      </w:pPr>
      <w:r>
        <w:t>Vendre un produit de type composant informatique.</w:t>
      </w:r>
    </w:p>
    <w:p w14:paraId="7644991F" w14:textId="77777777" w:rsidR="00483FF3" w:rsidRDefault="00483FF3" w:rsidP="00483FF3">
      <w:pPr>
        <w:pStyle w:val="tbtitre3"/>
      </w:pPr>
      <w:bookmarkStart w:id="128" w:name="_Toc454297800"/>
      <w:bookmarkStart w:id="129" w:name="_Toc455044782"/>
      <w:r>
        <w:t>Définir le type d’affaire</w:t>
      </w:r>
      <w:bookmarkEnd w:id="128"/>
      <w:bookmarkEnd w:id="129"/>
    </w:p>
    <w:p w14:paraId="40B32EDA" w14:textId="2AC2459D" w:rsidR="00483FF3" w:rsidRDefault="00041F30" w:rsidP="00483FF3">
      <w:pPr>
        <w:pStyle w:val="tbnormal"/>
      </w:pPr>
      <w:r>
        <w:t>Quelle genre d’opérations l’entreprise effectue. C’est-à-dire, que fait-elle pour pr</w:t>
      </w:r>
      <w:r w:rsidR="00483FF3">
        <w:t xml:space="preserve">oduire ses </w:t>
      </w:r>
      <w:r>
        <w:t>articles. Elle les transforme ou elle fait uniquement de la distribution ?</w:t>
      </w:r>
    </w:p>
    <w:p w14:paraId="775BC803" w14:textId="77777777" w:rsidR="00041F30" w:rsidRDefault="00483FF3" w:rsidP="00041F30">
      <w:pPr>
        <w:pStyle w:val="tbnormal"/>
      </w:pPr>
      <w:r>
        <w:t>Ces deux manières de travailler ont des répercussions sur la chaîne de valeur. Alors qu’une société qui achète des matières premières et les transforme en produits finis possède une chaîne de valeur :</w:t>
      </w:r>
    </w:p>
    <w:p w14:paraId="4F0FDEE8" w14:textId="77777777" w:rsidR="00041F30" w:rsidRDefault="00483FF3" w:rsidP="00041F30">
      <w:pPr>
        <w:pStyle w:val="tbnormal"/>
      </w:pPr>
      <w:r>
        <w:t>Approvisi</w:t>
      </w:r>
      <w:r w:rsidR="00041F30">
        <w:t>onnement – Production – Vente</w:t>
      </w:r>
    </w:p>
    <w:p w14:paraId="34518649" w14:textId="797227D4" w:rsidR="00041F30" w:rsidRDefault="00041F30" w:rsidP="00041F30">
      <w:pPr>
        <w:pStyle w:val="tbnormal"/>
      </w:pPr>
      <w:r>
        <w:t>C</w:t>
      </w:r>
      <w:r w:rsidR="00483FF3">
        <w:t>e</w:t>
      </w:r>
      <w:r>
        <w:t>lle qui fait de la distribution, s’abstient du processus de production.</w:t>
      </w:r>
    </w:p>
    <w:p w14:paraId="09933EC0" w14:textId="77777777" w:rsidR="00041F30" w:rsidRDefault="00483FF3" w:rsidP="00041F30">
      <w:pPr>
        <w:pStyle w:val="tbnormal"/>
      </w:pPr>
      <w:r>
        <w:t xml:space="preserve">Dans </w:t>
      </w:r>
      <w:r w:rsidR="00041F30">
        <w:t xml:space="preserve">le cas où la société de production est gardée, </w:t>
      </w:r>
      <w:r>
        <w:t xml:space="preserve">il faut </w:t>
      </w:r>
      <w:r w:rsidR="00041F30">
        <w:t xml:space="preserve">ensuite définir </w:t>
      </w:r>
      <w:r>
        <w:t xml:space="preserve">les produits </w:t>
      </w:r>
      <w:r w:rsidR="00041F30">
        <w:t>et les matières premières.</w:t>
      </w:r>
    </w:p>
    <w:p w14:paraId="5FFE45DA" w14:textId="70DAF8A1" w:rsidR="00483FF3" w:rsidRDefault="00483FF3" w:rsidP="00041F30">
      <w:pPr>
        <w:pStyle w:val="tbnormal"/>
      </w:pPr>
      <w:r>
        <w:t>Une fois que cela est mis en place, les nomenclatures doivent permettre de lier le tout ensemble.</w:t>
      </w:r>
    </w:p>
    <w:p w14:paraId="38CA9C08" w14:textId="77777777" w:rsidR="00483FF3" w:rsidRDefault="00483FF3" w:rsidP="00483FF3">
      <w:pPr>
        <w:pStyle w:val="tbtitre3"/>
      </w:pPr>
      <w:bookmarkStart w:id="130" w:name="_Toc454297801"/>
      <w:bookmarkStart w:id="131" w:name="_Toc455044783"/>
      <w:r>
        <w:t>L’organisation logistique</w:t>
      </w:r>
      <w:bookmarkEnd w:id="130"/>
      <w:bookmarkEnd w:id="131"/>
    </w:p>
    <w:p w14:paraId="496C4DEA" w14:textId="77777777" w:rsidR="00D32693" w:rsidRDefault="00483FF3" w:rsidP="00483FF3">
      <w:pPr>
        <w:pStyle w:val="tbnormal"/>
      </w:pPr>
      <w:r>
        <w:t xml:space="preserve">La mise en place d’une stratégie logistique doit être prévue. Soit la société travaille en flux poussé ou alors en flux tiré. Pour effectuer </w:t>
      </w:r>
      <w:r w:rsidR="00D32693">
        <w:t>ce</w:t>
      </w:r>
      <w:r>
        <w:t xml:space="preserve"> choix, il est nécessaire de prendre en considération le marché que nous voulons pénétrer. Si le marché à un volume conséquent de demande et quelle peut être prévue alors la stratégie en flux poussé est à privilégier. Elle a pour principale vocation</w:t>
      </w:r>
      <w:r w:rsidR="00D32693">
        <w:t xml:space="preserve"> </w:t>
      </w:r>
      <w:r>
        <w:t>« </w:t>
      </w:r>
      <w:r w:rsidR="00D32693">
        <w:t>d’</w:t>
      </w:r>
      <w:r w:rsidRPr="00DF0683">
        <w:t xml:space="preserve">engager de l’argent (achat de matières premières, paiement des salariés, utilisation des moyens de production…) sans être réellement </w:t>
      </w:r>
      <w:proofErr w:type="gramStart"/>
      <w:r w:rsidRPr="00DF0683">
        <w:t>sure</w:t>
      </w:r>
      <w:proofErr w:type="gramEnd"/>
      <w:r w:rsidRPr="00DF0683">
        <w:t xml:space="preserve"> à 100% qu’elle pourra vendre le fruit de sa production (et donc par conséquent être payé).</w:t>
      </w:r>
      <w:r>
        <w:t> »</w:t>
      </w:r>
      <w:r>
        <w:rPr>
          <w:rStyle w:val="Appelnotedebasdep"/>
        </w:rPr>
        <w:footnoteReference w:id="29"/>
      </w:r>
      <w:r w:rsidR="00D32693">
        <w:t>.</w:t>
      </w:r>
    </w:p>
    <w:p w14:paraId="4FD09E98" w14:textId="34AC3E21" w:rsidR="00483FF3" w:rsidRDefault="00D32693" w:rsidP="00483FF3">
      <w:pPr>
        <w:pStyle w:val="tbnormal"/>
      </w:pPr>
      <w:r>
        <w:t>À l’opposé, s</w:t>
      </w:r>
      <w:r w:rsidR="00483FF3">
        <w:t xml:space="preserve">i le produit à une durée de vie </w:t>
      </w:r>
      <w:r>
        <w:t xml:space="preserve">plutôt </w:t>
      </w:r>
      <w:r w:rsidR="00483FF3">
        <w:t xml:space="preserve">courte (au sens technologique par exemple) et que le marché est difficile à prévoir alors la société </w:t>
      </w:r>
      <w:r>
        <w:t>articule</w:t>
      </w:r>
      <w:r w:rsidR="00483FF3">
        <w:t xml:space="preserve"> sa production en flux tiré. Ce qui a pour effet de ne pas avoir </w:t>
      </w:r>
      <w:r w:rsidR="00483FF3">
        <w:lastRenderedPageBreak/>
        <w:t>à gérer de stock ou très peu. « </w:t>
      </w:r>
      <w:r w:rsidR="00483FF3" w:rsidRPr="00C55E4D">
        <w:t>Dans cette organisation, c’est la demande d’un client (</w:t>
      </w:r>
      <w:proofErr w:type="spellStart"/>
      <w:r w:rsidR="00483FF3" w:rsidRPr="00C55E4D">
        <w:t>client</w:t>
      </w:r>
      <w:proofErr w:type="spellEnd"/>
      <w:r w:rsidR="00483FF3" w:rsidRPr="00C55E4D">
        <w:t xml:space="preserve"> </w:t>
      </w:r>
      <w:r w:rsidR="00885043" w:rsidRPr="00C55E4D">
        <w:t>externe :</w:t>
      </w:r>
      <w:r w:rsidR="00483FF3" w:rsidRPr="00C55E4D">
        <w:t xml:space="preserve"> consommateur / client </w:t>
      </w:r>
      <w:r w:rsidR="00885043" w:rsidRPr="00C55E4D">
        <w:t>interne :</w:t>
      </w:r>
      <w:r w:rsidR="00483FF3" w:rsidRPr="00C55E4D">
        <w:t xml:space="preserve"> un autre service de l’entreprise) ou une consommation qui sera l’élément déclencheur d’une mise en fabrication d’un produit.</w:t>
      </w:r>
      <w:r w:rsidR="00483FF3">
        <w:t> ».</w:t>
      </w:r>
      <w:r w:rsidR="00483FF3">
        <w:rPr>
          <w:rStyle w:val="Appelnotedebasdep"/>
        </w:rPr>
        <w:footnoteReference w:id="30"/>
      </w:r>
    </w:p>
    <w:p w14:paraId="61216252" w14:textId="77777777" w:rsidR="00483FF3" w:rsidRDefault="00483FF3" w:rsidP="00483FF3">
      <w:pPr>
        <w:pStyle w:val="tbtitre3"/>
      </w:pPr>
      <w:bookmarkStart w:id="132" w:name="_Toc454297802"/>
      <w:bookmarkStart w:id="133" w:name="_Toc455044784"/>
      <w:r>
        <w:t>Définir les clients et leurs caractéristiques</w:t>
      </w:r>
      <w:bookmarkEnd w:id="132"/>
      <w:bookmarkEnd w:id="133"/>
    </w:p>
    <w:p w14:paraId="5D7B83CA" w14:textId="77777777" w:rsidR="00D32693" w:rsidRDefault="00483FF3" w:rsidP="00483FF3">
      <w:pPr>
        <w:pStyle w:val="tbnormal"/>
      </w:pPr>
      <w:r>
        <w:t>Afin de mettre en œuvre l’activité génératrice de revenu d’une société, il faut décider de quel</w:t>
      </w:r>
      <w:r w:rsidR="00D32693">
        <w:t>le manière ont écoule nos biens quels qu’il soient.</w:t>
      </w:r>
    </w:p>
    <w:p w14:paraId="58C5D741" w14:textId="500E123E" w:rsidR="00483FF3" w:rsidRDefault="00D32693" w:rsidP="00483FF3">
      <w:pPr>
        <w:pStyle w:val="tbnormal"/>
      </w:pPr>
      <w:r>
        <w:t>Par conséquent, i</w:t>
      </w:r>
      <w:r w:rsidR="00483FF3">
        <w:t xml:space="preserve">l faut imaginer des clients et leur </w:t>
      </w:r>
      <w:r>
        <w:t>attribuer</w:t>
      </w:r>
      <w:r w:rsidR="00483FF3">
        <w:t xml:space="preserve"> des caractéristiques. </w:t>
      </w:r>
      <w:r>
        <w:t xml:space="preserve">Les </w:t>
      </w:r>
      <w:r w:rsidR="00483FF3">
        <w:t>hypothèses sont que les caractéristiques doivent être au minimum les suivantes :</w:t>
      </w:r>
    </w:p>
    <w:p w14:paraId="38DFAEEE" w14:textId="77777777" w:rsidR="00483FF3" w:rsidRDefault="00483FF3" w:rsidP="00AB054A">
      <w:pPr>
        <w:pStyle w:val="tbnormal"/>
        <w:numPr>
          <w:ilvl w:val="0"/>
          <w:numId w:val="8"/>
        </w:numPr>
      </w:pPr>
      <w:r>
        <w:t>Préférences pour certains produits (si la société en fabrique plusieurs bien évidemment).</w:t>
      </w:r>
    </w:p>
    <w:p w14:paraId="7846C3E3" w14:textId="77777777" w:rsidR="00483FF3" w:rsidRDefault="00483FF3" w:rsidP="00AB054A">
      <w:pPr>
        <w:pStyle w:val="tbnormal"/>
        <w:numPr>
          <w:ilvl w:val="0"/>
          <w:numId w:val="8"/>
        </w:numPr>
      </w:pPr>
      <w:r>
        <w:t>Pouvoir d’achat et sensibilité aux changements de prix.</w:t>
      </w:r>
    </w:p>
    <w:p w14:paraId="4DD5DD17" w14:textId="46DEB6C1" w:rsidR="00483FF3" w:rsidRDefault="00483FF3" w:rsidP="00AB054A">
      <w:pPr>
        <w:pStyle w:val="tbnormal"/>
        <w:numPr>
          <w:ilvl w:val="0"/>
          <w:numId w:val="8"/>
        </w:numPr>
      </w:pPr>
      <w:r>
        <w:t>Besoins quantitatifs</w:t>
      </w:r>
      <w:r w:rsidR="00D32693">
        <w:t>.</w:t>
      </w:r>
    </w:p>
    <w:p w14:paraId="208F9E7D" w14:textId="77777777" w:rsidR="00483FF3" w:rsidRDefault="00483FF3" w:rsidP="00AB054A">
      <w:pPr>
        <w:pStyle w:val="tbnormal"/>
        <w:numPr>
          <w:ilvl w:val="0"/>
          <w:numId w:val="8"/>
        </w:numPr>
      </w:pPr>
      <w:r>
        <w:t>Conditions de paiement en terme de jours.</w:t>
      </w:r>
    </w:p>
    <w:p w14:paraId="40BFE0CD" w14:textId="10A2B0A1" w:rsidR="00483FF3" w:rsidRPr="00D22EC7" w:rsidRDefault="00483FF3" w:rsidP="00483FF3">
      <w:pPr>
        <w:pStyle w:val="tbnormal"/>
      </w:pPr>
      <w:r>
        <w:t>Grâce à ces caractéristiques le jeu peut sensibiliser les participants à la segmentation des marchés. Elles permettent aussi de définir des stratégies de pénétration de marché qui peuvent différées entre les équipes de participants. Ce qui apporte une réelle valeur au scénario.</w:t>
      </w:r>
    </w:p>
    <w:p w14:paraId="1C1FE594" w14:textId="77777777" w:rsidR="00483FF3" w:rsidRDefault="00483FF3" w:rsidP="00483FF3">
      <w:pPr>
        <w:pStyle w:val="tbtitre3"/>
      </w:pPr>
      <w:bookmarkStart w:id="134" w:name="_Toc454297803"/>
      <w:bookmarkStart w:id="135" w:name="_Toc455044785"/>
      <w:r>
        <w:t>Définir les aspects financiers</w:t>
      </w:r>
      <w:bookmarkEnd w:id="134"/>
      <w:bookmarkEnd w:id="135"/>
    </w:p>
    <w:p w14:paraId="0EB70EB9" w14:textId="546FDA8F" w:rsidR="00483FF3" w:rsidRDefault="00483FF3" w:rsidP="00483FF3">
      <w:pPr>
        <w:pStyle w:val="tbnormal"/>
      </w:pPr>
      <w:r>
        <w:t xml:space="preserve">Une société </w:t>
      </w:r>
      <w:r w:rsidR="00E25E3B">
        <w:t>effectue des</w:t>
      </w:r>
      <w:r>
        <w:t xml:space="preserve"> trans</w:t>
      </w:r>
      <w:r w:rsidR="00E25E3B">
        <w:t>actions financières quotidiennement</w:t>
      </w:r>
      <w:r>
        <w:t>. Cette partie de la démarche doit permettre de définir la structure du bilan</w:t>
      </w:r>
      <w:r w:rsidR="00E25E3B">
        <w:t>.</w:t>
      </w:r>
    </w:p>
    <w:p w14:paraId="2B1DD45A" w14:textId="2D5DB7D6" w:rsidR="00483FF3" w:rsidRDefault="00E25E3B" w:rsidP="00483FF3">
      <w:pPr>
        <w:pStyle w:val="tbnormal"/>
      </w:pPr>
      <w:r>
        <w:t>Entre outre, s</w:t>
      </w:r>
      <w:r w:rsidR="00483FF3">
        <w:t>es coûts d’achat, ses coûts de production et ses coûts de distribution sont à prendre en considération afin d’attribuer des coûts de revient aux produits</w:t>
      </w:r>
      <w:r>
        <w:t xml:space="preserve"> qui ont été choisis</w:t>
      </w:r>
      <w:r w:rsidR="00483FF3">
        <w:t>.</w:t>
      </w:r>
      <w:r>
        <w:t xml:space="preserve"> La difficulté résultante étant que l</w:t>
      </w:r>
      <w:r w:rsidR="00483FF3">
        <w:t xml:space="preserve">e tout </w:t>
      </w:r>
      <w:proofErr w:type="spellStart"/>
      <w:r w:rsidR="00483FF3">
        <w:t>tout</w:t>
      </w:r>
      <w:proofErr w:type="spellEnd"/>
      <w:r w:rsidR="00483FF3">
        <w:t xml:space="preserve"> doit être cohérent. </w:t>
      </w:r>
      <w:r>
        <w:t xml:space="preserve">Des chiffres donnés aux hasard n’ont pas </w:t>
      </w:r>
      <w:proofErr w:type="gramStart"/>
      <w:r>
        <w:t>leurs place</w:t>
      </w:r>
      <w:proofErr w:type="gramEnd"/>
      <w:r>
        <w:t xml:space="preserve"> dans cette démarche.</w:t>
      </w:r>
    </w:p>
    <w:p w14:paraId="602ADDC2" w14:textId="77777777" w:rsidR="00483FF3" w:rsidRDefault="00483FF3" w:rsidP="00483FF3">
      <w:pPr>
        <w:pStyle w:val="tbtitre3"/>
      </w:pPr>
      <w:bookmarkStart w:id="136" w:name="_Toc454297804"/>
      <w:bookmarkStart w:id="137" w:name="_Toc455044786"/>
      <w:r>
        <w:t>Définir des contraintes</w:t>
      </w:r>
      <w:bookmarkEnd w:id="136"/>
      <w:bookmarkEnd w:id="137"/>
    </w:p>
    <w:p w14:paraId="678A3623" w14:textId="7F0DEC59" w:rsidR="00483FF3" w:rsidRDefault="00483FF3" w:rsidP="00483FF3">
      <w:pPr>
        <w:pStyle w:val="tbnormal"/>
      </w:pPr>
      <w:r>
        <w:t xml:space="preserve">Pour ajouter de la complexité au scénario, il faut </w:t>
      </w:r>
      <w:r w:rsidR="00E25E3B">
        <w:t xml:space="preserve">analyser l’environnement réel et essayer d’en </w:t>
      </w:r>
      <w:r>
        <w:t xml:space="preserve">identifier les contraintes qui </w:t>
      </w:r>
      <w:r w:rsidR="00E25E3B">
        <w:t>y sont associés</w:t>
      </w:r>
      <w:r>
        <w:t>.</w:t>
      </w:r>
    </w:p>
    <w:p w14:paraId="543103EC" w14:textId="17DA7CBF" w:rsidR="00E25E3B" w:rsidRDefault="00E25E3B" w:rsidP="00483FF3">
      <w:pPr>
        <w:pStyle w:val="tbnormal"/>
      </w:pPr>
      <w:r>
        <w:t>Ces contraintes ont l’effet de provoquer des erreurs auprès des participants. Par conséquent, ils doivent en tirer des leçons en analysant leurs erreurs. C’est comme cela que les bénéfices des jeux sérieux prennent leurs sens.</w:t>
      </w:r>
    </w:p>
    <w:p w14:paraId="7E3D7C67" w14:textId="6BBAABBF" w:rsidR="00E25E3B" w:rsidRDefault="00E25E3B" w:rsidP="00483FF3">
      <w:pPr>
        <w:pStyle w:val="tbnormal"/>
      </w:pPr>
      <w:r>
        <w:t>Pour se faire, il est recommandé de prendre la chaîne de valeur et d’essayer d’y superposer des contraintes. Des contraintes de volume, de temps ou encore financières.</w:t>
      </w:r>
    </w:p>
    <w:p w14:paraId="21E9ACF7" w14:textId="735BBA77" w:rsidR="00483FF3" w:rsidRDefault="00483FF3" w:rsidP="00E25E3B">
      <w:pPr>
        <w:pStyle w:val="tbnormal"/>
      </w:pPr>
      <w:r>
        <w:t>Le but étant de faire commettre des erreurs aux participants afin qu’ils puissent en tirer des leçons.</w:t>
      </w:r>
    </w:p>
    <w:p w14:paraId="1987A9F5" w14:textId="77777777" w:rsidR="003C6CA5" w:rsidRDefault="003C6CA5" w:rsidP="003C6CA5">
      <w:pPr>
        <w:pStyle w:val="tbtitre2"/>
      </w:pPr>
      <w:bookmarkStart w:id="138" w:name="_Toc454297805"/>
      <w:bookmarkStart w:id="139" w:name="_Toc455044787"/>
      <w:r>
        <w:lastRenderedPageBreak/>
        <w:t>Brewery &amp; Co.</w:t>
      </w:r>
      <w:bookmarkEnd w:id="138"/>
      <w:bookmarkEnd w:id="139"/>
    </w:p>
    <w:p w14:paraId="048FED15" w14:textId="51465E76" w:rsidR="003C6CA5" w:rsidRDefault="003C6CA5" w:rsidP="003C6CA5">
      <w:pPr>
        <w:pStyle w:val="tbnormal"/>
      </w:pPr>
      <w:r>
        <w:t xml:space="preserve">Ce chapitre présente le scénario retenu pour ce nouveau jeu sérieux. </w:t>
      </w:r>
      <w:r w:rsidR="00B1335C">
        <w:t>Il détail</w:t>
      </w:r>
      <w:r>
        <w:t xml:space="preserve"> l’intégralité des éléments qui le constitue</w:t>
      </w:r>
      <w:r w:rsidR="00B1335C">
        <w:t>nt.</w:t>
      </w:r>
    </w:p>
    <w:p w14:paraId="2086E046" w14:textId="77777777" w:rsidR="003C6CA5" w:rsidRPr="006D13F1" w:rsidRDefault="003C6CA5" w:rsidP="003C6CA5">
      <w:pPr>
        <w:pStyle w:val="tbnormal"/>
      </w:pPr>
      <w:r>
        <w:t>Cette partie donne un vision claire et précise de ce qu’il faut prendre en considération pour démarrer en tant que participant. Elle est complémentaire à l’annexe (#REF).</w:t>
      </w:r>
    </w:p>
    <w:p w14:paraId="7156A642" w14:textId="77777777" w:rsidR="003C6CA5" w:rsidRDefault="003C6CA5" w:rsidP="003C6CA5">
      <w:pPr>
        <w:pStyle w:val="tbtitre3"/>
      </w:pPr>
      <w:bookmarkStart w:id="140" w:name="_Toc454297806"/>
      <w:bookmarkStart w:id="141" w:name="_Toc455044788"/>
      <w:r>
        <w:t>Introduction</w:t>
      </w:r>
      <w:bookmarkEnd w:id="140"/>
      <w:bookmarkEnd w:id="141"/>
    </w:p>
    <w:p w14:paraId="24352119" w14:textId="77777777" w:rsidR="003C6CA5" w:rsidRDefault="003C6CA5" w:rsidP="003C6CA5">
      <w:pPr>
        <w:pStyle w:val="tbnormal"/>
        <w:spacing w:before="120" w:after="120"/>
      </w:pPr>
      <w:r>
        <w:t>En tant que jeune étudiant diplômé de la Haute Ecole de Gestion Arc à Neuchâtel, vous venez de postuler pour un poste de management dans la société Brewery &amp; Co. à Berne en Suisse. Cette société est active dans la vente de plusieurs variétés de bières artisanales.</w:t>
      </w:r>
    </w:p>
    <w:p w14:paraId="25437DF2" w14:textId="46C3A622" w:rsidR="003C6CA5" w:rsidRDefault="003C6CA5" w:rsidP="003C6CA5">
      <w:pPr>
        <w:pStyle w:val="tbnormal"/>
        <w:spacing w:before="120" w:after="120"/>
      </w:pPr>
      <w:r>
        <w:t xml:space="preserve">Le marché de la bière est un marché très lucratif où les possibilités en termes de vente sont très accrues. Pour appuyer ces dires, </w:t>
      </w:r>
      <w:r w:rsidR="00B1335C">
        <w:t>les chiffres de l’année 2015 parlent d’eux-mêmes :</w:t>
      </w:r>
      <w:r>
        <w:t xml:space="preserve"> soit 3'438'047 hectolitres ont été produit et 4'623'798 hectolitres ont été bu par la population</w:t>
      </w:r>
      <w:r w:rsidR="00B1335C">
        <w:t xml:space="preserve"> Suisse</w:t>
      </w:r>
      <w:r>
        <w:t xml:space="preserve"> </w:t>
      </w:r>
      <w:r>
        <w:fldChar w:fldCharType="begin" w:fldLock="1"/>
      </w:r>
      <w:r>
        <w:instrText>ADDIN CSL_CITATION { "citationItems" : [ { "id" : "ITEM-1", "itemData" : { "URL" : "http://bier.ch/fr/chiffres-cles/saviez-vous/", "accessed" : { "date-parts" : [ [ "2016", "5", "11" ] ] }, "author" : [ { "dropping-particle" : "", "family" : "Association suisse des brasseries", "given" : "", "non-dropping-particle" : "", "parse-names" : false, "suffix" : "" } ], "id" : "ITEM-1", "issued" : { "date-parts" : [ [ "2016" ] ] }, "title" : "Le march\u00e9 suisse de la bi\u00e8re en chiffres", "type" : "webpage" }, "uris" : [ "http://www.mendeley.com/documents/?uuid=b5c034e5-ea64-30fa-beab-820089aff808" ] } ], "mendeley" : { "formattedCitation" : "(Association suisse des brasseries, 2016b)", "manualFormatting" : "(Association suisse des brasseries, 2016)", "plainTextFormattedCitation" : "(Association suisse des brasseries, 2016b)", "previouslyFormattedCitation" : "(Association suisse des brasseries, 2016b)" }, "properties" : { "noteIndex" : 0 }, "schema" : "https://github.com/citation-style-language/schema/raw/master/csl-citation.json" }</w:instrText>
      </w:r>
      <w:r>
        <w:fldChar w:fldCharType="separate"/>
      </w:r>
      <w:r w:rsidRPr="00F928A5">
        <w:rPr>
          <w:noProof/>
        </w:rPr>
        <w:t>(Associat</w:t>
      </w:r>
      <w:r>
        <w:rPr>
          <w:noProof/>
        </w:rPr>
        <w:t>ion suisse des brasseries, 2016</w:t>
      </w:r>
      <w:r w:rsidRPr="00F928A5">
        <w:rPr>
          <w:noProof/>
        </w:rPr>
        <w:t>)</w:t>
      </w:r>
      <w:r>
        <w:fldChar w:fldCharType="end"/>
      </w:r>
      <w:r>
        <w:t>.</w:t>
      </w:r>
    </w:p>
    <w:p w14:paraId="294379CB" w14:textId="5F1637BE" w:rsidR="003C6CA5" w:rsidRDefault="003C6CA5" w:rsidP="003C6CA5">
      <w:pPr>
        <w:pStyle w:val="tbnormal"/>
        <w:spacing w:before="120" w:after="120"/>
      </w:pPr>
      <w:r>
        <w:t xml:space="preserve">La bière </w:t>
      </w:r>
      <w:r w:rsidR="00B1335C">
        <w:t>se compose principalement d’eau à p</w:t>
      </w:r>
      <w:r>
        <w:t xml:space="preserve">lus de 90%. Ensuite, </w:t>
      </w:r>
      <w:r w:rsidR="00B1335C">
        <w:t>l’adjonction</w:t>
      </w:r>
      <w:r>
        <w:t xml:space="preserve"> </w:t>
      </w:r>
      <w:r w:rsidR="00B1335C">
        <w:t>de</w:t>
      </w:r>
      <w:r>
        <w:t xml:space="preserve"> malt d’orge ou d’autres matières semblables comme le froment, le seigle, le maïs, le riz ou l’avoine</w:t>
      </w:r>
      <w:r w:rsidR="00B1335C">
        <w:t xml:space="preserve"> est nécessaire</w:t>
      </w:r>
      <w:r>
        <w:t xml:space="preserve">. Toutes </w:t>
      </w:r>
      <w:r w:rsidR="00B1335C">
        <w:t>ces malts on</w:t>
      </w:r>
      <w:r>
        <w:t xml:space="preserve">t comme principale caractéristique de contenir de l’amidon. Un autre composant très important est </w:t>
      </w:r>
      <w:r w:rsidR="00B1335C">
        <w:t>le</w:t>
      </w:r>
      <w:r>
        <w:t xml:space="preserve"> houblon. « Le houblon confère à la bière son agréable amertume et, selon le type de bière, un arôme houblonné. Il assure en outre son aptitude à la garde, ainsi que la tenue de la mousse. ». Finalement, de la levure « Pour que le moût entre en fermentation, on lui adjoint de la levure, qui influe de manière déterminante sur le caractère et la saveur de la bière. Les levures sont des micro-organismes présents presque partout dans l’air ; ils se répartissent en différentes souches. Les brasseries utilisent des levures de culture pures, soit des souches tout à fait identiques de levures, pour pouvoir garantir la qualité régulière du produit final. On distingue généralement deux types principaux de levures : celles à fermentation basse, et celles à fermentation haute. » </w:t>
      </w:r>
      <w:r>
        <w:fldChar w:fldCharType="begin" w:fldLock="1"/>
      </w:r>
      <w:r>
        <w:instrText>ADDIN CSL_CITATION { "citationItems" : [ { "id" : "ITEM-1", "itemData" : { "URL" : "http://bier.ch/fr/autour-de-la-biere/le-brassage/ingredients/", "accessed" : { "date-parts" : [ [ "2016", "5", "12" ] ] }, "author" : [ { "dropping-particle" : "", "family" : "Association suisse des brasseries", "given" : "", "non-dropping-particle" : "", "parse-names" : false, "suffix" : "" } ], "id" : "ITEM-1", "issued" : { "date-parts" : [ [ "2016" ] ] }, "title" : "Les mati\u00e8res premi\u00e8res", "type" : "webpage" }, "uris" : [ "http://www.mendeley.com/documents/?uuid=756862a9-5dca-30c2-81a1-5e456a26e7b0" ] } ], "mendeley" : { "formattedCitation" : "(Association suisse des brasseries, 2016c)", "manualFormatting" : "(Association suisse des brasseries, 2016)", "plainTextFormattedCitation" : "(Association suisse des brasseries, 2016c)", "previouslyFormattedCitation" : "(Association suisse des brasseries, 2016c)" }, "properties" : { "noteIndex" : 0 }, "schema" : "https://github.com/citation-style-language/schema/raw/master/csl-citation.json" }</w:instrText>
      </w:r>
      <w:r>
        <w:fldChar w:fldCharType="separate"/>
      </w:r>
      <w:r w:rsidRPr="00FF5F4A">
        <w:rPr>
          <w:noProof/>
        </w:rPr>
        <w:t>(Associati</w:t>
      </w:r>
      <w:r>
        <w:rPr>
          <w:noProof/>
        </w:rPr>
        <w:t>on suisse des brasseries, 2016</w:t>
      </w:r>
      <w:r w:rsidRPr="00FF5F4A">
        <w:rPr>
          <w:noProof/>
        </w:rPr>
        <w:t>)</w:t>
      </w:r>
      <w:r>
        <w:fldChar w:fldCharType="end"/>
      </w:r>
      <w:r>
        <w:t>.</w:t>
      </w:r>
    </w:p>
    <w:p w14:paraId="1CA42229" w14:textId="5E783264" w:rsidR="003C6CA5" w:rsidRDefault="003C6CA5" w:rsidP="003C6CA5">
      <w:pPr>
        <w:pStyle w:val="tbnormal"/>
        <w:spacing w:before="120" w:after="120"/>
      </w:pPr>
      <w:r>
        <w:t>Vous êtes engagé dans l’une des 12 brasseries du pays</w:t>
      </w:r>
      <w:r>
        <w:rPr>
          <w:rStyle w:val="Appelnotedebasdep"/>
        </w:rPr>
        <w:footnoteReference w:id="31"/>
      </w:r>
      <w:r>
        <w:t xml:space="preserve"> et vous intégrez une petite équipe qui s’occupe de la gestion des opérations. Le pouvoir qui vous est conféré, vous permet de prendre des décisions stratégiques afin d’amener la société à un certain niveau de prospérité. Principalement, vous êtes amené à décider quotidiennement les éléments tels que la gamme de produit que vous commercialisez, les marchés que vous pénétrez, la prévision des ventes, la planification de votre production et la politique de prix que vous pratiquez envers vos revendeurs. Tout </w:t>
      </w:r>
      <w:r w:rsidR="00B1335C">
        <w:t>cela</w:t>
      </w:r>
      <w:r>
        <w:t xml:space="preserve"> en pratiquant régulièrement des analyses de vos performances et en effectuant des analyses de marché. Vous devez aussi </w:t>
      </w:r>
      <w:r>
        <w:lastRenderedPageBreak/>
        <w:t xml:space="preserve">veiller à respecter des règles d’hygiènes très strictes et </w:t>
      </w:r>
      <w:r w:rsidR="00B1335C">
        <w:t>des</w:t>
      </w:r>
      <w:r>
        <w:t xml:space="preserve"> bases légales</w:t>
      </w:r>
      <w:r w:rsidR="003255DA">
        <w:t xml:space="preserve"> édictées par la Confédération.</w:t>
      </w:r>
    </w:p>
    <w:p w14:paraId="64C97E0C" w14:textId="77777777" w:rsidR="003255DA" w:rsidRDefault="003255DA" w:rsidP="003255DA">
      <w:pPr>
        <w:pStyle w:val="tbtitre3"/>
      </w:pPr>
      <w:bookmarkStart w:id="142" w:name="_Toc454297807"/>
      <w:bookmarkStart w:id="143" w:name="_Toc455044789"/>
      <w:r>
        <w:t>Domaine brassicole</w:t>
      </w:r>
      <w:bookmarkEnd w:id="142"/>
      <w:bookmarkEnd w:id="143"/>
    </w:p>
    <w:p w14:paraId="20F58BAC" w14:textId="77777777" w:rsidR="003255DA" w:rsidRDefault="003255DA" w:rsidP="003255DA">
      <w:pPr>
        <w:pStyle w:val="tbnormal"/>
        <w:spacing w:before="120" w:after="120"/>
      </w:pPr>
      <w:r>
        <w:t>Le scénario retenu pour créer le jeu sérieux est celui relatif à l’industrie de la bière. Ce chapitre présente les principaux éléments du domaine à connaitre afin de pouvoir s’en imprégner et en comprendre les principaux éléments.</w:t>
      </w:r>
    </w:p>
    <w:p w14:paraId="06FBFBE3" w14:textId="77777777" w:rsidR="003255DA" w:rsidRDefault="003255DA" w:rsidP="003255DA">
      <w:pPr>
        <w:pStyle w:val="tbtitre4"/>
      </w:pPr>
      <w:bookmarkStart w:id="144" w:name="_Toc454297808"/>
      <w:bookmarkStart w:id="145" w:name="_Toc455044790"/>
      <w:proofErr w:type="spellStart"/>
      <w:r>
        <w:t>Ingrédients</w:t>
      </w:r>
      <w:bookmarkEnd w:id="144"/>
      <w:bookmarkEnd w:id="145"/>
      <w:proofErr w:type="spellEnd"/>
    </w:p>
    <w:p w14:paraId="0BFAE200" w14:textId="093BED5E" w:rsidR="003255DA" w:rsidRDefault="00B1335C" w:rsidP="003255DA">
      <w:pPr>
        <w:pStyle w:val="tbnormal"/>
        <w:spacing w:before="120" w:after="120"/>
      </w:pPr>
      <w:r>
        <w:t>Les chapitres qui suivent présentent</w:t>
      </w:r>
      <w:r w:rsidR="003255DA">
        <w:t xml:space="preserve"> les matières premières </w:t>
      </w:r>
      <w:r>
        <w:t>qui entrent en composition</w:t>
      </w:r>
      <w:r w:rsidR="003255DA">
        <w:t xml:space="preserve"> dans la conception </w:t>
      </w:r>
      <w:r>
        <w:t>des bières</w:t>
      </w:r>
      <w:r w:rsidR="003255DA">
        <w:t>.</w:t>
      </w:r>
    </w:p>
    <w:p w14:paraId="32BCC5C2" w14:textId="77777777" w:rsidR="003255DA" w:rsidRDefault="003255DA" w:rsidP="003255DA">
      <w:pPr>
        <w:pStyle w:val="tbtitre5"/>
      </w:pPr>
      <w:bookmarkStart w:id="146" w:name="_Toc454297809"/>
      <w:bookmarkStart w:id="147" w:name="_Toc455044791"/>
      <w:r>
        <w:t>Le malt d’orge</w:t>
      </w:r>
      <w:bookmarkEnd w:id="146"/>
      <w:bookmarkEnd w:id="147"/>
    </w:p>
    <w:p w14:paraId="0EFB8051" w14:textId="77777777" w:rsidR="003255DA" w:rsidRDefault="003255DA" w:rsidP="003255DA">
      <w:pPr>
        <w:pStyle w:val="tbnormal"/>
        <w:spacing w:before="120" w:after="120"/>
      </w:pPr>
      <w:r>
        <w:t>Dans les cultures anciennes, le produit de base utilisé pour la fabrication de la bière était très probablement le pain trempé. Des fouilles archéologiques réalisées au Proche-Orient ont permis de découvrir des iconographies illustrant la préparation de la bière : le vannage des grains de blé, la conversion du blé en pain, le ramollissement dans l’eau et le processus de fermentation. De nos jours, le produit de base de la bière n’est plus la soupe de pain, mais essentiellement le malt d’orge.</w:t>
      </w:r>
    </w:p>
    <w:p w14:paraId="617658EC" w14:textId="77777777" w:rsidR="003255DA" w:rsidRDefault="003255DA" w:rsidP="003255DA">
      <w:pPr>
        <w:pStyle w:val="tbnormal"/>
        <w:spacing w:before="120" w:after="120"/>
      </w:pPr>
      <w:r>
        <w:t>Dans la langue courante, le malt d’orge est le plus souvent désigné tout simplement par « malt ». Fabriqué à partir d’une sorte particulière d’orge, dite orge de brasserie, il est un issu de céréales successivement trempées, germées, puis séchées. Le grain est constitué essentiellement d’amidon, ainsi que de protéines et de sels minéraux. Mais ces substances ne se laissent pas extraire sans autres, car l’amidon contenu dans le grain d’orge est emprisonné par des parois cellulaires non solubles dans l’eau.</w:t>
      </w:r>
    </w:p>
    <w:p w14:paraId="143E4A1A" w14:textId="77777777" w:rsidR="003255DA" w:rsidRDefault="003255DA" w:rsidP="003255DA">
      <w:pPr>
        <w:pStyle w:val="tbnormal"/>
        <w:spacing w:before="120" w:after="120"/>
      </w:pPr>
      <w:r>
        <w:t>Pour servir à la préparation de la bière, le malt d’orge doit subir des opérations en malterie : d’abord le trempage, puis la germination. Comme le germe se nourrit de l’amidon contenu dans le grain, des enzymes se forment pour dégrader les parois des cellules et rendre ainsi l’amidon soluble dans l’eau, ce qui permettra par la suite de libérer du grain les granules d’amidon et de le saccharifier.</w:t>
      </w:r>
    </w:p>
    <w:p w14:paraId="34AD7E4B" w14:textId="77777777" w:rsidR="003255DA" w:rsidRDefault="003255DA" w:rsidP="003255DA">
      <w:pPr>
        <w:pStyle w:val="tbnormal"/>
        <w:spacing w:before="120" w:after="120"/>
      </w:pPr>
      <w:r>
        <w:t>Après environ six jours, le processus de germination est suffisamment avancé : les céréales en germination (malt vert) subissent un processus de séchage appelé « touraillage ». Le touraillage, plus ou moins prononcé selon les besoins, permet de conserver la matière première. Un séchage modéré donne du malt blond, tandis qu’un touraillage intensif (on parle aussi de torréfaction) donne un malt destiné à une bière brune. A ce stade, le malt de brasserie est débarrassé des radicelles, nettoyé et poli. Il est ensuite stocké en silo jusqu’à la livraison à la brasserie.</w:t>
      </w:r>
    </w:p>
    <w:p w14:paraId="7ED2DB95" w14:textId="77777777" w:rsidR="003255DA" w:rsidRDefault="003255DA" w:rsidP="003255DA">
      <w:pPr>
        <w:pStyle w:val="tbnormal"/>
        <w:spacing w:before="120" w:after="120"/>
      </w:pPr>
      <w:r>
        <w:t xml:space="preserve">Ainsi, les bases de la couleur et du goût de la bière sont déjà jetées à la malterie, en faisant varier les paramètres que sont le temps, l’humidité, la température et la ventilation. Le malt peut avoir un goût qui va du sucré au corsé, et son spectre chromatique s’étend du beige clair au noir, en passant </w:t>
      </w:r>
      <w:r>
        <w:lastRenderedPageBreak/>
        <w:t xml:space="preserve">par le brun. Il n’y a ni culture d’orge de brasserie à grande échelle ni malterie en Suisse. Aussi les brasseurs suisses s’approvisionnent-ils en malt principalement en France, en Allemagne et en République tchèque </w:t>
      </w:r>
      <w:r>
        <w:fldChar w:fldCharType="begin" w:fldLock="1"/>
      </w:r>
      <w:r>
        <w:instrText>ADDIN CSL_CITATION { "citationItems" : [ { "id" : "ITEM-1", "itemData" : { "URL" : "http://bier.ch/fr/autour-de-la-biere/le-brassage/ingredients/", "accessed" : { "date-parts" : [ [ "2016", "5", "12" ] ] }, "author" : [ { "dropping-particle" : "", "family" : "Association suisse des brasseries", "given" : "", "non-dropping-particle" : "", "parse-names" : false, "suffix" : "" } ], "id" : "ITEM-1", "issued" : { "date-parts" : [ [ "2016" ] ] }, "title" : "Les mati\u00e8res premi\u00e8res", "type" : "webpage" }, "uris" : [ "http://www.mendeley.com/documents/?uuid=756862a9-5dca-30c2-81a1-5e456a26e7b0" ] } ], "mendeley" : { "formattedCitation" : "(Association suisse des brasseries, 2016c)", "plainTextFormattedCitation" : "(Association suisse des brasseries, 2016c)", "previouslyFormattedCitation" : "(Association suisse des brasseries, 2016c)" }, "properties" : { "noteIndex" : 0 }, "schema" : "https://github.com/citation-style-language/schema/raw/master/csl-citation.json" }</w:instrText>
      </w:r>
      <w:r>
        <w:fldChar w:fldCharType="separate"/>
      </w:r>
      <w:r w:rsidRPr="00F928A5">
        <w:rPr>
          <w:noProof/>
        </w:rPr>
        <w:t>(Association suisse des brasseries, 2016c)</w:t>
      </w:r>
      <w:r>
        <w:fldChar w:fldCharType="end"/>
      </w:r>
      <w:r>
        <w:t>.</w:t>
      </w:r>
    </w:p>
    <w:p w14:paraId="7A3EE93F" w14:textId="77777777" w:rsidR="003255DA" w:rsidRDefault="003255DA" w:rsidP="003255DA">
      <w:pPr>
        <w:pStyle w:val="tbtitre5"/>
      </w:pPr>
      <w:bookmarkStart w:id="148" w:name="_Toc454297810"/>
      <w:bookmarkStart w:id="149" w:name="_Toc455044792"/>
      <w:r>
        <w:t>Autres matières premières amylacées</w:t>
      </w:r>
      <w:bookmarkEnd w:id="148"/>
      <w:bookmarkEnd w:id="149"/>
    </w:p>
    <w:p w14:paraId="5A871B7C" w14:textId="77777777" w:rsidR="003255DA" w:rsidRDefault="003255DA" w:rsidP="003255DA">
      <w:pPr>
        <w:pStyle w:val="tbnormal"/>
        <w:spacing w:before="120" w:after="120"/>
      </w:pPr>
      <w:r>
        <w:t>Outre le malt d’orge, d’autres matières premières contenant de l’amidon peuvent entrer dans la fabrication de la bière, certaines étant maltées, d’autres non.</w:t>
      </w:r>
    </w:p>
    <w:p w14:paraId="0C3638CB" w14:textId="77777777" w:rsidR="003255DA" w:rsidRDefault="003255DA" w:rsidP="003255DA">
      <w:pPr>
        <w:pStyle w:val="tbnormal"/>
        <w:spacing w:before="120" w:after="120"/>
      </w:pPr>
      <w:r>
        <w:t xml:space="preserve">Il s’agit principalement de céréales comme le froment, le seigle, le maïs, le riz, l’avoine, l’épeautre ou l’amidonnier, mais aussi d’ingrédients comme les châtaignes ou les dattes </w:t>
      </w:r>
      <w:r>
        <w:fldChar w:fldCharType="begin" w:fldLock="1"/>
      </w:r>
      <w:r>
        <w:instrText>ADDIN CSL_CITATION { "citationItems" : [ { "id" : "ITEM-1", "itemData" : { "URL" : "http://bier.ch/fr/autour-de-la-biere/le-brassage/ingredients/", "accessed" : { "date-parts" : [ [ "2016", "5", "12" ] ] }, "author" : [ { "dropping-particle" : "", "family" : "Association suisse des brasseries", "given" : "", "non-dropping-particle" : "", "parse-names" : false, "suffix" : "" } ], "id" : "ITEM-1", "issued" : { "date-parts" : [ [ "2016" ] ] }, "title" : "Les mati\u00e8res premi\u00e8res", "type" : "webpage" }, "uris" : [ "http://www.mendeley.com/documents/?uuid=756862a9-5dca-30c2-81a1-5e456a26e7b0" ] } ], "mendeley" : { "formattedCitation" : "(Association suisse des brasseries, 2016c)", "plainTextFormattedCitation" : "(Association suisse des brasseries, 2016c)", "previouslyFormattedCitation" : "(Association suisse des brasseries, 2016c)" }, "properties" : { "noteIndex" : 0 }, "schema" : "https://github.com/citation-style-language/schema/raw/master/csl-citation.json" }</w:instrText>
      </w:r>
      <w:r>
        <w:fldChar w:fldCharType="separate"/>
      </w:r>
      <w:r w:rsidRPr="00F928A5">
        <w:rPr>
          <w:noProof/>
        </w:rPr>
        <w:t>(Association suisse des brasseries, 2016c)</w:t>
      </w:r>
      <w:r>
        <w:fldChar w:fldCharType="end"/>
      </w:r>
      <w:r>
        <w:t>.</w:t>
      </w:r>
    </w:p>
    <w:p w14:paraId="172D87EF" w14:textId="77777777" w:rsidR="003255DA" w:rsidRDefault="003255DA" w:rsidP="003255DA">
      <w:pPr>
        <w:pStyle w:val="tbtitre5"/>
      </w:pPr>
      <w:bookmarkStart w:id="150" w:name="_Toc454297811"/>
      <w:bookmarkStart w:id="151" w:name="_Toc455044793"/>
      <w:r>
        <w:t>Le houblon</w:t>
      </w:r>
      <w:bookmarkEnd w:id="150"/>
      <w:bookmarkEnd w:id="151"/>
    </w:p>
    <w:p w14:paraId="48C49A8A" w14:textId="77777777" w:rsidR="003255DA" w:rsidRDefault="003255DA" w:rsidP="003255DA">
      <w:pPr>
        <w:pStyle w:val="tbnormal"/>
        <w:spacing w:before="120" w:after="120"/>
      </w:pPr>
      <w:r>
        <w:t>Comment l’heureuse idée d’associer le houblon au malt pour le brassage de la bière est-elle venue à l’esprit des Anciens ? La question n’est pas tranchée. Les premières preuves historiques de l’utilisation du houblon à des fins brassicoles datent du début du Moyen Age. Dans la pharmacopée populaire, le houblon a toujours joué un rôle important, et il entre encore aujourd’hui dans la fabrication de certains produits pharmaceutiques.</w:t>
      </w:r>
    </w:p>
    <w:p w14:paraId="39697B3F" w14:textId="77777777" w:rsidR="003255DA" w:rsidRDefault="003255DA" w:rsidP="003255DA">
      <w:pPr>
        <w:pStyle w:val="tbnormal"/>
        <w:spacing w:before="120" w:after="120"/>
      </w:pPr>
      <w:r>
        <w:t>Le houblon est une plante grimpante qui s’agrippe à des fils de fer allant jusqu’à 8 m de haut. Le brasseur utilise les fleurs non fécondées de la plante femelle, appelées « cônes », qui contiennent de nobles substances aromatiques, résines amères et tannins. Le houblon confère à la bière son agréable amertume et, selon le type de bière, un arôme houblonné. Il assure en outre son aptitude à la garde, ainsi que la tenue de la mousse.</w:t>
      </w:r>
    </w:p>
    <w:p w14:paraId="1EA9F4EF" w14:textId="77777777" w:rsidR="003255DA" w:rsidRDefault="003255DA" w:rsidP="003255DA">
      <w:pPr>
        <w:pStyle w:val="tbnormal"/>
        <w:spacing w:before="120" w:after="120"/>
      </w:pPr>
      <w:r>
        <w:t>La récolte du houblon a lieu à la fin de l’été. Le houblon en cône doit être conservé au frais, car les substances amères et aromatiques se dégradent sous l’effet de la chaleur et de l’oxygène.</w:t>
      </w:r>
    </w:p>
    <w:p w14:paraId="79262E84" w14:textId="77777777" w:rsidR="003255DA" w:rsidRDefault="003255DA" w:rsidP="003255DA">
      <w:pPr>
        <w:pStyle w:val="tbnormal"/>
        <w:spacing w:before="120" w:after="120"/>
      </w:pPr>
      <w:r>
        <w:t>Afin de mieux préserver ses qualités et pour des raisons pratiques, le houblon en cône est aujourd’hui souvent pressé en petits granulés cylindriques, les « pellets », ou raffiné pour obtenir un extrait, les deux formes étant utilisées telles quelles pour la fabrication de la bière.</w:t>
      </w:r>
    </w:p>
    <w:p w14:paraId="48D378E9" w14:textId="77777777" w:rsidR="003255DA" w:rsidRDefault="003255DA" w:rsidP="003255DA">
      <w:pPr>
        <w:pStyle w:val="tbnormal"/>
        <w:spacing w:before="120" w:after="120"/>
      </w:pPr>
      <w:r>
        <w:t xml:space="preserve">En Suisse, le houblon est cultivé dans la région de </w:t>
      </w:r>
      <w:proofErr w:type="spellStart"/>
      <w:r>
        <w:t>Stammheim</w:t>
      </w:r>
      <w:proofErr w:type="spellEnd"/>
      <w:r>
        <w:t xml:space="preserve"> (ZH), dans le </w:t>
      </w:r>
      <w:proofErr w:type="spellStart"/>
      <w:r>
        <w:t>Fricktal</w:t>
      </w:r>
      <w:proofErr w:type="spellEnd"/>
      <w:r>
        <w:t xml:space="preserve"> (AG) et dans l’</w:t>
      </w:r>
      <w:proofErr w:type="spellStart"/>
      <w:r>
        <w:t>Aaregäu</w:t>
      </w:r>
      <w:proofErr w:type="spellEnd"/>
      <w:r>
        <w:t xml:space="preserve"> (SO). Les importations proviennent essentiellement d’Allemagne, l’un des principaux producteurs de houblon. La plus grande culture d’un seul tenant au monde se trouve dans la région de l’</w:t>
      </w:r>
      <w:proofErr w:type="spellStart"/>
      <w:r>
        <w:t>Hallertau</w:t>
      </w:r>
      <w:proofErr w:type="spellEnd"/>
      <w:r>
        <w:t xml:space="preserve">, en Bavière </w:t>
      </w:r>
      <w:r>
        <w:fldChar w:fldCharType="begin" w:fldLock="1"/>
      </w:r>
      <w:r>
        <w:instrText>ADDIN CSL_CITATION { "citationItems" : [ { "id" : "ITEM-1", "itemData" : { "URL" : "http://bier.ch/fr/autour-de-la-biere/le-brassage/ingredients/", "accessed" : { "date-parts" : [ [ "2016", "5", "12" ] ] }, "author" : [ { "dropping-particle" : "", "family" : "Association suisse des brasseries", "given" : "", "non-dropping-particle" : "", "parse-names" : false, "suffix" : "" } ], "id" : "ITEM-1", "issued" : { "date-parts" : [ [ "2016" ] ] }, "title" : "Les mati\u00e8res premi\u00e8res", "type" : "webpage" }, "uris" : [ "http://www.mendeley.com/documents/?uuid=756862a9-5dca-30c2-81a1-5e456a26e7b0" ] } ], "mendeley" : { "formattedCitation" : "(Association suisse des brasseries, 2016c)", "plainTextFormattedCitation" : "(Association suisse des brasseries, 2016c)", "previouslyFormattedCitation" : "(Association suisse des brasseries, 2016c)" }, "properties" : { "noteIndex" : 0 }, "schema" : "https://github.com/citation-style-language/schema/raw/master/csl-citation.json" }</w:instrText>
      </w:r>
      <w:r>
        <w:fldChar w:fldCharType="separate"/>
      </w:r>
      <w:r w:rsidRPr="00F928A5">
        <w:rPr>
          <w:noProof/>
        </w:rPr>
        <w:t>(Association suisse des brasseries, 2016c)</w:t>
      </w:r>
      <w:r>
        <w:fldChar w:fldCharType="end"/>
      </w:r>
      <w:r>
        <w:t>.</w:t>
      </w:r>
    </w:p>
    <w:p w14:paraId="73D25F54" w14:textId="77777777" w:rsidR="003255DA" w:rsidRDefault="003255DA" w:rsidP="003255DA">
      <w:pPr>
        <w:pStyle w:val="tbtitre5"/>
      </w:pPr>
      <w:bookmarkStart w:id="152" w:name="_Toc454297812"/>
      <w:bookmarkStart w:id="153" w:name="_Toc455044794"/>
      <w:r>
        <w:t>L’eau</w:t>
      </w:r>
      <w:bookmarkEnd w:id="152"/>
      <w:bookmarkEnd w:id="153"/>
    </w:p>
    <w:p w14:paraId="68A00DCD" w14:textId="77777777" w:rsidR="003255DA" w:rsidRDefault="003255DA" w:rsidP="003255DA">
      <w:pPr>
        <w:pStyle w:val="tbnormal"/>
        <w:spacing w:before="120" w:after="120"/>
      </w:pPr>
      <w:r>
        <w:t>Avec une part supérieure à 90 %, l’eau est la composante principale de la bière ; elle revêt une grande importance pour le brasseur. Les exigences de qualité des brasseries dépassent en règle générale celles applicables à l’eau du robinet. L’eau doit être fraîche, pauvre en calcaire et présenter des propriétés bactériologiques et physico-chimiques irréprochables.</w:t>
      </w:r>
    </w:p>
    <w:p w14:paraId="5F3E6E14" w14:textId="77777777" w:rsidR="003255DA" w:rsidRDefault="003255DA" w:rsidP="003255DA">
      <w:pPr>
        <w:pStyle w:val="tbnormal"/>
        <w:spacing w:before="120" w:after="120"/>
      </w:pPr>
      <w:r>
        <w:lastRenderedPageBreak/>
        <w:t xml:space="preserve">Le degré de dureté de l’eau est déterminant. Pour une bière blonde, on se servira généralement d’une eau douce, alors qu’une eau plus dure pourra être utilisée pour les bières brunes. Une eau trop calcaire peut, dans certains cas, assombrir la bière et provoquer un goût légèrement âcre, car la substance réagit avec des produits du malt. Autrefois, en l’absence de techniques de traitement, la qualité de l’eau était un aspect déterminant pour le choix du site d’implantation d’une brasserie </w:t>
      </w:r>
      <w:r>
        <w:fldChar w:fldCharType="begin" w:fldLock="1"/>
      </w:r>
      <w:r>
        <w:instrText>ADDIN CSL_CITATION { "citationItems" : [ { "id" : "ITEM-1", "itemData" : { "URL" : "http://bier.ch/fr/autour-de-la-biere/le-brassage/ingredients/", "accessed" : { "date-parts" : [ [ "2016", "5", "12" ] ] }, "author" : [ { "dropping-particle" : "", "family" : "Association suisse des brasseries", "given" : "", "non-dropping-particle" : "", "parse-names" : false, "suffix" : "" } ], "id" : "ITEM-1", "issued" : { "date-parts" : [ [ "2016" ] ] }, "title" : "Les mati\u00e8res premi\u00e8res", "type" : "webpage" }, "uris" : [ "http://www.mendeley.com/documents/?uuid=756862a9-5dca-30c2-81a1-5e456a26e7b0" ] } ], "mendeley" : { "formattedCitation" : "(Association suisse des brasseries, 2016c)", "plainTextFormattedCitation" : "(Association suisse des brasseries, 2016c)", "previouslyFormattedCitation" : "(Association suisse des brasseries, 2016c)" }, "properties" : { "noteIndex" : 0 }, "schema" : "https://github.com/citation-style-language/schema/raw/master/csl-citation.json" }</w:instrText>
      </w:r>
      <w:r>
        <w:fldChar w:fldCharType="separate"/>
      </w:r>
      <w:r w:rsidRPr="00F928A5">
        <w:rPr>
          <w:noProof/>
        </w:rPr>
        <w:t>(Association suisse des brasseries, 2016c)</w:t>
      </w:r>
      <w:r>
        <w:fldChar w:fldCharType="end"/>
      </w:r>
      <w:r>
        <w:t>.</w:t>
      </w:r>
    </w:p>
    <w:p w14:paraId="7911D1B9" w14:textId="77777777" w:rsidR="003255DA" w:rsidRDefault="003255DA" w:rsidP="003255DA">
      <w:pPr>
        <w:pStyle w:val="tbtitre5"/>
      </w:pPr>
      <w:bookmarkStart w:id="154" w:name="_Toc454297813"/>
      <w:bookmarkStart w:id="155" w:name="_Toc455044795"/>
      <w:r>
        <w:t>La levure</w:t>
      </w:r>
      <w:bookmarkEnd w:id="154"/>
      <w:bookmarkEnd w:id="155"/>
    </w:p>
    <w:p w14:paraId="3BA7ABF4" w14:textId="77777777" w:rsidR="003255DA" w:rsidRDefault="003255DA" w:rsidP="003255DA">
      <w:pPr>
        <w:pStyle w:val="tbnormal"/>
        <w:spacing w:before="120" w:after="120"/>
      </w:pPr>
      <w:r>
        <w:t>Pour que le moût entre en fermentation, on lui adjoint de la levure, qui influe de manière déterminante sur le caractère et la saveur de la bière. Les levures sont des micro-organismes présents presque partout dans l’air ; ils se répartissent en différentes souches. Les brasseries utilisent des levures de culture pures, soit des souches tout à fait identiques de levures, pour pouvoir garantir la qualité régulière du produit final.</w:t>
      </w:r>
    </w:p>
    <w:p w14:paraId="2A7C9253" w14:textId="77777777" w:rsidR="003255DA" w:rsidRDefault="003255DA" w:rsidP="003255DA">
      <w:pPr>
        <w:pStyle w:val="tbnormal"/>
      </w:pPr>
      <w:r>
        <w:t>On distingue généralement deux types principaux de levures : celles à fermentation basse, et celles à fermentation haute.</w:t>
      </w:r>
    </w:p>
    <w:p w14:paraId="08063619" w14:textId="77777777" w:rsidR="003255DA" w:rsidRDefault="003255DA" w:rsidP="003255DA">
      <w:pPr>
        <w:pStyle w:val="tbnormal"/>
        <w:spacing w:before="120" w:after="120"/>
      </w:pPr>
      <w:r>
        <w:rPr>
          <w:noProof/>
          <w:lang w:val="fr-FR" w:eastAsia="fr-FR"/>
        </w:rPr>
        <w:drawing>
          <wp:inline distT="0" distB="0" distL="0" distR="0" wp14:anchorId="63CAC733" wp14:editId="7548C9F6">
            <wp:extent cx="4676140" cy="1358265"/>
            <wp:effectExtent l="0" t="0" r="0" b="0"/>
            <wp:docPr id="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Capture d’écran 2016-05-17 à 10.15.26.png"/>
                    <pic:cNvPicPr/>
                  </pic:nvPicPr>
                  <pic:blipFill>
                    <a:blip r:embed="rId48" cstate="print">
                      <a:extLst>
                        <a:ext uri="{28A0092B-C50C-407E-A947-70E740481C1C}">
                          <a14:useLocalDpi xmlns:a14="http://schemas.microsoft.com/office/drawing/2010/main" val="0"/>
                        </a:ext>
                      </a:extLst>
                    </a:blip>
                    <a:stretch>
                      <a:fillRect/>
                    </a:stretch>
                  </pic:blipFill>
                  <pic:spPr>
                    <a:xfrm>
                      <a:off x="0" y="0"/>
                      <a:ext cx="4676140" cy="1358265"/>
                    </a:xfrm>
                    <a:prstGeom prst="rect">
                      <a:avLst/>
                    </a:prstGeom>
                  </pic:spPr>
                </pic:pic>
              </a:graphicData>
            </a:graphic>
          </wp:inline>
        </w:drawing>
      </w:r>
    </w:p>
    <w:p w14:paraId="71561C8B" w14:textId="77777777" w:rsidR="003255DA" w:rsidRDefault="003255DA" w:rsidP="003255DA">
      <w:pPr>
        <w:pStyle w:val="tbnormal"/>
        <w:spacing w:before="120" w:after="120"/>
      </w:pPr>
      <w:r>
        <w:t xml:space="preserve">Tout en étant proches parents, les deux types de levures influent profondément sur le caractère de la bière et confèrent chacun au produit fini un bouquet et un goût caractéristiques. En Suisse, les principales sortes de bières sont obtenues à partir de levures à fermentation basse </w:t>
      </w:r>
      <w:r>
        <w:fldChar w:fldCharType="begin" w:fldLock="1"/>
      </w:r>
      <w:r>
        <w:instrText>ADDIN CSL_CITATION { "citationItems" : [ { "id" : "ITEM-1", "itemData" : { "URL" : "http://bier.ch/fr/autour-de-la-biere/le-brassage/ingredients/", "accessed" : { "date-parts" : [ [ "2016", "5", "12" ] ] }, "author" : [ { "dropping-particle" : "", "family" : "Association suisse des brasseries", "given" : "", "non-dropping-particle" : "", "parse-names" : false, "suffix" : "" } ], "id" : "ITEM-1", "issued" : { "date-parts" : [ [ "2016" ] ] }, "title" : "Les mati\u00e8res premi\u00e8res", "type" : "webpage" }, "uris" : [ "http://www.mendeley.com/documents/?uuid=756862a9-5dca-30c2-81a1-5e456a26e7b0" ] } ], "mendeley" : { "formattedCitation" : "(Association suisse des brasseries, 2016c)", "plainTextFormattedCitation" : "(Association suisse des brasseries, 2016c)", "previouslyFormattedCitation" : "(Association suisse des brasseries, 2016c)" }, "properties" : { "noteIndex" : 0 }, "schema" : "https://github.com/citation-style-language/schema/raw/master/csl-citation.json" }</w:instrText>
      </w:r>
      <w:r>
        <w:fldChar w:fldCharType="separate"/>
      </w:r>
      <w:r w:rsidRPr="00F928A5">
        <w:rPr>
          <w:noProof/>
        </w:rPr>
        <w:t>(Association suisse des brasseries, 2016c)</w:t>
      </w:r>
      <w:r>
        <w:fldChar w:fldCharType="end"/>
      </w:r>
      <w:r>
        <w:t>.</w:t>
      </w:r>
    </w:p>
    <w:p w14:paraId="0F91FAEF" w14:textId="77777777" w:rsidR="003255DA" w:rsidRDefault="003255DA" w:rsidP="003255DA">
      <w:pPr>
        <w:pStyle w:val="tbtitre4"/>
      </w:pPr>
      <w:bookmarkStart w:id="156" w:name="_Toc454297814"/>
      <w:bookmarkStart w:id="157" w:name="_Toc455044796"/>
      <w:r>
        <w:t xml:space="preserve">La </w:t>
      </w:r>
      <w:proofErr w:type="spellStart"/>
      <w:r>
        <w:t>fabrication</w:t>
      </w:r>
      <w:proofErr w:type="spellEnd"/>
      <w:r>
        <w:t xml:space="preserve"> de la </w:t>
      </w:r>
      <w:proofErr w:type="spellStart"/>
      <w:r>
        <w:t>bière</w:t>
      </w:r>
      <w:bookmarkEnd w:id="156"/>
      <w:bookmarkEnd w:id="157"/>
      <w:proofErr w:type="spellEnd"/>
    </w:p>
    <w:p w14:paraId="6E544ECE" w14:textId="3D8293E5" w:rsidR="003255DA" w:rsidRPr="00F928A5" w:rsidRDefault="003255DA" w:rsidP="003255DA">
      <w:pPr>
        <w:pStyle w:val="tbnormal"/>
      </w:pPr>
      <w:r>
        <w:t xml:space="preserve">Ce chapitre passe en revue les principales étapes </w:t>
      </w:r>
      <w:r w:rsidR="00B1335C">
        <w:t>nécessaires à la production</w:t>
      </w:r>
      <w:r>
        <w:t xml:space="preserve"> de la bière.</w:t>
      </w:r>
    </w:p>
    <w:p w14:paraId="33602694" w14:textId="77777777" w:rsidR="003255DA" w:rsidRDefault="003255DA" w:rsidP="003255DA">
      <w:pPr>
        <w:pStyle w:val="tbtitre5"/>
      </w:pPr>
      <w:bookmarkStart w:id="158" w:name="_Toc454297815"/>
      <w:bookmarkStart w:id="159" w:name="_Toc455044797"/>
      <w:r>
        <w:t>Le brassage</w:t>
      </w:r>
      <w:bookmarkEnd w:id="158"/>
      <w:bookmarkEnd w:id="159"/>
    </w:p>
    <w:p w14:paraId="0AB4CB6B" w14:textId="77777777" w:rsidR="003255DA" w:rsidRDefault="003255DA" w:rsidP="003255DA">
      <w:pPr>
        <w:pStyle w:val="tbnormal"/>
        <w:spacing w:before="120" w:after="120"/>
      </w:pPr>
      <w:r>
        <w:t xml:space="preserve">Le malt est d’abord broyé dans un concasseur, puis trempé dans la cuve matière. Le trempage est l’opération qui consiste à mélanger la farine de malt à de l’eau de brassage chaude. La « soupe » qui en résulte, appelée « </w:t>
      </w:r>
      <w:proofErr w:type="spellStart"/>
      <w:r>
        <w:t>maïsche</w:t>
      </w:r>
      <w:proofErr w:type="spellEnd"/>
      <w:r>
        <w:t xml:space="preserve"> », est chauffée à feu doux jusqu’à environ 76 °C, en respectant certains paliers de température. Pendant ce processus, une grande partie de l’amidon contenu dans le malt est transformé en sucre par des enzymes naturelles. Les minéraux, vitamines et une partie des protéines se dissolvent.</w:t>
      </w:r>
    </w:p>
    <w:p w14:paraId="54EC7E91" w14:textId="77777777" w:rsidR="003255DA" w:rsidRDefault="003255DA" w:rsidP="003255DA">
      <w:pPr>
        <w:pStyle w:val="tbnormal"/>
        <w:spacing w:before="120" w:after="120"/>
      </w:pPr>
      <w:r>
        <w:t xml:space="preserve">Passée dans la cuve de filtration, la </w:t>
      </w:r>
      <w:proofErr w:type="spellStart"/>
      <w:r>
        <w:t>maïsche</w:t>
      </w:r>
      <w:proofErr w:type="spellEnd"/>
      <w:r>
        <w:t xml:space="preserve"> est ensuite séparée des parties solides non solubles, comme l’enveloppe des céréales. Les restes solides, les </w:t>
      </w:r>
      <w:r>
        <w:lastRenderedPageBreak/>
        <w:t>« drêches », sont valorisées comme aliments pour animaux ou peuvent entrer dans la composition de certaines farines pour la fabrication de pain.</w:t>
      </w:r>
    </w:p>
    <w:p w14:paraId="0FC07172" w14:textId="77777777" w:rsidR="003255DA" w:rsidRDefault="003255DA" w:rsidP="003255DA">
      <w:pPr>
        <w:pStyle w:val="tbnormal"/>
        <w:spacing w:before="120" w:after="120"/>
      </w:pPr>
      <w:r>
        <w:t>Le liquide ainsi obtenu, le moût, est ensuite additionné de houblon et cuit dans la chaudière à moût. Ce processus permet de libérer les arômes et les tanins. Peu à peu, le moût subit une concentration pour atteindre la teneur en essence souhaitée (« moût d’origine »). Par « moût d’origine », on entend l’extrait dissout dans le moût avant fermentation (maltose, protéines, vitamines et substances aromatiques).</w:t>
      </w:r>
    </w:p>
    <w:p w14:paraId="64CCE40D" w14:textId="77777777" w:rsidR="003255DA" w:rsidRDefault="003255DA" w:rsidP="003255DA">
      <w:pPr>
        <w:pStyle w:val="tbnormal"/>
        <w:spacing w:before="120" w:after="120"/>
      </w:pPr>
      <w:r>
        <w:t xml:space="preserve">Le moût encore bouillant est ensuite clarifié dans le </w:t>
      </w:r>
      <w:proofErr w:type="spellStart"/>
      <w:r>
        <w:t>whirlpool</w:t>
      </w:r>
      <w:proofErr w:type="spellEnd"/>
      <w:r>
        <w:t xml:space="preserve"> puis rapidement refroidi à la température requise pour la fermentation. En résumé, le brassage consiste à faire passer certaines substances solides du malt dans une solution liquide – le moût. Le processus dure environ sept heures </w:t>
      </w:r>
      <w:r>
        <w:fldChar w:fldCharType="begin" w:fldLock="1"/>
      </w:r>
      <w:r>
        <w:instrText>ADDIN CSL_CITATION { "citationItems" : [ { "id" : "ITEM-1", "itemData" : { "URL" : "http://bier.ch/fr/autour-de-la-biere/le-brassage/fabrication/", "accessed" : { "date-parts" : [ [ "2016", "5", "11" ] ] }, "author" : [ { "dropping-particle" : "", "family" : "Association suisse des brasseries", "given" : "", "non-dropping-particle" : "", "parse-names" : false, "suffix" : "" } ], "id" : "ITEM-1", "issued" : { "date-parts" : [ [ "2016" ] ] }, "title" : "La fabrication de la bi\u00e8re", "type" : "webpage" }, "uris" : [ "http://www.mendeley.com/documents/?uuid=b4507d49-787a-3bea-982f-f1cf2d4d313b" ] } ], "mendeley" : { "formattedCitation" : "(Association suisse des brasseries, 2016a)", "manualFormatting" : "(Association suisse des brasseries, 2016)", "plainTextFormattedCitation" : "(Association suisse des brasseries, 2016a)", "previouslyFormattedCitation" : "(Association suisse des brasseries, 2016a)" }, "properties" : { "noteIndex" : 0 }, "schema" : "https://github.com/citation-style-language/schema/raw/master/csl-citation.json" }</w:instrText>
      </w:r>
      <w:r>
        <w:fldChar w:fldCharType="separate"/>
      </w:r>
      <w:r w:rsidRPr="00F928A5">
        <w:rPr>
          <w:noProof/>
        </w:rPr>
        <w:t>(Associat</w:t>
      </w:r>
      <w:r>
        <w:rPr>
          <w:noProof/>
        </w:rPr>
        <w:t>ion suisse des brasseries, 2016</w:t>
      </w:r>
      <w:r w:rsidRPr="00F928A5">
        <w:rPr>
          <w:noProof/>
        </w:rPr>
        <w:t>)</w:t>
      </w:r>
      <w:r>
        <w:fldChar w:fldCharType="end"/>
      </w:r>
    </w:p>
    <w:p w14:paraId="2355A50F" w14:textId="77777777" w:rsidR="003255DA" w:rsidRDefault="003255DA" w:rsidP="003255DA">
      <w:pPr>
        <w:pStyle w:val="tbtitre5"/>
      </w:pPr>
      <w:bookmarkStart w:id="160" w:name="_Toc454297816"/>
      <w:bookmarkStart w:id="161" w:name="_Toc455044798"/>
      <w:r>
        <w:t>La fermentation</w:t>
      </w:r>
      <w:bookmarkEnd w:id="160"/>
      <w:bookmarkEnd w:id="161"/>
    </w:p>
    <w:p w14:paraId="27A9FE3A" w14:textId="77777777" w:rsidR="003255DA" w:rsidRDefault="003255DA" w:rsidP="003255DA">
      <w:pPr>
        <w:pStyle w:val="tbnormal"/>
        <w:spacing w:before="120" w:after="120"/>
      </w:pPr>
      <w:r>
        <w:t>Après refroidissement du moût, il est ensemencé avec de la levure. Au cours de la fermentation, celle-ci transforme une grande partie du maltose en alcool, gaz carbonique et substances aromatiques.</w:t>
      </w:r>
    </w:p>
    <w:p w14:paraId="3F8ABF60" w14:textId="77777777" w:rsidR="003255DA" w:rsidRDefault="003255DA" w:rsidP="003255DA">
      <w:pPr>
        <w:pStyle w:val="tbnormal"/>
        <w:spacing w:before="120" w:after="120"/>
      </w:pPr>
      <w:r>
        <w:t xml:space="preserve">Après quelques heures, une mousse abondante se forme à la surface de la cuve de fermentation (les « </w:t>
      </w:r>
      <w:proofErr w:type="spellStart"/>
      <w:r>
        <w:t>kräusen</w:t>
      </w:r>
      <w:proofErr w:type="spellEnd"/>
      <w:r>
        <w:t xml:space="preserve"> » dans le jargon). La fermentation principale se termine environ une semaine plus tard : le moût s’est transformé en « bière jeune » </w:t>
      </w:r>
      <w:r>
        <w:fldChar w:fldCharType="begin" w:fldLock="1"/>
      </w:r>
      <w:r>
        <w:instrText>ADDIN CSL_CITATION { "citationItems" : [ { "id" : "ITEM-1", "itemData" : { "URL" : "http://bier.ch/fr/autour-de-la-biere/le-brassage/fabrication/", "accessed" : { "date-parts" : [ [ "2016", "5", "11" ] ] }, "author" : [ { "dropping-particle" : "", "family" : "Association suisse des brasseries", "given" : "", "non-dropping-particle" : "", "parse-names" : false, "suffix" : "" } ], "id" : "ITEM-1", "issued" : { "date-parts" : [ [ "2016" ] ] }, "title" : "La fabrication de la bi\u00e8re", "type" : "webpage" }, "uris" : [ "http://www.mendeley.com/documents/?uuid=b4507d49-787a-3bea-982f-f1cf2d4d313b" ] } ], "mendeley" : { "formattedCitation" : "(Association suisse des brasseries, 2016a)", "manualFormatting" : "(Association suisse des brasseries, 2016)", "plainTextFormattedCitation" : "(Association suisse des brasseries, 2016a)", "previouslyFormattedCitation" : "(Association suisse des brasseries, 2016a)" }, "properties" : { "noteIndex" : 0 }, "schema" : "https://github.com/citation-style-language/schema/raw/master/csl-citation.json" }</w:instrText>
      </w:r>
      <w:r>
        <w:fldChar w:fldCharType="separate"/>
      </w:r>
      <w:r w:rsidRPr="00F928A5">
        <w:rPr>
          <w:noProof/>
        </w:rPr>
        <w:t>(Associat</w:t>
      </w:r>
      <w:r>
        <w:rPr>
          <w:noProof/>
        </w:rPr>
        <w:t>ion suisse des brasseries, 2016</w:t>
      </w:r>
      <w:r w:rsidRPr="00F928A5">
        <w:rPr>
          <w:noProof/>
        </w:rPr>
        <w:t>)</w:t>
      </w:r>
      <w:r>
        <w:fldChar w:fldCharType="end"/>
      </w:r>
      <w:r>
        <w:t>.</w:t>
      </w:r>
    </w:p>
    <w:p w14:paraId="48DCAA94" w14:textId="77777777" w:rsidR="003255DA" w:rsidRDefault="003255DA" w:rsidP="003255DA">
      <w:pPr>
        <w:pStyle w:val="tbtitre5"/>
      </w:pPr>
      <w:bookmarkStart w:id="162" w:name="_Toc454297817"/>
      <w:bookmarkStart w:id="163" w:name="_Toc455044799"/>
      <w:r>
        <w:t>La garde</w:t>
      </w:r>
      <w:bookmarkEnd w:id="162"/>
      <w:bookmarkEnd w:id="163"/>
    </w:p>
    <w:p w14:paraId="5488CE66" w14:textId="77777777" w:rsidR="003255DA" w:rsidRDefault="003255DA" w:rsidP="003255DA">
      <w:pPr>
        <w:pStyle w:val="tbnormal"/>
        <w:spacing w:before="120" w:after="120"/>
      </w:pPr>
      <w:r>
        <w:t>La bière jeune est ensuite logée dans des cuves de garde pour la seconde fermentation, la maturation et la clarification. Pendant la garde, elle est alors refroidie à des températures proches de 0 °C.</w:t>
      </w:r>
    </w:p>
    <w:p w14:paraId="1F6308B5" w14:textId="77777777" w:rsidR="003255DA" w:rsidRDefault="003255DA" w:rsidP="003255DA">
      <w:pPr>
        <w:pStyle w:val="tbnormal"/>
        <w:spacing w:before="120" w:after="120"/>
      </w:pPr>
      <w:r>
        <w:t xml:space="preserve">La pression qui en résulte sature naturellement la bière de son propre gaz carbonique, ce qui est important pour la formation de la mousse, la saveur et la digestibilité </w:t>
      </w:r>
      <w:r>
        <w:fldChar w:fldCharType="begin" w:fldLock="1"/>
      </w:r>
      <w:r>
        <w:instrText>ADDIN CSL_CITATION { "citationItems" : [ { "id" : "ITEM-1", "itemData" : { "URL" : "http://bier.ch/fr/autour-de-la-biere/le-brassage/fabrication/", "accessed" : { "date-parts" : [ [ "2016", "5", "11" ] ] }, "author" : [ { "dropping-particle" : "", "family" : "Association suisse des brasseries", "given" : "", "non-dropping-particle" : "", "parse-names" : false, "suffix" : "" } ], "id" : "ITEM-1", "issued" : { "date-parts" : [ [ "2016" ] ] }, "title" : "La fabrication de la bi\u00e8re", "type" : "webpage" }, "uris" : [ "http://www.mendeley.com/documents/?uuid=b4507d49-787a-3bea-982f-f1cf2d4d313b" ] } ], "mendeley" : { "formattedCitation" : "(Association suisse des brasseries, 2016a)", "manualFormatting" : "(Association suisse des brasseries, 2016)", "plainTextFormattedCitation" : "(Association suisse des brasseries, 2016a)", "previouslyFormattedCitation" : "(Association suisse des brasseries, 2016a)" }, "properties" : { "noteIndex" : 0 }, "schema" : "https://github.com/citation-style-language/schema/raw/master/csl-citation.json" }</w:instrText>
      </w:r>
      <w:r>
        <w:fldChar w:fldCharType="separate"/>
      </w:r>
      <w:r w:rsidRPr="00F928A5">
        <w:rPr>
          <w:noProof/>
        </w:rPr>
        <w:t>(Associat</w:t>
      </w:r>
      <w:r>
        <w:rPr>
          <w:noProof/>
        </w:rPr>
        <w:t>ion suisse des brasseries, 2016</w:t>
      </w:r>
      <w:r w:rsidRPr="00F928A5">
        <w:rPr>
          <w:noProof/>
        </w:rPr>
        <w:t>)</w:t>
      </w:r>
      <w:r>
        <w:fldChar w:fldCharType="end"/>
      </w:r>
      <w:r>
        <w:t>.</w:t>
      </w:r>
    </w:p>
    <w:p w14:paraId="3551BF94" w14:textId="77777777" w:rsidR="003255DA" w:rsidRDefault="003255DA" w:rsidP="003255DA">
      <w:pPr>
        <w:pStyle w:val="tbtitre5"/>
      </w:pPr>
      <w:bookmarkStart w:id="164" w:name="_Toc454297818"/>
      <w:bookmarkStart w:id="165" w:name="_Toc455044800"/>
      <w:r>
        <w:t>La filtration</w:t>
      </w:r>
      <w:bookmarkEnd w:id="164"/>
      <w:bookmarkEnd w:id="165"/>
    </w:p>
    <w:p w14:paraId="1C2F509B" w14:textId="77777777" w:rsidR="003255DA" w:rsidRDefault="003255DA" w:rsidP="003255DA">
      <w:pPr>
        <w:pStyle w:val="tbnormal"/>
        <w:spacing w:before="120" w:after="120"/>
      </w:pPr>
      <w:r>
        <w:t xml:space="preserve">Après quelques semaines, la bière arrive à maturité pour être consommée. Elle est alors prête à être mise en bouteille après une dernière filtration fine. Cette opération n’est pas appliquée aux bières dites non filtrées, afin de préserver les levures </w:t>
      </w:r>
      <w:r>
        <w:fldChar w:fldCharType="begin" w:fldLock="1"/>
      </w:r>
      <w:r>
        <w:instrText>ADDIN CSL_CITATION { "citationItems" : [ { "id" : "ITEM-1", "itemData" : { "URL" : "http://bier.ch/fr/autour-de-la-biere/le-brassage/fabrication/", "accessed" : { "date-parts" : [ [ "2016", "5", "11" ] ] }, "author" : [ { "dropping-particle" : "", "family" : "Association suisse des brasseries", "given" : "", "non-dropping-particle" : "", "parse-names" : false, "suffix" : "" } ], "id" : "ITEM-1", "issued" : { "date-parts" : [ [ "2016" ] ] }, "title" : "La fabrication de la bi\u00e8re", "type" : "webpage" }, "uris" : [ "http://www.mendeley.com/documents/?uuid=b4507d49-787a-3bea-982f-f1cf2d4d313b" ] } ], "mendeley" : { "formattedCitation" : "(Association suisse des brasseries, 2016a)", "manualFormatting" : "(Association suisse des brasseries, 2016)", "plainTextFormattedCitation" : "(Association suisse des brasseries, 2016a)", "previouslyFormattedCitation" : "(Association suisse des brasseries, 2016a)" }, "properties" : { "noteIndex" : 0 }, "schema" : "https://github.com/citation-style-language/schema/raw/master/csl-citation.json" }</w:instrText>
      </w:r>
      <w:r>
        <w:fldChar w:fldCharType="separate"/>
      </w:r>
      <w:r w:rsidRPr="00F928A5">
        <w:rPr>
          <w:noProof/>
        </w:rPr>
        <w:t>(Associat</w:t>
      </w:r>
      <w:r>
        <w:rPr>
          <w:noProof/>
        </w:rPr>
        <w:t>ion suisse des brasseries, 2016</w:t>
      </w:r>
      <w:r w:rsidRPr="00F928A5">
        <w:rPr>
          <w:noProof/>
        </w:rPr>
        <w:t>)</w:t>
      </w:r>
      <w:r>
        <w:fldChar w:fldCharType="end"/>
      </w:r>
      <w:r>
        <w:t>.</w:t>
      </w:r>
    </w:p>
    <w:p w14:paraId="5E341ADB" w14:textId="77777777" w:rsidR="003255DA" w:rsidRDefault="003255DA" w:rsidP="003255DA">
      <w:pPr>
        <w:pStyle w:val="tbtitre5"/>
      </w:pPr>
      <w:bookmarkStart w:id="166" w:name="_Toc454297819"/>
      <w:bookmarkStart w:id="167" w:name="_Toc455044801"/>
      <w:r>
        <w:t>La mise en bouteille et le conditionnement</w:t>
      </w:r>
      <w:bookmarkEnd w:id="166"/>
      <w:bookmarkEnd w:id="167"/>
    </w:p>
    <w:p w14:paraId="0FF72784" w14:textId="77777777" w:rsidR="003255DA" w:rsidRDefault="003255DA" w:rsidP="003255DA">
      <w:pPr>
        <w:pStyle w:val="tbnormal"/>
        <w:spacing w:before="120" w:after="120"/>
      </w:pPr>
      <w:r>
        <w:t>Afin d’éviter les pertes de gaz carbonique et la formation de mousse, la bière est soutirée et transvasée, sous contre-pression, en fûts (</w:t>
      </w:r>
      <w:proofErr w:type="spellStart"/>
      <w:r>
        <w:t>keg</w:t>
      </w:r>
      <w:proofErr w:type="spellEnd"/>
      <w:r>
        <w:t xml:space="preserve">, container), en bouteilles, en canettes ou dans des citernes du système « </w:t>
      </w:r>
      <w:proofErr w:type="spellStart"/>
      <w:r>
        <w:t>beer</w:t>
      </w:r>
      <w:proofErr w:type="spellEnd"/>
      <w:r>
        <w:t xml:space="preserve"> drive ».</w:t>
      </w:r>
    </w:p>
    <w:p w14:paraId="5A2D4A5D" w14:textId="6B4E20C2" w:rsidR="003255DA" w:rsidRDefault="003255DA" w:rsidP="003255DA">
      <w:pPr>
        <w:pStyle w:val="tbnormal"/>
      </w:pPr>
      <w:r>
        <w:t xml:space="preserve">Les fûts usagés qui restent dans un état irréprochable et les bouteilles consignées sont soumis à un lavage minutieux avant réutilisation. Tous les contenants doivent être étiquetés conformément aux prescriptions légales, avec notamment la mention du type de bière, de la teneur en alcool, des </w:t>
      </w:r>
      <w:r>
        <w:lastRenderedPageBreak/>
        <w:t xml:space="preserve">ingrédients et du fabricant. Après le conditionnement pour le transport, la bière est prête à être livrée </w:t>
      </w:r>
      <w:r>
        <w:fldChar w:fldCharType="begin" w:fldLock="1"/>
      </w:r>
      <w:r>
        <w:instrText>ADDIN CSL_CITATION { "citationItems" : [ { "id" : "ITEM-1", "itemData" : { "URL" : "http://bier.ch/fr/autour-de-la-biere/le-brassage/fabrication/", "accessed" : { "date-parts" : [ [ "2016", "5", "11" ] ] }, "author" : [ { "dropping-particle" : "", "family" : "Association suisse des brasseries", "given" : "", "non-dropping-particle" : "", "parse-names" : false, "suffix" : "" } ], "id" : "ITEM-1", "issued" : { "date-parts" : [ [ "2016" ] ] }, "title" : "La fabrication de la bi\u00e8re", "type" : "webpage" }, "uris" : [ "http://www.mendeley.com/documents/?uuid=b4507d49-787a-3bea-982f-f1cf2d4d313b" ] } ], "mendeley" : { "formattedCitation" : "(Association suisse des brasseries, 2016a)", "manualFormatting" : "(Association suisse des brasseries, 2016)", "plainTextFormattedCitation" : "(Association suisse des brasseries, 2016a)", "previouslyFormattedCitation" : "(Association suisse des brasseries, 2016a)" }, "properties" : { "noteIndex" : 0 }, "schema" : "https://github.com/citation-style-language/schema/raw/master/csl-citation.json" }</w:instrText>
      </w:r>
      <w:r>
        <w:fldChar w:fldCharType="separate"/>
      </w:r>
      <w:r w:rsidRPr="00F928A5">
        <w:rPr>
          <w:noProof/>
        </w:rPr>
        <w:t>(Associat</w:t>
      </w:r>
      <w:r>
        <w:rPr>
          <w:noProof/>
        </w:rPr>
        <w:t>ion suisse des brasseries, 2016</w:t>
      </w:r>
      <w:r w:rsidRPr="00F928A5">
        <w:rPr>
          <w:noProof/>
        </w:rPr>
        <w:t>)</w:t>
      </w:r>
      <w:r>
        <w:fldChar w:fldCharType="end"/>
      </w:r>
      <w:r>
        <w:t>.</w:t>
      </w:r>
    </w:p>
    <w:p w14:paraId="5FBF4853" w14:textId="77777777" w:rsidR="003C6CA5" w:rsidRDefault="003C6CA5" w:rsidP="003C6CA5">
      <w:pPr>
        <w:pStyle w:val="tbtitre3"/>
      </w:pPr>
      <w:bookmarkStart w:id="168" w:name="_Toc454297820"/>
      <w:bookmarkStart w:id="169" w:name="_Toc455044802"/>
      <w:r>
        <w:t>Description de l’entreprise</w:t>
      </w:r>
      <w:bookmarkEnd w:id="168"/>
      <w:bookmarkEnd w:id="169"/>
    </w:p>
    <w:p w14:paraId="4846724A" w14:textId="72BEECFA" w:rsidR="003C6CA5" w:rsidRDefault="003C6CA5" w:rsidP="003C6CA5">
      <w:pPr>
        <w:pStyle w:val="tbnormal"/>
        <w:spacing w:before="120" w:after="120"/>
      </w:pPr>
      <w:r>
        <w:t xml:space="preserve">L’idée ici est de vous familiariser avec votre nouvel environnement de travail. </w:t>
      </w:r>
      <w:r w:rsidR="00B1335C">
        <w:t>Les</w:t>
      </w:r>
      <w:r>
        <w:t xml:space="preserve"> produits que vous allez devoir vendre</w:t>
      </w:r>
      <w:r w:rsidR="00B1335C">
        <w:t xml:space="preserve"> sont présentés</w:t>
      </w:r>
      <w:r>
        <w:t xml:space="preserve">, le processus de production </w:t>
      </w:r>
      <w:r w:rsidR="00B1335C">
        <w:t xml:space="preserve">tel qu’il est </w:t>
      </w:r>
      <w:r>
        <w:t>mis en place actuellement, la chaîne de valeur global, l’outil informatique que la société exploite, l’infrastructure, les machines de production et le procédé global de fabrication.</w:t>
      </w:r>
    </w:p>
    <w:p w14:paraId="519B6E6D" w14:textId="77777777" w:rsidR="003C6CA5" w:rsidRDefault="003C6CA5" w:rsidP="003C6CA5">
      <w:pPr>
        <w:pStyle w:val="tbtitre4"/>
      </w:pPr>
      <w:bookmarkStart w:id="170" w:name="_Toc454297821"/>
      <w:bookmarkStart w:id="171" w:name="_Toc455044803"/>
      <w:r>
        <w:t xml:space="preserve">Les </w:t>
      </w:r>
      <w:proofErr w:type="spellStart"/>
      <w:r>
        <w:t>produits</w:t>
      </w:r>
      <w:proofErr w:type="spellEnd"/>
      <w:r>
        <w:t xml:space="preserve"> </w:t>
      </w:r>
      <w:proofErr w:type="spellStart"/>
      <w:r>
        <w:t>commercialisés</w:t>
      </w:r>
      <w:bookmarkEnd w:id="170"/>
      <w:bookmarkEnd w:id="171"/>
      <w:proofErr w:type="spellEnd"/>
    </w:p>
    <w:p w14:paraId="52E83ADE" w14:textId="77777777" w:rsidR="003C6CA5" w:rsidRDefault="003C6CA5" w:rsidP="003C6CA5">
      <w:pPr>
        <w:pStyle w:val="tbnormal"/>
      </w:pPr>
      <w:r w:rsidRPr="005F2F96">
        <w:rPr>
          <w:b/>
        </w:rPr>
        <w:t>Brewery &amp; Co</w:t>
      </w:r>
      <w:r>
        <w:t xml:space="preserve"> commercialise quatre sortes de bière. Ces bières divergent les unes des autres dans leur composition :</w:t>
      </w:r>
    </w:p>
    <w:tbl>
      <w:tblPr>
        <w:tblStyle w:val="Grilledetableauclaire"/>
        <w:tblW w:w="5000" w:type="pct"/>
        <w:tblLook w:val="04A0" w:firstRow="1" w:lastRow="0" w:firstColumn="1" w:lastColumn="0" w:noHBand="0" w:noVBand="1"/>
      </w:tblPr>
      <w:tblGrid>
        <w:gridCol w:w="1375"/>
        <w:gridCol w:w="1638"/>
        <w:gridCol w:w="1701"/>
        <w:gridCol w:w="1796"/>
        <w:gridCol w:w="850"/>
      </w:tblGrid>
      <w:tr w:rsidR="003C6CA5" w:rsidRPr="003A4596" w14:paraId="5E239CEF" w14:textId="77777777" w:rsidTr="00035240">
        <w:trPr>
          <w:trHeight w:val="454"/>
        </w:trPr>
        <w:tc>
          <w:tcPr>
            <w:tcW w:w="1375" w:type="dxa"/>
            <w:shd w:val="clear" w:color="auto" w:fill="E7E6E6" w:themeFill="background2"/>
            <w:vAlign w:val="center"/>
          </w:tcPr>
          <w:p w14:paraId="32272660" w14:textId="77777777" w:rsidR="003C6CA5" w:rsidRPr="004576DB" w:rsidRDefault="003C6CA5" w:rsidP="00035240">
            <w:pPr>
              <w:pStyle w:val="tbnormal"/>
              <w:jc w:val="left"/>
              <w:rPr>
                <w:b/>
              </w:rPr>
            </w:pPr>
          </w:p>
        </w:tc>
        <w:tc>
          <w:tcPr>
            <w:tcW w:w="1638" w:type="dxa"/>
            <w:shd w:val="clear" w:color="auto" w:fill="E7E6E6" w:themeFill="background2"/>
            <w:vAlign w:val="center"/>
          </w:tcPr>
          <w:p w14:paraId="22F7EE8B" w14:textId="77777777" w:rsidR="003C6CA5" w:rsidRPr="00741F67" w:rsidRDefault="003C6CA5" w:rsidP="00035240">
            <w:pPr>
              <w:pStyle w:val="tbnormal"/>
              <w:jc w:val="left"/>
              <w:rPr>
                <w:b/>
              </w:rPr>
            </w:pPr>
            <w:r>
              <w:rPr>
                <w:b/>
              </w:rPr>
              <w:t>Code</w:t>
            </w:r>
          </w:p>
        </w:tc>
        <w:tc>
          <w:tcPr>
            <w:tcW w:w="1701" w:type="dxa"/>
            <w:shd w:val="clear" w:color="auto" w:fill="E7E6E6" w:themeFill="background2"/>
            <w:vAlign w:val="center"/>
          </w:tcPr>
          <w:p w14:paraId="1C8710C8" w14:textId="77777777" w:rsidR="003C6CA5" w:rsidRDefault="003C6CA5" w:rsidP="00035240">
            <w:pPr>
              <w:pStyle w:val="tbnormal"/>
              <w:jc w:val="left"/>
              <w:rPr>
                <w:b/>
              </w:rPr>
            </w:pPr>
            <w:r>
              <w:rPr>
                <w:b/>
              </w:rPr>
              <w:t>Nom</w:t>
            </w:r>
          </w:p>
        </w:tc>
        <w:tc>
          <w:tcPr>
            <w:tcW w:w="2646" w:type="dxa"/>
            <w:gridSpan w:val="2"/>
            <w:tcBorders>
              <w:bottom w:val="single" w:sz="4" w:space="0" w:color="BFBFBF" w:themeColor="background1" w:themeShade="BF"/>
            </w:tcBorders>
            <w:shd w:val="clear" w:color="auto" w:fill="E7E6E6" w:themeFill="background2"/>
            <w:vAlign w:val="center"/>
          </w:tcPr>
          <w:p w14:paraId="049B8AAC" w14:textId="77777777" w:rsidR="003C6CA5" w:rsidRDefault="003C6CA5" w:rsidP="00035240">
            <w:pPr>
              <w:pStyle w:val="tbnormal"/>
              <w:jc w:val="left"/>
              <w:rPr>
                <w:b/>
              </w:rPr>
            </w:pPr>
            <w:r>
              <w:rPr>
                <w:b/>
              </w:rPr>
              <w:t>Composition par litre</w:t>
            </w:r>
          </w:p>
        </w:tc>
      </w:tr>
      <w:tr w:rsidR="003C6CA5" w:rsidRPr="003A4596" w14:paraId="3434E5ED" w14:textId="77777777" w:rsidTr="00035240">
        <w:trPr>
          <w:trHeight w:val="454"/>
        </w:trPr>
        <w:tc>
          <w:tcPr>
            <w:tcW w:w="1375" w:type="dxa"/>
          </w:tcPr>
          <w:p w14:paraId="17485C5C" w14:textId="77777777" w:rsidR="003C6CA5" w:rsidRPr="004576DB" w:rsidRDefault="003C6CA5" w:rsidP="00035240">
            <w:pPr>
              <w:pStyle w:val="tbnormal"/>
              <w:rPr>
                <w:b/>
              </w:rPr>
            </w:pPr>
            <w:r>
              <w:rPr>
                <w:noProof/>
                <w:lang w:eastAsia="fr-FR"/>
              </w:rPr>
              <w:drawing>
                <wp:inline distT="0" distB="0" distL="0" distR="0" wp14:anchorId="29B6F7FF" wp14:editId="6B54CC73">
                  <wp:extent cx="720000" cy="720000"/>
                  <wp:effectExtent l="0" t="0" r="0" b="0"/>
                  <wp:docPr id="34" name="Imag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BW01.png"/>
                          <pic:cNvPicPr/>
                        </pic:nvPicPr>
                        <pic:blipFill>
                          <a:blip r:embed="rId49" cstate="print">
                            <a:extLst>
                              <a:ext uri="{28A0092B-C50C-407E-A947-70E740481C1C}">
                                <a14:useLocalDpi xmlns:a14="http://schemas.microsoft.com/office/drawing/2010/main" val="0"/>
                              </a:ext>
                            </a:extLst>
                          </a:blip>
                          <a:stretch>
                            <a:fillRect/>
                          </a:stretch>
                        </pic:blipFill>
                        <pic:spPr>
                          <a:xfrm>
                            <a:off x="0" y="0"/>
                            <a:ext cx="720000" cy="720000"/>
                          </a:xfrm>
                          <a:prstGeom prst="rect">
                            <a:avLst/>
                          </a:prstGeom>
                        </pic:spPr>
                      </pic:pic>
                    </a:graphicData>
                  </a:graphic>
                </wp:inline>
              </w:drawing>
            </w:r>
          </w:p>
        </w:tc>
        <w:tc>
          <w:tcPr>
            <w:tcW w:w="1638" w:type="dxa"/>
          </w:tcPr>
          <w:p w14:paraId="4E0BFF9A" w14:textId="77777777" w:rsidR="003C6CA5" w:rsidRPr="00B70F13" w:rsidRDefault="003C6CA5" w:rsidP="00035240">
            <w:pPr>
              <w:pStyle w:val="tbnormal"/>
              <w:jc w:val="left"/>
            </w:pPr>
            <w:r>
              <w:t>BW01 (A/B)</w:t>
            </w:r>
          </w:p>
        </w:tc>
        <w:tc>
          <w:tcPr>
            <w:tcW w:w="1701" w:type="dxa"/>
          </w:tcPr>
          <w:p w14:paraId="3D598A0B" w14:textId="77777777" w:rsidR="003C6CA5" w:rsidRDefault="003C6CA5" w:rsidP="00035240">
            <w:pPr>
              <w:pStyle w:val="tbnormal"/>
              <w:jc w:val="left"/>
            </w:pPr>
            <w:proofErr w:type="spellStart"/>
            <w:r>
              <w:t>Lager</w:t>
            </w:r>
            <w:proofErr w:type="spellEnd"/>
            <w:r>
              <w:t xml:space="preserve"> </w:t>
            </w:r>
            <w:proofErr w:type="spellStart"/>
            <w:r>
              <w:t>Beer</w:t>
            </w:r>
            <w:proofErr w:type="spellEnd"/>
          </w:p>
        </w:tc>
        <w:tc>
          <w:tcPr>
            <w:tcW w:w="1796" w:type="dxa"/>
            <w:tcBorders>
              <w:right w:val="nil"/>
            </w:tcBorders>
          </w:tcPr>
          <w:p w14:paraId="2F118C55" w14:textId="77777777" w:rsidR="003C6CA5" w:rsidRDefault="003C6CA5" w:rsidP="00035240">
            <w:pPr>
              <w:pStyle w:val="tbnormal"/>
              <w:jc w:val="left"/>
            </w:pPr>
            <w:r>
              <w:t>Eau</w:t>
            </w:r>
          </w:p>
          <w:p w14:paraId="4F416588" w14:textId="77777777" w:rsidR="003C6CA5" w:rsidRDefault="003C6CA5" w:rsidP="00035240">
            <w:pPr>
              <w:pStyle w:val="tbnormal"/>
              <w:jc w:val="left"/>
            </w:pPr>
            <w:r>
              <w:t>Malt d’orge</w:t>
            </w:r>
          </w:p>
          <w:p w14:paraId="1AE0E548" w14:textId="77777777" w:rsidR="003C6CA5" w:rsidRDefault="003C6CA5" w:rsidP="00035240">
            <w:pPr>
              <w:pStyle w:val="tbnormal"/>
              <w:jc w:val="left"/>
            </w:pPr>
            <w:r>
              <w:t>Houblon</w:t>
            </w:r>
          </w:p>
          <w:p w14:paraId="40C8AA96" w14:textId="77777777" w:rsidR="003C6CA5" w:rsidRDefault="003C6CA5" w:rsidP="00035240">
            <w:pPr>
              <w:pStyle w:val="tbnormal"/>
              <w:jc w:val="left"/>
            </w:pPr>
            <w:r>
              <w:t>Levure</w:t>
            </w:r>
          </w:p>
        </w:tc>
        <w:tc>
          <w:tcPr>
            <w:tcW w:w="850" w:type="dxa"/>
            <w:tcBorders>
              <w:left w:val="nil"/>
            </w:tcBorders>
          </w:tcPr>
          <w:p w14:paraId="6D451581" w14:textId="77777777" w:rsidR="003C6CA5" w:rsidRPr="006E2479" w:rsidRDefault="003C6CA5" w:rsidP="00035240">
            <w:pPr>
              <w:pStyle w:val="tbnormal"/>
              <w:jc w:val="right"/>
              <w:rPr>
                <w:i/>
              </w:rPr>
            </w:pPr>
            <w:r w:rsidRPr="006E2479">
              <w:rPr>
                <w:i/>
              </w:rPr>
              <w:t>10L</w:t>
            </w:r>
          </w:p>
          <w:p w14:paraId="0E56EDFA" w14:textId="77777777" w:rsidR="003C6CA5" w:rsidRPr="006E2479" w:rsidRDefault="003C6CA5" w:rsidP="00035240">
            <w:pPr>
              <w:pStyle w:val="tbnormal"/>
              <w:jc w:val="right"/>
              <w:rPr>
                <w:i/>
              </w:rPr>
            </w:pPr>
            <w:r>
              <w:rPr>
                <w:i/>
              </w:rPr>
              <w:t>130</w:t>
            </w:r>
            <w:r w:rsidRPr="006E2479">
              <w:rPr>
                <w:i/>
              </w:rPr>
              <w:t>gr.</w:t>
            </w:r>
          </w:p>
          <w:p w14:paraId="37F449E4" w14:textId="77777777" w:rsidR="003C6CA5" w:rsidRPr="006E2479" w:rsidRDefault="003C6CA5" w:rsidP="00035240">
            <w:pPr>
              <w:pStyle w:val="tbnormal"/>
              <w:jc w:val="right"/>
              <w:rPr>
                <w:i/>
              </w:rPr>
            </w:pPr>
            <w:r w:rsidRPr="006E2479">
              <w:rPr>
                <w:i/>
              </w:rPr>
              <w:t>2gr.</w:t>
            </w:r>
          </w:p>
          <w:p w14:paraId="31C380E7" w14:textId="77777777" w:rsidR="003C6CA5" w:rsidRPr="006E2479" w:rsidRDefault="003C6CA5" w:rsidP="00035240">
            <w:pPr>
              <w:pStyle w:val="tbnormal"/>
              <w:jc w:val="right"/>
              <w:rPr>
                <w:i/>
              </w:rPr>
            </w:pPr>
            <w:r w:rsidRPr="006E2479">
              <w:rPr>
                <w:i/>
              </w:rPr>
              <w:t>6gr.</w:t>
            </w:r>
          </w:p>
        </w:tc>
      </w:tr>
      <w:tr w:rsidR="003C6CA5" w:rsidRPr="003A4596" w14:paraId="7AD5A291" w14:textId="77777777" w:rsidTr="00035240">
        <w:trPr>
          <w:trHeight w:val="454"/>
        </w:trPr>
        <w:tc>
          <w:tcPr>
            <w:tcW w:w="1375" w:type="dxa"/>
          </w:tcPr>
          <w:p w14:paraId="6C657DED" w14:textId="77777777" w:rsidR="003C6CA5" w:rsidRDefault="003C6CA5" w:rsidP="00035240">
            <w:pPr>
              <w:pStyle w:val="tbnormal"/>
              <w:rPr>
                <w:b/>
              </w:rPr>
            </w:pPr>
            <w:r>
              <w:rPr>
                <w:noProof/>
                <w:lang w:eastAsia="fr-FR"/>
              </w:rPr>
              <w:drawing>
                <wp:inline distT="0" distB="0" distL="0" distR="0" wp14:anchorId="2F343750" wp14:editId="013AC252">
                  <wp:extent cx="720000" cy="720000"/>
                  <wp:effectExtent l="0" t="0" r="0" b="0"/>
                  <wp:docPr id="38" name="Imag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BW02.png"/>
                          <pic:cNvPicPr/>
                        </pic:nvPicPr>
                        <pic:blipFill>
                          <a:blip r:embed="rId50" cstate="print">
                            <a:extLst>
                              <a:ext uri="{28A0092B-C50C-407E-A947-70E740481C1C}">
                                <a14:useLocalDpi xmlns:a14="http://schemas.microsoft.com/office/drawing/2010/main" val="0"/>
                              </a:ext>
                            </a:extLst>
                          </a:blip>
                          <a:stretch>
                            <a:fillRect/>
                          </a:stretch>
                        </pic:blipFill>
                        <pic:spPr>
                          <a:xfrm>
                            <a:off x="0" y="0"/>
                            <a:ext cx="720000" cy="720000"/>
                          </a:xfrm>
                          <a:prstGeom prst="rect">
                            <a:avLst/>
                          </a:prstGeom>
                        </pic:spPr>
                      </pic:pic>
                    </a:graphicData>
                  </a:graphic>
                </wp:inline>
              </w:drawing>
            </w:r>
          </w:p>
        </w:tc>
        <w:tc>
          <w:tcPr>
            <w:tcW w:w="1638" w:type="dxa"/>
          </w:tcPr>
          <w:p w14:paraId="0C9CDC38" w14:textId="77777777" w:rsidR="003C6CA5" w:rsidRPr="00B70F13" w:rsidRDefault="003C6CA5" w:rsidP="00035240">
            <w:pPr>
              <w:pStyle w:val="tbnormal"/>
              <w:jc w:val="left"/>
            </w:pPr>
            <w:r>
              <w:t>BW02 (A/B)</w:t>
            </w:r>
          </w:p>
        </w:tc>
        <w:tc>
          <w:tcPr>
            <w:tcW w:w="1701" w:type="dxa"/>
          </w:tcPr>
          <w:p w14:paraId="78B91234" w14:textId="77777777" w:rsidR="003C6CA5" w:rsidRDefault="003C6CA5" w:rsidP="00035240">
            <w:pPr>
              <w:pStyle w:val="tbnormal"/>
              <w:jc w:val="left"/>
            </w:pPr>
            <w:r>
              <w:t xml:space="preserve">Honing </w:t>
            </w:r>
            <w:proofErr w:type="spellStart"/>
            <w:r>
              <w:t>Beer</w:t>
            </w:r>
            <w:proofErr w:type="spellEnd"/>
          </w:p>
        </w:tc>
        <w:tc>
          <w:tcPr>
            <w:tcW w:w="1796" w:type="dxa"/>
            <w:tcBorders>
              <w:right w:val="nil"/>
            </w:tcBorders>
          </w:tcPr>
          <w:p w14:paraId="6EFC4821" w14:textId="77777777" w:rsidR="003C6CA5" w:rsidRDefault="003C6CA5" w:rsidP="00035240">
            <w:pPr>
              <w:pStyle w:val="tbnormal"/>
              <w:jc w:val="left"/>
            </w:pPr>
            <w:r>
              <w:t>Eau</w:t>
            </w:r>
          </w:p>
          <w:p w14:paraId="5F6801EA" w14:textId="77777777" w:rsidR="003C6CA5" w:rsidRDefault="003C6CA5" w:rsidP="00035240">
            <w:pPr>
              <w:pStyle w:val="tbnormal"/>
              <w:jc w:val="left"/>
            </w:pPr>
            <w:r>
              <w:t>Malt de froment</w:t>
            </w:r>
          </w:p>
          <w:p w14:paraId="341E4573" w14:textId="77777777" w:rsidR="003C6CA5" w:rsidRDefault="003C6CA5" w:rsidP="00035240">
            <w:pPr>
              <w:pStyle w:val="tbnormal"/>
              <w:jc w:val="left"/>
            </w:pPr>
            <w:r>
              <w:t>Houblon</w:t>
            </w:r>
          </w:p>
          <w:p w14:paraId="085B25A5" w14:textId="77777777" w:rsidR="003C6CA5" w:rsidRDefault="003C6CA5" w:rsidP="00035240">
            <w:pPr>
              <w:pStyle w:val="tbnormal"/>
              <w:jc w:val="left"/>
            </w:pPr>
            <w:r>
              <w:t>Levure</w:t>
            </w:r>
          </w:p>
          <w:p w14:paraId="2BBFEEC1" w14:textId="77777777" w:rsidR="003C6CA5" w:rsidRDefault="003C6CA5" w:rsidP="00035240">
            <w:pPr>
              <w:pStyle w:val="tbnormal"/>
              <w:jc w:val="left"/>
            </w:pPr>
            <w:r>
              <w:t>Miel de fleur</w:t>
            </w:r>
          </w:p>
        </w:tc>
        <w:tc>
          <w:tcPr>
            <w:tcW w:w="850" w:type="dxa"/>
            <w:tcBorders>
              <w:left w:val="nil"/>
            </w:tcBorders>
          </w:tcPr>
          <w:p w14:paraId="7D372459" w14:textId="77777777" w:rsidR="003C6CA5" w:rsidRDefault="003C6CA5" w:rsidP="00035240">
            <w:pPr>
              <w:pStyle w:val="tbnormal"/>
              <w:jc w:val="right"/>
              <w:rPr>
                <w:i/>
              </w:rPr>
            </w:pPr>
            <w:r>
              <w:rPr>
                <w:i/>
              </w:rPr>
              <w:t>10L</w:t>
            </w:r>
          </w:p>
          <w:p w14:paraId="477A5A0D" w14:textId="77777777" w:rsidR="003C6CA5" w:rsidRDefault="003C6CA5" w:rsidP="00035240">
            <w:pPr>
              <w:pStyle w:val="tbnormal"/>
              <w:jc w:val="right"/>
              <w:rPr>
                <w:i/>
              </w:rPr>
            </w:pPr>
            <w:r>
              <w:rPr>
                <w:i/>
              </w:rPr>
              <w:t>130gr.</w:t>
            </w:r>
          </w:p>
          <w:p w14:paraId="3BDD77F8" w14:textId="77777777" w:rsidR="003C6CA5" w:rsidRDefault="003C6CA5" w:rsidP="00035240">
            <w:pPr>
              <w:pStyle w:val="tbnormal"/>
              <w:jc w:val="right"/>
              <w:rPr>
                <w:i/>
              </w:rPr>
            </w:pPr>
            <w:r>
              <w:rPr>
                <w:i/>
              </w:rPr>
              <w:t>2gr.</w:t>
            </w:r>
          </w:p>
          <w:p w14:paraId="3A50375E" w14:textId="77777777" w:rsidR="003C6CA5" w:rsidRDefault="003C6CA5" w:rsidP="00035240">
            <w:pPr>
              <w:pStyle w:val="tbnormal"/>
              <w:jc w:val="right"/>
              <w:rPr>
                <w:i/>
              </w:rPr>
            </w:pPr>
            <w:r>
              <w:rPr>
                <w:i/>
              </w:rPr>
              <w:t>6gr.</w:t>
            </w:r>
          </w:p>
          <w:p w14:paraId="3268D58F" w14:textId="77777777" w:rsidR="003C6CA5" w:rsidRPr="006E2479" w:rsidRDefault="003C6CA5" w:rsidP="00035240">
            <w:pPr>
              <w:pStyle w:val="tbnormal"/>
              <w:jc w:val="right"/>
              <w:rPr>
                <w:i/>
              </w:rPr>
            </w:pPr>
            <w:r>
              <w:rPr>
                <w:i/>
              </w:rPr>
              <w:t>25gr.</w:t>
            </w:r>
          </w:p>
        </w:tc>
      </w:tr>
      <w:tr w:rsidR="003C6CA5" w:rsidRPr="003A4596" w14:paraId="60336728" w14:textId="77777777" w:rsidTr="00035240">
        <w:trPr>
          <w:trHeight w:val="454"/>
        </w:trPr>
        <w:tc>
          <w:tcPr>
            <w:tcW w:w="1375" w:type="dxa"/>
          </w:tcPr>
          <w:p w14:paraId="70CA89C9" w14:textId="77777777" w:rsidR="003C6CA5" w:rsidRDefault="003C6CA5" w:rsidP="00035240">
            <w:pPr>
              <w:pStyle w:val="tbnormal"/>
              <w:rPr>
                <w:b/>
              </w:rPr>
            </w:pPr>
            <w:r>
              <w:rPr>
                <w:noProof/>
                <w:lang w:eastAsia="fr-FR"/>
              </w:rPr>
              <w:drawing>
                <wp:inline distT="0" distB="0" distL="0" distR="0" wp14:anchorId="463D777D" wp14:editId="3F1DDCFD">
                  <wp:extent cx="720000" cy="720000"/>
                  <wp:effectExtent l="0" t="0" r="0" b="0"/>
                  <wp:docPr id="43" name="Imag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BW03.png"/>
                          <pic:cNvPicPr/>
                        </pic:nvPicPr>
                        <pic:blipFill>
                          <a:blip r:embed="rId51" cstate="print">
                            <a:extLst>
                              <a:ext uri="{28A0092B-C50C-407E-A947-70E740481C1C}">
                                <a14:useLocalDpi xmlns:a14="http://schemas.microsoft.com/office/drawing/2010/main" val="0"/>
                              </a:ext>
                            </a:extLst>
                          </a:blip>
                          <a:stretch>
                            <a:fillRect/>
                          </a:stretch>
                        </pic:blipFill>
                        <pic:spPr>
                          <a:xfrm>
                            <a:off x="0" y="0"/>
                            <a:ext cx="720000" cy="720000"/>
                          </a:xfrm>
                          <a:prstGeom prst="rect">
                            <a:avLst/>
                          </a:prstGeom>
                        </pic:spPr>
                      </pic:pic>
                    </a:graphicData>
                  </a:graphic>
                </wp:inline>
              </w:drawing>
            </w:r>
          </w:p>
        </w:tc>
        <w:tc>
          <w:tcPr>
            <w:tcW w:w="1638" w:type="dxa"/>
          </w:tcPr>
          <w:p w14:paraId="2514E0A1" w14:textId="77777777" w:rsidR="003C6CA5" w:rsidRPr="00B70F13" w:rsidRDefault="003C6CA5" w:rsidP="00035240">
            <w:pPr>
              <w:pStyle w:val="tbnormal"/>
              <w:jc w:val="left"/>
            </w:pPr>
            <w:r>
              <w:t>BW03 (A/B)</w:t>
            </w:r>
          </w:p>
        </w:tc>
        <w:tc>
          <w:tcPr>
            <w:tcW w:w="1701" w:type="dxa"/>
          </w:tcPr>
          <w:p w14:paraId="2CFA36AA" w14:textId="77777777" w:rsidR="003C6CA5" w:rsidRDefault="003C6CA5" w:rsidP="00035240">
            <w:pPr>
              <w:pStyle w:val="tbnormal"/>
              <w:jc w:val="left"/>
            </w:pPr>
            <w:r>
              <w:t xml:space="preserve">Bio </w:t>
            </w:r>
            <w:proofErr w:type="spellStart"/>
            <w:r>
              <w:t>Beer</w:t>
            </w:r>
            <w:proofErr w:type="spellEnd"/>
          </w:p>
        </w:tc>
        <w:tc>
          <w:tcPr>
            <w:tcW w:w="1796" w:type="dxa"/>
            <w:tcBorders>
              <w:right w:val="nil"/>
            </w:tcBorders>
          </w:tcPr>
          <w:p w14:paraId="160FD7C0" w14:textId="77777777" w:rsidR="003C6CA5" w:rsidRDefault="003C6CA5" w:rsidP="00035240">
            <w:pPr>
              <w:pStyle w:val="tbnormal"/>
              <w:jc w:val="left"/>
            </w:pPr>
            <w:r>
              <w:t>Eau</w:t>
            </w:r>
          </w:p>
          <w:p w14:paraId="78D498DE" w14:textId="77777777" w:rsidR="003C6CA5" w:rsidRDefault="003C6CA5" w:rsidP="00035240">
            <w:pPr>
              <w:pStyle w:val="tbnormal"/>
              <w:jc w:val="left"/>
            </w:pPr>
            <w:r>
              <w:t>Malt d’orge</w:t>
            </w:r>
          </w:p>
          <w:p w14:paraId="0EF97EBA" w14:textId="77777777" w:rsidR="003C6CA5" w:rsidRDefault="003C6CA5" w:rsidP="00035240">
            <w:pPr>
              <w:pStyle w:val="tbnormal"/>
              <w:jc w:val="left"/>
            </w:pPr>
            <w:r>
              <w:t>Houblon</w:t>
            </w:r>
          </w:p>
          <w:p w14:paraId="147F65A3" w14:textId="77777777" w:rsidR="003C6CA5" w:rsidRDefault="003C6CA5" w:rsidP="00035240">
            <w:pPr>
              <w:pStyle w:val="tbnormal"/>
              <w:jc w:val="left"/>
            </w:pPr>
            <w:r>
              <w:t>Levure</w:t>
            </w:r>
          </w:p>
        </w:tc>
        <w:tc>
          <w:tcPr>
            <w:tcW w:w="850" w:type="dxa"/>
            <w:tcBorders>
              <w:left w:val="nil"/>
            </w:tcBorders>
          </w:tcPr>
          <w:p w14:paraId="766ADD4D" w14:textId="77777777" w:rsidR="003C6CA5" w:rsidRDefault="003C6CA5" w:rsidP="00035240">
            <w:pPr>
              <w:pStyle w:val="tbnormal"/>
              <w:jc w:val="right"/>
              <w:rPr>
                <w:i/>
              </w:rPr>
            </w:pPr>
            <w:r>
              <w:rPr>
                <w:i/>
              </w:rPr>
              <w:t>10L</w:t>
            </w:r>
          </w:p>
          <w:p w14:paraId="7CB8D0EC" w14:textId="77777777" w:rsidR="003C6CA5" w:rsidRDefault="003C6CA5" w:rsidP="00035240">
            <w:pPr>
              <w:pStyle w:val="tbnormal"/>
              <w:jc w:val="right"/>
              <w:rPr>
                <w:i/>
              </w:rPr>
            </w:pPr>
            <w:r>
              <w:rPr>
                <w:i/>
              </w:rPr>
              <w:t>130gr.</w:t>
            </w:r>
          </w:p>
          <w:p w14:paraId="5933FAF9" w14:textId="77777777" w:rsidR="003C6CA5" w:rsidRDefault="003C6CA5" w:rsidP="00035240">
            <w:pPr>
              <w:pStyle w:val="tbnormal"/>
              <w:jc w:val="right"/>
              <w:rPr>
                <w:i/>
              </w:rPr>
            </w:pPr>
            <w:r>
              <w:rPr>
                <w:i/>
              </w:rPr>
              <w:t>2gr.</w:t>
            </w:r>
          </w:p>
          <w:p w14:paraId="3A300B6F" w14:textId="77777777" w:rsidR="003C6CA5" w:rsidRPr="006E2479" w:rsidRDefault="003C6CA5" w:rsidP="00035240">
            <w:pPr>
              <w:pStyle w:val="tbnormal"/>
              <w:jc w:val="right"/>
              <w:rPr>
                <w:i/>
              </w:rPr>
            </w:pPr>
            <w:r>
              <w:rPr>
                <w:i/>
              </w:rPr>
              <w:t>6gr.</w:t>
            </w:r>
          </w:p>
        </w:tc>
      </w:tr>
      <w:tr w:rsidR="003C6CA5" w:rsidRPr="003A4596" w14:paraId="40675E08" w14:textId="77777777" w:rsidTr="00035240">
        <w:trPr>
          <w:trHeight w:val="454"/>
        </w:trPr>
        <w:tc>
          <w:tcPr>
            <w:tcW w:w="1375" w:type="dxa"/>
          </w:tcPr>
          <w:p w14:paraId="2F094E76" w14:textId="77777777" w:rsidR="003C6CA5" w:rsidRDefault="003C6CA5" w:rsidP="00035240">
            <w:pPr>
              <w:pStyle w:val="tbnormal"/>
              <w:rPr>
                <w:b/>
              </w:rPr>
            </w:pPr>
            <w:r>
              <w:rPr>
                <w:noProof/>
                <w:lang w:eastAsia="fr-FR"/>
              </w:rPr>
              <w:drawing>
                <wp:inline distT="0" distB="0" distL="0" distR="0" wp14:anchorId="77B3AE66" wp14:editId="43366CC0">
                  <wp:extent cx="720000" cy="720000"/>
                  <wp:effectExtent l="0" t="0" r="0" b="0"/>
                  <wp:docPr id="44" name="Imag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BW04.png"/>
                          <pic:cNvPicPr/>
                        </pic:nvPicPr>
                        <pic:blipFill>
                          <a:blip r:embed="rId52" cstate="print">
                            <a:extLst>
                              <a:ext uri="{28A0092B-C50C-407E-A947-70E740481C1C}">
                                <a14:useLocalDpi xmlns:a14="http://schemas.microsoft.com/office/drawing/2010/main" val="0"/>
                              </a:ext>
                            </a:extLst>
                          </a:blip>
                          <a:stretch>
                            <a:fillRect/>
                          </a:stretch>
                        </pic:blipFill>
                        <pic:spPr>
                          <a:xfrm>
                            <a:off x="0" y="0"/>
                            <a:ext cx="720000" cy="720000"/>
                          </a:xfrm>
                          <a:prstGeom prst="rect">
                            <a:avLst/>
                          </a:prstGeom>
                        </pic:spPr>
                      </pic:pic>
                    </a:graphicData>
                  </a:graphic>
                </wp:inline>
              </w:drawing>
            </w:r>
          </w:p>
        </w:tc>
        <w:tc>
          <w:tcPr>
            <w:tcW w:w="1638" w:type="dxa"/>
          </w:tcPr>
          <w:p w14:paraId="1313D20C" w14:textId="77777777" w:rsidR="003C6CA5" w:rsidRPr="00B70F13" w:rsidRDefault="003C6CA5" w:rsidP="00035240">
            <w:pPr>
              <w:pStyle w:val="tbnormal"/>
              <w:jc w:val="left"/>
            </w:pPr>
            <w:r>
              <w:t>BW04 (A/B)</w:t>
            </w:r>
          </w:p>
        </w:tc>
        <w:tc>
          <w:tcPr>
            <w:tcW w:w="1701" w:type="dxa"/>
          </w:tcPr>
          <w:p w14:paraId="7A6DCD47" w14:textId="77777777" w:rsidR="003C6CA5" w:rsidRDefault="003C6CA5" w:rsidP="00035240">
            <w:pPr>
              <w:pStyle w:val="tbnormal"/>
              <w:jc w:val="left"/>
            </w:pPr>
            <w:proofErr w:type="spellStart"/>
            <w:r>
              <w:t>Spice</w:t>
            </w:r>
            <w:proofErr w:type="spellEnd"/>
            <w:r>
              <w:t xml:space="preserve"> </w:t>
            </w:r>
            <w:proofErr w:type="spellStart"/>
            <w:r>
              <w:t>Beer</w:t>
            </w:r>
            <w:proofErr w:type="spellEnd"/>
          </w:p>
        </w:tc>
        <w:tc>
          <w:tcPr>
            <w:tcW w:w="1796" w:type="dxa"/>
            <w:tcBorders>
              <w:right w:val="nil"/>
            </w:tcBorders>
          </w:tcPr>
          <w:p w14:paraId="61692277" w14:textId="77777777" w:rsidR="003C6CA5" w:rsidRDefault="003C6CA5" w:rsidP="00035240">
            <w:pPr>
              <w:pStyle w:val="tbnormal"/>
              <w:jc w:val="left"/>
            </w:pPr>
            <w:r>
              <w:t>Eau</w:t>
            </w:r>
          </w:p>
          <w:p w14:paraId="195C0ADF" w14:textId="77777777" w:rsidR="003C6CA5" w:rsidRDefault="003C6CA5" w:rsidP="00035240">
            <w:pPr>
              <w:pStyle w:val="tbnormal"/>
              <w:jc w:val="left"/>
            </w:pPr>
            <w:r>
              <w:t>Malt d’orge</w:t>
            </w:r>
          </w:p>
          <w:p w14:paraId="7B19C61B" w14:textId="77777777" w:rsidR="003C6CA5" w:rsidRDefault="003C6CA5" w:rsidP="00035240">
            <w:pPr>
              <w:pStyle w:val="tbnormal"/>
              <w:jc w:val="left"/>
            </w:pPr>
            <w:r>
              <w:t>Houblon</w:t>
            </w:r>
          </w:p>
          <w:p w14:paraId="26D1E362" w14:textId="77777777" w:rsidR="003C6CA5" w:rsidRDefault="003C6CA5" w:rsidP="00035240">
            <w:pPr>
              <w:pStyle w:val="tbnormal"/>
              <w:jc w:val="left"/>
            </w:pPr>
            <w:r>
              <w:t>Levure</w:t>
            </w:r>
          </w:p>
          <w:p w14:paraId="5D0CFDE4" w14:textId="77777777" w:rsidR="003C6CA5" w:rsidRDefault="003C6CA5" w:rsidP="00035240">
            <w:pPr>
              <w:pStyle w:val="tbnormal"/>
              <w:jc w:val="left"/>
            </w:pPr>
            <w:r>
              <w:t>Epices</w:t>
            </w:r>
          </w:p>
        </w:tc>
        <w:tc>
          <w:tcPr>
            <w:tcW w:w="850" w:type="dxa"/>
            <w:tcBorders>
              <w:left w:val="nil"/>
            </w:tcBorders>
          </w:tcPr>
          <w:p w14:paraId="5675051E" w14:textId="77777777" w:rsidR="003C6CA5" w:rsidRDefault="003C6CA5" w:rsidP="00035240">
            <w:pPr>
              <w:pStyle w:val="tbnormal"/>
              <w:jc w:val="right"/>
              <w:rPr>
                <w:i/>
              </w:rPr>
            </w:pPr>
            <w:r>
              <w:rPr>
                <w:i/>
              </w:rPr>
              <w:t>10L</w:t>
            </w:r>
          </w:p>
          <w:p w14:paraId="62524250" w14:textId="77777777" w:rsidR="003C6CA5" w:rsidRDefault="003C6CA5" w:rsidP="00035240">
            <w:pPr>
              <w:pStyle w:val="tbnormal"/>
              <w:jc w:val="right"/>
              <w:rPr>
                <w:i/>
              </w:rPr>
            </w:pPr>
            <w:r>
              <w:rPr>
                <w:i/>
              </w:rPr>
              <w:t>130gr.</w:t>
            </w:r>
          </w:p>
          <w:p w14:paraId="08C6DEEB" w14:textId="77777777" w:rsidR="003C6CA5" w:rsidRDefault="003C6CA5" w:rsidP="00035240">
            <w:pPr>
              <w:pStyle w:val="tbnormal"/>
              <w:jc w:val="right"/>
              <w:rPr>
                <w:i/>
              </w:rPr>
            </w:pPr>
            <w:r>
              <w:rPr>
                <w:i/>
              </w:rPr>
              <w:t>2gr.</w:t>
            </w:r>
          </w:p>
          <w:p w14:paraId="50628768" w14:textId="77777777" w:rsidR="003C6CA5" w:rsidRDefault="003C6CA5" w:rsidP="00035240">
            <w:pPr>
              <w:pStyle w:val="tbnormal"/>
              <w:jc w:val="right"/>
              <w:rPr>
                <w:i/>
              </w:rPr>
            </w:pPr>
            <w:r>
              <w:rPr>
                <w:i/>
              </w:rPr>
              <w:t>6gr.</w:t>
            </w:r>
          </w:p>
          <w:p w14:paraId="6EF176CC" w14:textId="77777777" w:rsidR="003C6CA5" w:rsidRPr="006E2479" w:rsidRDefault="003C6CA5" w:rsidP="00035240">
            <w:pPr>
              <w:pStyle w:val="tbnormal"/>
              <w:jc w:val="right"/>
              <w:rPr>
                <w:i/>
              </w:rPr>
            </w:pPr>
            <w:r>
              <w:rPr>
                <w:i/>
              </w:rPr>
              <w:t>50gr.</w:t>
            </w:r>
          </w:p>
        </w:tc>
      </w:tr>
    </w:tbl>
    <w:p w14:paraId="058CBE3D" w14:textId="77777777" w:rsidR="003C6CA5" w:rsidRDefault="003C6CA5" w:rsidP="003C6CA5">
      <w:pPr>
        <w:pStyle w:val="tbtitre5"/>
      </w:pPr>
      <w:bookmarkStart w:id="172" w:name="_Toc454297822"/>
      <w:bookmarkStart w:id="173" w:name="_Toc455044804"/>
      <w:r>
        <w:t>Les nomenclatures</w:t>
      </w:r>
      <w:bookmarkEnd w:id="172"/>
      <w:bookmarkEnd w:id="173"/>
    </w:p>
    <w:p w14:paraId="036AE595" w14:textId="10C36FEE" w:rsidR="00B1335C" w:rsidRDefault="003C6CA5" w:rsidP="003C6CA5">
      <w:pPr>
        <w:pStyle w:val="tbnormal"/>
      </w:pPr>
      <w:r>
        <w:t>Elles constituent le lien entre un article</w:t>
      </w:r>
      <w:r w:rsidR="00B1335C">
        <w:t xml:space="preserve"> dit le</w:t>
      </w:r>
      <w:r>
        <w:t xml:space="preserve"> composé et ses </w:t>
      </w:r>
      <w:r w:rsidR="00B1335C">
        <w:t>composants, c</w:t>
      </w:r>
      <w:r>
        <w:t xml:space="preserve">’est-à-dire, les matières premières. Elles listent donc les composants et leur quantité </w:t>
      </w:r>
      <w:r w:rsidR="00B1335C">
        <w:t xml:space="preserve">pour un composé. Vous </w:t>
      </w:r>
      <w:r>
        <w:t>trouvez le détail de chacune d’elle dans la matrice ci-dessus.</w:t>
      </w:r>
      <w:r w:rsidR="00B1335C">
        <w:br w:type="page"/>
      </w:r>
    </w:p>
    <w:p w14:paraId="36F63A2E" w14:textId="77777777" w:rsidR="003C6CA5" w:rsidRDefault="003C6CA5" w:rsidP="003C6CA5">
      <w:pPr>
        <w:pStyle w:val="tbtitre4"/>
      </w:pPr>
      <w:bookmarkStart w:id="174" w:name="_Toc454297823"/>
      <w:bookmarkStart w:id="175" w:name="_Toc455044805"/>
      <w:proofErr w:type="spellStart"/>
      <w:r>
        <w:lastRenderedPageBreak/>
        <w:t>Gestion</w:t>
      </w:r>
      <w:proofErr w:type="spellEnd"/>
      <w:r>
        <w:t xml:space="preserve"> des </w:t>
      </w:r>
      <w:proofErr w:type="spellStart"/>
      <w:r>
        <w:t>opérations</w:t>
      </w:r>
      <w:proofErr w:type="spellEnd"/>
      <w:r>
        <w:t xml:space="preserve"> de </w:t>
      </w:r>
      <w:proofErr w:type="spellStart"/>
      <w:r>
        <w:t>production</w:t>
      </w:r>
      <w:bookmarkEnd w:id="174"/>
      <w:bookmarkEnd w:id="175"/>
      <w:proofErr w:type="spellEnd"/>
    </w:p>
    <w:p w14:paraId="383AFF3E" w14:textId="1FDB061B" w:rsidR="00B1335C" w:rsidRDefault="003C6CA5" w:rsidP="003C6CA5">
      <w:pPr>
        <w:pStyle w:val="tbnormal"/>
        <w:spacing w:before="120" w:after="120"/>
      </w:pPr>
      <w:r>
        <w:t xml:space="preserve">Etant donné la nature des biens qui sont </w:t>
      </w:r>
      <w:r w:rsidR="00B1335C">
        <w:t>produits</w:t>
      </w:r>
      <w:r>
        <w:t>, la stratégie adopt</w:t>
      </w:r>
      <w:r w:rsidR="00B1335C">
        <w:t xml:space="preserve">ée par vos prédécesseurs est celle dite de la </w:t>
      </w:r>
      <w:r>
        <w:t>production en flux poussé</w:t>
      </w:r>
      <w:r w:rsidR="00B1335C">
        <w:t>.</w:t>
      </w:r>
    </w:p>
    <w:p w14:paraId="1F22C144" w14:textId="4A5EB408" w:rsidR="003C6CA5" w:rsidRDefault="003C6CA5" w:rsidP="003C6CA5">
      <w:pPr>
        <w:pStyle w:val="tbnormal"/>
        <w:spacing w:before="120" w:after="120"/>
      </w:pPr>
      <w:r>
        <w:t xml:space="preserve">Cette manière de produire est la plus appropriée pour des produits dont la demande est forte. Ainsi, « Le flux poussé consiste à produire un bien avant qu’un besoin particulier n’ai été formulé par un client. Cela signifie donc que l’entreprise va engager de l’argent (achat de matières premières, paiement des salariés, utilisation des moyens de production…) sans être réellement sûre à 100% qu’elle pourra vendre le fruit de sa production (et donc par conséquent être payé). Il faut noter également qu’une fois le processus de production terminé, le produit sera stocké en attendant qu’un client ne l’achète. Il en résultera donc des frais de stockage sur des produits finis !» </w:t>
      </w:r>
      <w:r>
        <w:fldChar w:fldCharType="begin" w:fldLock="1"/>
      </w:r>
      <w:r>
        <w:instrText>ADDIN CSL_CITATION { "citationItems" : [ { "id" : "ITEM-1", "itemData" : { "URL" : "http://logistique-pour-tous.fr/flux-pousse-ou-flux-tire/", "accessed" : { "date-parts" : [ [ "2016", "5", "11" ] ] }, "author" : [ { "dropping-particle" : "", "family" : "Logistique pour tous.fr", "given" : "", "non-dropping-particle" : "", "parse-names" : false, "suffix" : "" } ], "id" : "ITEM-1", "issued" : { "date-parts" : [ [ "2016" ] ] }, "title" : "Flux pouss\u00e9 ou Flux tir\u00e9 ? That is the question !", "type" : "webpage" }, "uris" : [ "http://www.mendeley.com/documents/?uuid=ee8665b1-58be-35f9-97ad-71b19b37066b" ] } ], "mendeley" : { "formattedCitation" : "(Logistique pour tous.fr, 2016)", "plainTextFormattedCitation" : "(Logistique pour tous.fr, 2016)", "previouslyFormattedCitation" : "(Logistique pour tous.fr, 2016)" }, "properties" : { "noteIndex" : 0 }, "schema" : "https://github.com/citation-style-language/schema/raw/master/csl-citation.json" }</w:instrText>
      </w:r>
      <w:r>
        <w:fldChar w:fldCharType="separate"/>
      </w:r>
      <w:r w:rsidRPr="00FF5F4A">
        <w:rPr>
          <w:noProof/>
        </w:rPr>
        <w:t>(Logistique pour tous.fr, 2016)</w:t>
      </w:r>
      <w:r>
        <w:fldChar w:fldCharType="end"/>
      </w:r>
      <w:r>
        <w:t>.</w:t>
      </w:r>
    </w:p>
    <w:p w14:paraId="135D1D48" w14:textId="77777777" w:rsidR="003C6CA5" w:rsidRDefault="003C6CA5" w:rsidP="003C6CA5">
      <w:pPr>
        <w:pStyle w:val="tbtitre4"/>
      </w:pPr>
      <w:bookmarkStart w:id="176" w:name="_Toc454297824"/>
      <w:bookmarkStart w:id="177" w:name="_Toc455044806"/>
      <w:r>
        <w:t xml:space="preserve">La </w:t>
      </w:r>
      <w:proofErr w:type="spellStart"/>
      <w:r>
        <w:t>chaîne</w:t>
      </w:r>
      <w:proofErr w:type="spellEnd"/>
      <w:r>
        <w:t xml:space="preserve"> de </w:t>
      </w:r>
      <w:proofErr w:type="spellStart"/>
      <w:r>
        <w:t>valeur</w:t>
      </w:r>
      <w:bookmarkEnd w:id="176"/>
      <w:bookmarkEnd w:id="177"/>
      <w:proofErr w:type="spellEnd"/>
    </w:p>
    <w:p w14:paraId="763902E2" w14:textId="14638C4C" w:rsidR="003C6CA5" w:rsidRDefault="003C6CA5" w:rsidP="003C6CA5">
      <w:pPr>
        <w:pStyle w:val="tbnormal"/>
        <w:spacing w:before="120" w:after="120"/>
      </w:pPr>
      <w:r>
        <w:t xml:space="preserve">Brewery &amp; Co articule ses opérations autour d’une chaîne de valeur bien huilée ayant </w:t>
      </w:r>
      <w:r w:rsidR="00B1335C">
        <w:t>déjà fait</w:t>
      </w:r>
      <w:r>
        <w:t xml:space="preserve"> ses preuves. Elle se compose de quatre processus opérationnels, plus un processus de support. Ce dernier, la comptabilité, a pour mission d’enregistrer tous les flux monétaires de la société avec son environnement extérieur.</w:t>
      </w:r>
    </w:p>
    <w:p w14:paraId="04308CFE" w14:textId="7CF88B0E" w:rsidR="003C6CA5" w:rsidRDefault="00B1335C" w:rsidP="003C6CA5">
      <w:pPr>
        <w:pStyle w:val="tbnormal"/>
      </w:pPr>
      <w:r>
        <w:t xml:space="preserve">Ci-dessous, </w:t>
      </w:r>
      <w:r w:rsidR="003C6CA5">
        <w:t>les principales opérations de ces divers processus opérationnel :</w:t>
      </w:r>
    </w:p>
    <w:tbl>
      <w:tblPr>
        <w:tblStyle w:val="Grilledetableauclaire"/>
        <w:tblW w:w="5000" w:type="pct"/>
        <w:tblLook w:val="04A0" w:firstRow="1" w:lastRow="0" w:firstColumn="1" w:lastColumn="0" w:noHBand="0" w:noVBand="1"/>
      </w:tblPr>
      <w:tblGrid>
        <w:gridCol w:w="1990"/>
        <w:gridCol w:w="5370"/>
      </w:tblGrid>
      <w:tr w:rsidR="00965E06" w:rsidRPr="003A4596" w14:paraId="07683A22" w14:textId="77777777" w:rsidTr="0004554D">
        <w:trPr>
          <w:trHeight w:hRule="exact" w:val="454"/>
        </w:trPr>
        <w:tc>
          <w:tcPr>
            <w:tcW w:w="7360" w:type="dxa"/>
            <w:gridSpan w:val="2"/>
            <w:shd w:val="clear" w:color="auto" w:fill="E7E6E6" w:themeFill="background2"/>
            <w:vAlign w:val="center"/>
          </w:tcPr>
          <w:p w14:paraId="129F6166" w14:textId="3FC679C6" w:rsidR="00965E06" w:rsidRDefault="00965E06" w:rsidP="00965E06">
            <w:pPr>
              <w:pStyle w:val="tbnormal"/>
              <w:jc w:val="center"/>
              <w:rPr>
                <w:b/>
              </w:rPr>
            </w:pPr>
            <w:r>
              <w:rPr>
                <w:b/>
              </w:rPr>
              <w:t>Processus de planification</w:t>
            </w:r>
          </w:p>
        </w:tc>
      </w:tr>
      <w:tr w:rsidR="00965E06" w:rsidRPr="003A4596" w14:paraId="0597B9AF" w14:textId="77777777" w:rsidTr="00033C1B">
        <w:trPr>
          <w:trHeight w:val="1745"/>
        </w:trPr>
        <w:tc>
          <w:tcPr>
            <w:tcW w:w="1990" w:type="dxa"/>
          </w:tcPr>
          <w:p w14:paraId="448AE70B" w14:textId="081A2920" w:rsidR="00965E06" w:rsidRPr="004576DB" w:rsidRDefault="00965E06" w:rsidP="00965E06">
            <w:pPr>
              <w:pStyle w:val="tbnormal"/>
              <w:jc w:val="left"/>
              <w:rPr>
                <w:b/>
              </w:rPr>
            </w:pPr>
            <w:r>
              <w:rPr>
                <w:b/>
              </w:rPr>
              <w:t>Prévision</w:t>
            </w:r>
          </w:p>
        </w:tc>
        <w:tc>
          <w:tcPr>
            <w:tcW w:w="5370" w:type="dxa"/>
          </w:tcPr>
          <w:p w14:paraId="1FCE6FC8" w14:textId="7E703340" w:rsidR="00965E06" w:rsidRPr="00B70F13" w:rsidRDefault="00033C1B" w:rsidP="00B1335C">
            <w:pPr>
              <w:pStyle w:val="tbnormal"/>
            </w:pPr>
            <w:r>
              <w:t>Les</w:t>
            </w:r>
            <w:r w:rsidR="00965E06" w:rsidRPr="003A4596">
              <w:t xml:space="preserve"> opérations </w:t>
            </w:r>
            <w:r>
              <w:t xml:space="preserve">Brewery &amp; Co </w:t>
            </w:r>
            <w:r w:rsidR="00965E06" w:rsidRPr="003A4596">
              <w:t xml:space="preserve">s’effectuant </w:t>
            </w:r>
            <w:r w:rsidR="00965E06">
              <w:t xml:space="preserve">en flux poussé. </w:t>
            </w:r>
            <w:r>
              <w:t>Le</w:t>
            </w:r>
            <w:r w:rsidR="00965E06" w:rsidRPr="003A4596">
              <w:t xml:space="preserve"> manager des ventes </w:t>
            </w:r>
            <w:proofErr w:type="spellStart"/>
            <w:r w:rsidR="00B1335C">
              <w:t>à</w:t>
            </w:r>
            <w:proofErr w:type="spellEnd"/>
            <w:r w:rsidR="00B1335C">
              <w:t xml:space="preserve"> pour mission de</w:t>
            </w:r>
            <w:r w:rsidR="00965E06" w:rsidRPr="003A4596">
              <w:t xml:space="preserve"> prévoir la demande afin de créer des besoins in</w:t>
            </w:r>
            <w:r w:rsidR="00965E06">
              <w:t xml:space="preserve">dépendants. Ce sont ces besoins </w:t>
            </w:r>
            <w:r w:rsidR="00965E06" w:rsidRPr="003A4596">
              <w:t xml:space="preserve">qui </w:t>
            </w:r>
            <w:r w:rsidR="00965E06">
              <w:t>permettent</w:t>
            </w:r>
            <w:r w:rsidR="00965E06" w:rsidRPr="003A4596">
              <w:t xml:space="preserve"> au </w:t>
            </w:r>
            <w:r w:rsidR="00965E06">
              <w:t xml:space="preserve">MRP </w:t>
            </w:r>
            <w:r w:rsidR="00965E06" w:rsidRPr="003A4596">
              <w:t>de c</w:t>
            </w:r>
            <w:r w:rsidR="00965E06">
              <w:t>alculer les quantités à produire et les approvisionnements nécessaires en matières premières.</w:t>
            </w:r>
          </w:p>
        </w:tc>
      </w:tr>
      <w:tr w:rsidR="00A96887" w:rsidRPr="003A4596" w14:paraId="5595304F" w14:textId="77777777" w:rsidTr="00A96887">
        <w:trPr>
          <w:trHeight w:val="263"/>
        </w:trPr>
        <w:tc>
          <w:tcPr>
            <w:tcW w:w="1990" w:type="dxa"/>
          </w:tcPr>
          <w:p w14:paraId="3D60CECF" w14:textId="576B1D17" w:rsidR="00A96887" w:rsidRDefault="00A96887" w:rsidP="00965E06">
            <w:pPr>
              <w:pStyle w:val="tbnormal"/>
              <w:jc w:val="left"/>
              <w:rPr>
                <w:b/>
              </w:rPr>
            </w:pPr>
            <w:r>
              <w:rPr>
                <w:b/>
              </w:rPr>
              <w:t>Calcul des besoins</w:t>
            </w:r>
          </w:p>
        </w:tc>
        <w:tc>
          <w:tcPr>
            <w:tcW w:w="5370" w:type="dxa"/>
          </w:tcPr>
          <w:p w14:paraId="45EAA3A8" w14:textId="01B3AE7E" w:rsidR="00A96887" w:rsidRDefault="00A96887" w:rsidP="00033C1B">
            <w:pPr>
              <w:pStyle w:val="tbnormal"/>
            </w:pPr>
            <w:r>
              <w:t>Le MRP doit être lancé pour créer les ordres de fabrication nécessaires à l’atteinte des objectifs de vente formulés par les prévisions faites en amont.</w:t>
            </w:r>
          </w:p>
        </w:tc>
      </w:tr>
      <w:tr w:rsidR="000C761D" w:rsidRPr="003A4596" w14:paraId="6A2E8292" w14:textId="77777777" w:rsidTr="0004554D">
        <w:trPr>
          <w:trHeight w:hRule="exact" w:val="454"/>
        </w:trPr>
        <w:tc>
          <w:tcPr>
            <w:tcW w:w="7360" w:type="dxa"/>
            <w:gridSpan w:val="2"/>
            <w:shd w:val="clear" w:color="auto" w:fill="E7E6E6" w:themeFill="background2"/>
            <w:vAlign w:val="center"/>
          </w:tcPr>
          <w:p w14:paraId="63CA7D1C" w14:textId="0F36D4EB" w:rsidR="000C761D" w:rsidRPr="000C761D" w:rsidRDefault="000C761D" w:rsidP="000C761D">
            <w:pPr>
              <w:pStyle w:val="tbnormal"/>
              <w:jc w:val="center"/>
              <w:rPr>
                <w:b/>
              </w:rPr>
            </w:pPr>
            <w:r>
              <w:rPr>
                <w:b/>
              </w:rPr>
              <w:t>Processus d’approvisionnement</w:t>
            </w:r>
          </w:p>
        </w:tc>
      </w:tr>
      <w:tr w:rsidR="000C761D" w:rsidRPr="003A4596" w14:paraId="43A3CAD9" w14:textId="77777777" w:rsidTr="00033C1B">
        <w:trPr>
          <w:trHeight w:val="836"/>
        </w:trPr>
        <w:tc>
          <w:tcPr>
            <w:tcW w:w="1990" w:type="dxa"/>
          </w:tcPr>
          <w:p w14:paraId="1EED915D" w14:textId="6B12B122" w:rsidR="000C761D" w:rsidRDefault="000C761D" w:rsidP="00965E06">
            <w:pPr>
              <w:pStyle w:val="tbnormal"/>
              <w:jc w:val="left"/>
              <w:rPr>
                <w:b/>
              </w:rPr>
            </w:pPr>
            <w:r>
              <w:rPr>
                <w:b/>
              </w:rPr>
              <w:t>Demande d’achat</w:t>
            </w:r>
          </w:p>
        </w:tc>
        <w:tc>
          <w:tcPr>
            <w:tcW w:w="5370" w:type="dxa"/>
          </w:tcPr>
          <w:p w14:paraId="1AEE50F0" w14:textId="24622987" w:rsidR="000C761D" w:rsidRPr="003A4596" w:rsidRDefault="000C761D" w:rsidP="00033C1B">
            <w:pPr>
              <w:pStyle w:val="tbnormal"/>
            </w:pPr>
            <w:r w:rsidRPr="003A4596">
              <w:t>Le manager des achats s’occupe d’acheter les matières premières nécessaires à la produ</w:t>
            </w:r>
            <w:r>
              <w:t xml:space="preserve">ction des besoins indépendants. </w:t>
            </w:r>
            <w:r w:rsidRPr="003A4596">
              <w:t xml:space="preserve">Pour se faire, il </w:t>
            </w:r>
            <w:r>
              <w:t>valide les demandes d’achats générés par le calcul des besoins ou alors les créé manuellement.</w:t>
            </w:r>
          </w:p>
        </w:tc>
      </w:tr>
      <w:tr w:rsidR="000C761D" w:rsidRPr="003A4596" w14:paraId="11B0C89D" w14:textId="77777777" w:rsidTr="00033C1B">
        <w:trPr>
          <w:trHeight w:val="333"/>
        </w:trPr>
        <w:tc>
          <w:tcPr>
            <w:tcW w:w="1990" w:type="dxa"/>
          </w:tcPr>
          <w:p w14:paraId="50C169A4" w14:textId="0AB1DECC" w:rsidR="000C761D" w:rsidRDefault="000C761D" w:rsidP="00965E06">
            <w:pPr>
              <w:pStyle w:val="tbnormal"/>
              <w:jc w:val="left"/>
              <w:rPr>
                <w:b/>
              </w:rPr>
            </w:pPr>
            <w:r>
              <w:rPr>
                <w:b/>
              </w:rPr>
              <w:t>Réception marchandises</w:t>
            </w:r>
          </w:p>
        </w:tc>
        <w:tc>
          <w:tcPr>
            <w:tcW w:w="5370" w:type="dxa"/>
          </w:tcPr>
          <w:p w14:paraId="26FEA29A" w14:textId="16B70718" w:rsidR="000C761D" w:rsidRPr="003A4596" w:rsidRDefault="000C761D" w:rsidP="00033C1B">
            <w:pPr>
              <w:pStyle w:val="tbnormal"/>
            </w:pPr>
            <w:r w:rsidRPr="003A4596">
              <w:t>Les employés du département réception marchandise, s’occupent de réceptionner la livraison et de vérifier les quantités livrées.</w:t>
            </w:r>
          </w:p>
        </w:tc>
      </w:tr>
      <w:tr w:rsidR="000C761D" w:rsidRPr="003A4596" w14:paraId="5AA5C841" w14:textId="77777777" w:rsidTr="00033C1B">
        <w:trPr>
          <w:trHeight w:val="333"/>
        </w:trPr>
        <w:tc>
          <w:tcPr>
            <w:tcW w:w="1990" w:type="dxa"/>
          </w:tcPr>
          <w:p w14:paraId="3E515948" w14:textId="25003FC1" w:rsidR="000C761D" w:rsidRDefault="000C761D" w:rsidP="00965E06">
            <w:pPr>
              <w:pStyle w:val="tbnormal"/>
              <w:jc w:val="left"/>
              <w:rPr>
                <w:b/>
              </w:rPr>
            </w:pPr>
            <w:r>
              <w:rPr>
                <w:b/>
              </w:rPr>
              <w:lastRenderedPageBreak/>
              <w:t>Réception et enregistrement de la facture</w:t>
            </w:r>
          </w:p>
        </w:tc>
        <w:tc>
          <w:tcPr>
            <w:tcW w:w="5370" w:type="dxa"/>
          </w:tcPr>
          <w:p w14:paraId="51DB06EE" w14:textId="36EB9449" w:rsidR="000C761D" w:rsidRPr="003A4596" w:rsidRDefault="000C761D" w:rsidP="00B1335C">
            <w:pPr>
              <w:pStyle w:val="tbnormal"/>
            </w:pPr>
            <w:r>
              <w:t xml:space="preserve">La facture est envoyée au département comptabilité qui s’occupe de </w:t>
            </w:r>
            <w:r w:rsidR="00B1335C">
              <w:t>l’enregistrer</w:t>
            </w:r>
            <w:r>
              <w:t xml:space="preserve"> dans le PGI.</w:t>
            </w:r>
          </w:p>
        </w:tc>
      </w:tr>
      <w:tr w:rsidR="000C761D" w:rsidRPr="003A4596" w14:paraId="504212E5" w14:textId="77777777" w:rsidTr="00033C1B">
        <w:trPr>
          <w:trHeight w:val="333"/>
        </w:trPr>
        <w:tc>
          <w:tcPr>
            <w:tcW w:w="1990" w:type="dxa"/>
          </w:tcPr>
          <w:p w14:paraId="7BA8B14E" w14:textId="11DBB183" w:rsidR="000C761D" w:rsidRDefault="000C761D" w:rsidP="00965E06">
            <w:pPr>
              <w:pStyle w:val="tbnormal"/>
              <w:jc w:val="left"/>
              <w:rPr>
                <w:b/>
              </w:rPr>
            </w:pPr>
            <w:r>
              <w:rPr>
                <w:b/>
              </w:rPr>
              <w:t>Paiement fournisseur</w:t>
            </w:r>
          </w:p>
        </w:tc>
        <w:tc>
          <w:tcPr>
            <w:tcW w:w="5370" w:type="dxa"/>
          </w:tcPr>
          <w:p w14:paraId="11A70A47" w14:textId="4801C7E3" w:rsidR="000C761D" w:rsidRDefault="000C761D" w:rsidP="00033C1B">
            <w:pPr>
              <w:pStyle w:val="tbnormal"/>
            </w:pPr>
            <w:r w:rsidRPr="003A4596">
              <w:t xml:space="preserve">En respectant les conditions de paiement </w:t>
            </w:r>
            <w:r>
              <w:t>du</w:t>
            </w:r>
            <w:r w:rsidRPr="003A4596">
              <w:t xml:space="preserve"> fournisseur, la comptabilité se charge de solder l</w:t>
            </w:r>
            <w:r>
              <w:t>e montant de la facture.</w:t>
            </w:r>
          </w:p>
        </w:tc>
      </w:tr>
      <w:tr w:rsidR="0004554D" w:rsidRPr="003A4596" w14:paraId="19DFEF3E" w14:textId="77777777" w:rsidTr="006D7E81">
        <w:trPr>
          <w:trHeight w:hRule="exact" w:val="454"/>
        </w:trPr>
        <w:tc>
          <w:tcPr>
            <w:tcW w:w="7360" w:type="dxa"/>
            <w:gridSpan w:val="2"/>
            <w:shd w:val="clear" w:color="auto" w:fill="E7E6E6" w:themeFill="background2"/>
            <w:vAlign w:val="center"/>
          </w:tcPr>
          <w:p w14:paraId="78B02DF4" w14:textId="7CA4518A" w:rsidR="0004554D" w:rsidRPr="003A4596" w:rsidRDefault="0004554D" w:rsidP="006D7E81">
            <w:pPr>
              <w:pStyle w:val="tbnormal"/>
              <w:jc w:val="center"/>
            </w:pPr>
            <w:r>
              <w:rPr>
                <w:b/>
              </w:rPr>
              <w:t>Processus de production</w:t>
            </w:r>
          </w:p>
        </w:tc>
      </w:tr>
      <w:tr w:rsidR="000C761D" w:rsidRPr="003A4596" w14:paraId="5323742F" w14:textId="77777777" w:rsidTr="00033C1B">
        <w:trPr>
          <w:trHeight w:val="333"/>
        </w:trPr>
        <w:tc>
          <w:tcPr>
            <w:tcW w:w="1990" w:type="dxa"/>
          </w:tcPr>
          <w:p w14:paraId="1F45A2BA" w14:textId="122D20E5" w:rsidR="000C761D" w:rsidRDefault="000C761D" w:rsidP="00965E06">
            <w:pPr>
              <w:pStyle w:val="tbnormal"/>
              <w:jc w:val="left"/>
              <w:rPr>
                <w:b/>
              </w:rPr>
            </w:pPr>
            <w:r>
              <w:rPr>
                <w:b/>
              </w:rPr>
              <w:t>Lancement des OF</w:t>
            </w:r>
          </w:p>
        </w:tc>
        <w:tc>
          <w:tcPr>
            <w:tcW w:w="5370" w:type="dxa"/>
          </w:tcPr>
          <w:p w14:paraId="4D806EB2" w14:textId="06A47F3A" w:rsidR="000C761D" w:rsidRPr="003A4596" w:rsidRDefault="000C761D" w:rsidP="00033C1B">
            <w:pPr>
              <w:pStyle w:val="tbnormal"/>
            </w:pPr>
            <w:r>
              <w:t>Lorsque les matières premières sont disponibles, il est nécessaire de lancer les ordres de fabrication pour débuter la production qui s’étend sur</w:t>
            </w:r>
            <w:r w:rsidR="00B1335C">
              <w:t xml:space="preserve"> une durée de</w:t>
            </w:r>
            <w:r>
              <w:t xml:space="preserve"> 5 jours.</w:t>
            </w:r>
          </w:p>
        </w:tc>
      </w:tr>
      <w:tr w:rsidR="000C761D" w:rsidRPr="003A4596" w14:paraId="49B43724" w14:textId="77777777" w:rsidTr="00033C1B">
        <w:trPr>
          <w:trHeight w:val="333"/>
        </w:trPr>
        <w:tc>
          <w:tcPr>
            <w:tcW w:w="1990" w:type="dxa"/>
          </w:tcPr>
          <w:p w14:paraId="7FFA45FE" w14:textId="21B432A7" w:rsidR="000C761D" w:rsidRDefault="000C761D" w:rsidP="00965E06">
            <w:pPr>
              <w:pStyle w:val="tbnormal"/>
              <w:jc w:val="left"/>
              <w:rPr>
                <w:b/>
              </w:rPr>
            </w:pPr>
            <w:r>
              <w:rPr>
                <w:b/>
              </w:rPr>
              <w:t>Confirmer la production</w:t>
            </w:r>
          </w:p>
        </w:tc>
        <w:tc>
          <w:tcPr>
            <w:tcW w:w="5370" w:type="dxa"/>
          </w:tcPr>
          <w:p w14:paraId="3F5C0EE5" w14:textId="48F377E6" w:rsidR="000C761D" w:rsidRDefault="000C761D" w:rsidP="00B1335C">
            <w:pPr>
              <w:pStyle w:val="tbnormal"/>
            </w:pPr>
            <w:r>
              <w:t xml:space="preserve">Dès que le processus de fabrication arrive à terme, il est nécessaire de confirmer la </w:t>
            </w:r>
            <w:r w:rsidR="00B1335C">
              <w:t xml:space="preserve">fabrication de l’OF </w:t>
            </w:r>
            <w:r>
              <w:t>dans le PGI.</w:t>
            </w:r>
          </w:p>
        </w:tc>
      </w:tr>
      <w:tr w:rsidR="0004554D" w:rsidRPr="003A4596" w14:paraId="1DB5D137" w14:textId="77777777" w:rsidTr="006D7E81">
        <w:trPr>
          <w:trHeight w:hRule="exact" w:val="454"/>
        </w:trPr>
        <w:tc>
          <w:tcPr>
            <w:tcW w:w="7360" w:type="dxa"/>
            <w:gridSpan w:val="2"/>
            <w:shd w:val="clear" w:color="auto" w:fill="E7E6E6" w:themeFill="background2"/>
            <w:vAlign w:val="center"/>
          </w:tcPr>
          <w:p w14:paraId="05B8CDA4" w14:textId="102FE516" w:rsidR="0004554D" w:rsidRDefault="0004554D" w:rsidP="006D7E81">
            <w:pPr>
              <w:pStyle w:val="tbnormal"/>
              <w:jc w:val="center"/>
            </w:pPr>
            <w:r>
              <w:rPr>
                <w:b/>
              </w:rPr>
              <w:t>Processus de vente</w:t>
            </w:r>
          </w:p>
        </w:tc>
      </w:tr>
      <w:tr w:rsidR="000C761D" w:rsidRPr="003A4596" w14:paraId="32A6E38B" w14:textId="77777777" w:rsidTr="00033C1B">
        <w:trPr>
          <w:trHeight w:val="333"/>
        </w:trPr>
        <w:tc>
          <w:tcPr>
            <w:tcW w:w="1990" w:type="dxa"/>
          </w:tcPr>
          <w:p w14:paraId="4F92AA4E" w14:textId="47740CFC" w:rsidR="000C761D" w:rsidRDefault="000C761D" w:rsidP="00965E06">
            <w:pPr>
              <w:pStyle w:val="tbnormal"/>
              <w:jc w:val="left"/>
              <w:rPr>
                <w:b/>
              </w:rPr>
            </w:pPr>
            <w:r>
              <w:rPr>
                <w:b/>
              </w:rPr>
              <w:t>Effectuer une offre</w:t>
            </w:r>
          </w:p>
        </w:tc>
        <w:tc>
          <w:tcPr>
            <w:tcW w:w="5370" w:type="dxa"/>
          </w:tcPr>
          <w:p w14:paraId="489C63A1" w14:textId="514D053E" w:rsidR="000C761D" w:rsidRDefault="000C761D" w:rsidP="00B1335C">
            <w:pPr>
              <w:pStyle w:val="tbnormal"/>
            </w:pPr>
            <w:r>
              <w:t xml:space="preserve">Lorsqu’un prospect est intéressé par un article, il est nécessaire de lui faire parvenir une offre </w:t>
            </w:r>
            <w:r w:rsidR="00B1335C">
              <w:t>correspondante à</w:t>
            </w:r>
            <w:r>
              <w:t xml:space="preserve"> sa demande.</w:t>
            </w:r>
          </w:p>
        </w:tc>
      </w:tr>
      <w:tr w:rsidR="000C761D" w:rsidRPr="003A4596" w14:paraId="43270929" w14:textId="77777777" w:rsidTr="00033C1B">
        <w:trPr>
          <w:trHeight w:val="333"/>
        </w:trPr>
        <w:tc>
          <w:tcPr>
            <w:tcW w:w="1990" w:type="dxa"/>
          </w:tcPr>
          <w:p w14:paraId="34163F74" w14:textId="4B973E1D" w:rsidR="000C761D" w:rsidRDefault="000C761D" w:rsidP="00965E06">
            <w:pPr>
              <w:pStyle w:val="tbnormal"/>
              <w:jc w:val="left"/>
              <w:rPr>
                <w:b/>
              </w:rPr>
            </w:pPr>
            <w:r>
              <w:rPr>
                <w:b/>
              </w:rPr>
              <w:t>Créer une vente</w:t>
            </w:r>
          </w:p>
        </w:tc>
        <w:tc>
          <w:tcPr>
            <w:tcW w:w="5370" w:type="dxa"/>
          </w:tcPr>
          <w:p w14:paraId="548D1337" w14:textId="2737D303" w:rsidR="000C761D" w:rsidRDefault="00B1335C" w:rsidP="00033C1B">
            <w:pPr>
              <w:pStyle w:val="tbnormal"/>
            </w:pPr>
            <w:r>
              <w:t>Une fois</w:t>
            </w:r>
            <w:r w:rsidR="000C761D">
              <w:t xml:space="preserve"> que les parties se sont mises d’accord sur les conditions, une vente ferme est créée dans le PGI.</w:t>
            </w:r>
          </w:p>
        </w:tc>
      </w:tr>
      <w:tr w:rsidR="000C761D" w:rsidRPr="003A4596" w14:paraId="546DF399" w14:textId="77777777" w:rsidTr="00033C1B">
        <w:trPr>
          <w:trHeight w:val="333"/>
        </w:trPr>
        <w:tc>
          <w:tcPr>
            <w:tcW w:w="1990" w:type="dxa"/>
          </w:tcPr>
          <w:p w14:paraId="37A816BF" w14:textId="192713E5" w:rsidR="000C761D" w:rsidRDefault="000C761D" w:rsidP="00965E06">
            <w:pPr>
              <w:pStyle w:val="tbnormal"/>
              <w:jc w:val="left"/>
              <w:rPr>
                <w:b/>
              </w:rPr>
            </w:pPr>
            <w:r>
              <w:rPr>
                <w:b/>
              </w:rPr>
              <w:t>Livraison</w:t>
            </w:r>
          </w:p>
        </w:tc>
        <w:tc>
          <w:tcPr>
            <w:tcW w:w="5370" w:type="dxa"/>
          </w:tcPr>
          <w:p w14:paraId="467D6A90" w14:textId="610FFFA6" w:rsidR="000C761D" w:rsidRDefault="000C761D" w:rsidP="00033C1B">
            <w:pPr>
              <w:pStyle w:val="tbnormal"/>
            </w:pPr>
            <w:r>
              <w:t>La quantité demandée de l’article est prélevée en stock et envoyée à l’adresse de livraison du client.</w:t>
            </w:r>
          </w:p>
        </w:tc>
      </w:tr>
      <w:tr w:rsidR="000C761D" w:rsidRPr="003A4596" w14:paraId="6A4583AD" w14:textId="77777777" w:rsidTr="00033C1B">
        <w:trPr>
          <w:trHeight w:val="333"/>
        </w:trPr>
        <w:tc>
          <w:tcPr>
            <w:tcW w:w="1990" w:type="dxa"/>
          </w:tcPr>
          <w:p w14:paraId="321D1A95" w14:textId="07D986C0" w:rsidR="000C761D" w:rsidRDefault="000C761D" w:rsidP="00965E06">
            <w:pPr>
              <w:pStyle w:val="tbnormal"/>
              <w:jc w:val="left"/>
              <w:rPr>
                <w:b/>
              </w:rPr>
            </w:pPr>
            <w:r>
              <w:rPr>
                <w:b/>
              </w:rPr>
              <w:t>Facturation</w:t>
            </w:r>
          </w:p>
        </w:tc>
        <w:tc>
          <w:tcPr>
            <w:tcW w:w="5370" w:type="dxa"/>
          </w:tcPr>
          <w:p w14:paraId="21919D1F" w14:textId="55679476" w:rsidR="000C761D" w:rsidRDefault="000C761D" w:rsidP="00033C1B">
            <w:pPr>
              <w:pStyle w:val="tbnormal"/>
            </w:pPr>
            <w:r>
              <w:t>Les articles sont facturés au client</w:t>
            </w:r>
            <w:r w:rsidR="00B1335C">
              <w:t xml:space="preserve"> sur la base des conditions négociées.</w:t>
            </w:r>
          </w:p>
        </w:tc>
      </w:tr>
      <w:tr w:rsidR="000C761D" w:rsidRPr="003A4596" w14:paraId="71078313" w14:textId="77777777" w:rsidTr="00033C1B">
        <w:trPr>
          <w:trHeight w:val="333"/>
        </w:trPr>
        <w:tc>
          <w:tcPr>
            <w:tcW w:w="1990" w:type="dxa"/>
          </w:tcPr>
          <w:p w14:paraId="3BC8A198" w14:textId="483C56B4" w:rsidR="000C761D" w:rsidRDefault="000C761D" w:rsidP="00965E06">
            <w:pPr>
              <w:pStyle w:val="tbnormal"/>
              <w:jc w:val="left"/>
              <w:rPr>
                <w:b/>
              </w:rPr>
            </w:pPr>
            <w:r>
              <w:rPr>
                <w:b/>
              </w:rPr>
              <w:t>Comptabilisation des débiteurs</w:t>
            </w:r>
          </w:p>
        </w:tc>
        <w:tc>
          <w:tcPr>
            <w:tcW w:w="5370" w:type="dxa"/>
          </w:tcPr>
          <w:p w14:paraId="1AEC29AD" w14:textId="7239F413" w:rsidR="000C761D" w:rsidRDefault="000C761D" w:rsidP="00B1335C">
            <w:pPr>
              <w:pStyle w:val="tbnormal"/>
            </w:pPr>
            <w:r>
              <w:t xml:space="preserve">Le relevé bancaire indique que le client a payé le montant de sa facture. Il s’agit </w:t>
            </w:r>
            <w:r w:rsidR="00B1335C">
              <w:t>de comptabiliser cette écriture</w:t>
            </w:r>
            <w:r>
              <w:t xml:space="preserve"> dans le PGI.</w:t>
            </w:r>
          </w:p>
        </w:tc>
      </w:tr>
    </w:tbl>
    <w:p w14:paraId="5DB7F4AE" w14:textId="77777777" w:rsidR="003C6CA5" w:rsidRDefault="003C6CA5" w:rsidP="003C6CA5">
      <w:pPr>
        <w:pStyle w:val="tbtitre4"/>
      </w:pPr>
      <w:bookmarkStart w:id="178" w:name="_Toc454297825"/>
      <w:bookmarkStart w:id="179" w:name="_Toc455044807"/>
      <w:r>
        <w:t xml:space="preserve">Support </w:t>
      </w:r>
      <w:proofErr w:type="spellStart"/>
      <w:r>
        <w:t>aux</w:t>
      </w:r>
      <w:proofErr w:type="spellEnd"/>
      <w:r>
        <w:t xml:space="preserve"> </w:t>
      </w:r>
      <w:proofErr w:type="spellStart"/>
      <w:r>
        <w:t>opérations</w:t>
      </w:r>
      <w:bookmarkEnd w:id="178"/>
      <w:bookmarkEnd w:id="179"/>
      <w:proofErr w:type="spellEnd"/>
    </w:p>
    <w:p w14:paraId="753292FF" w14:textId="77777777" w:rsidR="003C6CA5" w:rsidRDefault="003C6CA5" w:rsidP="003C6CA5">
      <w:pPr>
        <w:pStyle w:val="tbnormal"/>
        <w:spacing w:before="120" w:after="120"/>
      </w:pPr>
      <w:r>
        <w:t xml:space="preserve">Pour vous aider dans votre mission, </w:t>
      </w:r>
      <w:r w:rsidRPr="003A4596">
        <w:rPr>
          <w:b/>
        </w:rPr>
        <w:t>Brewery &amp; Co</w:t>
      </w:r>
      <w:r>
        <w:t xml:space="preserve"> utilise un progiciel de gestion intégré du nom d’Odoo®. Ce PGI est largement utilisé dans les entreprises telles que la vôtre. Plusieurs millions d’utilisateurs à travers le monde ont aujourd'hui à faire à cet outil informatique.</w:t>
      </w:r>
    </w:p>
    <w:p w14:paraId="303E2E09" w14:textId="0E3F2B6B" w:rsidR="003C6CA5" w:rsidRDefault="003C6CA5" w:rsidP="003C6CA5">
      <w:pPr>
        <w:pStyle w:val="tbnormal"/>
        <w:spacing w:before="120" w:after="120"/>
      </w:pPr>
      <w:r>
        <w:t>L’une des premières tâches qui vous incombe est de vous familiariser avec cet outil afin de piloter vos opérations quotidiennes de la manière la plus efficiente poss</w:t>
      </w:r>
      <w:r w:rsidR="00B1335C">
        <w:t>ible. Vous verrez, Odoo</w:t>
      </w:r>
      <w:r>
        <w:t xml:space="preserve"> vous </w:t>
      </w:r>
      <w:r w:rsidR="00B1335C">
        <w:t>donne accès à</w:t>
      </w:r>
      <w:r>
        <w:t xml:space="preserve"> une vision unifiée de </w:t>
      </w:r>
      <w:r w:rsidR="00B1335C">
        <w:t xml:space="preserve">tout </w:t>
      </w:r>
      <w:r>
        <w:t>ce qu’il se passe dans votre entreprise.</w:t>
      </w:r>
      <w:r>
        <w:br w:type="page"/>
      </w:r>
    </w:p>
    <w:p w14:paraId="5C78CA3D" w14:textId="77777777" w:rsidR="003C6CA5" w:rsidRDefault="003C6CA5" w:rsidP="003C6CA5">
      <w:pPr>
        <w:pStyle w:val="tbtitre4"/>
      </w:pPr>
      <w:bookmarkStart w:id="180" w:name="_Toc454297826"/>
      <w:bookmarkStart w:id="181" w:name="_Toc455044808"/>
      <w:r>
        <w:lastRenderedPageBreak/>
        <w:t>Infrastructure</w:t>
      </w:r>
      <w:bookmarkEnd w:id="180"/>
      <w:bookmarkEnd w:id="181"/>
    </w:p>
    <w:p w14:paraId="20F35E21" w14:textId="77777777" w:rsidR="003C6CA5" w:rsidRDefault="003C6CA5" w:rsidP="003C6CA5">
      <w:pPr>
        <w:pStyle w:val="tbnormal"/>
      </w:pPr>
      <w:r>
        <w:t>Pour produire vos bières, vous possédez vos propres installations. Votre entreprise se situe en périphérie de la capitale. Elle dispose d’un pont de livraison, d’un pont de chargement pour les livraisons, d’une grande halle de production ainsi que d’une partie dédiée aux départements administratifs. Voici le plan de votre infrastructure :</w:t>
      </w:r>
    </w:p>
    <w:p w14:paraId="336ED4E8" w14:textId="77777777" w:rsidR="003C6CA5" w:rsidRDefault="003C6CA5" w:rsidP="003C6CA5">
      <w:pPr>
        <w:pStyle w:val="tbnormal"/>
        <w:spacing w:before="120" w:after="120"/>
      </w:pPr>
      <w:r>
        <w:rPr>
          <w:noProof/>
          <w:lang w:val="fr-FR" w:eastAsia="fr-FR"/>
        </w:rPr>
        <w:drawing>
          <wp:inline distT="0" distB="0" distL="0" distR="0" wp14:anchorId="19F6D898" wp14:editId="2DE006B4">
            <wp:extent cx="4680000" cy="3891315"/>
            <wp:effectExtent l="0" t="0" r="0" b="0"/>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manufacture.PNG"/>
                    <pic:cNvPicPr/>
                  </pic:nvPicPr>
                  <pic:blipFill>
                    <a:blip r:embed="rId53">
                      <a:extLst>
                        <a:ext uri="{28A0092B-C50C-407E-A947-70E740481C1C}">
                          <a14:useLocalDpi xmlns:a14="http://schemas.microsoft.com/office/drawing/2010/main" val="0"/>
                        </a:ext>
                      </a:extLst>
                    </a:blip>
                    <a:stretch>
                      <a:fillRect/>
                    </a:stretch>
                  </pic:blipFill>
                  <pic:spPr>
                    <a:xfrm>
                      <a:off x="0" y="0"/>
                      <a:ext cx="4680000" cy="3891315"/>
                    </a:xfrm>
                    <a:prstGeom prst="rect">
                      <a:avLst/>
                    </a:prstGeom>
                  </pic:spPr>
                </pic:pic>
              </a:graphicData>
            </a:graphic>
          </wp:inline>
        </w:drawing>
      </w:r>
    </w:p>
    <w:p w14:paraId="3DEA959C" w14:textId="77777777" w:rsidR="003C6CA5" w:rsidRDefault="003C6CA5" w:rsidP="003C6CA5">
      <w:pPr>
        <w:pStyle w:val="tbnormal"/>
        <w:spacing w:before="120" w:after="120"/>
      </w:pPr>
      <w:r>
        <w:t>Ceci est le résultat d’un investissement d’un million de CHF entre le terrain et le bâtiment.</w:t>
      </w:r>
    </w:p>
    <w:p w14:paraId="6B7A4687" w14:textId="7A512DCD" w:rsidR="003C6CA5" w:rsidRDefault="003C6CA5" w:rsidP="003C6CA5">
      <w:pPr>
        <w:pStyle w:val="tbnormal"/>
        <w:spacing w:before="120" w:after="120"/>
      </w:pPr>
      <w:r>
        <w:t>L’entreprise dispose de deux endroits de stockage. L’entrepôt A qui permet de stocker les matières premières. L’entrepôt B qui est l’endroit où les produits finis vont atterrir à la fin du processus de fabrication. Les bouteilles et canettes vides utilisées pour le conditionnem</w:t>
      </w:r>
      <w:r w:rsidR="00FB7441">
        <w:t>ent se situent dans l’entrepôt A</w:t>
      </w:r>
      <w:r>
        <w:t>.</w:t>
      </w:r>
    </w:p>
    <w:p w14:paraId="4CF0A679" w14:textId="5E2D87AA" w:rsidR="003C6CA5" w:rsidRDefault="003C6CA5" w:rsidP="003C6CA5">
      <w:pPr>
        <w:pStyle w:val="tbnormal"/>
      </w:pPr>
      <w:r>
        <w:t xml:space="preserve">Ces entrepôts ont des limitations en terme de volumétrie à disposition. Ainsi, </w:t>
      </w:r>
      <w:r w:rsidR="00AB054A">
        <w:t>il est nécessaire de surveiller</w:t>
      </w:r>
      <w:r>
        <w:t xml:space="preserve"> à ce que les limites ne soient pas dépassées.</w:t>
      </w:r>
      <w:r w:rsidR="00AB054A">
        <w:t xml:space="preserve"> </w:t>
      </w:r>
    </w:p>
    <w:p w14:paraId="13BA7F45" w14:textId="77777777" w:rsidR="00AB054A" w:rsidRDefault="00AB054A" w:rsidP="00AB054A">
      <w:pPr>
        <w:pStyle w:val="tbnormal"/>
      </w:pPr>
      <w:r>
        <w:t>L’entrepôt de matière première permet de stocker :</w:t>
      </w:r>
    </w:p>
    <w:p w14:paraId="74B13A80" w14:textId="77777777" w:rsidR="00AB054A" w:rsidRDefault="00AB054A" w:rsidP="00AB054A">
      <w:pPr>
        <w:pStyle w:val="tbnormal"/>
        <w:numPr>
          <w:ilvl w:val="0"/>
          <w:numId w:val="38"/>
        </w:numPr>
      </w:pPr>
      <w:r>
        <w:t>120 m</w:t>
      </w:r>
      <w:r w:rsidRPr="00DE66F5">
        <w:rPr>
          <w:vertAlign w:val="superscript"/>
        </w:rPr>
        <w:t>3</w:t>
      </w:r>
      <w:r>
        <w:t xml:space="preserve"> d’eau.</w:t>
      </w:r>
    </w:p>
    <w:p w14:paraId="4E1E48CB" w14:textId="77777777" w:rsidR="00AB054A" w:rsidRDefault="00AB054A" w:rsidP="00AB054A">
      <w:pPr>
        <w:pStyle w:val="tbnormal"/>
        <w:numPr>
          <w:ilvl w:val="0"/>
          <w:numId w:val="38"/>
        </w:numPr>
      </w:pPr>
      <w:r>
        <w:t>4 cuves de 350 kg destinées au stockage des différents malts.</w:t>
      </w:r>
    </w:p>
    <w:p w14:paraId="7ADB7D2B" w14:textId="77777777" w:rsidR="00AB054A" w:rsidRDefault="00AB054A" w:rsidP="00AB054A">
      <w:pPr>
        <w:pStyle w:val="tbnormal"/>
        <w:numPr>
          <w:ilvl w:val="0"/>
          <w:numId w:val="38"/>
        </w:numPr>
      </w:pPr>
      <w:r>
        <w:t>4 cuves de 6 kg destinées au stockage du houblon.</w:t>
      </w:r>
    </w:p>
    <w:p w14:paraId="515DCA43" w14:textId="77777777" w:rsidR="00AB054A" w:rsidRDefault="00AB054A" w:rsidP="00AB054A">
      <w:pPr>
        <w:pStyle w:val="tbnormal"/>
        <w:numPr>
          <w:ilvl w:val="0"/>
          <w:numId w:val="38"/>
        </w:numPr>
      </w:pPr>
      <w:r>
        <w:t>1 cuve de 70 kg destinée au stockage de la levure.</w:t>
      </w:r>
    </w:p>
    <w:p w14:paraId="16255F0F" w14:textId="77777777" w:rsidR="00AB054A" w:rsidRDefault="00AB054A" w:rsidP="00AB054A">
      <w:pPr>
        <w:pStyle w:val="tbnormal"/>
        <w:numPr>
          <w:ilvl w:val="0"/>
          <w:numId w:val="38"/>
        </w:numPr>
      </w:pPr>
      <w:r>
        <w:t>1 cuve de 150 kg destinée au stockage des épices.</w:t>
      </w:r>
    </w:p>
    <w:p w14:paraId="32BC7973" w14:textId="77777777" w:rsidR="00AB054A" w:rsidRDefault="00AB054A" w:rsidP="00AB054A">
      <w:pPr>
        <w:pStyle w:val="tbnormal"/>
        <w:numPr>
          <w:ilvl w:val="0"/>
          <w:numId w:val="38"/>
        </w:numPr>
      </w:pPr>
      <w:r>
        <w:t>1 étagère pouvant accueillir 75 pots d’un kilogramme de miel.</w:t>
      </w:r>
    </w:p>
    <w:p w14:paraId="17570B62" w14:textId="0094F53D" w:rsidR="00FB7441" w:rsidRDefault="00FB7441" w:rsidP="00AB054A">
      <w:pPr>
        <w:pStyle w:val="tbnormal"/>
        <w:numPr>
          <w:ilvl w:val="0"/>
          <w:numId w:val="38"/>
        </w:numPr>
      </w:pPr>
      <w:r>
        <w:lastRenderedPageBreak/>
        <w:t>1 étagère pouvant accueillir 25'000 unités de conditionnements, tous types confondus.</w:t>
      </w:r>
    </w:p>
    <w:p w14:paraId="038BF0B2" w14:textId="77777777" w:rsidR="00AB054A" w:rsidRDefault="00AB054A" w:rsidP="00AB054A">
      <w:pPr>
        <w:pStyle w:val="tbnormal"/>
      </w:pPr>
      <w:r>
        <w:t>Ces quantités permettent d’approvisionner les lignes de production pendant 1 mois sans avoir à commander de la matière première auprès des fournisseurs.</w:t>
      </w:r>
    </w:p>
    <w:p w14:paraId="2A9D8DD2" w14:textId="3737E05C" w:rsidR="00AB054A" w:rsidRDefault="00AB054A" w:rsidP="00AB054A">
      <w:pPr>
        <w:pStyle w:val="tbnormal"/>
      </w:pPr>
      <w:r>
        <w:t xml:space="preserve">L’entrepôt </w:t>
      </w:r>
      <w:r w:rsidR="00FB7441">
        <w:t xml:space="preserve">B est celui </w:t>
      </w:r>
      <w:r w:rsidR="00E573A9">
        <w:t>réservé</w:t>
      </w:r>
      <w:r w:rsidR="00FB7441">
        <w:t xml:space="preserve"> aux produits finis. Il est organisé en ligne et</w:t>
      </w:r>
      <w:r w:rsidR="00E12B6D">
        <w:t xml:space="preserve"> </w:t>
      </w:r>
      <w:r w:rsidR="00FB7441">
        <w:t xml:space="preserve">est </w:t>
      </w:r>
      <w:r>
        <w:t>réfrigéré. Il permet d’accueillir :</w:t>
      </w:r>
    </w:p>
    <w:p w14:paraId="79566AC2" w14:textId="6D90D796" w:rsidR="00AB054A" w:rsidRDefault="00AB054A" w:rsidP="00AB054A">
      <w:pPr>
        <w:pStyle w:val="tbnormal"/>
        <w:numPr>
          <w:ilvl w:val="0"/>
          <w:numId w:val="39"/>
        </w:numPr>
      </w:pPr>
      <w:r>
        <w:t>50'000 unités (grand ou petit format).</w:t>
      </w:r>
    </w:p>
    <w:p w14:paraId="308BFE1C" w14:textId="3F03B785" w:rsidR="003C6CA5" w:rsidRDefault="00AB054A" w:rsidP="003C6CA5">
      <w:pPr>
        <w:pStyle w:val="tbnormal"/>
      </w:pPr>
      <w:r>
        <w:t xml:space="preserve">Cette limite permet de stocker le résultat </w:t>
      </w:r>
      <w:r w:rsidR="00FB7441">
        <w:t>d’un mois</w:t>
      </w:r>
      <w:r>
        <w:t xml:space="preserve"> de production</w:t>
      </w:r>
      <w:r w:rsidR="00E57DF8">
        <w:t>.</w:t>
      </w:r>
    </w:p>
    <w:p w14:paraId="6B795C25" w14:textId="4E8A3ADF" w:rsidR="00AB054A" w:rsidRDefault="00AB054A" w:rsidP="00AB054A">
      <w:pPr>
        <w:pStyle w:val="tbnormal"/>
      </w:pPr>
      <w:r>
        <w:t xml:space="preserve">Il est </w:t>
      </w:r>
      <w:r w:rsidR="00E12B6D">
        <w:t xml:space="preserve">tout à fait </w:t>
      </w:r>
      <w:r>
        <w:t>possible d’étendre ces capacités</w:t>
      </w:r>
      <w:r w:rsidR="00E12B6D">
        <w:t xml:space="preserve"> de stockage auprès d’un tiers</w:t>
      </w:r>
      <w:r>
        <w:t xml:space="preserve">. Le partenaire </w:t>
      </w:r>
      <w:proofErr w:type="spellStart"/>
      <w:r>
        <w:t>Warouhousing</w:t>
      </w:r>
      <w:proofErr w:type="spellEnd"/>
      <w:r>
        <w:t xml:space="preserve"> </w:t>
      </w:r>
      <w:proofErr w:type="spellStart"/>
      <w:r>
        <w:t>Swiss</w:t>
      </w:r>
      <w:proofErr w:type="spellEnd"/>
      <w:r>
        <w:t xml:space="preserve"> AG loue ses services à la journée.</w:t>
      </w:r>
    </w:p>
    <w:p w14:paraId="50EA246A" w14:textId="1E85EBC2" w:rsidR="00AB054A" w:rsidRDefault="00F50434" w:rsidP="00AB054A">
      <w:pPr>
        <w:pStyle w:val="tbnormal"/>
        <w:numPr>
          <w:ilvl w:val="0"/>
          <w:numId w:val="39"/>
        </w:numPr>
      </w:pPr>
      <w:r>
        <w:t>1</w:t>
      </w:r>
      <w:r w:rsidR="00AB054A">
        <w:t>00.- CHF par récipient de 10 kilogrammes de matières premières.</w:t>
      </w:r>
    </w:p>
    <w:p w14:paraId="0FA4E964" w14:textId="1501A396" w:rsidR="003C6CA5" w:rsidRPr="003A4596" w:rsidRDefault="00AB054A" w:rsidP="00AB054A">
      <w:pPr>
        <w:pStyle w:val="tbnormal"/>
        <w:numPr>
          <w:ilvl w:val="0"/>
          <w:numId w:val="39"/>
        </w:numPr>
      </w:pPr>
      <w:r>
        <w:t xml:space="preserve">200.- CHF par lot de 12'000 </w:t>
      </w:r>
      <w:r w:rsidR="00E57DF8">
        <w:t>unités canettes ou bouteilles, vides ou pleines</w:t>
      </w:r>
      <w:r>
        <w:t>.</w:t>
      </w:r>
    </w:p>
    <w:p w14:paraId="449A5301" w14:textId="53D77467" w:rsidR="003C6CA5" w:rsidRDefault="00E12B6D" w:rsidP="003C6CA5">
      <w:pPr>
        <w:pStyle w:val="tbnormal"/>
        <w:spacing w:before="120" w:after="120"/>
      </w:pPr>
      <w:r>
        <w:t xml:space="preserve">La location d’espace de stockage supplémentaire peut faire partie d’une stratégie. Attention toutefois à </w:t>
      </w:r>
      <w:r w:rsidR="003C6CA5">
        <w:t>ne pas vous retrouver en sous-liquidité.</w:t>
      </w:r>
    </w:p>
    <w:p w14:paraId="6F6F379C" w14:textId="77777777" w:rsidR="003C6CA5" w:rsidRDefault="003C6CA5" w:rsidP="003C6CA5">
      <w:pPr>
        <w:pStyle w:val="tbtitre4"/>
      </w:pPr>
      <w:bookmarkStart w:id="182" w:name="_Toc454297827"/>
      <w:bookmarkStart w:id="183" w:name="_Toc455044809"/>
      <w:proofErr w:type="spellStart"/>
      <w:r>
        <w:t>Matériels</w:t>
      </w:r>
      <w:proofErr w:type="spellEnd"/>
      <w:r>
        <w:t xml:space="preserve"> de </w:t>
      </w:r>
      <w:proofErr w:type="spellStart"/>
      <w:r>
        <w:t>production</w:t>
      </w:r>
      <w:bookmarkEnd w:id="182"/>
      <w:bookmarkEnd w:id="183"/>
      <w:proofErr w:type="spellEnd"/>
    </w:p>
    <w:p w14:paraId="18B54B3E" w14:textId="5CB7084F" w:rsidR="003C6CA5" w:rsidRDefault="003C6CA5" w:rsidP="003C6CA5">
      <w:pPr>
        <w:pStyle w:val="tbnormal"/>
        <w:spacing w:before="120" w:after="120"/>
      </w:pPr>
      <w:r>
        <w:t>La fabrication de bière s’effectue selon un ordonnancement d’opérations chronologiques. Pour se faire, vous disposez de trois lignes de production indépendantes d’une valeur de 150'000.- chacune. Elles peuvent produire mensuellement 4'000 litres de bières</w:t>
      </w:r>
      <w:r w:rsidR="00E12B6D">
        <w:t>.</w:t>
      </w:r>
      <w:r w:rsidR="00372D30">
        <w:t xml:space="preserve"> Ceci signifie qu’avec un temps de production de 5 jours, l’entreprise produit 3'000 litres de bière toutes les semaines.</w:t>
      </w:r>
    </w:p>
    <w:p w14:paraId="7E144ED4" w14:textId="77777777" w:rsidR="003C6CA5" w:rsidRDefault="003C6CA5" w:rsidP="003C6CA5">
      <w:pPr>
        <w:pStyle w:val="tbnormal"/>
        <w:spacing w:before="120" w:after="120"/>
      </w:pPr>
      <w:r>
        <w:rPr>
          <w:noProof/>
          <w:lang w:val="fr-FR" w:eastAsia="fr-FR"/>
        </w:rPr>
        <w:drawing>
          <wp:inline distT="0" distB="0" distL="0" distR="0" wp14:anchorId="066DE5CF" wp14:editId="4115F570">
            <wp:extent cx="4676140" cy="2680970"/>
            <wp:effectExtent l="0" t="0" r="0" b="1143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apture d’écran 2016-05-12 à 12.53.43.png"/>
                    <pic:cNvPicPr/>
                  </pic:nvPicPr>
                  <pic:blipFill>
                    <a:blip r:embed="rId54" cstate="print">
                      <a:extLst>
                        <a:ext uri="{28A0092B-C50C-407E-A947-70E740481C1C}">
                          <a14:useLocalDpi xmlns:a14="http://schemas.microsoft.com/office/drawing/2010/main" val="0"/>
                        </a:ext>
                      </a:extLst>
                    </a:blip>
                    <a:stretch>
                      <a:fillRect/>
                    </a:stretch>
                  </pic:blipFill>
                  <pic:spPr>
                    <a:xfrm>
                      <a:off x="0" y="0"/>
                      <a:ext cx="4676140" cy="2680970"/>
                    </a:xfrm>
                    <a:prstGeom prst="rect">
                      <a:avLst/>
                    </a:prstGeom>
                  </pic:spPr>
                </pic:pic>
              </a:graphicData>
            </a:graphic>
          </wp:inline>
        </w:drawing>
      </w:r>
    </w:p>
    <w:p w14:paraId="47D051D6" w14:textId="56DC5C88" w:rsidR="00372D30" w:rsidRDefault="00E12B6D" w:rsidP="003C6CA5">
      <w:pPr>
        <w:pStyle w:val="tbnormal"/>
        <w:spacing w:before="120" w:after="120"/>
      </w:pPr>
      <w:r>
        <w:t xml:space="preserve">Votre gamme de produit est composée de quatre variétés, cependant, </w:t>
      </w:r>
      <w:r w:rsidR="003C6CA5">
        <w:t xml:space="preserve">vous </w:t>
      </w:r>
      <w:r>
        <w:t xml:space="preserve">ne </w:t>
      </w:r>
      <w:r w:rsidR="003C6CA5">
        <w:t xml:space="preserve">pouvez produire </w:t>
      </w:r>
      <w:r>
        <w:t xml:space="preserve">que </w:t>
      </w:r>
      <w:r w:rsidR="003C6CA5">
        <w:t xml:space="preserve">trois sortes de bière simultanément. Si vous décidez de changer la bière produite </w:t>
      </w:r>
      <w:r>
        <w:t>par</w:t>
      </w:r>
      <w:r w:rsidR="003C6CA5">
        <w:t xml:space="preserve"> une ligne, cela impose un nettoyage et une désinfectassions des cuves. Cette opération dure 1 jours. Bien évidemment, votre production s’arrête durant ce laps de temps.</w:t>
      </w:r>
    </w:p>
    <w:p w14:paraId="4D37E3DA" w14:textId="77777777" w:rsidR="003C6CA5" w:rsidRDefault="003C6CA5" w:rsidP="003C6CA5">
      <w:pPr>
        <w:pStyle w:val="tbtitre4"/>
      </w:pPr>
      <w:bookmarkStart w:id="184" w:name="_Toc454297828"/>
      <w:bookmarkStart w:id="185" w:name="_Toc455044810"/>
      <w:r>
        <w:lastRenderedPageBreak/>
        <w:t xml:space="preserve">Frais fixes </w:t>
      </w:r>
      <w:proofErr w:type="spellStart"/>
      <w:r>
        <w:t>mensuel</w:t>
      </w:r>
      <w:bookmarkEnd w:id="184"/>
      <w:bookmarkEnd w:id="185"/>
      <w:proofErr w:type="spellEnd"/>
    </w:p>
    <w:p w14:paraId="742CFCEE" w14:textId="77777777" w:rsidR="003C6CA5" w:rsidRDefault="003C6CA5" w:rsidP="003C6CA5">
      <w:pPr>
        <w:pStyle w:val="tbnormal"/>
        <w:spacing w:before="120" w:after="120"/>
      </w:pPr>
      <w:r>
        <w:t>Votre société doit prendre en compte diverses charges d’exploitation qui pèse sur elle quotidiennement. Vous devez payer la main d’œuvre, des frais de bureau, des frais de licences informatiques et toutes les autres charges inhérentes à une entreprise.</w:t>
      </w:r>
    </w:p>
    <w:p w14:paraId="7CF03563" w14:textId="77777777" w:rsidR="003C6CA5" w:rsidRDefault="003C6CA5" w:rsidP="003C6CA5">
      <w:pPr>
        <w:pStyle w:val="tbnormal"/>
      </w:pPr>
      <w:r>
        <w:t>Les coûts mensuelles se monte à :</w:t>
      </w:r>
    </w:p>
    <w:p w14:paraId="263D0BC8" w14:textId="11F61784" w:rsidR="003C6CA5" w:rsidRDefault="008E0F36" w:rsidP="003C6CA5">
      <w:pPr>
        <w:pStyle w:val="tbnormal"/>
        <w:numPr>
          <w:ilvl w:val="0"/>
          <w:numId w:val="1"/>
        </w:numPr>
        <w:spacing w:before="120" w:after="120"/>
      </w:pPr>
      <w:r>
        <w:t>5</w:t>
      </w:r>
      <w:r w:rsidR="003C6CA5">
        <w:t>'000.- pour la main d’œuvre.</w:t>
      </w:r>
    </w:p>
    <w:p w14:paraId="0EF9B207" w14:textId="10BA6944" w:rsidR="003C6CA5" w:rsidRDefault="008E0F36" w:rsidP="003C6CA5">
      <w:pPr>
        <w:pStyle w:val="tbnormal"/>
        <w:numPr>
          <w:ilvl w:val="0"/>
          <w:numId w:val="1"/>
        </w:numPr>
        <w:spacing w:before="120" w:after="120"/>
      </w:pPr>
      <w:r>
        <w:t>30</w:t>
      </w:r>
      <w:r w:rsidR="003C6CA5">
        <w:t>'00</w:t>
      </w:r>
      <w:r w:rsidR="00B56AA4">
        <w:t>0.- pour les frais généraux et l</w:t>
      </w:r>
      <w:r w:rsidR="003C6CA5">
        <w:t>’administration.</w:t>
      </w:r>
    </w:p>
    <w:p w14:paraId="1C2F7D21" w14:textId="77777777" w:rsidR="003C6CA5" w:rsidRDefault="003C6CA5" w:rsidP="003C6CA5">
      <w:pPr>
        <w:pStyle w:val="tbnormal"/>
        <w:numPr>
          <w:ilvl w:val="0"/>
          <w:numId w:val="1"/>
        </w:numPr>
        <w:spacing w:before="120" w:after="120"/>
      </w:pPr>
      <w:r>
        <w:t>8'500.- pour les frais relatifs à votre emprunt bancaire.</w:t>
      </w:r>
    </w:p>
    <w:p w14:paraId="64E01282" w14:textId="77777777" w:rsidR="003C6CA5" w:rsidRDefault="003C6CA5" w:rsidP="003C6CA5">
      <w:pPr>
        <w:pStyle w:val="tbnormal"/>
        <w:numPr>
          <w:ilvl w:val="0"/>
          <w:numId w:val="1"/>
        </w:numPr>
        <w:spacing w:before="120" w:after="120"/>
      </w:pPr>
      <w:r>
        <w:t>3'750.- pour les coûts liés à l’amortissement de vos installations de production.</w:t>
      </w:r>
    </w:p>
    <w:p w14:paraId="0332F5EC" w14:textId="77777777" w:rsidR="003C6CA5" w:rsidRDefault="003C6CA5" w:rsidP="003C6CA5">
      <w:pPr>
        <w:pStyle w:val="tbtitre4"/>
      </w:pPr>
      <w:bookmarkStart w:id="186" w:name="_Toc454297829"/>
      <w:bookmarkStart w:id="187" w:name="_Toc455044811"/>
      <w:proofErr w:type="spellStart"/>
      <w:r>
        <w:t>Coûts</w:t>
      </w:r>
      <w:proofErr w:type="spellEnd"/>
      <w:r>
        <w:t xml:space="preserve"> de </w:t>
      </w:r>
      <w:proofErr w:type="spellStart"/>
      <w:r>
        <w:t>revient</w:t>
      </w:r>
      <w:bookmarkEnd w:id="186"/>
      <w:bookmarkEnd w:id="187"/>
      <w:proofErr w:type="spellEnd"/>
    </w:p>
    <w:p w14:paraId="55111967" w14:textId="77777777" w:rsidR="003C6CA5" w:rsidRDefault="003C6CA5" w:rsidP="003C6CA5">
      <w:pPr>
        <w:pStyle w:val="tbnormal"/>
        <w:spacing w:before="120" w:after="120"/>
      </w:pPr>
      <w:r>
        <w:t>Le coût de revient de vos produits se compose des matières premières, des réceptacles, de la main d’œuvre directe et indirecte plus l’amortissement des installations de production et le remboursement de votre dette bancaire.</w:t>
      </w:r>
    </w:p>
    <w:p w14:paraId="0C0866E1" w14:textId="1629506D" w:rsidR="003C6CA5" w:rsidRDefault="003C6CA5" w:rsidP="003C6CA5">
      <w:pPr>
        <w:pStyle w:val="tbnormal"/>
        <w:spacing w:before="120" w:after="120"/>
      </w:pPr>
      <w:r>
        <w:t xml:space="preserve">Par exemple, </w:t>
      </w:r>
      <w:r w:rsidR="00647000">
        <w:t>en prenant</w:t>
      </w:r>
      <w:r>
        <w:t xml:space="preserve"> le coût de revient pour le produit BW01 (détails ci-dessous) conditionné au format 0.25 cl, </w:t>
      </w:r>
      <w:r w:rsidR="00647000">
        <w:t>les</w:t>
      </w:r>
      <w:r>
        <w:t xml:space="preserve"> résultat</w:t>
      </w:r>
      <w:r w:rsidR="00647000">
        <w:t>s obtenus sont les</w:t>
      </w:r>
      <w:r>
        <w:t xml:space="preserve"> suivant</w:t>
      </w:r>
      <w:r w:rsidR="00647000">
        <w:t>s</w:t>
      </w:r>
      <w:r>
        <w:t> :</w:t>
      </w:r>
    </w:p>
    <w:tbl>
      <w:tblPr>
        <w:tblStyle w:val="Grilledetableauclaire"/>
        <w:tblW w:w="5000" w:type="pct"/>
        <w:tblLook w:val="04A0" w:firstRow="1" w:lastRow="0" w:firstColumn="1" w:lastColumn="0" w:noHBand="0" w:noVBand="1"/>
      </w:tblPr>
      <w:tblGrid>
        <w:gridCol w:w="696"/>
        <w:gridCol w:w="2492"/>
        <w:gridCol w:w="2907"/>
        <w:gridCol w:w="1265"/>
      </w:tblGrid>
      <w:tr w:rsidR="003C6CA5" w:rsidRPr="003A4596" w14:paraId="720204A0" w14:textId="77777777" w:rsidTr="00035240">
        <w:trPr>
          <w:trHeight w:val="454"/>
        </w:trPr>
        <w:tc>
          <w:tcPr>
            <w:tcW w:w="696" w:type="dxa"/>
            <w:shd w:val="clear" w:color="auto" w:fill="E7E6E6" w:themeFill="background2"/>
            <w:vAlign w:val="center"/>
          </w:tcPr>
          <w:p w14:paraId="395F83C8" w14:textId="77777777" w:rsidR="003C6CA5" w:rsidRDefault="003C6CA5" w:rsidP="00035240">
            <w:pPr>
              <w:pStyle w:val="tbnormal"/>
              <w:jc w:val="left"/>
              <w:rPr>
                <w:b/>
              </w:rPr>
            </w:pPr>
            <w:r>
              <w:rPr>
                <w:b/>
              </w:rPr>
              <w:t>Part</w:t>
            </w:r>
          </w:p>
        </w:tc>
        <w:tc>
          <w:tcPr>
            <w:tcW w:w="2492" w:type="dxa"/>
            <w:shd w:val="clear" w:color="auto" w:fill="E7E6E6" w:themeFill="background2"/>
            <w:vAlign w:val="center"/>
          </w:tcPr>
          <w:p w14:paraId="204F526B" w14:textId="77777777" w:rsidR="003C6CA5" w:rsidRPr="004576DB" w:rsidRDefault="003C6CA5" w:rsidP="00035240">
            <w:pPr>
              <w:pStyle w:val="tbnormal"/>
              <w:jc w:val="left"/>
              <w:rPr>
                <w:b/>
              </w:rPr>
            </w:pPr>
            <w:r>
              <w:rPr>
                <w:b/>
              </w:rPr>
              <w:t>Nature des coûts</w:t>
            </w:r>
          </w:p>
        </w:tc>
        <w:tc>
          <w:tcPr>
            <w:tcW w:w="2907" w:type="dxa"/>
            <w:shd w:val="clear" w:color="auto" w:fill="E7E6E6" w:themeFill="background2"/>
            <w:vAlign w:val="center"/>
          </w:tcPr>
          <w:p w14:paraId="1E19A6A5" w14:textId="77777777" w:rsidR="003C6CA5" w:rsidRPr="00741F67" w:rsidRDefault="003C6CA5" w:rsidP="00035240">
            <w:pPr>
              <w:pStyle w:val="tbnormal"/>
              <w:jc w:val="left"/>
              <w:rPr>
                <w:b/>
              </w:rPr>
            </w:pPr>
            <w:r>
              <w:rPr>
                <w:b/>
              </w:rPr>
              <w:t>Considérations</w:t>
            </w:r>
          </w:p>
        </w:tc>
        <w:tc>
          <w:tcPr>
            <w:tcW w:w="1265" w:type="dxa"/>
            <w:shd w:val="clear" w:color="auto" w:fill="E7E6E6" w:themeFill="background2"/>
            <w:vAlign w:val="center"/>
          </w:tcPr>
          <w:p w14:paraId="591ABE43" w14:textId="77777777" w:rsidR="003C6CA5" w:rsidRDefault="003C6CA5" w:rsidP="00035240">
            <w:pPr>
              <w:pStyle w:val="tbnormal"/>
              <w:jc w:val="right"/>
              <w:rPr>
                <w:b/>
              </w:rPr>
            </w:pPr>
            <w:r>
              <w:rPr>
                <w:b/>
              </w:rPr>
              <w:t>Montant</w:t>
            </w:r>
          </w:p>
        </w:tc>
      </w:tr>
      <w:tr w:rsidR="003C6CA5" w:rsidRPr="003A4596" w14:paraId="02B3DB83" w14:textId="77777777" w:rsidTr="00035240">
        <w:trPr>
          <w:trHeight w:val="454"/>
        </w:trPr>
        <w:tc>
          <w:tcPr>
            <w:tcW w:w="696" w:type="dxa"/>
          </w:tcPr>
          <w:p w14:paraId="52786ABB" w14:textId="77777777" w:rsidR="003C6CA5" w:rsidRPr="00CC2307" w:rsidRDefault="003C6CA5" w:rsidP="00035240">
            <w:pPr>
              <w:pStyle w:val="tbnormal"/>
              <w:jc w:val="left"/>
            </w:pPr>
            <w:r w:rsidRPr="00CC2307">
              <w:t>32%</w:t>
            </w:r>
          </w:p>
        </w:tc>
        <w:tc>
          <w:tcPr>
            <w:tcW w:w="2492" w:type="dxa"/>
          </w:tcPr>
          <w:p w14:paraId="70A36478" w14:textId="77777777" w:rsidR="003C6CA5" w:rsidRPr="004576DB" w:rsidRDefault="003C6CA5" w:rsidP="00035240">
            <w:pPr>
              <w:pStyle w:val="tbnormal"/>
              <w:jc w:val="left"/>
              <w:rPr>
                <w:b/>
              </w:rPr>
            </w:pPr>
            <w:r>
              <w:rPr>
                <w:b/>
              </w:rPr>
              <w:t>Matières premières</w:t>
            </w:r>
          </w:p>
        </w:tc>
        <w:tc>
          <w:tcPr>
            <w:tcW w:w="2907" w:type="dxa"/>
          </w:tcPr>
          <w:p w14:paraId="475235F2" w14:textId="77777777" w:rsidR="003C6CA5" w:rsidRPr="00B70F13" w:rsidRDefault="003C6CA5" w:rsidP="00035240">
            <w:pPr>
              <w:pStyle w:val="tbnormal"/>
              <w:jc w:val="left"/>
            </w:pPr>
            <w:r>
              <w:t>100% de la capacité productive employé (48'000 unités)</w:t>
            </w:r>
          </w:p>
        </w:tc>
        <w:tc>
          <w:tcPr>
            <w:tcW w:w="1265" w:type="dxa"/>
          </w:tcPr>
          <w:p w14:paraId="37EC638D" w14:textId="77777777" w:rsidR="003C6CA5" w:rsidRDefault="003C6CA5" w:rsidP="00035240">
            <w:pPr>
              <w:pStyle w:val="tbnormal"/>
              <w:jc w:val="right"/>
            </w:pPr>
            <w:r>
              <w:t>22'080.-</w:t>
            </w:r>
          </w:p>
        </w:tc>
      </w:tr>
      <w:tr w:rsidR="003C6CA5" w:rsidRPr="003A4596" w14:paraId="38CB1F6A" w14:textId="77777777" w:rsidTr="00035240">
        <w:trPr>
          <w:trHeight w:val="454"/>
        </w:trPr>
        <w:tc>
          <w:tcPr>
            <w:tcW w:w="696" w:type="dxa"/>
          </w:tcPr>
          <w:p w14:paraId="48F8E869" w14:textId="77777777" w:rsidR="003C6CA5" w:rsidRPr="00CC2307" w:rsidRDefault="003C6CA5" w:rsidP="00035240">
            <w:pPr>
              <w:pStyle w:val="tbnormal"/>
              <w:jc w:val="left"/>
            </w:pPr>
            <w:r w:rsidRPr="00CC2307">
              <w:t>50%</w:t>
            </w:r>
          </w:p>
        </w:tc>
        <w:tc>
          <w:tcPr>
            <w:tcW w:w="2492" w:type="dxa"/>
          </w:tcPr>
          <w:p w14:paraId="0FF8EA5A" w14:textId="77777777" w:rsidR="003C6CA5" w:rsidRDefault="003C6CA5" w:rsidP="00035240">
            <w:pPr>
              <w:pStyle w:val="tbnormal"/>
              <w:jc w:val="left"/>
              <w:rPr>
                <w:b/>
              </w:rPr>
            </w:pPr>
            <w:r>
              <w:rPr>
                <w:b/>
              </w:rPr>
              <w:t>Frais fixe d’exploitation</w:t>
            </w:r>
          </w:p>
        </w:tc>
        <w:tc>
          <w:tcPr>
            <w:tcW w:w="2907" w:type="dxa"/>
          </w:tcPr>
          <w:p w14:paraId="5B433FE2" w14:textId="77777777" w:rsidR="003C6CA5" w:rsidRPr="00B70F13" w:rsidRDefault="003C6CA5" w:rsidP="00035240">
            <w:pPr>
              <w:pStyle w:val="tbnormal"/>
              <w:jc w:val="left"/>
            </w:pPr>
            <w:r>
              <w:t>Salaire MOI/MOD et autres frais généraux</w:t>
            </w:r>
          </w:p>
        </w:tc>
        <w:tc>
          <w:tcPr>
            <w:tcW w:w="1265" w:type="dxa"/>
          </w:tcPr>
          <w:p w14:paraId="3DF69BFD" w14:textId="77777777" w:rsidR="003C6CA5" w:rsidRDefault="003C6CA5" w:rsidP="00035240">
            <w:pPr>
              <w:pStyle w:val="tbnormal"/>
              <w:jc w:val="right"/>
            </w:pPr>
            <w:r>
              <w:t>35'000.-</w:t>
            </w:r>
          </w:p>
        </w:tc>
      </w:tr>
      <w:tr w:rsidR="003C6CA5" w:rsidRPr="003A4596" w14:paraId="5D237BF1" w14:textId="77777777" w:rsidTr="00035240">
        <w:trPr>
          <w:trHeight w:val="454"/>
        </w:trPr>
        <w:tc>
          <w:tcPr>
            <w:tcW w:w="696" w:type="dxa"/>
          </w:tcPr>
          <w:p w14:paraId="6380EB90" w14:textId="77777777" w:rsidR="003C6CA5" w:rsidRPr="00CC2307" w:rsidRDefault="003C6CA5" w:rsidP="00035240">
            <w:pPr>
              <w:pStyle w:val="tbnormal"/>
              <w:jc w:val="left"/>
            </w:pPr>
            <w:r w:rsidRPr="00CC2307">
              <w:t>12%</w:t>
            </w:r>
          </w:p>
        </w:tc>
        <w:tc>
          <w:tcPr>
            <w:tcW w:w="2492" w:type="dxa"/>
          </w:tcPr>
          <w:p w14:paraId="63D9ED25" w14:textId="77777777" w:rsidR="003C6CA5" w:rsidRDefault="003C6CA5" w:rsidP="00035240">
            <w:pPr>
              <w:pStyle w:val="tbnormal"/>
              <w:jc w:val="left"/>
              <w:rPr>
                <w:b/>
              </w:rPr>
            </w:pPr>
            <w:r>
              <w:rPr>
                <w:b/>
              </w:rPr>
              <w:t>Emprunt bancaire</w:t>
            </w:r>
          </w:p>
        </w:tc>
        <w:tc>
          <w:tcPr>
            <w:tcW w:w="2907" w:type="dxa"/>
          </w:tcPr>
          <w:p w14:paraId="3A6B8B9E" w14:textId="77777777" w:rsidR="003C6CA5" w:rsidRDefault="003C6CA5" w:rsidP="00035240">
            <w:pPr>
              <w:pStyle w:val="tbnormal"/>
              <w:jc w:val="left"/>
            </w:pPr>
            <w:r>
              <w:t>Sur la base d’un prêt de 1'200'000.- CHF bloqué à 4.50% sur 25 ans</w:t>
            </w:r>
          </w:p>
        </w:tc>
        <w:tc>
          <w:tcPr>
            <w:tcW w:w="1265" w:type="dxa"/>
          </w:tcPr>
          <w:p w14:paraId="4AD80ACF" w14:textId="77777777" w:rsidR="003C6CA5" w:rsidRDefault="003C6CA5" w:rsidP="00035240">
            <w:pPr>
              <w:pStyle w:val="tbnormal"/>
              <w:jc w:val="right"/>
            </w:pPr>
            <w:r>
              <w:t>8'500.-</w:t>
            </w:r>
          </w:p>
        </w:tc>
      </w:tr>
      <w:tr w:rsidR="003C6CA5" w:rsidRPr="003A4596" w14:paraId="2D9FFDA0" w14:textId="77777777" w:rsidTr="00035240">
        <w:trPr>
          <w:trHeight w:val="454"/>
        </w:trPr>
        <w:tc>
          <w:tcPr>
            <w:tcW w:w="696" w:type="dxa"/>
          </w:tcPr>
          <w:p w14:paraId="3556B71A" w14:textId="77777777" w:rsidR="003C6CA5" w:rsidRPr="00CC2307" w:rsidRDefault="003C6CA5" w:rsidP="00035240">
            <w:pPr>
              <w:pStyle w:val="tbnormal"/>
              <w:jc w:val="left"/>
            </w:pPr>
            <w:r w:rsidRPr="00CC2307">
              <w:t>6%</w:t>
            </w:r>
          </w:p>
        </w:tc>
        <w:tc>
          <w:tcPr>
            <w:tcW w:w="2492" w:type="dxa"/>
          </w:tcPr>
          <w:p w14:paraId="5ABB1F29" w14:textId="77777777" w:rsidR="003C6CA5" w:rsidRDefault="003C6CA5" w:rsidP="00035240">
            <w:pPr>
              <w:pStyle w:val="tbnormal"/>
              <w:jc w:val="left"/>
              <w:rPr>
                <w:b/>
              </w:rPr>
            </w:pPr>
            <w:r>
              <w:rPr>
                <w:b/>
              </w:rPr>
              <w:t>Amortissement</w:t>
            </w:r>
          </w:p>
        </w:tc>
        <w:tc>
          <w:tcPr>
            <w:tcW w:w="2907" w:type="dxa"/>
          </w:tcPr>
          <w:p w14:paraId="57A74302" w14:textId="77777777" w:rsidR="003C6CA5" w:rsidRDefault="003C6CA5" w:rsidP="00035240">
            <w:pPr>
              <w:pStyle w:val="tbnormal"/>
              <w:jc w:val="left"/>
            </w:pPr>
            <w:r>
              <w:t>450'000.- de machine industrielle à amortir sur 10 ans</w:t>
            </w:r>
          </w:p>
        </w:tc>
        <w:tc>
          <w:tcPr>
            <w:tcW w:w="1265" w:type="dxa"/>
          </w:tcPr>
          <w:p w14:paraId="46C278C5" w14:textId="77777777" w:rsidR="003C6CA5" w:rsidRDefault="003C6CA5" w:rsidP="00035240">
            <w:pPr>
              <w:pStyle w:val="tbnormal"/>
              <w:jc w:val="right"/>
            </w:pPr>
            <w:r>
              <w:t>3'750.-</w:t>
            </w:r>
          </w:p>
        </w:tc>
      </w:tr>
      <w:tr w:rsidR="003C6CA5" w:rsidRPr="003A4596" w14:paraId="439DF63B" w14:textId="77777777" w:rsidTr="00035240">
        <w:trPr>
          <w:trHeight w:val="454"/>
        </w:trPr>
        <w:tc>
          <w:tcPr>
            <w:tcW w:w="696" w:type="dxa"/>
          </w:tcPr>
          <w:p w14:paraId="6DD1B7B7" w14:textId="77777777" w:rsidR="003C6CA5" w:rsidRPr="00CC2307" w:rsidRDefault="003C6CA5" w:rsidP="00035240">
            <w:pPr>
              <w:pStyle w:val="tbnormal"/>
              <w:jc w:val="right"/>
              <w:rPr>
                <w:i/>
              </w:rPr>
            </w:pPr>
          </w:p>
        </w:tc>
        <w:tc>
          <w:tcPr>
            <w:tcW w:w="5399" w:type="dxa"/>
            <w:gridSpan w:val="2"/>
            <w:vAlign w:val="center"/>
          </w:tcPr>
          <w:p w14:paraId="2181EA75" w14:textId="77777777" w:rsidR="003C6CA5" w:rsidRPr="00191ABC" w:rsidRDefault="003C6CA5" w:rsidP="00035240">
            <w:pPr>
              <w:pStyle w:val="tbnormal"/>
              <w:jc w:val="right"/>
              <w:rPr>
                <w:i/>
              </w:rPr>
            </w:pPr>
            <w:r w:rsidRPr="00191ABC">
              <w:rPr>
                <w:i/>
              </w:rPr>
              <w:t>Prix de revient :</w:t>
            </w:r>
          </w:p>
        </w:tc>
        <w:tc>
          <w:tcPr>
            <w:tcW w:w="1265" w:type="dxa"/>
          </w:tcPr>
          <w:p w14:paraId="100C5177" w14:textId="77777777" w:rsidR="003C6CA5" w:rsidRPr="00191ABC" w:rsidRDefault="003C6CA5" w:rsidP="00035240">
            <w:pPr>
              <w:pStyle w:val="tbnormal"/>
              <w:jc w:val="right"/>
              <w:rPr>
                <w:i/>
              </w:rPr>
            </w:pPr>
            <w:r w:rsidRPr="00191ABC">
              <w:rPr>
                <w:i/>
              </w:rPr>
              <w:t>69'330.-</w:t>
            </w:r>
          </w:p>
        </w:tc>
      </w:tr>
      <w:tr w:rsidR="003C6CA5" w:rsidRPr="003A4596" w14:paraId="19AB9E0E" w14:textId="77777777" w:rsidTr="00035240">
        <w:trPr>
          <w:trHeight w:val="454"/>
        </w:trPr>
        <w:tc>
          <w:tcPr>
            <w:tcW w:w="696" w:type="dxa"/>
          </w:tcPr>
          <w:p w14:paraId="1DFC1186" w14:textId="77777777" w:rsidR="003C6CA5" w:rsidRPr="00CC2307" w:rsidRDefault="003C6CA5" w:rsidP="00035240">
            <w:pPr>
              <w:pStyle w:val="tbnormal"/>
              <w:jc w:val="right"/>
            </w:pPr>
          </w:p>
        </w:tc>
        <w:tc>
          <w:tcPr>
            <w:tcW w:w="5399" w:type="dxa"/>
            <w:gridSpan w:val="2"/>
            <w:vAlign w:val="center"/>
          </w:tcPr>
          <w:p w14:paraId="6A38FE38" w14:textId="77777777" w:rsidR="003C6CA5" w:rsidRPr="00191ABC" w:rsidRDefault="003C6CA5" w:rsidP="00035240">
            <w:pPr>
              <w:pStyle w:val="tbnormal"/>
              <w:jc w:val="right"/>
              <w:rPr>
                <w:b/>
              </w:rPr>
            </w:pPr>
            <w:r w:rsidRPr="00191ABC">
              <w:rPr>
                <w:b/>
              </w:rPr>
              <w:t>Prix de revient unitaire :</w:t>
            </w:r>
          </w:p>
        </w:tc>
        <w:tc>
          <w:tcPr>
            <w:tcW w:w="1265" w:type="dxa"/>
          </w:tcPr>
          <w:p w14:paraId="277DA18E" w14:textId="77777777" w:rsidR="003C6CA5" w:rsidRPr="00191ABC" w:rsidRDefault="003C6CA5" w:rsidP="00035240">
            <w:pPr>
              <w:pStyle w:val="tbnormal"/>
              <w:jc w:val="right"/>
              <w:rPr>
                <w:b/>
              </w:rPr>
            </w:pPr>
            <w:r w:rsidRPr="00191ABC">
              <w:rPr>
                <w:b/>
              </w:rPr>
              <w:t>1.444</w:t>
            </w:r>
          </w:p>
        </w:tc>
      </w:tr>
    </w:tbl>
    <w:p w14:paraId="67DB2DEA" w14:textId="734584E5" w:rsidR="003C6CA5" w:rsidRDefault="003C6CA5" w:rsidP="003C6CA5">
      <w:pPr>
        <w:pStyle w:val="tbnormal"/>
        <w:spacing w:before="120" w:after="120"/>
      </w:pPr>
      <w:r>
        <w:t xml:space="preserve">Les chapitres qui suivent présentent les coûts de reviens bruts pour </w:t>
      </w:r>
      <w:r w:rsidR="00090DED">
        <w:t>4’000 litre</w:t>
      </w:r>
      <w:r>
        <w:t xml:space="preserve"> de bière</w:t>
      </w:r>
      <w:r w:rsidR="00FE1804">
        <w:t xml:space="preserve"> (production mensuelle par ligne)</w:t>
      </w:r>
      <w:r>
        <w:t>. Pour connaître le prix de vente de vos produits, il vous suffit de sommer les coûts d’exploitation</w:t>
      </w:r>
      <w:r w:rsidR="00647000">
        <w:t xml:space="preserve">, </w:t>
      </w:r>
      <w:r>
        <w:t>le c</w:t>
      </w:r>
      <w:r w:rsidR="00647000">
        <w:t>oût des matières premières basé sur les quantités présentées dans le chapitre #REF (nomenclature) et celui du</w:t>
      </w:r>
      <w:r>
        <w:t xml:space="preserve"> conditionnement.</w:t>
      </w:r>
      <w:r>
        <w:br w:type="page"/>
      </w:r>
    </w:p>
    <w:p w14:paraId="5E7D5800" w14:textId="77777777" w:rsidR="003C6CA5" w:rsidRDefault="003C6CA5" w:rsidP="003C6CA5">
      <w:pPr>
        <w:pStyle w:val="tbtitre5"/>
      </w:pPr>
      <w:bookmarkStart w:id="188" w:name="_Toc454297830"/>
      <w:bookmarkStart w:id="189" w:name="_Toc455044812"/>
      <w:r>
        <w:lastRenderedPageBreak/>
        <w:t>Produit BW01</w:t>
      </w:r>
      <w:bookmarkEnd w:id="188"/>
      <w:bookmarkEnd w:id="189"/>
    </w:p>
    <w:tbl>
      <w:tblPr>
        <w:tblStyle w:val="Grilledetableauclaire"/>
        <w:tblW w:w="5000" w:type="pct"/>
        <w:tblLook w:val="04A0" w:firstRow="1" w:lastRow="0" w:firstColumn="1" w:lastColumn="0" w:noHBand="0" w:noVBand="1"/>
      </w:tblPr>
      <w:tblGrid>
        <w:gridCol w:w="3264"/>
        <w:gridCol w:w="2048"/>
        <w:gridCol w:w="2048"/>
      </w:tblGrid>
      <w:tr w:rsidR="003C6CA5" w:rsidRPr="003A4596" w14:paraId="6187501E" w14:textId="77777777" w:rsidTr="00035240">
        <w:trPr>
          <w:trHeight w:val="454"/>
        </w:trPr>
        <w:tc>
          <w:tcPr>
            <w:tcW w:w="3264" w:type="dxa"/>
            <w:shd w:val="clear" w:color="auto" w:fill="E7E6E6" w:themeFill="background2"/>
          </w:tcPr>
          <w:p w14:paraId="09A5EAB8" w14:textId="77777777" w:rsidR="003C6CA5" w:rsidRPr="004576DB" w:rsidRDefault="003C6CA5" w:rsidP="00035240">
            <w:pPr>
              <w:pStyle w:val="tbnormal"/>
              <w:rPr>
                <w:b/>
              </w:rPr>
            </w:pPr>
            <w:r>
              <w:rPr>
                <w:b/>
              </w:rPr>
              <w:t>Matières premières</w:t>
            </w:r>
          </w:p>
        </w:tc>
        <w:tc>
          <w:tcPr>
            <w:tcW w:w="2048" w:type="dxa"/>
            <w:shd w:val="clear" w:color="auto" w:fill="E7E6E6" w:themeFill="background2"/>
          </w:tcPr>
          <w:p w14:paraId="3D2A4BD7" w14:textId="77777777" w:rsidR="003C6CA5" w:rsidRPr="00741F67" w:rsidRDefault="003C6CA5" w:rsidP="00035240">
            <w:pPr>
              <w:pStyle w:val="tbnormal"/>
              <w:jc w:val="center"/>
              <w:rPr>
                <w:b/>
              </w:rPr>
            </w:pPr>
            <w:r>
              <w:rPr>
                <w:b/>
              </w:rPr>
              <w:t>Quantité</w:t>
            </w:r>
          </w:p>
        </w:tc>
        <w:tc>
          <w:tcPr>
            <w:tcW w:w="2048" w:type="dxa"/>
            <w:shd w:val="clear" w:color="auto" w:fill="E7E6E6" w:themeFill="background2"/>
          </w:tcPr>
          <w:p w14:paraId="1AAC5D63" w14:textId="77777777" w:rsidR="003C6CA5" w:rsidRDefault="003C6CA5" w:rsidP="00035240">
            <w:pPr>
              <w:pStyle w:val="tbnormal"/>
              <w:jc w:val="center"/>
              <w:rPr>
                <w:b/>
              </w:rPr>
            </w:pPr>
            <w:r>
              <w:rPr>
                <w:b/>
              </w:rPr>
              <w:t>Prix de revient</w:t>
            </w:r>
          </w:p>
        </w:tc>
      </w:tr>
      <w:tr w:rsidR="003C6CA5" w:rsidRPr="003A4596" w14:paraId="031FFF84" w14:textId="77777777" w:rsidTr="00035240">
        <w:trPr>
          <w:trHeight w:val="454"/>
        </w:trPr>
        <w:tc>
          <w:tcPr>
            <w:tcW w:w="3264" w:type="dxa"/>
          </w:tcPr>
          <w:p w14:paraId="1F196EBC" w14:textId="77777777" w:rsidR="003C6CA5" w:rsidRPr="004576DB" w:rsidRDefault="003C6CA5" w:rsidP="00035240">
            <w:pPr>
              <w:pStyle w:val="tbnormal"/>
              <w:rPr>
                <w:b/>
              </w:rPr>
            </w:pPr>
            <w:r>
              <w:rPr>
                <w:b/>
              </w:rPr>
              <w:t>Eau</w:t>
            </w:r>
          </w:p>
        </w:tc>
        <w:tc>
          <w:tcPr>
            <w:tcW w:w="2048" w:type="dxa"/>
          </w:tcPr>
          <w:p w14:paraId="2DB9E1FD" w14:textId="77777777" w:rsidR="003C6CA5" w:rsidRPr="00B70F13" w:rsidRDefault="003C6CA5" w:rsidP="00035240">
            <w:pPr>
              <w:pStyle w:val="tbnormal"/>
              <w:jc w:val="center"/>
            </w:pPr>
            <w:r>
              <w:t>4m</w:t>
            </w:r>
            <w:r w:rsidRPr="00403A11">
              <w:rPr>
                <w:vertAlign w:val="superscript"/>
              </w:rPr>
              <w:t>3</w:t>
            </w:r>
          </w:p>
        </w:tc>
        <w:tc>
          <w:tcPr>
            <w:tcW w:w="2048" w:type="dxa"/>
          </w:tcPr>
          <w:p w14:paraId="4F1F6985" w14:textId="77777777" w:rsidR="003C6CA5" w:rsidRDefault="003C6CA5" w:rsidP="00035240">
            <w:pPr>
              <w:pStyle w:val="tbnormal"/>
              <w:jc w:val="center"/>
            </w:pPr>
            <w:r>
              <w:t>6.-</w:t>
            </w:r>
          </w:p>
        </w:tc>
      </w:tr>
      <w:tr w:rsidR="003C6CA5" w:rsidRPr="003A4596" w14:paraId="5A3379ED" w14:textId="77777777" w:rsidTr="00035240">
        <w:trPr>
          <w:trHeight w:val="454"/>
        </w:trPr>
        <w:tc>
          <w:tcPr>
            <w:tcW w:w="3264" w:type="dxa"/>
          </w:tcPr>
          <w:p w14:paraId="7D9A2984" w14:textId="77777777" w:rsidR="003C6CA5" w:rsidRDefault="003C6CA5" w:rsidP="00035240">
            <w:pPr>
              <w:pStyle w:val="tbnormal"/>
              <w:rPr>
                <w:b/>
              </w:rPr>
            </w:pPr>
            <w:r>
              <w:rPr>
                <w:b/>
              </w:rPr>
              <w:t>Malt d’orge</w:t>
            </w:r>
          </w:p>
        </w:tc>
        <w:tc>
          <w:tcPr>
            <w:tcW w:w="2048" w:type="dxa"/>
          </w:tcPr>
          <w:p w14:paraId="1E37A07F" w14:textId="77777777" w:rsidR="003C6CA5" w:rsidRPr="00B70F13" w:rsidRDefault="003C6CA5" w:rsidP="00035240">
            <w:pPr>
              <w:pStyle w:val="tbnormal"/>
              <w:jc w:val="center"/>
            </w:pPr>
            <w:r>
              <w:t>520kg</w:t>
            </w:r>
          </w:p>
        </w:tc>
        <w:tc>
          <w:tcPr>
            <w:tcW w:w="2048" w:type="dxa"/>
          </w:tcPr>
          <w:p w14:paraId="5714F623" w14:textId="77777777" w:rsidR="003C6CA5" w:rsidRDefault="003C6CA5" w:rsidP="00035240">
            <w:pPr>
              <w:pStyle w:val="tbnormal"/>
              <w:jc w:val="center"/>
            </w:pPr>
            <w:r>
              <w:t>312.-</w:t>
            </w:r>
          </w:p>
        </w:tc>
      </w:tr>
      <w:tr w:rsidR="003C6CA5" w:rsidRPr="003A4596" w14:paraId="0C11163C" w14:textId="77777777" w:rsidTr="00035240">
        <w:trPr>
          <w:trHeight w:val="454"/>
        </w:trPr>
        <w:tc>
          <w:tcPr>
            <w:tcW w:w="3264" w:type="dxa"/>
          </w:tcPr>
          <w:p w14:paraId="03D95171" w14:textId="77777777" w:rsidR="003C6CA5" w:rsidRDefault="003C6CA5" w:rsidP="00035240">
            <w:pPr>
              <w:pStyle w:val="tbnormal"/>
              <w:rPr>
                <w:b/>
              </w:rPr>
            </w:pPr>
            <w:r>
              <w:rPr>
                <w:b/>
              </w:rPr>
              <w:t>Houblon</w:t>
            </w:r>
          </w:p>
        </w:tc>
        <w:tc>
          <w:tcPr>
            <w:tcW w:w="2048" w:type="dxa"/>
          </w:tcPr>
          <w:p w14:paraId="43161572" w14:textId="77777777" w:rsidR="003C6CA5" w:rsidRPr="00B70F13" w:rsidRDefault="003C6CA5" w:rsidP="00035240">
            <w:pPr>
              <w:pStyle w:val="tbnormal"/>
              <w:jc w:val="center"/>
            </w:pPr>
            <w:r>
              <w:t>8kg</w:t>
            </w:r>
          </w:p>
        </w:tc>
        <w:tc>
          <w:tcPr>
            <w:tcW w:w="2048" w:type="dxa"/>
          </w:tcPr>
          <w:p w14:paraId="41419580" w14:textId="77777777" w:rsidR="003C6CA5" w:rsidRDefault="003C6CA5" w:rsidP="00035240">
            <w:pPr>
              <w:pStyle w:val="tbnormal"/>
              <w:jc w:val="center"/>
            </w:pPr>
            <w:r>
              <w:t>144.-</w:t>
            </w:r>
          </w:p>
        </w:tc>
      </w:tr>
      <w:tr w:rsidR="003C6CA5" w:rsidRPr="003A4596" w14:paraId="462288A2" w14:textId="77777777" w:rsidTr="00035240">
        <w:trPr>
          <w:trHeight w:val="454"/>
        </w:trPr>
        <w:tc>
          <w:tcPr>
            <w:tcW w:w="3264" w:type="dxa"/>
          </w:tcPr>
          <w:p w14:paraId="068EC142" w14:textId="77777777" w:rsidR="003C6CA5" w:rsidRDefault="003C6CA5" w:rsidP="00035240">
            <w:pPr>
              <w:pStyle w:val="tbnormal"/>
              <w:rPr>
                <w:b/>
              </w:rPr>
            </w:pPr>
            <w:r>
              <w:rPr>
                <w:b/>
              </w:rPr>
              <w:t>Levure à bière</w:t>
            </w:r>
          </w:p>
        </w:tc>
        <w:tc>
          <w:tcPr>
            <w:tcW w:w="2048" w:type="dxa"/>
          </w:tcPr>
          <w:p w14:paraId="2D98C311" w14:textId="77777777" w:rsidR="003C6CA5" w:rsidRPr="00B70F13" w:rsidRDefault="003C6CA5" w:rsidP="00035240">
            <w:pPr>
              <w:pStyle w:val="tbnormal"/>
              <w:jc w:val="center"/>
            </w:pPr>
            <w:r>
              <w:t>24kg</w:t>
            </w:r>
          </w:p>
        </w:tc>
        <w:tc>
          <w:tcPr>
            <w:tcW w:w="2048" w:type="dxa"/>
          </w:tcPr>
          <w:p w14:paraId="58801E98" w14:textId="77777777" w:rsidR="003C6CA5" w:rsidRDefault="003C6CA5" w:rsidP="00035240">
            <w:pPr>
              <w:pStyle w:val="tbnormal"/>
              <w:jc w:val="center"/>
            </w:pPr>
            <w:r>
              <w:t>6'000.-</w:t>
            </w:r>
          </w:p>
        </w:tc>
      </w:tr>
      <w:tr w:rsidR="003C6CA5" w:rsidRPr="003A4596" w14:paraId="78FD2B26" w14:textId="77777777" w:rsidTr="00035240">
        <w:trPr>
          <w:trHeight w:val="454"/>
        </w:trPr>
        <w:tc>
          <w:tcPr>
            <w:tcW w:w="3264" w:type="dxa"/>
          </w:tcPr>
          <w:p w14:paraId="35E07968" w14:textId="77777777" w:rsidR="003C6CA5" w:rsidRPr="000A25EB" w:rsidRDefault="003C6CA5" w:rsidP="00035240">
            <w:pPr>
              <w:pStyle w:val="tbnormal"/>
              <w:rPr>
                <w:b/>
                <w:i/>
              </w:rPr>
            </w:pPr>
            <w:r w:rsidRPr="000A25EB">
              <w:rPr>
                <w:b/>
                <w:i/>
              </w:rPr>
              <w:t>Sous-total</w:t>
            </w:r>
          </w:p>
        </w:tc>
        <w:tc>
          <w:tcPr>
            <w:tcW w:w="4096" w:type="dxa"/>
            <w:gridSpan w:val="2"/>
          </w:tcPr>
          <w:p w14:paraId="7F9E5A5A" w14:textId="77777777" w:rsidR="003C6CA5" w:rsidRPr="000A25EB" w:rsidRDefault="003C6CA5" w:rsidP="00035240">
            <w:pPr>
              <w:pStyle w:val="tbnormal"/>
              <w:jc w:val="center"/>
              <w:rPr>
                <w:b/>
                <w:i/>
              </w:rPr>
            </w:pPr>
            <w:r w:rsidRPr="000A25EB">
              <w:rPr>
                <w:b/>
                <w:i/>
              </w:rPr>
              <w:t>6'462.- CHF</w:t>
            </w:r>
          </w:p>
        </w:tc>
      </w:tr>
      <w:tr w:rsidR="003C6CA5" w:rsidRPr="003A4596" w14:paraId="4ACECC1D" w14:textId="77777777" w:rsidTr="00035240">
        <w:trPr>
          <w:trHeight w:val="454"/>
        </w:trPr>
        <w:tc>
          <w:tcPr>
            <w:tcW w:w="3264" w:type="dxa"/>
          </w:tcPr>
          <w:p w14:paraId="236D45C5" w14:textId="77777777" w:rsidR="003C6CA5" w:rsidRDefault="003C6CA5" w:rsidP="00035240">
            <w:pPr>
              <w:pStyle w:val="tbnormal"/>
              <w:rPr>
                <w:b/>
              </w:rPr>
            </w:pPr>
            <w:r>
              <w:rPr>
                <w:b/>
              </w:rPr>
              <w:t>Conditionnement 0.25 cl</w:t>
            </w:r>
          </w:p>
        </w:tc>
        <w:tc>
          <w:tcPr>
            <w:tcW w:w="2048" w:type="dxa"/>
          </w:tcPr>
          <w:p w14:paraId="321A5EE0" w14:textId="77777777" w:rsidR="003C6CA5" w:rsidRPr="00B70F13" w:rsidRDefault="003C6CA5" w:rsidP="00035240">
            <w:pPr>
              <w:pStyle w:val="tbnormal"/>
              <w:jc w:val="center"/>
            </w:pPr>
            <w:r>
              <w:t>16'000 unités</w:t>
            </w:r>
          </w:p>
        </w:tc>
        <w:tc>
          <w:tcPr>
            <w:tcW w:w="2048" w:type="dxa"/>
          </w:tcPr>
          <w:p w14:paraId="38B675B7" w14:textId="77777777" w:rsidR="003C6CA5" w:rsidRDefault="003C6CA5" w:rsidP="00035240">
            <w:pPr>
              <w:pStyle w:val="tbnormal"/>
              <w:jc w:val="center"/>
            </w:pPr>
            <w:r>
              <w:t>800.-</w:t>
            </w:r>
          </w:p>
        </w:tc>
      </w:tr>
      <w:tr w:rsidR="003C6CA5" w:rsidRPr="003A4596" w14:paraId="4B993D41" w14:textId="77777777" w:rsidTr="00035240">
        <w:trPr>
          <w:trHeight w:val="454"/>
        </w:trPr>
        <w:tc>
          <w:tcPr>
            <w:tcW w:w="3264" w:type="dxa"/>
            <w:shd w:val="clear" w:color="auto" w:fill="E7E6E6" w:themeFill="background2"/>
          </w:tcPr>
          <w:p w14:paraId="7A795E2E" w14:textId="77777777" w:rsidR="003C6CA5" w:rsidRDefault="003C6CA5" w:rsidP="00035240">
            <w:pPr>
              <w:pStyle w:val="tbnormal"/>
              <w:rPr>
                <w:b/>
              </w:rPr>
            </w:pPr>
            <w:r>
              <w:rPr>
                <w:b/>
              </w:rPr>
              <w:t>Total</w:t>
            </w:r>
          </w:p>
        </w:tc>
        <w:tc>
          <w:tcPr>
            <w:tcW w:w="4096" w:type="dxa"/>
            <w:gridSpan w:val="2"/>
            <w:shd w:val="clear" w:color="auto" w:fill="E7E6E6" w:themeFill="background2"/>
          </w:tcPr>
          <w:p w14:paraId="1D1F0F43" w14:textId="77777777" w:rsidR="003C6CA5" w:rsidRPr="000A25EB" w:rsidRDefault="003C6CA5" w:rsidP="00035240">
            <w:pPr>
              <w:pStyle w:val="tbnormal"/>
              <w:jc w:val="center"/>
              <w:rPr>
                <w:b/>
              </w:rPr>
            </w:pPr>
            <w:r w:rsidRPr="000A25EB">
              <w:rPr>
                <w:b/>
              </w:rPr>
              <w:t>7'262.- CHF</w:t>
            </w:r>
          </w:p>
        </w:tc>
      </w:tr>
      <w:tr w:rsidR="003C6CA5" w:rsidRPr="003A4596" w14:paraId="61F4E794" w14:textId="77777777" w:rsidTr="00035240">
        <w:trPr>
          <w:trHeight w:val="454"/>
        </w:trPr>
        <w:tc>
          <w:tcPr>
            <w:tcW w:w="3264" w:type="dxa"/>
          </w:tcPr>
          <w:p w14:paraId="50CFBE21" w14:textId="77777777" w:rsidR="003C6CA5" w:rsidRDefault="003C6CA5" w:rsidP="00035240">
            <w:pPr>
              <w:pStyle w:val="tbnormal"/>
              <w:rPr>
                <w:b/>
              </w:rPr>
            </w:pPr>
            <w:r>
              <w:rPr>
                <w:b/>
              </w:rPr>
              <w:t>Conditionnement 0.50 cl</w:t>
            </w:r>
          </w:p>
        </w:tc>
        <w:tc>
          <w:tcPr>
            <w:tcW w:w="2048" w:type="dxa"/>
          </w:tcPr>
          <w:p w14:paraId="4CBDD7D2" w14:textId="77777777" w:rsidR="003C6CA5" w:rsidRPr="00B70F13" w:rsidRDefault="003C6CA5" w:rsidP="00035240">
            <w:pPr>
              <w:pStyle w:val="tbnormal"/>
              <w:jc w:val="center"/>
            </w:pPr>
            <w:r>
              <w:t>8'000 unités</w:t>
            </w:r>
          </w:p>
        </w:tc>
        <w:tc>
          <w:tcPr>
            <w:tcW w:w="2048" w:type="dxa"/>
          </w:tcPr>
          <w:p w14:paraId="2A0D7958" w14:textId="77777777" w:rsidR="003C6CA5" w:rsidRDefault="003C6CA5" w:rsidP="00035240">
            <w:pPr>
              <w:pStyle w:val="tbnormal"/>
              <w:jc w:val="center"/>
            </w:pPr>
            <w:r>
              <w:t>80.-</w:t>
            </w:r>
          </w:p>
        </w:tc>
      </w:tr>
      <w:tr w:rsidR="003C6CA5" w:rsidRPr="003A4596" w14:paraId="613BCEC9" w14:textId="77777777" w:rsidTr="00035240">
        <w:trPr>
          <w:trHeight w:val="454"/>
        </w:trPr>
        <w:tc>
          <w:tcPr>
            <w:tcW w:w="3264" w:type="dxa"/>
            <w:shd w:val="clear" w:color="auto" w:fill="E7E6E6" w:themeFill="background2"/>
          </w:tcPr>
          <w:p w14:paraId="0B6504F7" w14:textId="77777777" w:rsidR="003C6CA5" w:rsidRDefault="003C6CA5" w:rsidP="00035240">
            <w:pPr>
              <w:pStyle w:val="tbnormal"/>
              <w:rPr>
                <w:b/>
              </w:rPr>
            </w:pPr>
            <w:r>
              <w:rPr>
                <w:b/>
              </w:rPr>
              <w:t>Total</w:t>
            </w:r>
          </w:p>
        </w:tc>
        <w:tc>
          <w:tcPr>
            <w:tcW w:w="4096" w:type="dxa"/>
            <w:gridSpan w:val="2"/>
            <w:shd w:val="clear" w:color="auto" w:fill="E7E6E6" w:themeFill="background2"/>
          </w:tcPr>
          <w:p w14:paraId="3D7C364C" w14:textId="77777777" w:rsidR="003C6CA5" w:rsidRPr="000A25EB" w:rsidRDefault="003C6CA5" w:rsidP="00035240">
            <w:pPr>
              <w:pStyle w:val="tbnormal"/>
              <w:jc w:val="center"/>
              <w:rPr>
                <w:b/>
              </w:rPr>
            </w:pPr>
            <w:r w:rsidRPr="000A25EB">
              <w:rPr>
                <w:b/>
              </w:rPr>
              <w:t>6'542.- CHF</w:t>
            </w:r>
          </w:p>
        </w:tc>
      </w:tr>
    </w:tbl>
    <w:p w14:paraId="4E78D24E" w14:textId="77777777" w:rsidR="003C6CA5" w:rsidRDefault="003C6CA5" w:rsidP="003C6CA5">
      <w:pPr>
        <w:pStyle w:val="tbtitre5"/>
      </w:pPr>
      <w:bookmarkStart w:id="190" w:name="_Toc454297831"/>
      <w:bookmarkStart w:id="191" w:name="_Toc455044813"/>
      <w:r>
        <w:t>Produit BW02</w:t>
      </w:r>
      <w:bookmarkEnd w:id="190"/>
      <w:bookmarkEnd w:id="191"/>
    </w:p>
    <w:tbl>
      <w:tblPr>
        <w:tblStyle w:val="Grilledetableauclaire"/>
        <w:tblW w:w="5000" w:type="pct"/>
        <w:tblLook w:val="04A0" w:firstRow="1" w:lastRow="0" w:firstColumn="1" w:lastColumn="0" w:noHBand="0" w:noVBand="1"/>
      </w:tblPr>
      <w:tblGrid>
        <w:gridCol w:w="3264"/>
        <w:gridCol w:w="2048"/>
        <w:gridCol w:w="2048"/>
      </w:tblGrid>
      <w:tr w:rsidR="003C6CA5" w:rsidRPr="003A4596" w14:paraId="66966747" w14:textId="77777777" w:rsidTr="00035240">
        <w:trPr>
          <w:trHeight w:val="454"/>
        </w:trPr>
        <w:tc>
          <w:tcPr>
            <w:tcW w:w="3264" w:type="dxa"/>
            <w:shd w:val="clear" w:color="auto" w:fill="E7E6E6" w:themeFill="background2"/>
          </w:tcPr>
          <w:p w14:paraId="0C28D9A6" w14:textId="77777777" w:rsidR="003C6CA5" w:rsidRPr="004576DB" w:rsidRDefault="003C6CA5" w:rsidP="00035240">
            <w:pPr>
              <w:pStyle w:val="tbnormal"/>
              <w:rPr>
                <w:b/>
              </w:rPr>
            </w:pPr>
            <w:r>
              <w:rPr>
                <w:b/>
              </w:rPr>
              <w:t>Matières premières</w:t>
            </w:r>
          </w:p>
        </w:tc>
        <w:tc>
          <w:tcPr>
            <w:tcW w:w="2048" w:type="dxa"/>
            <w:shd w:val="clear" w:color="auto" w:fill="E7E6E6" w:themeFill="background2"/>
          </w:tcPr>
          <w:p w14:paraId="16326A95" w14:textId="77777777" w:rsidR="003C6CA5" w:rsidRPr="00741F67" w:rsidRDefault="003C6CA5" w:rsidP="00035240">
            <w:pPr>
              <w:pStyle w:val="tbnormal"/>
              <w:jc w:val="center"/>
              <w:rPr>
                <w:b/>
              </w:rPr>
            </w:pPr>
            <w:r>
              <w:rPr>
                <w:b/>
              </w:rPr>
              <w:t>Quantité</w:t>
            </w:r>
          </w:p>
        </w:tc>
        <w:tc>
          <w:tcPr>
            <w:tcW w:w="2048" w:type="dxa"/>
            <w:shd w:val="clear" w:color="auto" w:fill="E7E6E6" w:themeFill="background2"/>
          </w:tcPr>
          <w:p w14:paraId="272F8F3A" w14:textId="77777777" w:rsidR="003C6CA5" w:rsidRDefault="003C6CA5" w:rsidP="00035240">
            <w:pPr>
              <w:pStyle w:val="tbnormal"/>
              <w:jc w:val="center"/>
              <w:rPr>
                <w:b/>
              </w:rPr>
            </w:pPr>
            <w:r>
              <w:rPr>
                <w:b/>
              </w:rPr>
              <w:t>Prix de revient</w:t>
            </w:r>
          </w:p>
        </w:tc>
      </w:tr>
      <w:tr w:rsidR="003C6CA5" w:rsidRPr="003A4596" w14:paraId="25BBC77C" w14:textId="77777777" w:rsidTr="00035240">
        <w:trPr>
          <w:trHeight w:val="454"/>
        </w:trPr>
        <w:tc>
          <w:tcPr>
            <w:tcW w:w="3264" w:type="dxa"/>
          </w:tcPr>
          <w:p w14:paraId="33050C60" w14:textId="77777777" w:rsidR="003C6CA5" w:rsidRPr="004576DB" w:rsidRDefault="003C6CA5" w:rsidP="00035240">
            <w:pPr>
              <w:pStyle w:val="tbnormal"/>
              <w:rPr>
                <w:b/>
              </w:rPr>
            </w:pPr>
            <w:r>
              <w:rPr>
                <w:b/>
              </w:rPr>
              <w:t>Eau</w:t>
            </w:r>
          </w:p>
        </w:tc>
        <w:tc>
          <w:tcPr>
            <w:tcW w:w="2048" w:type="dxa"/>
          </w:tcPr>
          <w:p w14:paraId="63B882D5" w14:textId="77777777" w:rsidR="003C6CA5" w:rsidRPr="00B70F13" w:rsidRDefault="003C6CA5" w:rsidP="00035240">
            <w:pPr>
              <w:pStyle w:val="tbnormal"/>
              <w:jc w:val="center"/>
            </w:pPr>
            <w:r>
              <w:t>4m</w:t>
            </w:r>
            <w:r w:rsidRPr="00403A11">
              <w:rPr>
                <w:vertAlign w:val="superscript"/>
              </w:rPr>
              <w:t>3</w:t>
            </w:r>
          </w:p>
        </w:tc>
        <w:tc>
          <w:tcPr>
            <w:tcW w:w="2048" w:type="dxa"/>
          </w:tcPr>
          <w:p w14:paraId="38801BEB" w14:textId="77777777" w:rsidR="003C6CA5" w:rsidRDefault="003C6CA5" w:rsidP="00035240">
            <w:pPr>
              <w:pStyle w:val="tbnormal"/>
              <w:jc w:val="center"/>
            </w:pPr>
            <w:r>
              <w:t>6.-</w:t>
            </w:r>
          </w:p>
        </w:tc>
      </w:tr>
      <w:tr w:rsidR="003C6CA5" w:rsidRPr="003A4596" w14:paraId="2C567504" w14:textId="77777777" w:rsidTr="00035240">
        <w:trPr>
          <w:trHeight w:val="454"/>
        </w:trPr>
        <w:tc>
          <w:tcPr>
            <w:tcW w:w="3264" w:type="dxa"/>
          </w:tcPr>
          <w:p w14:paraId="2FE0B3F8" w14:textId="77777777" w:rsidR="003C6CA5" w:rsidRDefault="003C6CA5" w:rsidP="00035240">
            <w:pPr>
              <w:pStyle w:val="tbnormal"/>
              <w:rPr>
                <w:b/>
              </w:rPr>
            </w:pPr>
            <w:r>
              <w:rPr>
                <w:b/>
              </w:rPr>
              <w:t xml:space="preserve">Malt de </w:t>
            </w:r>
            <w:proofErr w:type="spellStart"/>
            <w:r>
              <w:rPr>
                <w:b/>
              </w:rPr>
              <w:t>fromant</w:t>
            </w:r>
            <w:proofErr w:type="spellEnd"/>
          </w:p>
        </w:tc>
        <w:tc>
          <w:tcPr>
            <w:tcW w:w="2048" w:type="dxa"/>
          </w:tcPr>
          <w:p w14:paraId="5A64F55A" w14:textId="77777777" w:rsidR="003C6CA5" w:rsidRPr="00B70F13" w:rsidRDefault="003C6CA5" w:rsidP="00035240">
            <w:pPr>
              <w:pStyle w:val="tbnormal"/>
              <w:jc w:val="center"/>
            </w:pPr>
            <w:r>
              <w:t>520kg</w:t>
            </w:r>
          </w:p>
        </w:tc>
        <w:tc>
          <w:tcPr>
            <w:tcW w:w="2048" w:type="dxa"/>
          </w:tcPr>
          <w:p w14:paraId="6E2569BD" w14:textId="77777777" w:rsidR="003C6CA5" w:rsidRDefault="003C6CA5" w:rsidP="00035240">
            <w:pPr>
              <w:pStyle w:val="tbnormal"/>
              <w:jc w:val="center"/>
            </w:pPr>
            <w:r>
              <w:t>228.80</w:t>
            </w:r>
          </w:p>
        </w:tc>
      </w:tr>
      <w:tr w:rsidR="003C6CA5" w:rsidRPr="003A4596" w14:paraId="46B26D4E" w14:textId="77777777" w:rsidTr="00035240">
        <w:trPr>
          <w:trHeight w:val="454"/>
        </w:trPr>
        <w:tc>
          <w:tcPr>
            <w:tcW w:w="3264" w:type="dxa"/>
          </w:tcPr>
          <w:p w14:paraId="0BD3EFF3" w14:textId="77777777" w:rsidR="003C6CA5" w:rsidRDefault="003C6CA5" w:rsidP="00035240">
            <w:pPr>
              <w:pStyle w:val="tbnormal"/>
              <w:rPr>
                <w:b/>
              </w:rPr>
            </w:pPr>
            <w:r>
              <w:rPr>
                <w:b/>
              </w:rPr>
              <w:t>Houblon</w:t>
            </w:r>
          </w:p>
        </w:tc>
        <w:tc>
          <w:tcPr>
            <w:tcW w:w="2048" w:type="dxa"/>
          </w:tcPr>
          <w:p w14:paraId="5CA8FA6B" w14:textId="77777777" w:rsidR="003C6CA5" w:rsidRPr="00B70F13" w:rsidRDefault="003C6CA5" w:rsidP="00035240">
            <w:pPr>
              <w:pStyle w:val="tbnormal"/>
              <w:jc w:val="center"/>
            </w:pPr>
            <w:r>
              <w:t>8kg</w:t>
            </w:r>
          </w:p>
        </w:tc>
        <w:tc>
          <w:tcPr>
            <w:tcW w:w="2048" w:type="dxa"/>
          </w:tcPr>
          <w:p w14:paraId="599BBD1A" w14:textId="77777777" w:rsidR="003C6CA5" w:rsidRDefault="003C6CA5" w:rsidP="00035240">
            <w:pPr>
              <w:pStyle w:val="tbnormal"/>
              <w:jc w:val="center"/>
            </w:pPr>
            <w:r>
              <w:t>144.-</w:t>
            </w:r>
          </w:p>
        </w:tc>
      </w:tr>
      <w:tr w:rsidR="003C6CA5" w:rsidRPr="003A4596" w14:paraId="61A92F04" w14:textId="77777777" w:rsidTr="00035240">
        <w:trPr>
          <w:trHeight w:val="454"/>
        </w:trPr>
        <w:tc>
          <w:tcPr>
            <w:tcW w:w="3264" w:type="dxa"/>
          </w:tcPr>
          <w:p w14:paraId="46182187" w14:textId="77777777" w:rsidR="003C6CA5" w:rsidRDefault="003C6CA5" w:rsidP="00035240">
            <w:pPr>
              <w:pStyle w:val="tbnormal"/>
              <w:rPr>
                <w:b/>
              </w:rPr>
            </w:pPr>
            <w:r>
              <w:rPr>
                <w:b/>
              </w:rPr>
              <w:t>Levure à bière</w:t>
            </w:r>
          </w:p>
        </w:tc>
        <w:tc>
          <w:tcPr>
            <w:tcW w:w="2048" w:type="dxa"/>
          </w:tcPr>
          <w:p w14:paraId="26CB09DE" w14:textId="77777777" w:rsidR="003C6CA5" w:rsidRPr="00B70F13" w:rsidRDefault="003C6CA5" w:rsidP="00035240">
            <w:pPr>
              <w:pStyle w:val="tbnormal"/>
              <w:jc w:val="center"/>
            </w:pPr>
            <w:r>
              <w:t>24kg</w:t>
            </w:r>
          </w:p>
        </w:tc>
        <w:tc>
          <w:tcPr>
            <w:tcW w:w="2048" w:type="dxa"/>
          </w:tcPr>
          <w:p w14:paraId="56464A9C" w14:textId="77777777" w:rsidR="003C6CA5" w:rsidRDefault="003C6CA5" w:rsidP="00035240">
            <w:pPr>
              <w:pStyle w:val="tbnormal"/>
              <w:jc w:val="center"/>
            </w:pPr>
            <w:r>
              <w:t>6'000.-</w:t>
            </w:r>
          </w:p>
        </w:tc>
      </w:tr>
      <w:tr w:rsidR="003C6CA5" w:rsidRPr="003A4596" w14:paraId="64ED16C9" w14:textId="77777777" w:rsidTr="00035240">
        <w:trPr>
          <w:trHeight w:val="454"/>
        </w:trPr>
        <w:tc>
          <w:tcPr>
            <w:tcW w:w="3264" w:type="dxa"/>
          </w:tcPr>
          <w:p w14:paraId="327D9F52" w14:textId="77777777" w:rsidR="003C6CA5" w:rsidRDefault="003C6CA5" w:rsidP="00035240">
            <w:pPr>
              <w:pStyle w:val="tbnormal"/>
              <w:rPr>
                <w:b/>
              </w:rPr>
            </w:pPr>
            <w:r>
              <w:rPr>
                <w:b/>
              </w:rPr>
              <w:t>Miel de fleur</w:t>
            </w:r>
          </w:p>
        </w:tc>
        <w:tc>
          <w:tcPr>
            <w:tcW w:w="2048" w:type="dxa"/>
          </w:tcPr>
          <w:p w14:paraId="1855D1BA" w14:textId="77777777" w:rsidR="003C6CA5" w:rsidRDefault="003C6CA5" w:rsidP="00035240">
            <w:pPr>
              <w:pStyle w:val="tbnormal"/>
              <w:jc w:val="center"/>
            </w:pPr>
            <w:r>
              <w:t>100kg</w:t>
            </w:r>
          </w:p>
        </w:tc>
        <w:tc>
          <w:tcPr>
            <w:tcW w:w="2048" w:type="dxa"/>
          </w:tcPr>
          <w:p w14:paraId="2F5B843E" w14:textId="77777777" w:rsidR="003C6CA5" w:rsidRDefault="003C6CA5" w:rsidP="00035240">
            <w:pPr>
              <w:pStyle w:val="tbnormal"/>
              <w:jc w:val="center"/>
            </w:pPr>
            <w:r>
              <w:t>1'000.-</w:t>
            </w:r>
          </w:p>
        </w:tc>
      </w:tr>
      <w:tr w:rsidR="003C6CA5" w:rsidRPr="003A4596" w14:paraId="353BC929" w14:textId="77777777" w:rsidTr="00035240">
        <w:trPr>
          <w:trHeight w:val="454"/>
        </w:trPr>
        <w:tc>
          <w:tcPr>
            <w:tcW w:w="3264" w:type="dxa"/>
          </w:tcPr>
          <w:p w14:paraId="76901C2B" w14:textId="77777777" w:rsidR="003C6CA5" w:rsidRPr="000A25EB" w:rsidRDefault="003C6CA5" w:rsidP="00035240">
            <w:pPr>
              <w:pStyle w:val="tbnormal"/>
              <w:rPr>
                <w:b/>
                <w:i/>
              </w:rPr>
            </w:pPr>
            <w:r w:rsidRPr="000A25EB">
              <w:rPr>
                <w:b/>
                <w:i/>
              </w:rPr>
              <w:t>Sous-total</w:t>
            </w:r>
          </w:p>
        </w:tc>
        <w:tc>
          <w:tcPr>
            <w:tcW w:w="4096" w:type="dxa"/>
            <w:gridSpan w:val="2"/>
          </w:tcPr>
          <w:p w14:paraId="1195A731" w14:textId="77777777" w:rsidR="003C6CA5" w:rsidRPr="000A25EB" w:rsidRDefault="003C6CA5" w:rsidP="00035240">
            <w:pPr>
              <w:pStyle w:val="tbnormal"/>
              <w:jc w:val="center"/>
              <w:rPr>
                <w:b/>
                <w:i/>
              </w:rPr>
            </w:pPr>
            <w:r>
              <w:rPr>
                <w:b/>
                <w:i/>
              </w:rPr>
              <w:t>7'378.80 CHF</w:t>
            </w:r>
          </w:p>
        </w:tc>
      </w:tr>
      <w:tr w:rsidR="003C6CA5" w:rsidRPr="003A4596" w14:paraId="371EB0A7" w14:textId="77777777" w:rsidTr="00035240">
        <w:trPr>
          <w:trHeight w:val="454"/>
        </w:trPr>
        <w:tc>
          <w:tcPr>
            <w:tcW w:w="3264" w:type="dxa"/>
          </w:tcPr>
          <w:p w14:paraId="51A0F2E0" w14:textId="77777777" w:rsidR="003C6CA5" w:rsidRDefault="003C6CA5" w:rsidP="00035240">
            <w:pPr>
              <w:pStyle w:val="tbnormal"/>
              <w:rPr>
                <w:b/>
              </w:rPr>
            </w:pPr>
            <w:r>
              <w:rPr>
                <w:b/>
              </w:rPr>
              <w:t>Conditionnement 0.25 cl</w:t>
            </w:r>
          </w:p>
        </w:tc>
        <w:tc>
          <w:tcPr>
            <w:tcW w:w="2048" w:type="dxa"/>
          </w:tcPr>
          <w:p w14:paraId="26925212" w14:textId="77777777" w:rsidR="003C6CA5" w:rsidRPr="00B70F13" w:rsidRDefault="003C6CA5" w:rsidP="00035240">
            <w:pPr>
              <w:pStyle w:val="tbnormal"/>
              <w:jc w:val="center"/>
            </w:pPr>
            <w:r>
              <w:t>16'000 unités</w:t>
            </w:r>
          </w:p>
        </w:tc>
        <w:tc>
          <w:tcPr>
            <w:tcW w:w="2048" w:type="dxa"/>
          </w:tcPr>
          <w:p w14:paraId="56633615" w14:textId="77777777" w:rsidR="003C6CA5" w:rsidRDefault="003C6CA5" w:rsidP="00035240">
            <w:pPr>
              <w:pStyle w:val="tbnormal"/>
              <w:jc w:val="center"/>
            </w:pPr>
            <w:r>
              <w:t>800.-</w:t>
            </w:r>
          </w:p>
        </w:tc>
      </w:tr>
      <w:tr w:rsidR="003C6CA5" w:rsidRPr="003A4596" w14:paraId="0B0442DB" w14:textId="77777777" w:rsidTr="00035240">
        <w:trPr>
          <w:trHeight w:val="454"/>
        </w:trPr>
        <w:tc>
          <w:tcPr>
            <w:tcW w:w="3264" w:type="dxa"/>
            <w:shd w:val="clear" w:color="auto" w:fill="E7E6E6" w:themeFill="background2"/>
          </w:tcPr>
          <w:p w14:paraId="2F6BB529" w14:textId="77777777" w:rsidR="003C6CA5" w:rsidRDefault="003C6CA5" w:rsidP="00035240">
            <w:pPr>
              <w:pStyle w:val="tbnormal"/>
              <w:rPr>
                <w:b/>
              </w:rPr>
            </w:pPr>
            <w:r>
              <w:rPr>
                <w:b/>
              </w:rPr>
              <w:t>Total</w:t>
            </w:r>
          </w:p>
        </w:tc>
        <w:tc>
          <w:tcPr>
            <w:tcW w:w="4096" w:type="dxa"/>
            <w:gridSpan w:val="2"/>
            <w:shd w:val="clear" w:color="auto" w:fill="E7E6E6" w:themeFill="background2"/>
          </w:tcPr>
          <w:p w14:paraId="5211AC1A" w14:textId="77777777" w:rsidR="003C6CA5" w:rsidRPr="000A25EB" w:rsidRDefault="003C6CA5" w:rsidP="00035240">
            <w:pPr>
              <w:pStyle w:val="tbnormal"/>
              <w:jc w:val="center"/>
              <w:rPr>
                <w:b/>
              </w:rPr>
            </w:pPr>
            <w:r>
              <w:rPr>
                <w:b/>
              </w:rPr>
              <w:t>8</w:t>
            </w:r>
            <w:r w:rsidRPr="000A25EB">
              <w:rPr>
                <w:b/>
              </w:rPr>
              <w:t>'</w:t>
            </w:r>
            <w:r>
              <w:rPr>
                <w:b/>
              </w:rPr>
              <w:t>178.80</w:t>
            </w:r>
            <w:r w:rsidRPr="000A25EB">
              <w:rPr>
                <w:b/>
              </w:rPr>
              <w:t xml:space="preserve"> CHF</w:t>
            </w:r>
          </w:p>
        </w:tc>
      </w:tr>
      <w:tr w:rsidR="003C6CA5" w:rsidRPr="003A4596" w14:paraId="55B80C90" w14:textId="77777777" w:rsidTr="00035240">
        <w:trPr>
          <w:trHeight w:val="454"/>
        </w:trPr>
        <w:tc>
          <w:tcPr>
            <w:tcW w:w="3264" w:type="dxa"/>
          </w:tcPr>
          <w:p w14:paraId="3D858421" w14:textId="77777777" w:rsidR="003C6CA5" w:rsidRDefault="003C6CA5" w:rsidP="00035240">
            <w:pPr>
              <w:pStyle w:val="tbnormal"/>
              <w:rPr>
                <w:b/>
              </w:rPr>
            </w:pPr>
            <w:r>
              <w:rPr>
                <w:b/>
              </w:rPr>
              <w:t>Conditionnement 0.50 cl</w:t>
            </w:r>
          </w:p>
        </w:tc>
        <w:tc>
          <w:tcPr>
            <w:tcW w:w="2048" w:type="dxa"/>
          </w:tcPr>
          <w:p w14:paraId="462AC526" w14:textId="77777777" w:rsidR="003C6CA5" w:rsidRPr="00B70F13" w:rsidRDefault="003C6CA5" w:rsidP="00035240">
            <w:pPr>
              <w:pStyle w:val="tbnormal"/>
              <w:jc w:val="center"/>
            </w:pPr>
            <w:r>
              <w:t>8'000 unités</w:t>
            </w:r>
          </w:p>
        </w:tc>
        <w:tc>
          <w:tcPr>
            <w:tcW w:w="2048" w:type="dxa"/>
          </w:tcPr>
          <w:p w14:paraId="71DA1081" w14:textId="77777777" w:rsidR="003C6CA5" w:rsidRDefault="003C6CA5" w:rsidP="00035240">
            <w:pPr>
              <w:pStyle w:val="tbnormal"/>
              <w:jc w:val="center"/>
            </w:pPr>
            <w:r>
              <w:t>80.-</w:t>
            </w:r>
          </w:p>
        </w:tc>
      </w:tr>
      <w:tr w:rsidR="003C6CA5" w:rsidRPr="003A4596" w14:paraId="0243CAA2" w14:textId="77777777" w:rsidTr="00035240">
        <w:trPr>
          <w:trHeight w:val="454"/>
        </w:trPr>
        <w:tc>
          <w:tcPr>
            <w:tcW w:w="3264" w:type="dxa"/>
            <w:shd w:val="clear" w:color="auto" w:fill="E7E6E6" w:themeFill="background2"/>
          </w:tcPr>
          <w:p w14:paraId="10C6D924" w14:textId="77777777" w:rsidR="003C6CA5" w:rsidRDefault="003C6CA5" w:rsidP="00035240">
            <w:pPr>
              <w:pStyle w:val="tbnormal"/>
              <w:rPr>
                <w:b/>
              </w:rPr>
            </w:pPr>
            <w:r>
              <w:rPr>
                <w:b/>
              </w:rPr>
              <w:t>Total</w:t>
            </w:r>
          </w:p>
        </w:tc>
        <w:tc>
          <w:tcPr>
            <w:tcW w:w="4096" w:type="dxa"/>
            <w:gridSpan w:val="2"/>
            <w:shd w:val="clear" w:color="auto" w:fill="E7E6E6" w:themeFill="background2"/>
          </w:tcPr>
          <w:p w14:paraId="3784F1FA" w14:textId="77777777" w:rsidR="003C6CA5" w:rsidRPr="000A25EB" w:rsidRDefault="003C6CA5" w:rsidP="00035240">
            <w:pPr>
              <w:pStyle w:val="tbnormal"/>
              <w:jc w:val="center"/>
              <w:rPr>
                <w:b/>
              </w:rPr>
            </w:pPr>
            <w:r>
              <w:rPr>
                <w:b/>
              </w:rPr>
              <w:t>7</w:t>
            </w:r>
            <w:r w:rsidRPr="000A25EB">
              <w:rPr>
                <w:b/>
              </w:rPr>
              <w:t>'</w:t>
            </w:r>
            <w:r>
              <w:rPr>
                <w:b/>
              </w:rPr>
              <w:t>458.80</w:t>
            </w:r>
            <w:r w:rsidRPr="000A25EB">
              <w:rPr>
                <w:b/>
              </w:rPr>
              <w:t xml:space="preserve"> CHF</w:t>
            </w:r>
          </w:p>
        </w:tc>
      </w:tr>
    </w:tbl>
    <w:p w14:paraId="7DC14EE9" w14:textId="77777777" w:rsidR="003C6CA5" w:rsidRDefault="003C6CA5" w:rsidP="003C6CA5">
      <w:pPr>
        <w:pStyle w:val="tbnormal"/>
      </w:pPr>
      <w:r>
        <w:br w:type="page"/>
      </w:r>
    </w:p>
    <w:p w14:paraId="7BFD4B56" w14:textId="77777777" w:rsidR="003C6CA5" w:rsidRDefault="003C6CA5" w:rsidP="003C6CA5">
      <w:pPr>
        <w:pStyle w:val="tbtitre5"/>
      </w:pPr>
      <w:bookmarkStart w:id="192" w:name="_Toc454297832"/>
      <w:bookmarkStart w:id="193" w:name="_Toc455044814"/>
      <w:r>
        <w:lastRenderedPageBreak/>
        <w:t>Produit BW03</w:t>
      </w:r>
      <w:bookmarkEnd w:id="192"/>
      <w:bookmarkEnd w:id="193"/>
    </w:p>
    <w:tbl>
      <w:tblPr>
        <w:tblStyle w:val="Grilledetableauclaire"/>
        <w:tblW w:w="5000" w:type="pct"/>
        <w:tblLook w:val="04A0" w:firstRow="1" w:lastRow="0" w:firstColumn="1" w:lastColumn="0" w:noHBand="0" w:noVBand="1"/>
      </w:tblPr>
      <w:tblGrid>
        <w:gridCol w:w="3264"/>
        <w:gridCol w:w="2048"/>
        <w:gridCol w:w="2048"/>
      </w:tblGrid>
      <w:tr w:rsidR="003C6CA5" w:rsidRPr="003A4596" w14:paraId="218DEEA9" w14:textId="77777777" w:rsidTr="00035240">
        <w:trPr>
          <w:trHeight w:val="454"/>
        </w:trPr>
        <w:tc>
          <w:tcPr>
            <w:tcW w:w="3264" w:type="dxa"/>
            <w:shd w:val="clear" w:color="auto" w:fill="E7E6E6" w:themeFill="background2"/>
          </w:tcPr>
          <w:p w14:paraId="3F401B67" w14:textId="77777777" w:rsidR="003C6CA5" w:rsidRPr="004576DB" w:rsidRDefault="003C6CA5" w:rsidP="00035240">
            <w:pPr>
              <w:pStyle w:val="tbnormal"/>
              <w:rPr>
                <w:b/>
              </w:rPr>
            </w:pPr>
            <w:r>
              <w:rPr>
                <w:b/>
              </w:rPr>
              <w:t>Matières premières</w:t>
            </w:r>
          </w:p>
        </w:tc>
        <w:tc>
          <w:tcPr>
            <w:tcW w:w="2048" w:type="dxa"/>
            <w:shd w:val="clear" w:color="auto" w:fill="E7E6E6" w:themeFill="background2"/>
          </w:tcPr>
          <w:p w14:paraId="19680D52" w14:textId="77777777" w:rsidR="003C6CA5" w:rsidRPr="00741F67" w:rsidRDefault="003C6CA5" w:rsidP="00035240">
            <w:pPr>
              <w:pStyle w:val="tbnormal"/>
              <w:jc w:val="center"/>
              <w:rPr>
                <w:b/>
              </w:rPr>
            </w:pPr>
            <w:r>
              <w:rPr>
                <w:b/>
              </w:rPr>
              <w:t>Quantité</w:t>
            </w:r>
          </w:p>
        </w:tc>
        <w:tc>
          <w:tcPr>
            <w:tcW w:w="2048" w:type="dxa"/>
            <w:shd w:val="clear" w:color="auto" w:fill="E7E6E6" w:themeFill="background2"/>
          </w:tcPr>
          <w:p w14:paraId="47D3C088" w14:textId="77777777" w:rsidR="003C6CA5" w:rsidRDefault="003C6CA5" w:rsidP="00035240">
            <w:pPr>
              <w:pStyle w:val="tbnormal"/>
              <w:jc w:val="center"/>
              <w:rPr>
                <w:b/>
              </w:rPr>
            </w:pPr>
            <w:r>
              <w:rPr>
                <w:b/>
              </w:rPr>
              <w:t>Prix de revient</w:t>
            </w:r>
          </w:p>
        </w:tc>
      </w:tr>
      <w:tr w:rsidR="003C6CA5" w:rsidRPr="003A4596" w14:paraId="3B277024" w14:textId="77777777" w:rsidTr="00035240">
        <w:trPr>
          <w:trHeight w:val="454"/>
        </w:trPr>
        <w:tc>
          <w:tcPr>
            <w:tcW w:w="3264" w:type="dxa"/>
          </w:tcPr>
          <w:p w14:paraId="5D098749" w14:textId="77777777" w:rsidR="003C6CA5" w:rsidRPr="004576DB" w:rsidRDefault="003C6CA5" w:rsidP="00035240">
            <w:pPr>
              <w:pStyle w:val="tbnormal"/>
              <w:rPr>
                <w:b/>
              </w:rPr>
            </w:pPr>
            <w:r>
              <w:rPr>
                <w:b/>
              </w:rPr>
              <w:t>Eau</w:t>
            </w:r>
          </w:p>
        </w:tc>
        <w:tc>
          <w:tcPr>
            <w:tcW w:w="2048" w:type="dxa"/>
          </w:tcPr>
          <w:p w14:paraId="5197D6B5" w14:textId="77777777" w:rsidR="003C6CA5" w:rsidRPr="00B70F13" w:rsidRDefault="003C6CA5" w:rsidP="00035240">
            <w:pPr>
              <w:pStyle w:val="tbnormal"/>
              <w:jc w:val="center"/>
            </w:pPr>
            <w:r>
              <w:t>4m</w:t>
            </w:r>
            <w:r w:rsidRPr="00403A11">
              <w:rPr>
                <w:vertAlign w:val="superscript"/>
              </w:rPr>
              <w:t>3</w:t>
            </w:r>
          </w:p>
        </w:tc>
        <w:tc>
          <w:tcPr>
            <w:tcW w:w="2048" w:type="dxa"/>
          </w:tcPr>
          <w:p w14:paraId="4914B9C4" w14:textId="77777777" w:rsidR="003C6CA5" w:rsidRDefault="003C6CA5" w:rsidP="00035240">
            <w:pPr>
              <w:pStyle w:val="tbnormal"/>
              <w:jc w:val="center"/>
            </w:pPr>
            <w:r>
              <w:t>6.-</w:t>
            </w:r>
          </w:p>
        </w:tc>
      </w:tr>
      <w:tr w:rsidR="003C6CA5" w:rsidRPr="003A4596" w14:paraId="514600E1" w14:textId="77777777" w:rsidTr="00035240">
        <w:trPr>
          <w:trHeight w:val="454"/>
        </w:trPr>
        <w:tc>
          <w:tcPr>
            <w:tcW w:w="3264" w:type="dxa"/>
          </w:tcPr>
          <w:p w14:paraId="7305EA0B" w14:textId="77777777" w:rsidR="003C6CA5" w:rsidRDefault="003C6CA5" w:rsidP="00035240">
            <w:pPr>
              <w:pStyle w:val="tbnormal"/>
              <w:rPr>
                <w:b/>
              </w:rPr>
            </w:pPr>
            <w:r>
              <w:rPr>
                <w:b/>
              </w:rPr>
              <w:t>Malt d’orge labélisé Bio</w:t>
            </w:r>
          </w:p>
        </w:tc>
        <w:tc>
          <w:tcPr>
            <w:tcW w:w="2048" w:type="dxa"/>
          </w:tcPr>
          <w:p w14:paraId="44F0A773" w14:textId="77777777" w:rsidR="003C6CA5" w:rsidRPr="00B70F13" w:rsidRDefault="003C6CA5" w:rsidP="00035240">
            <w:pPr>
              <w:pStyle w:val="tbnormal"/>
              <w:jc w:val="center"/>
            </w:pPr>
            <w:r>
              <w:t>520kg</w:t>
            </w:r>
          </w:p>
        </w:tc>
        <w:tc>
          <w:tcPr>
            <w:tcW w:w="2048" w:type="dxa"/>
          </w:tcPr>
          <w:p w14:paraId="5F54BF91" w14:textId="77777777" w:rsidR="003C6CA5" w:rsidRDefault="003C6CA5" w:rsidP="00035240">
            <w:pPr>
              <w:pStyle w:val="tbnormal"/>
              <w:jc w:val="center"/>
            </w:pPr>
            <w:r>
              <w:t>381.34</w:t>
            </w:r>
          </w:p>
        </w:tc>
      </w:tr>
      <w:tr w:rsidR="003C6CA5" w:rsidRPr="003A4596" w14:paraId="7012A696" w14:textId="77777777" w:rsidTr="00035240">
        <w:trPr>
          <w:trHeight w:val="454"/>
        </w:trPr>
        <w:tc>
          <w:tcPr>
            <w:tcW w:w="3264" w:type="dxa"/>
          </w:tcPr>
          <w:p w14:paraId="059CA477" w14:textId="77777777" w:rsidR="003C6CA5" w:rsidRDefault="003C6CA5" w:rsidP="00035240">
            <w:pPr>
              <w:pStyle w:val="tbnormal"/>
              <w:rPr>
                <w:b/>
              </w:rPr>
            </w:pPr>
            <w:r>
              <w:rPr>
                <w:b/>
              </w:rPr>
              <w:t>Houblon labélisé Bio</w:t>
            </w:r>
          </w:p>
        </w:tc>
        <w:tc>
          <w:tcPr>
            <w:tcW w:w="2048" w:type="dxa"/>
          </w:tcPr>
          <w:p w14:paraId="655E0BD8" w14:textId="77777777" w:rsidR="003C6CA5" w:rsidRPr="00B70F13" w:rsidRDefault="003C6CA5" w:rsidP="00035240">
            <w:pPr>
              <w:pStyle w:val="tbnormal"/>
              <w:jc w:val="center"/>
            </w:pPr>
            <w:r>
              <w:t>8kg</w:t>
            </w:r>
          </w:p>
        </w:tc>
        <w:tc>
          <w:tcPr>
            <w:tcW w:w="2048" w:type="dxa"/>
          </w:tcPr>
          <w:p w14:paraId="63F95A86" w14:textId="77777777" w:rsidR="003C6CA5" w:rsidRDefault="003C6CA5" w:rsidP="00035240">
            <w:pPr>
              <w:pStyle w:val="tbnormal"/>
              <w:jc w:val="center"/>
            </w:pPr>
            <w:r>
              <w:t>216.-</w:t>
            </w:r>
          </w:p>
        </w:tc>
      </w:tr>
      <w:tr w:rsidR="003C6CA5" w:rsidRPr="003A4596" w14:paraId="70696D0E" w14:textId="77777777" w:rsidTr="00035240">
        <w:trPr>
          <w:trHeight w:val="454"/>
        </w:trPr>
        <w:tc>
          <w:tcPr>
            <w:tcW w:w="3264" w:type="dxa"/>
          </w:tcPr>
          <w:p w14:paraId="168DB584" w14:textId="77777777" w:rsidR="003C6CA5" w:rsidRDefault="003C6CA5" w:rsidP="00035240">
            <w:pPr>
              <w:pStyle w:val="tbnormal"/>
              <w:rPr>
                <w:b/>
              </w:rPr>
            </w:pPr>
            <w:r>
              <w:rPr>
                <w:b/>
              </w:rPr>
              <w:t>Levure à bière</w:t>
            </w:r>
          </w:p>
        </w:tc>
        <w:tc>
          <w:tcPr>
            <w:tcW w:w="2048" w:type="dxa"/>
          </w:tcPr>
          <w:p w14:paraId="55794784" w14:textId="77777777" w:rsidR="003C6CA5" w:rsidRPr="00B70F13" w:rsidRDefault="003C6CA5" w:rsidP="00035240">
            <w:pPr>
              <w:pStyle w:val="tbnormal"/>
              <w:jc w:val="center"/>
            </w:pPr>
            <w:r>
              <w:t>24kg</w:t>
            </w:r>
          </w:p>
        </w:tc>
        <w:tc>
          <w:tcPr>
            <w:tcW w:w="2048" w:type="dxa"/>
          </w:tcPr>
          <w:p w14:paraId="28B9867F" w14:textId="77777777" w:rsidR="003C6CA5" w:rsidRDefault="003C6CA5" w:rsidP="00035240">
            <w:pPr>
              <w:pStyle w:val="tbnormal"/>
              <w:jc w:val="center"/>
            </w:pPr>
            <w:r>
              <w:t>6'000.-</w:t>
            </w:r>
          </w:p>
        </w:tc>
      </w:tr>
      <w:tr w:rsidR="003C6CA5" w:rsidRPr="003A4596" w14:paraId="62DC5CFE" w14:textId="77777777" w:rsidTr="00035240">
        <w:trPr>
          <w:trHeight w:val="454"/>
        </w:trPr>
        <w:tc>
          <w:tcPr>
            <w:tcW w:w="3264" w:type="dxa"/>
          </w:tcPr>
          <w:p w14:paraId="1789B7C3" w14:textId="77777777" w:rsidR="003C6CA5" w:rsidRPr="000A25EB" w:rsidRDefault="003C6CA5" w:rsidP="00035240">
            <w:pPr>
              <w:pStyle w:val="tbnormal"/>
              <w:rPr>
                <w:b/>
                <w:i/>
              </w:rPr>
            </w:pPr>
            <w:r w:rsidRPr="000A25EB">
              <w:rPr>
                <w:b/>
                <w:i/>
              </w:rPr>
              <w:t>Sous-total</w:t>
            </w:r>
          </w:p>
        </w:tc>
        <w:tc>
          <w:tcPr>
            <w:tcW w:w="4096" w:type="dxa"/>
            <w:gridSpan w:val="2"/>
          </w:tcPr>
          <w:p w14:paraId="195B691E" w14:textId="77777777" w:rsidR="003C6CA5" w:rsidRPr="000A25EB" w:rsidRDefault="003C6CA5" w:rsidP="00035240">
            <w:pPr>
              <w:pStyle w:val="tbnormal"/>
              <w:jc w:val="center"/>
              <w:rPr>
                <w:b/>
                <w:i/>
              </w:rPr>
            </w:pPr>
            <w:r>
              <w:rPr>
                <w:b/>
                <w:i/>
              </w:rPr>
              <w:t>6'603.34 CHF</w:t>
            </w:r>
          </w:p>
        </w:tc>
      </w:tr>
      <w:tr w:rsidR="003C6CA5" w:rsidRPr="003A4596" w14:paraId="0A7E5CC1" w14:textId="77777777" w:rsidTr="00035240">
        <w:trPr>
          <w:trHeight w:val="454"/>
        </w:trPr>
        <w:tc>
          <w:tcPr>
            <w:tcW w:w="3264" w:type="dxa"/>
          </w:tcPr>
          <w:p w14:paraId="3AE865D9" w14:textId="77777777" w:rsidR="003C6CA5" w:rsidRDefault="003C6CA5" w:rsidP="00035240">
            <w:pPr>
              <w:pStyle w:val="tbnormal"/>
              <w:rPr>
                <w:b/>
              </w:rPr>
            </w:pPr>
            <w:r>
              <w:rPr>
                <w:b/>
              </w:rPr>
              <w:t>Conditionnement 0.25 cl</w:t>
            </w:r>
          </w:p>
        </w:tc>
        <w:tc>
          <w:tcPr>
            <w:tcW w:w="2048" w:type="dxa"/>
          </w:tcPr>
          <w:p w14:paraId="00980D0E" w14:textId="77777777" w:rsidR="003C6CA5" w:rsidRPr="00B70F13" w:rsidRDefault="003C6CA5" w:rsidP="00035240">
            <w:pPr>
              <w:pStyle w:val="tbnormal"/>
              <w:jc w:val="center"/>
            </w:pPr>
            <w:r>
              <w:t>16'000 unités</w:t>
            </w:r>
          </w:p>
        </w:tc>
        <w:tc>
          <w:tcPr>
            <w:tcW w:w="2048" w:type="dxa"/>
          </w:tcPr>
          <w:p w14:paraId="64396FAE" w14:textId="77777777" w:rsidR="003C6CA5" w:rsidRDefault="003C6CA5" w:rsidP="00035240">
            <w:pPr>
              <w:pStyle w:val="tbnormal"/>
              <w:jc w:val="center"/>
            </w:pPr>
            <w:r>
              <w:t>800.-</w:t>
            </w:r>
          </w:p>
        </w:tc>
      </w:tr>
      <w:tr w:rsidR="003C6CA5" w:rsidRPr="003A4596" w14:paraId="6AA6EAC8" w14:textId="77777777" w:rsidTr="00035240">
        <w:trPr>
          <w:trHeight w:val="454"/>
        </w:trPr>
        <w:tc>
          <w:tcPr>
            <w:tcW w:w="3264" w:type="dxa"/>
            <w:shd w:val="clear" w:color="auto" w:fill="E7E6E6" w:themeFill="background2"/>
          </w:tcPr>
          <w:p w14:paraId="2CB8FE54" w14:textId="77777777" w:rsidR="003C6CA5" w:rsidRDefault="003C6CA5" w:rsidP="00035240">
            <w:pPr>
              <w:pStyle w:val="tbnormal"/>
              <w:rPr>
                <w:b/>
              </w:rPr>
            </w:pPr>
            <w:r>
              <w:rPr>
                <w:b/>
              </w:rPr>
              <w:t>Total</w:t>
            </w:r>
          </w:p>
        </w:tc>
        <w:tc>
          <w:tcPr>
            <w:tcW w:w="4096" w:type="dxa"/>
            <w:gridSpan w:val="2"/>
            <w:shd w:val="clear" w:color="auto" w:fill="E7E6E6" w:themeFill="background2"/>
          </w:tcPr>
          <w:p w14:paraId="5001A86B" w14:textId="77777777" w:rsidR="003C6CA5" w:rsidRPr="000A25EB" w:rsidRDefault="003C6CA5" w:rsidP="00035240">
            <w:pPr>
              <w:pStyle w:val="tbnormal"/>
              <w:jc w:val="center"/>
              <w:rPr>
                <w:b/>
              </w:rPr>
            </w:pPr>
            <w:r w:rsidRPr="000A25EB">
              <w:rPr>
                <w:b/>
              </w:rPr>
              <w:t>7'</w:t>
            </w:r>
            <w:r>
              <w:rPr>
                <w:b/>
              </w:rPr>
              <w:t>403.34</w:t>
            </w:r>
            <w:r w:rsidRPr="000A25EB">
              <w:rPr>
                <w:b/>
              </w:rPr>
              <w:t xml:space="preserve"> CHF</w:t>
            </w:r>
          </w:p>
        </w:tc>
      </w:tr>
      <w:tr w:rsidR="003C6CA5" w:rsidRPr="003A4596" w14:paraId="2369FEA8" w14:textId="77777777" w:rsidTr="00035240">
        <w:trPr>
          <w:trHeight w:val="454"/>
        </w:trPr>
        <w:tc>
          <w:tcPr>
            <w:tcW w:w="3264" w:type="dxa"/>
          </w:tcPr>
          <w:p w14:paraId="2089F9A9" w14:textId="77777777" w:rsidR="003C6CA5" w:rsidRDefault="003C6CA5" w:rsidP="00035240">
            <w:pPr>
              <w:pStyle w:val="tbnormal"/>
              <w:rPr>
                <w:b/>
              </w:rPr>
            </w:pPr>
            <w:r>
              <w:rPr>
                <w:b/>
              </w:rPr>
              <w:t>Conditionnement 0.50 cl</w:t>
            </w:r>
          </w:p>
        </w:tc>
        <w:tc>
          <w:tcPr>
            <w:tcW w:w="2048" w:type="dxa"/>
          </w:tcPr>
          <w:p w14:paraId="683B9DA9" w14:textId="77777777" w:rsidR="003C6CA5" w:rsidRPr="00B70F13" w:rsidRDefault="003C6CA5" w:rsidP="00035240">
            <w:pPr>
              <w:pStyle w:val="tbnormal"/>
              <w:jc w:val="center"/>
            </w:pPr>
            <w:r>
              <w:t>8'000 unités</w:t>
            </w:r>
          </w:p>
        </w:tc>
        <w:tc>
          <w:tcPr>
            <w:tcW w:w="2048" w:type="dxa"/>
          </w:tcPr>
          <w:p w14:paraId="521C515B" w14:textId="77777777" w:rsidR="003C6CA5" w:rsidRDefault="003C6CA5" w:rsidP="00035240">
            <w:pPr>
              <w:pStyle w:val="tbnormal"/>
              <w:jc w:val="center"/>
            </w:pPr>
            <w:r>
              <w:t>80.-</w:t>
            </w:r>
          </w:p>
        </w:tc>
      </w:tr>
      <w:tr w:rsidR="003C6CA5" w:rsidRPr="003A4596" w14:paraId="681F4542" w14:textId="77777777" w:rsidTr="00035240">
        <w:trPr>
          <w:trHeight w:val="454"/>
        </w:trPr>
        <w:tc>
          <w:tcPr>
            <w:tcW w:w="3264" w:type="dxa"/>
            <w:shd w:val="clear" w:color="auto" w:fill="E7E6E6" w:themeFill="background2"/>
          </w:tcPr>
          <w:p w14:paraId="345B2A68" w14:textId="77777777" w:rsidR="003C6CA5" w:rsidRDefault="003C6CA5" w:rsidP="00035240">
            <w:pPr>
              <w:pStyle w:val="tbnormal"/>
              <w:rPr>
                <w:b/>
              </w:rPr>
            </w:pPr>
            <w:r>
              <w:rPr>
                <w:b/>
              </w:rPr>
              <w:t>Total</w:t>
            </w:r>
          </w:p>
        </w:tc>
        <w:tc>
          <w:tcPr>
            <w:tcW w:w="4096" w:type="dxa"/>
            <w:gridSpan w:val="2"/>
            <w:shd w:val="clear" w:color="auto" w:fill="E7E6E6" w:themeFill="background2"/>
          </w:tcPr>
          <w:p w14:paraId="2876942D" w14:textId="77777777" w:rsidR="003C6CA5" w:rsidRPr="000A25EB" w:rsidRDefault="003C6CA5" w:rsidP="00035240">
            <w:pPr>
              <w:pStyle w:val="tbnormal"/>
              <w:jc w:val="center"/>
              <w:rPr>
                <w:b/>
              </w:rPr>
            </w:pPr>
            <w:r>
              <w:rPr>
                <w:b/>
              </w:rPr>
              <w:t>6'683.34 CHF</w:t>
            </w:r>
          </w:p>
        </w:tc>
      </w:tr>
    </w:tbl>
    <w:p w14:paraId="12B0D6B0" w14:textId="77777777" w:rsidR="003C6CA5" w:rsidRDefault="003C6CA5" w:rsidP="003C6CA5">
      <w:pPr>
        <w:pStyle w:val="tbtitre5"/>
      </w:pPr>
      <w:bookmarkStart w:id="194" w:name="_Toc454297833"/>
      <w:bookmarkStart w:id="195" w:name="_Toc455044815"/>
      <w:r>
        <w:t>Produit BW04</w:t>
      </w:r>
      <w:bookmarkEnd w:id="194"/>
      <w:bookmarkEnd w:id="195"/>
    </w:p>
    <w:tbl>
      <w:tblPr>
        <w:tblStyle w:val="Grilledetableauclaire"/>
        <w:tblW w:w="5000" w:type="pct"/>
        <w:tblLook w:val="04A0" w:firstRow="1" w:lastRow="0" w:firstColumn="1" w:lastColumn="0" w:noHBand="0" w:noVBand="1"/>
      </w:tblPr>
      <w:tblGrid>
        <w:gridCol w:w="3264"/>
        <w:gridCol w:w="2048"/>
        <w:gridCol w:w="2048"/>
      </w:tblGrid>
      <w:tr w:rsidR="003C6CA5" w:rsidRPr="003A4596" w14:paraId="187B9413" w14:textId="77777777" w:rsidTr="00035240">
        <w:trPr>
          <w:trHeight w:val="454"/>
        </w:trPr>
        <w:tc>
          <w:tcPr>
            <w:tcW w:w="3264" w:type="dxa"/>
            <w:shd w:val="clear" w:color="auto" w:fill="E7E6E6" w:themeFill="background2"/>
          </w:tcPr>
          <w:p w14:paraId="2528CC05" w14:textId="77777777" w:rsidR="003C6CA5" w:rsidRPr="004576DB" w:rsidRDefault="003C6CA5" w:rsidP="00035240">
            <w:pPr>
              <w:pStyle w:val="tbnormal"/>
              <w:rPr>
                <w:b/>
              </w:rPr>
            </w:pPr>
            <w:r>
              <w:rPr>
                <w:b/>
              </w:rPr>
              <w:t>Matières premières</w:t>
            </w:r>
          </w:p>
        </w:tc>
        <w:tc>
          <w:tcPr>
            <w:tcW w:w="2048" w:type="dxa"/>
            <w:shd w:val="clear" w:color="auto" w:fill="E7E6E6" w:themeFill="background2"/>
          </w:tcPr>
          <w:p w14:paraId="2927AA7E" w14:textId="77777777" w:rsidR="003C6CA5" w:rsidRPr="00741F67" w:rsidRDefault="003C6CA5" w:rsidP="00035240">
            <w:pPr>
              <w:pStyle w:val="tbnormal"/>
              <w:jc w:val="center"/>
              <w:rPr>
                <w:b/>
              </w:rPr>
            </w:pPr>
            <w:r>
              <w:rPr>
                <w:b/>
              </w:rPr>
              <w:t>Quantité</w:t>
            </w:r>
          </w:p>
        </w:tc>
        <w:tc>
          <w:tcPr>
            <w:tcW w:w="2048" w:type="dxa"/>
            <w:shd w:val="clear" w:color="auto" w:fill="E7E6E6" w:themeFill="background2"/>
          </w:tcPr>
          <w:p w14:paraId="71C472F8" w14:textId="77777777" w:rsidR="003C6CA5" w:rsidRDefault="003C6CA5" w:rsidP="00035240">
            <w:pPr>
              <w:pStyle w:val="tbnormal"/>
              <w:jc w:val="center"/>
              <w:rPr>
                <w:b/>
              </w:rPr>
            </w:pPr>
            <w:r>
              <w:rPr>
                <w:b/>
              </w:rPr>
              <w:t>Prix de revient</w:t>
            </w:r>
          </w:p>
        </w:tc>
      </w:tr>
      <w:tr w:rsidR="003C6CA5" w:rsidRPr="003A4596" w14:paraId="11806EA4" w14:textId="77777777" w:rsidTr="00035240">
        <w:trPr>
          <w:trHeight w:val="454"/>
        </w:trPr>
        <w:tc>
          <w:tcPr>
            <w:tcW w:w="3264" w:type="dxa"/>
          </w:tcPr>
          <w:p w14:paraId="57EC59AB" w14:textId="77777777" w:rsidR="003C6CA5" w:rsidRPr="004576DB" w:rsidRDefault="003C6CA5" w:rsidP="00035240">
            <w:pPr>
              <w:pStyle w:val="tbnormal"/>
              <w:rPr>
                <w:b/>
              </w:rPr>
            </w:pPr>
            <w:r>
              <w:rPr>
                <w:b/>
              </w:rPr>
              <w:t>Eau</w:t>
            </w:r>
          </w:p>
        </w:tc>
        <w:tc>
          <w:tcPr>
            <w:tcW w:w="2048" w:type="dxa"/>
          </w:tcPr>
          <w:p w14:paraId="2138DAE0" w14:textId="77777777" w:rsidR="003C6CA5" w:rsidRPr="00B70F13" w:rsidRDefault="003C6CA5" w:rsidP="00035240">
            <w:pPr>
              <w:pStyle w:val="tbnormal"/>
              <w:jc w:val="center"/>
            </w:pPr>
            <w:r>
              <w:t>4m</w:t>
            </w:r>
            <w:r w:rsidRPr="00403A11">
              <w:rPr>
                <w:vertAlign w:val="superscript"/>
              </w:rPr>
              <w:t>3</w:t>
            </w:r>
          </w:p>
        </w:tc>
        <w:tc>
          <w:tcPr>
            <w:tcW w:w="2048" w:type="dxa"/>
          </w:tcPr>
          <w:p w14:paraId="1D31907B" w14:textId="77777777" w:rsidR="003C6CA5" w:rsidRDefault="003C6CA5" w:rsidP="00035240">
            <w:pPr>
              <w:pStyle w:val="tbnormal"/>
              <w:jc w:val="center"/>
            </w:pPr>
            <w:r>
              <w:t>6.-</w:t>
            </w:r>
          </w:p>
        </w:tc>
      </w:tr>
      <w:tr w:rsidR="003C6CA5" w:rsidRPr="003A4596" w14:paraId="123876D5" w14:textId="77777777" w:rsidTr="00035240">
        <w:trPr>
          <w:trHeight w:val="454"/>
        </w:trPr>
        <w:tc>
          <w:tcPr>
            <w:tcW w:w="3264" w:type="dxa"/>
          </w:tcPr>
          <w:p w14:paraId="072146A6" w14:textId="77777777" w:rsidR="003C6CA5" w:rsidRDefault="003C6CA5" w:rsidP="00035240">
            <w:pPr>
              <w:pStyle w:val="tbnormal"/>
              <w:rPr>
                <w:b/>
              </w:rPr>
            </w:pPr>
            <w:r>
              <w:rPr>
                <w:b/>
              </w:rPr>
              <w:t>Malt d’orge</w:t>
            </w:r>
          </w:p>
        </w:tc>
        <w:tc>
          <w:tcPr>
            <w:tcW w:w="2048" w:type="dxa"/>
          </w:tcPr>
          <w:p w14:paraId="22A00335" w14:textId="77777777" w:rsidR="003C6CA5" w:rsidRPr="00B70F13" w:rsidRDefault="003C6CA5" w:rsidP="00035240">
            <w:pPr>
              <w:pStyle w:val="tbnormal"/>
              <w:jc w:val="center"/>
            </w:pPr>
            <w:r>
              <w:t>520kg</w:t>
            </w:r>
          </w:p>
        </w:tc>
        <w:tc>
          <w:tcPr>
            <w:tcW w:w="2048" w:type="dxa"/>
          </w:tcPr>
          <w:p w14:paraId="6FA7C4DE" w14:textId="77777777" w:rsidR="003C6CA5" w:rsidRDefault="003C6CA5" w:rsidP="00035240">
            <w:pPr>
              <w:pStyle w:val="tbnormal"/>
              <w:jc w:val="center"/>
            </w:pPr>
            <w:r>
              <w:t>312.-</w:t>
            </w:r>
          </w:p>
        </w:tc>
      </w:tr>
      <w:tr w:rsidR="003C6CA5" w:rsidRPr="003A4596" w14:paraId="7E57F7B5" w14:textId="77777777" w:rsidTr="00035240">
        <w:trPr>
          <w:trHeight w:val="454"/>
        </w:trPr>
        <w:tc>
          <w:tcPr>
            <w:tcW w:w="3264" w:type="dxa"/>
          </w:tcPr>
          <w:p w14:paraId="1B33785D" w14:textId="77777777" w:rsidR="003C6CA5" w:rsidRDefault="003C6CA5" w:rsidP="00035240">
            <w:pPr>
              <w:pStyle w:val="tbnormal"/>
              <w:rPr>
                <w:b/>
              </w:rPr>
            </w:pPr>
            <w:r>
              <w:rPr>
                <w:b/>
              </w:rPr>
              <w:t>Houblon</w:t>
            </w:r>
          </w:p>
        </w:tc>
        <w:tc>
          <w:tcPr>
            <w:tcW w:w="2048" w:type="dxa"/>
          </w:tcPr>
          <w:p w14:paraId="209D36FE" w14:textId="77777777" w:rsidR="003C6CA5" w:rsidRPr="00B70F13" w:rsidRDefault="003C6CA5" w:rsidP="00035240">
            <w:pPr>
              <w:pStyle w:val="tbnormal"/>
              <w:jc w:val="center"/>
            </w:pPr>
            <w:r>
              <w:t>8kg</w:t>
            </w:r>
          </w:p>
        </w:tc>
        <w:tc>
          <w:tcPr>
            <w:tcW w:w="2048" w:type="dxa"/>
          </w:tcPr>
          <w:p w14:paraId="4A537262" w14:textId="77777777" w:rsidR="003C6CA5" w:rsidRDefault="003C6CA5" w:rsidP="00035240">
            <w:pPr>
              <w:pStyle w:val="tbnormal"/>
              <w:jc w:val="center"/>
            </w:pPr>
            <w:r>
              <w:t>144.-</w:t>
            </w:r>
          </w:p>
        </w:tc>
      </w:tr>
      <w:tr w:rsidR="003C6CA5" w:rsidRPr="003A4596" w14:paraId="4FCAE2E0" w14:textId="77777777" w:rsidTr="00035240">
        <w:trPr>
          <w:trHeight w:val="454"/>
        </w:trPr>
        <w:tc>
          <w:tcPr>
            <w:tcW w:w="3264" w:type="dxa"/>
          </w:tcPr>
          <w:p w14:paraId="0FC6E05B" w14:textId="77777777" w:rsidR="003C6CA5" w:rsidRDefault="003C6CA5" w:rsidP="00035240">
            <w:pPr>
              <w:pStyle w:val="tbnormal"/>
              <w:rPr>
                <w:b/>
              </w:rPr>
            </w:pPr>
            <w:r>
              <w:rPr>
                <w:b/>
              </w:rPr>
              <w:t>Levure à bière</w:t>
            </w:r>
          </w:p>
        </w:tc>
        <w:tc>
          <w:tcPr>
            <w:tcW w:w="2048" w:type="dxa"/>
          </w:tcPr>
          <w:p w14:paraId="5B99B170" w14:textId="77777777" w:rsidR="003C6CA5" w:rsidRPr="00B70F13" w:rsidRDefault="003C6CA5" w:rsidP="00035240">
            <w:pPr>
              <w:pStyle w:val="tbnormal"/>
              <w:jc w:val="center"/>
            </w:pPr>
            <w:r>
              <w:t>24kg</w:t>
            </w:r>
          </w:p>
        </w:tc>
        <w:tc>
          <w:tcPr>
            <w:tcW w:w="2048" w:type="dxa"/>
          </w:tcPr>
          <w:p w14:paraId="3239003D" w14:textId="77777777" w:rsidR="003C6CA5" w:rsidRDefault="003C6CA5" w:rsidP="00035240">
            <w:pPr>
              <w:pStyle w:val="tbnormal"/>
              <w:jc w:val="center"/>
            </w:pPr>
            <w:r>
              <w:t>6'000.-</w:t>
            </w:r>
          </w:p>
        </w:tc>
      </w:tr>
      <w:tr w:rsidR="003C6CA5" w:rsidRPr="003A4596" w14:paraId="51CF2145" w14:textId="77777777" w:rsidTr="00035240">
        <w:trPr>
          <w:trHeight w:val="454"/>
        </w:trPr>
        <w:tc>
          <w:tcPr>
            <w:tcW w:w="3264" w:type="dxa"/>
          </w:tcPr>
          <w:p w14:paraId="356E867D" w14:textId="77777777" w:rsidR="003C6CA5" w:rsidRDefault="003C6CA5" w:rsidP="00035240">
            <w:pPr>
              <w:pStyle w:val="tbnormal"/>
              <w:rPr>
                <w:b/>
              </w:rPr>
            </w:pPr>
            <w:r>
              <w:rPr>
                <w:b/>
              </w:rPr>
              <w:t>Epices</w:t>
            </w:r>
          </w:p>
        </w:tc>
        <w:tc>
          <w:tcPr>
            <w:tcW w:w="2048" w:type="dxa"/>
          </w:tcPr>
          <w:p w14:paraId="6C2A3E74" w14:textId="77777777" w:rsidR="003C6CA5" w:rsidRDefault="003C6CA5" w:rsidP="00035240">
            <w:pPr>
              <w:pStyle w:val="tbnormal"/>
              <w:jc w:val="center"/>
            </w:pPr>
            <w:r>
              <w:t>2’000kg</w:t>
            </w:r>
          </w:p>
        </w:tc>
        <w:tc>
          <w:tcPr>
            <w:tcW w:w="2048" w:type="dxa"/>
          </w:tcPr>
          <w:p w14:paraId="2BAAC833" w14:textId="77777777" w:rsidR="003C6CA5" w:rsidRDefault="003C6CA5" w:rsidP="00035240">
            <w:pPr>
              <w:pStyle w:val="tbnormal"/>
              <w:jc w:val="center"/>
            </w:pPr>
            <w:r>
              <w:t>1'600.-</w:t>
            </w:r>
          </w:p>
        </w:tc>
      </w:tr>
      <w:tr w:rsidR="003C6CA5" w:rsidRPr="003A4596" w14:paraId="6C671DA5" w14:textId="77777777" w:rsidTr="00035240">
        <w:trPr>
          <w:trHeight w:val="454"/>
        </w:trPr>
        <w:tc>
          <w:tcPr>
            <w:tcW w:w="3264" w:type="dxa"/>
          </w:tcPr>
          <w:p w14:paraId="123C3E9E" w14:textId="77777777" w:rsidR="003C6CA5" w:rsidRPr="000A25EB" w:rsidRDefault="003C6CA5" w:rsidP="00035240">
            <w:pPr>
              <w:pStyle w:val="tbnormal"/>
              <w:rPr>
                <w:b/>
                <w:i/>
              </w:rPr>
            </w:pPr>
            <w:r w:rsidRPr="000A25EB">
              <w:rPr>
                <w:b/>
                <w:i/>
              </w:rPr>
              <w:t>Sous-total</w:t>
            </w:r>
          </w:p>
        </w:tc>
        <w:tc>
          <w:tcPr>
            <w:tcW w:w="4096" w:type="dxa"/>
            <w:gridSpan w:val="2"/>
          </w:tcPr>
          <w:p w14:paraId="2C3AF21D" w14:textId="77777777" w:rsidR="003C6CA5" w:rsidRPr="000A25EB" w:rsidRDefault="003C6CA5" w:rsidP="00035240">
            <w:pPr>
              <w:pStyle w:val="tbnormal"/>
              <w:jc w:val="center"/>
              <w:rPr>
                <w:b/>
                <w:i/>
              </w:rPr>
            </w:pPr>
            <w:r>
              <w:rPr>
                <w:b/>
                <w:i/>
              </w:rPr>
              <w:t>8’062</w:t>
            </w:r>
            <w:r w:rsidRPr="000A25EB">
              <w:rPr>
                <w:b/>
                <w:i/>
              </w:rPr>
              <w:t>.- CHF</w:t>
            </w:r>
          </w:p>
        </w:tc>
      </w:tr>
      <w:tr w:rsidR="003C6CA5" w:rsidRPr="003A4596" w14:paraId="37E1D063" w14:textId="77777777" w:rsidTr="00035240">
        <w:trPr>
          <w:trHeight w:val="454"/>
        </w:trPr>
        <w:tc>
          <w:tcPr>
            <w:tcW w:w="3264" w:type="dxa"/>
          </w:tcPr>
          <w:p w14:paraId="4AE93E59" w14:textId="77777777" w:rsidR="003C6CA5" w:rsidRDefault="003C6CA5" w:rsidP="00035240">
            <w:pPr>
              <w:pStyle w:val="tbnormal"/>
              <w:rPr>
                <w:b/>
              </w:rPr>
            </w:pPr>
            <w:r>
              <w:rPr>
                <w:b/>
              </w:rPr>
              <w:t>Conditionnement 0.25 cl</w:t>
            </w:r>
          </w:p>
        </w:tc>
        <w:tc>
          <w:tcPr>
            <w:tcW w:w="2048" w:type="dxa"/>
          </w:tcPr>
          <w:p w14:paraId="7109BC76" w14:textId="77777777" w:rsidR="003C6CA5" w:rsidRPr="00B70F13" w:rsidRDefault="003C6CA5" w:rsidP="00035240">
            <w:pPr>
              <w:pStyle w:val="tbnormal"/>
              <w:jc w:val="center"/>
            </w:pPr>
            <w:r>
              <w:t>16'000 unités</w:t>
            </w:r>
          </w:p>
        </w:tc>
        <w:tc>
          <w:tcPr>
            <w:tcW w:w="2048" w:type="dxa"/>
          </w:tcPr>
          <w:p w14:paraId="1D8FFCCC" w14:textId="77777777" w:rsidR="003C6CA5" w:rsidRDefault="003C6CA5" w:rsidP="00035240">
            <w:pPr>
              <w:pStyle w:val="tbnormal"/>
              <w:jc w:val="center"/>
            </w:pPr>
            <w:r>
              <w:t>800.-</w:t>
            </w:r>
          </w:p>
        </w:tc>
      </w:tr>
      <w:tr w:rsidR="003C6CA5" w:rsidRPr="003A4596" w14:paraId="6B30805C" w14:textId="77777777" w:rsidTr="00035240">
        <w:trPr>
          <w:trHeight w:val="454"/>
        </w:trPr>
        <w:tc>
          <w:tcPr>
            <w:tcW w:w="3264" w:type="dxa"/>
            <w:shd w:val="clear" w:color="auto" w:fill="E7E6E6" w:themeFill="background2"/>
          </w:tcPr>
          <w:p w14:paraId="6D043B3B" w14:textId="77777777" w:rsidR="003C6CA5" w:rsidRDefault="003C6CA5" w:rsidP="00035240">
            <w:pPr>
              <w:pStyle w:val="tbnormal"/>
              <w:rPr>
                <w:b/>
              </w:rPr>
            </w:pPr>
            <w:r>
              <w:rPr>
                <w:b/>
              </w:rPr>
              <w:t>Total</w:t>
            </w:r>
          </w:p>
        </w:tc>
        <w:tc>
          <w:tcPr>
            <w:tcW w:w="4096" w:type="dxa"/>
            <w:gridSpan w:val="2"/>
            <w:shd w:val="clear" w:color="auto" w:fill="E7E6E6" w:themeFill="background2"/>
          </w:tcPr>
          <w:p w14:paraId="56613B65" w14:textId="77777777" w:rsidR="003C6CA5" w:rsidRPr="000A25EB" w:rsidRDefault="003C6CA5" w:rsidP="00035240">
            <w:pPr>
              <w:pStyle w:val="tbnormal"/>
              <w:jc w:val="center"/>
              <w:rPr>
                <w:b/>
              </w:rPr>
            </w:pPr>
            <w:r>
              <w:rPr>
                <w:b/>
              </w:rPr>
              <w:t>8’8</w:t>
            </w:r>
            <w:r w:rsidRPr="000A25EB">
              <w:rPr>
                <w:b/>
              </w:rPr>
              <w:t>62.- CHF</w:t>
            </w:r>
          </w:p>
        </w:tc>
      </w:tr>
      <w:tr w:rsidR="003C6CA5" w:rsidRPr="003A4596" w14:paraId="45C9B14F" w14:textId="77777777" w:rsidTr="00035240">
        <w:trPr>
          <w:trHeight w:val="454"/>
        </w:trPr>
        <w:tc>
          <w:tcPr>
            <w:tcW w:w="3264" w:type="dxa"/>
          </w:tcPr>
          <w:p w14:paraId="3EB92E20" w14:textId="77777777" w:rsidR="003C6CA5" w:rsidRDefault="003C6CA5" w:rsidP="00035240">
            <w:pPr>
              <w:pStyle w:val="tbnormal"/>
              <w:rPr>
                <w:b/>
              </w:rPr>
            </w:pPr>
            <w:r>
              <w:rPr>
                <w:b/>
              </w:rPr>
              <w:t>Conditionnement 0.50 cl</w:t>
            </w:r>
          </w:p>
        </w:tc>
        <w:tc>
          <w:tcPr>
            <w:tcW w:w="2048" w:type="dxa"/>
          </w:tcPr>
          <w:p w14:paraId="612B6042" w14:textId="77777777" w:rsidR="003C6CA5" w:rsidRPr="00B70F13" w:rsidRDefault="003C6CA5" w:rsidP="00035240">
            <w:pPr>
              <w:pStyle w:val="tbnormal"/>
              <w:jc w:val="center"/>
            </w:pPr>
            <w:r>
              <w:t>8'000 unités</w:t>
            </w:r>
          </w:p>
        </w:tc>
        <w:tc>
          <w:tcPr>
            <w:tcW w:w="2048" w:type="dxa"/>
          </w:tcPr>
          <w:p w14:paraId="5818ADA0" w14:textId="77777777" w:rsidR="003C6CA5" w:rsidRDefault="003C6CA5" w:rsidP="00035240">
            <w:pPr>
              <w:pStyle w:val="tbnormal"/>
              <w:jc w:val="center"/>
            </w:pPr>
            <w:r>
              <w:t>80.-</w:t>
            </w:r>
          </w:p>
        </w:tc>
      </w:tr>
      <w:tr w:rsidR="003C6CA5" w:rsidRPr="003A4596" w14:paraId="251DC030" w14:textId="77777777" w:rsidTr="00035240">
        <w:trPr>
          <w:trHeight w:val="454"/>
        </w:trPr>
        <w:tc>
          <w:tcPr>
            <w:tcW w:w="3264" w:type="dxa"/>
            <w:shd w:val="clear" w:color="auto" w:fill="E7E6E6" w:themeFill="background2"/>
          </w:tcPr>
          <w:p w14:paraId="65A409E6" w14:textId="77777777" w:rsidR="003C6CA5" w:rsidRDefault="003C6CA5" w:rsidP="00035240">
            <w:pPr>
              <w:pStyle w:val="tbnormal"/>
              <w:rPr>
                <w:b/>
              </w:rPr>
            </w:pPr>
            <w:r>
              <w:rPr>
                <w:b/>
              </w:rPr>
              <w:t>Total</w:t>
            </w:r>
          </w:p>
        </w:tc>
        <w:tc>
          <w:tcPr>
            <w:tcW w:w="4096" w:type="dxa"/>
            <w:gridSpan w:val="2"/>
            <w:shd w:val="clear" w:color="auto" w:fill="E7E6E6" w:themeFill="background2"/>
          </w:tcPr>
          <w:p w14:paraId="611CB377" w14:textId="77777777" w:rsidR="003C6CA5" w:rsidRPr="000A25EB" w:rsidRDefault="003C6CA5" w:rsidP="00035240">
            <w:pPr>
              <w:pStyle w:val="tbnormal"/>
              <w:jc w:val="center"/>
              <w:rPr>
                <w:b/>
              </w:rPr>
            </w:pPr>
            <w:r>
              <w:rPr>
                <w:b/>
              </w:rPr>
              <w:t>8’1</w:t>
            </w:r>
            <w:r w:rsidRPr="000A25EB">
              <w:rPr>
                <w:b/>
              </w:rPr>
              <w:t>42.- CHF</w:t>
            </w:r>
          </w:p>
        </w:tc>
      </w:tr>
    </w:tbl>
    <w:p w14:paraId="0162B0C2" w14:textId="77777777" w:rsidR="003C6CA5" w:rsidRDefault="003C6CA5" w:rsidP="003C6CA5">
      <w:pPr>
        <w:pStyle w:val="tbnormal"/>
      </w:pPr>
      <w:r>
        <w:br w:type="page"/>
      </w:r>
    </w:p>
    <w:p w14:paraId="4223A23F" w14:textId="77777777" w:rsidR="003C6CA5" w:rsidRDefault="003C6CA5" w:rsidP="003C6CA5">
      <w:pPr>
        <w:pStyle w:val="tbtitre4"/>
      </w:pPr>
      <w:bookmarkStart w:id="196" w:name="_Toc454297834"/>
      <w:bookmarkStart w:id="197" w:name="_Toc455044816"/>
      <w:proofErr w:type="spellStart"/>
      <w:r>
        <w:lastRenderedPageBreak/>
        <w:t>Exemple</w:t>
      </w:r>
      <w:proofErr w:type="spellEnd"/>
      <w:r>
        <w:t xml:space="preserve"> de </w:t>
      </w:r>
      <w:proofErr w:type="spellStart"/>
      <w:r>
        <w:t>rendement</w:t>
      </w:r>
      <w:proofErr w:type="spellEnd"/>
      <w:r>
        <w:t xml:space="preserve"> </w:t>
      </w:r>
      <w:proofErr w:type="spellStart"/>
      <w:r>
        <w:t>optimum</w:t>
      </w:r>
      <w:bookmarkEnd w:id="196"/>
      <w:bookmarkEnd w:id="197"/>
      <w:proofErr w:type="spellEnd"/>
    </w:p>
    <w:p w14:paraId="6C142553" w14:textId="5D841CF4" w:rsidR="003C6CA5" w:rsidRDefault="00FE1804" w:rsidP="003C6CA5">
      <w:pPr>
        <w:pStyle w:val="tbnormal"/>
        <w:spacing w:before="120" w:after="120"/>
      </w:pPr>
      <w:r>
        <w:t>L’analyse qui suit part du principe que les processus de l’entreprise sont à 100% efficients.</w:t>
      </w:r>
      <w:r w:rsidR="00647000">
        <w:t xml:space="preserve"> Elle se base sur le coût de revient du produit BW01.</w:t>
      </w:r>
    </w:p>
    <w:p w14:paraId="2BF555B1" w14:textId="77777777" w:rsidR="00647000" w:rsidRDefault="003C6CA5" w:rsidP="003C6CA5">
      <w:pPr>
        <w:pStyle w:val="tbnormal"/>
        <w:spacing w:before="120" w:after="120"/>
      </w:pPr>
      <w:r>
        <w:t>En prenant en considération votre capacité de production de 12'000 litres, une activité sans interruption, une marge sur le produit de 35% (1.95 la bouteille) et l’ensemble de vos stocks vendus sur la période, vous pouvez atteindre un chiffre</w:t>
      </w:r>
      <w:r w:rsidR="00647000">
        <w:t xml:space="preserve"> d’affaires de 93’600.- de CHF.</w:t>
      </w:r>
    </w:p>
    <w:p w14:paraId="5BE8CFAC" w14:textId="7DE5391E" w:rsidR="003C6CA5" w:rsidRDefault="003C6CA5" w:rsidP="003C6CA5">
      <w:pPr>
        <w:pStyle w:val="tbnormal"/>
        <w:spacing w:before="120" w:after="120"/>
      </w:pPr>
      <w:r>
        <w:t>Cela signifie que vous pouvez obtenir des bénéfices à hauteur de 24'270.- CHF mensuellement.</w:t>
      </w:r>
    </w:p>
    <w:p w14:paraId="2F0BEE00" w14:textId="77777777" w:rsidR="003C6CA5" w:rsidRDefault="003C6CA5" w:rsidP="003C6CA5">
      <w:pPr>
        <w:pStyle w:val="tbtitre3"/>
      </w:pPr>
      <w:bookmarkStart w:id="198" w:name="_Toc454297835"/>
      <w:bookmarkStart w:id="199" w:name="_Toc455044817"/>
      <w:r>
        <w:t>L’environnement</w:t>
      </w:r>
      <w:bookmarkEnd w:id="198"/>
      <w:bookmarkEnd w:id="199"/>
    </w:p>
    <w:p w14:paraId="77B6346A" w14:textId="5E499073" w:rsidR="003C6CA5" w:rsidRDefault="00647000" w:rsidP="003C6CA5">
      <w:pPr>
        <w:pStyle w:val="tbnormal"/>
        <w:spacing w:before="120" w:after="120"/>
      </w:pPr>
      <w:r>
        <w:t xml:space="preserve">Ce chapitre </w:t>
      </w:r>
      <w:r w:rsidR="003C6CA5">
        <w:t xml:space="preserve">présente les éléments avec lesquels vous devez interagir durant votre mandat. </w:t>
      </w:r>
      <w:r>
        <w:t>Plus particulièrement, l</w:t>
      </w:r>
      <w:r w:rsidR="003C6CA5">
        <w:t>es caractéristiques principales des marchés, les matières premières, vos partenaires sur le marché de l’approvisionnement, vos revendeurs, la provenance de vos fonds, les tendances de fluctuations saisonnières</w:t>
      </w:r>
      <w:r>
        <w:t xml:space="preserve"> et les principales contraintes.</w:t>
      </w:r>
    </w:p>
    <w:p w14:paraId="2405AC1D" w14:textId="77777777" w:rsidR="003C6CA5" w:rsidRDefault="003C6CA5" w:rsidP="003C6CA5">
      <w:pPr>
        <w:pStyle w:val="tbtitre4"/>
      </w:pPr>
      <w:bookmarkStart w:id="200" w:name="_Toc454297836"/>
      <w:bookmarkStart w:id="201" w:name="_Toc455044818"/>
      <w:r>
        <w:t xml:space="preserve">Le </w:t>
      </w:r>
      <w:proofErr w:type="spellStart"/>
      <w:r>
        <w:t>marché</w:t>
      </w:r>
      <w:bookmarkEnd w:id="200"/>
      <w:bookmarkEnd w:id="201"/>
      <w:proofErr w:type="spellEnd"/>
    </w:p>
    <w:p w14:paraId="08A893B4" w14:textId="77777777" w:rsidR="003C6CA5" w:rsidRDefault="003C6CA5" w:rsidP="003C6CA5">
      <w:pPr>
        <w:pStyle w:val="tbnormal"/>
        <w:spacing w:before="120" w:after="120"/>
      </w:pPr>
      <w:r>
        <w:t xml:space="preserve">Vous évoluez dans un marché concurrentiel « Un marché concurrentiel est un marché sur lequel il y a de nombreux acheteurs et de nombreux vendeurs d’un produit identique, de sorte que chacun a un impact négligeable sur le prix de marché. » </w:t>
      </w:r>
      <w:r>
        <w:fldChar w:fldCharType="begin" w:fldLock="1"/>
      </w:r>
      <w:r>
        <w:instrText>ADDIN CSL_CITATION { "citationItems" : [ { "id" : "ITEM-1", "itemData" : { "author" : [ { "dropping-particle" : "", "family" : "Ionescu", "given" : "Calin", "non-dropping-particle" : "", "parse-names" : false, "suffix" : "" } ], "container-title" : "Support de cours fili\u00e8re EE", "id" : "ITEM-1", "issued" : { "date-parts" : [ [ "2014" ] ] }, "page" : "286", "title" : "Micro\u00e9conomie 1", "type" : "article-journal" }, "uris" : [ "http://www.mendeley.com/documents/?uuid=a0c86b1f-4478-4bc6-aded-99808ae78ddb" ] } ], "mendeley" : { "formattedCitation" : "(Ionescu, 2014)", "plainTextFormattedCitation" : "(Ionescu, 2014)", "previouslyFormattedCitation" : "(Ionescu, 2014)" }, "properties" : { "noteIndex" : 0 }, "schema" : "https://github.com/citation-style-language/schema/raw/master/csl-citation.json" }</w:instrText>
      </w:r>
      <w:r>
        <w:fldChar w:fldCharType="separate"/>
      </w:r>
      <w:r w:rsidRPr="00E52E94">
        <w:rPr>
          <w:noProof/>
        </w:rPr>
        <w:t>(Ionescu, 2014)</w:t>
      </w:r>
      <w:r>
        <w:fldChar w:fldCharType="end"/>
      </w:r>
      <w:r>
        <w:t>.</w:t>
      </w:r>
    </w:p>
    <w:p w14:paraId="4AB7152C" w14:textId="10175374" w:rsidR="00084291" w:rsidRDefault="003C6CA5" w:rsidP="003C6CA5">
      <w:pPr>
        <w:pStyle w:val="tbnormal"/>
        <w:spacing w:before="120" w:after="120"/>
      </w:pPr>
      <w:r>
        <w:t xml:space="preserve">Cependant, vous n’êtes pas toute à fait sur un marché parfaitement concurrentiel. </w:t>
      </w:r>
      <w:r w:rsidR="00647000">
        <w:t>En effet, il est préférable de parler d’un marché dit oligopole.</w:t>
      </w:r>
      <w:r>
        <w:t xml:space="preserve"> </w:t>
      </w:r>
      <w:r w:rsidR="00647000">
        <w:t xml:space="preserve">Dans </w:t>
      </w:r>
      <w:r>
        <w:t xml:space="preserve">ce type de marché, « on trouve des vendeurs peu nombreux qui ne se concurrencent pas toujours de manière agressive. » </w:t>
      </w:r>
      <w:r>
        <w:fldChar w:fldCharType="begin" w:fldLock="1"/>
      </w:r>
      <w:r>
        <w:instrText>ADDIN CSL_CITATION { "citationItems" : [ { "id" : "ITEM-1", "itemData" : { "author" : [ { "dropping-particle" : "", "family" : "Ionescu", "given" : "Calin", "non-dropping-particle" : "", "parse-names" : false, "suffix" : "" } ], "container-title" : "Support de cours fili\u00e8re EE", "id" : "ITEM-1", "issued" : { "date-parts" : [ [ "2014" ] ] }, "page" : "286", "title" : "Micro\u00e9conomie 1", "type" : "article-journal" }, "uris" : [ "http://www.mendeley.com/documents/?uuid=a0c86b1f-4478-4bc6-aded-99808ae78ddb" ] } ], "mendeley" : { "formattedCitation" : "(Ionescu, 2014)", "plainTextFormattedCitation" : "(Ionescu, 2014)", "previouslyFormattedCitation" : "(Ionescu, 2014)" }, "properties" : { "noteIndex" : 0 }, "schema" : "https://github.com/citation-style-language/schema/raw/master/csl-citation.json" }</w:instrText>
      </w:r>
      <w:r>
        <w:fldChar w:fldCharType="separate"/>
      </w:r>
      <w:r w:rsidRPr="00E52E94">
        <w:rPr>
          <w:noProof/>
        </w:rPr>
        <w:t>(Ionescu, 2014)</w:t>
      </w:r>
      <w:r>
        <w:fldChar w:fldCharType="end"/>
      </w:r>
      <w:r w:rsidR="00647000">
        <w:t xml:space="preserve"> ce qui vous en conviendrez, ressemble fortement tout ce qui est présenté dans les chapitres précédents</w:t>
      </w:r>
      <w:r>
        <w:t>.</w:t>
      </w:r>
      <w:r w:rsidR="00084291">
        <w:br w:type="page"/>
      </w:r>
    </w:p>
    <w:p w14:paraId="6CB41B4A" w14:textId="77777777" w:rsidR="003C6CA5" w:rsidRDefault="003C6CA5" w:rsidP="003C6CA5">
      <w:pPr>
        <w:pStyle w:val="tbtitre4"/>
      </w:pPr>
      <w:bookmarkStart w:id="202" w:name="_Toc454297837"/>
      <w:bookmarkStart w:id="203" w:name="_Toc455044819"/>
      <w:r>
        <w:lastRenderedPageBreak/>
        <w:t xml:space="preserve">Les </w:t>
      </w:r>
      <w:proofErr w:type="spellStart"/>
      <w:r>
        <w:t>matières</w:t>
      </w:r>
      <w:proofErr w:type="spellEnd"/>
      <w:r>
        <w:t xml:space="preserve"> </w:t>
      </w:r>
      <w:proofErr w:type="spellStart"/>
      <w:r>
        <w:t>premières</w:t>
      </w:r>
      <w:bookmarkEnd w:id="202"/>
      <w:bookmarkEnd w:id="203"/>
      <w:proofErr w:type="spellEnd"/>
    </w:p>
    <w:p w14:paraId="0CDB37AE" w14:textId="77777777" w:rsidR="00084291" w:rsidRDefault="003C6CA5" w:rsidP="003C6CA5">
      <w:pPr>
        <w:pStyle w:val="tbnormal"/>
        <w:spacing w:before="120" w:after="120"/>
      </w:pPr>
      <w:r>
        <w:t>Dans le but de créer vos produits, vous êtes dépendant du marché de l’approvisionnement. Pour faciliter le management des ressources utiles à la fabrication de vos bières</w:t>
      </w:r>
      <w:r w:rsidR="00084291">
        <w:t>, l</w:t>
      </w:r>
      <w:r>
        <w:t>a décision de définir</w:t>
      </w:r>
      <w:r w:rsidR="00084291">
        <w:t xml:space="preserve"> ce marché comme étant illimité est prise. </w:t>
      </w:r>
      <w:r>
        <w:t xml:space="preserve">Ce qui </w:t>
      </w:r>
      <w:r w:rsidR="00084291">
        <w:t xml:space="preserve">a pour effet de </w:t>
      </w:r>
      <w:r>
        <w:t>supprime</w:t>
      </w:r>
      <w:r w:rsidR="00084291">
        <w:t>r</w:t>
      </w:r>
      <w:r>
        <w:t xml:space="preserve"> le risque de ne pas pouvoir s’a</w:t>
      </w:r>
      <w:r w:rsidR="00084291">
        <w:t>pprovisionner.</w:t>
      </w:r>
    </w:p>
    <w:p w14:paraId="789ED942" w14:textId="35B8A7D0" w:rsidR="003C6CA5" w:rsidRDefault="003C6CA5" w:rsidP="003C6CA5">
      <w:pPr>
        <w:pStyle w:val="tbnormal"/>
        <w:spacing w:before="120" w:after="120"/>
      </w:pPr>
      <w:r>
        <w:t>Ci-dessous, les prix</w:t>
      </w:r>
      <w:r>
        <w:rPr>
          <w:rStyle w:val="Appelnotedebasdep"/>
        </w:rPr>
        <w:footnoteReference w:id="32"/>
      </w:r>
      <w:r>
        <w:t xml:space="preserve"> des matières premières utilisées dans vos recettes :</w:t>
      </w:r>
    </w:p>
    <w:tbl>
      <w:tblPr>
        <w:tblStyle w:val="Grilledetableauclaire"/>
        <w:tblW w:w="5000" w:type="pct"/>
        <w:tblLook w:val="04A0" w:firstRow="1" w:lastRow="0" w:firstColumn="1" w:lastColumn="0" w:noHBand="0" w:noVBand="1"/>
      </w:tblPr>
      <w:tblGrid>
        <w:gridCol w:w="4522"/>
        <w:gridCol w:w="2838"/>
      </w:tblGrid>
      <w:tr w:rsidR="003C6CA5" w:rsidRPr="003A4596" w14:paraId="14C3EEB8" w14:textId="77777777" w:rsidTr="00035240">
        <w:trPr>
          <w:trHeight w:val="454"/>
        </w:trPr>
        <w:tc>
          <w:tcPr>
            <w:tcW w:w="4522" w:type="dxa"/>
            <w:shd w:val="clear" w:color="auto" w:fill="E7E6E6" w:themeFill="background2"/>
          </w:tcPr>
          <w:p w14:paraId="0101B882" w14:textId="77777777" w:rsidR="003C6CA5" w:rsidRPr="004576DB" w:rsidRDefault="003C6CA5" w:rsidP="00035240">
            <w:pPr>
              <w:pStyle w:val="tbnormal"/>
              <w:jc w:val="left"/>
              <w:rPr>
                <w:b/>
              </w:rPr>
            </w:pPr>
            <w:r>
              <w:rPr>
                <w:b/>
              </w:rPr>
              <w:t>Matières premières</w:t>
            </w:r>
          </w:p>
        </w:tc>
        <w:tc>
          <w:tcPr>
            <w:tcW w:w="2838" w:type="dxa"/>
            <w:shd w:val="clear" w:color="auto" w:fill="E7E6E6" w:themeFill="background2"/>
          </w:tcPr>
          <w:p w14:paraId="3A100CB2" w14:textId="77777777" w:rsidR="003C6CA5" w:rsidRPr="00741F67" w:rsidRDefault="003C6CA5" w:rsidP="00035240">
            <w:pPr>
              <w:pStyle w:val="tbnormal"/>
              <w:jc w:val="right"/>
              <w:rPr>
                <w:b/>
              </w:rPr>
            </w:pPr>
            <w:r>
              <w:rPr>
                <w:b/>
              </w:rPr>
              <w:t>Prix au kilo</w:t>
            </w:r>
          </w:p>
        </w:tc>
      </w:tr>
      <w:tr w:rsidR="003C6CA5" w:rsidRPr="003A4596" w14:paraId="04F4CA72" w14:textId="77777777" w:rsidTr="00035240">
        <w:trPr>
          <w:trHeight w:val="454"/>
        </w:trPr>
        <w:tc>
          <w:tcPr>
            <w:tcW w:w="4522" w:type="dxa"/>
            <w:vAlign w:val="center"/>
          </w:tcPr>
          <w:p w14:paraId="3BA9D6EB" w14:textId="77777777" w:rsidR="003C6CA5" w:rsidRPr="004576DB" w:rsidRDefault="003C6CA5" w:rsidP="00035240">
            <w:pPr>
              <w:pStyle w:val="tbnormal"/>
              <w:jc w:val="left"/>
              <w:rPr>
                <w:b/>
              </w:rPr>
            </w:pPr>
            <w:proofErr w:type="spellStart"/>
            <w:r>
              <w:rPr>
                <w:b/>
              </w:rPr>
              <w:t>Eau</w:t>
            </w:r>
            <w:proofErr w:type="spellEnd"/>
            <w:r>
              <w:rPr>
                <w:b/>
              </w:rPr>
              <w:t xml:space="preserve"> (m</w:t>
            </w:r>
            <w:r w:rsidRPr="004E4AB8">
              <w:rPr>
                <w:b/>
                <w:vertAlign w:val="superscript"/>
              </w:rPr>
              <w:t>3</w:t>
            </w:r>
            <w:r>
              <w:rPr>
                <w:b/>
              </w:rPr>
              <w:t>)</w:t>
            </w:r>
          </w:p>
        </w:tc>
        <w:tc>
          <w:tcPr>
            <w:tcW w:w="2838" w:type="dxa"/>
            <w:vAlign w:val="center"/>
          </w:tcPr>
          <w:p w14:paraId="7DA6D98C" w14:textId="77777777" w:rsidR="003C6CA5" w:rsidRPr="00B70F13" w:rsidRDefault="003C6CA5" w:rsidP="00035240">
            <w:pPr>
              <w:pStyle w:val="tbnormal"/>
              <w:jc w:val="right"/>
            </w:pPr>
            <w:r>
              <w:t>1.50</w:t>
            </w:r>
          </w:p>
        </w:tc>
      </w:tr>
      <w:tr w:rsidR="003C6CA5" w:rsidRPr="003A4596" w14:paraId="77564CB4" w14:textId="77777777" w:rsidTr="00035240">
        <w:trPr>
          <w:trHeight w:val="454"/>
        </w:trPr>
        <w:tc>
          <w:tcPr>
            <w:tcW w:w="4522" w:type="dxa"/>
            <w:vAlign w:val="center"/>
          </w:tcPr>
          <w:p w14:paraId="3E07312F" w14:textId="77777777" w:rsidR="003C6CA5" w:rsidRDefault="003C6CA5" w:rsidP="00035240">
            <w:pPr>
              <w:pStyle w:val="tbnormal"/>
              <w:jc w:val="left"/>
              <w:rPr>
                <w:b/>
              </w:rPr>
            </w:pPr>
            <w:r>
              <w:rPr>
                <w:b/>
              </w:rPr>
              <w:t>Malt d’orge</w:t>
            </w:r>
          </w:p>
        </w:tc>
        <w:tc>
          <w:tcPr>
            <w:tcW w:w="2838" w:type="dxa"/>
            <w:vAlign w:val="center"/>
          </w:tcPr>
          <w:p w14:paraId="34F6B3A3" w14:textId="77777777" w:rsidR="003C6CA5" w:rsidRPr="00B70F13" w:rsidRDefault="003C6CA5" w:rsidP="00035240">
            <w:pPr>
              <w:pStyle w:val="tbnormal"/>
              <w:jc w:val="right"/>
            </w:pPr>
            <w:r>
              <w:t>0.60</w:t>
            </w:r>
          </w:p>
        </w:tc>
      </w:tr>
      <w:tr w:rsidR="003C6CA5" w:rsidRPr="003A4596" w14:paraId="5A040E39" w14:textId="77777777" w:rsidTr="00035240">
        <w:trPr>
          <w:trHeight w:val="454"/>
        </w:trPr>
        <w:tc>
          <w:tcPr>
            <w:tcW w:w="4522" w:type="dxa"/>
            <w:vAlign w:val="center"/>
          </w:tcPr>
          <w:p w14:paraId="44C98316" w14:textId="77777777" w:rsidR="003C6CA5" w:rsidRDefault="003C6CA5" w:rsidP="00035240">
            <w:pPr>
              <w:pStyle w:val="tbnormal"/>
              <w:jc w:val="left"/>
              <w:rPr>
                <w:b/>
              </w:rPr>
            </w:pPr>
            <w:r>
              <w:rPr>
                <w:b/>
              </w:rPr>
              <w:t>Malt d’orge Bio</w:t>
            </w:r>
          </w:p>
        </w:tc>
        <w:tc>
          <w:tcPr>
            <w:tcW w:w="2838" w:type="dxa"/>
            <w:vAlign w:val="center"/>
          </w:tcPr>
          <w:p w14:paraId="01B6B9D7" w14:textId="77777777" w:rsidR="003C6CA5" w:rsidRDefault="003C6CA5" w:rsidP="00035240">
            <w:pPr>
              <w:pStyle w:val="tbnormal"/>
              <w:jc w:val="right"/>
            </w:pPr>
            <w:r>
              <w:t>0.7333</w:t>
            </w:r>
          </w:p>
        </w:tc>
      </w:tr>
      <w:tr w:rsidR="003C6CA5" w:rsidRPr="003A4596" w14:paraId="03EEFD22" w14:textId="77777777" w:rsidTr="00035240">
        <w:trPr>
          <w:trHeight w:val="454"/>
        </w:trPr>
        <w:tc>
          <w:tcPr>
            <w:tcW w:w="4522" w:type="dxa"/>
            <w:vAlign w:val="center"/>
          </w:tcPr>
          <w:p w14:paraId="68A2857C" w14:textId="77777777" w:rsidR="003C6CA5" w:rsidRDefault="003C6CA5" w:rsidP="00035240">
            <w:pPr>
              <w:pStyle w:val="tbnormal"/>
              <w:jc w:val="left"/>
              <w:rPr>
                <w:b/>
              </w:rPr>
            </w:pPr>
            <w:r>
              <w:rPr>
                <w:b/>
              </w:rPr>
              <w:t>Houblon</w:t>
            </w:r>
          </w:p>
        </w:tc>
        <w:tc>
          <w:tcPr>
            <w:tcW w:w="2838" w:type="dxa"/>
            <w:vAlign w:val="center"/>
          </w:tcPr>
          <w:p w14:paraId="3DE7E2A7" w14:textId="77777777" w:rsidR="003C6CA5" w:rsidRPr="00B70F13" w:rsidRDefault="003C6CA5" w:rsidP="00035240">
            <w:pPr>
              <w:pStyle w:val="tbnormal"/>
              <w:jc w:val="right"/>
            </w:pPr>
            <w:r>
              <w:t>18.-</w:t>
            </w:r>
          </w:p>
        </w:tc>
      </w:tr>
      <w:tr w:rsidR="003C6CA5" w:rsidRPr="003A4596" w14:paraId="2222A73E" w14:textId="77777777" w:rsidTr="00035240">
        <w:trPr>
          <w:trHeight w:val="454"/>
        </w:trPr>
        <w:tc>
          <w:tcPr>
            <w:tcW w:w="4522" w:type="dxa"/>
            <w:vAlign w:val="center"/>
          </w:tcPr>
          <w:p w14:paraId="0271BA60" w14:textId="77777777" w:rsidR="003C6CA5" w:rsidRDefault="003C6CA5" w:rsidP="00035240">
            <w:pPr>
              <w:pStyle w:val="tbnormal"/>
              <w:jc w:val="left"/>
              <w:rPr>
                <w:b/>
              </w:rPr>
            </w:pPr>
            <w:r>
              <w:rPr>
                <w:b/>
              </w:rPr>
              <w:t>Houblon Bio</w:t>
            </w:r>
          </w:p>
        </w:tc>
        <w:tc>
          <w:tcPr>
            <w:tcW w:w="2838" w:type="dxa"/>
            <w:vAlign w:val="center"/>
          </w:tcPr>
          <w:p w14:paraId="6007B11E" w14:textId="77777777" w:rsidR="003C6CA5" w:rsidRDefault="003C6CA5" w:rsidP="00035240">
            <w:pPr>
              <w:pStyle w:val="tbnormal"/>
              <w:jc w:val="right"/>
            </w:pPr>
            <w:r>
              <w:t>27.-</w:t>
            </w:r>
          </w:p>
        </w:tc>
      </w:tr>
      <w:tr w:rsidR="003C6CA5" w:rsidRPr="003A4596" w14:paraId="098460C9" w14:textId="77777777" w:rsidTr="00035240">
        <w:trPr>
          <w:trHeight w:val="454"/>
        </w:trPr>
        <w:tc>
          <w:tcPr>
            <w:tcW w:w="4522" w:type="dxa"/>
            <w:vAlign w:val="center"/>
          </w:tcPr>
          <w:p w14:paraId="2676A9C0" w14:textId="77777777" w:rsidR="003C6CA5" w:rsidRDefault="003C6CA5" w:rsidP="00035240">
            <w:pPr>
              <w:pStyle w:val="tbnormal"/>
              <w:jc w:val="left"/>
              <w:rPr>
                <w:b/>
              </w:rPr>
            </w:pPr>
            <w:r>
              <w:rPr>
                <w:b/>
              </w:rPr>
              <w:t>Levure à bière</w:t>
            </w:r>
          </w:p>
        </w:tc>
        <w:tc>
          <w:tcPr>
            <w:tcW w:w="2838" w:type="dxa"/>
            <w:vAlign w:val="center"/>
          </w:tcPr>
          <w:p w14:paraId="315AF561" w14:textId="77777777" w:rsidR="003C6CA5" w:rsidRPr="00B70F13" w:rsidRDefault="003C6CA5" w:rsidP="00035240">
            <w:pPr>
              <w:pStyle w:val="tbnormal"/>
              <w:jc w:val="right"/>
            </w:pPr>
            <w:r>
              <w:t>250.-</w:t>
            </w:r>
          </w:p>
        </w:tc>
      </w:tr>
      <w:tr w:rsidR="003C6CA5" w:rsidRPr="003A4596" w14:paraId="4F510712" w14:textId="77777777" w:rsidTr="00035240">
        <w:trPr>
          <w:trHeight w:val="454"/>
        </w:trPr>
        <w:tc>
          <w:tcPr>
            <w:tcW w:w="4522" w:type="dxa"/>
            <w:vAlign w:val="center"/>
          </w:tcPr>
          <w:p w14:paraId="3681AAA1" w14:textId="77777777" w:rsidR="003C6CA5" w:rsidRDefault="003C6CA5" w:rsidP="00035240">
            <w:pPr>
              <w:pStyle w:val="tbnormal"/>
              <w:jc w:val="left"/>
              <w:rPr>
                <w:b/>
              </w:rPr>
            </w:pPr>
            <w:r>
              <w:rPr>
                <w:b/>
              </w:rPr>
              <w:t>Levure à bière Bio</w:t>
            </w:r>
          </w:p>
        </w:tc>
        <w:tc>
          <w:tcPr>
            <w:tcW w:w="2838" w:type="dxa"/>
            <w:vAlign w:val="center"/>
          </w:tcPr>
          <w:p w14:paraId="277BB164" w14:textId="77777777" w:rsidR="003C6CA5" w:rsidRDefault="003C6CA5" w:rsidP="00035240">
            <w:pPr>
              <w:pStyle w:val="tbnormal"/>
              <w:jc w:val="right"/>
            </w:pPr>
            <w:r>
              <w:t>275.-</w:t>
            </w:r>
          </w:p>
        </w:tc>
      </w:tr>
      <w:tr w:rsidR="003C6CA5" w:rsidRPr="003A4596" w14:paraId="71E4078D" w14:textId="77777777" w:rsidTr="00035240">
        <w:trPr>
          <w:trHeight w:val="454"/>
        </w:trPr>
        <w:tc>
          <w:tcPr>
            <w:tcW w:w="4522" w:type="dxa"/>
            <w:vAlign w:val="center"/>
          </w:tcPr>
          <w:p w14:paraId="72890ACA" w14:textId="77777777" w:rsidR="003C6CA5" w:rsidRDefault="003C6CA5" w:rsidP="00035240">
            <w:pPr>
              <w:pStyle w:val="tbnormal"/>
              <w:jc w:val="left"/>
              <w:rPr>
                <w:b/>
              </w:rPr>
            </w:pPr>
            <w:r>
              <w:rPr>
                <w:b/>
              </w:rPr>
              <w:t>Miel de fleur</w:t>
            </w:r>
          </w:p>
        </w:tc>
        <w:tc>
          <w:tcPr>
            <w:tcW w:w="2838" w:type="dxa"/>
            <w:vAlign w:val="center"/>
          </w:tcPr>
          <w:p w14:paraId="0E6FCBA4" w14:textId="77777777" w:rsidR="003C6CA5" w:rsidRDefault="003C6CA5" w:rsidP="00035240">
            <w:pPr>
              <w:pStyle w:val="tbnormal"/>
              <w:jc w:val="right"/>
            </w:pPr>
            <w:r>
              <w:t>10.-</w:t>
            </w:r>
          </w:p>
        </w:tc>
      </w:tr>
      <w:tr w:rsidR="003C6CA5" w:rsidRPr="003A4596" w14:paraId="1BE24DAC" w14:textId="77777777" w:rsidTr="00035240">
        <w:trPr>
          <w:trHeight w:val="454"/>
        </w:trPr>
        <w:tc>
          <w:tcPr>
            <w:tcW w:w="4522" w:type="dxa"/>
            <w:vAlign w:val="center"/>
          </w:tcPr>
          <w:p w14:paraId="5402962C" w14:textId="77777777" w:rsidR="003C6CA5" w:rsidRDefault="003C6CA5" w:rsidP="00035240">
            <w:pPr>
              <w:pStyle w:val="tbnormal"/>
              <w:jc w:val="left"/>
              <w:rPr>
                <w:b/>
              </w:rPr>
            </w:pPr>
            <w:r>
              <w:rPr>
                <w:b/>
              </w:rPr>
              <w:t>Bouquet d’épices (sachet de 25 grammes)</w:t>
            </w:r>
          </w:p>
        </w:tc>
        <w:tc>
          <w:tcPr>
            <w:tcW w:w="2838" w:type="dxa"/>
            <w:vAlign w:val="center"/>
          </w:tcPr>
          <w:p w14:paraId="0247E9D5" w14:textId="77777777" w:rsidR="003C6CA5" w:rsidRDefault="003C6CA5" w:rsidP="00035240">
            <w:pPr>
              <w:pStyle w:val="tbnormal"/>
              <w:jc w:val="right"/>
            </w:pPr>
            <w:r>
              <w:t>0.20</w:t>
            </w:r>
          </w:p>
        </w:tc>
      </w:tr>
      <w:tr w:rsidR="003C6CA5" w:rsidRPr="003A4596" w14:paraId="0B9C29BE" w14:textId="77777777" w:rsidTr="00035240">
        <w:trPr>
          <w:trHeight w:val="454"/>
        </w:trPr>
        <w:tc>
          <w:tcPr>
            <w:tcW w:w="4522" w:type="dxa"/>
            <w:vAlign w:val="center"/>
          </w:tcPr>
          <w:p w14:paraId="53CA894A" w14:textId="77777777" w:rsidR="003C6CA5" w:rsidRDefault="003C6CA5" w:rsidP="00035240">
            <w:pPr>
              <w:pStyle w:val="tbnormal"/>
              <w:jc w:val="left"/>
              <w:rPr>
                <w:b/>
              </w:rPr>
            </w:pPr>
            <w:r>
              <w:rPr>
                <w:b/>
              </w:rPr>
              <w:t>Réceptacle en verre de contenance 0.25cl</w:t>
            </w:r>
          </w:p>
        </w:tc>
        <w:tc>
          <w:tcPr>
            <w:tcW w:w="2838" w:type="dxa"/>
            <w:vAlign w:val="center"/>
          </w:tcPr>
          <w:p w14:paraId="1C01C981" w14:textId="77777777" w:rsidR="003C6CA5" w:rsidRDefault="003C6CA5" w:rsidP="00035240">
            <w:pPr>
              <w:pStyle w:val="tbnormal"/>
              <w:jc w:val="right"/>
            </w:pPr>
            <w:r>
              <w:t>0.05</w:t>
            </w:r>
          </w:p>
        </w:tc>
      </w:tr>
      <w:tr w:rsidR="003C6CA5" w:rsidRPr="003A4596" w14:paraId="6F553325" w14:textId="77777777" w:rsidTr="00035240">
        <w:trPr>
          <w:trHeight w:val="454"/>
        </w:trPr>
        <w:tc>
          <w:tcPr>
            <w:tcW w:w="4522" w:type="dxa"/>
            <w:vAlign w:val="center"/>
          </w:tcPr>
          <w:p w14:paraId="00FA0344" w14:textId="77777777" w:rsidR="003C6CA5" w:rsidRDefault="003C6CA5" w:rsidP="00035240">
            <w:pPr>
              <w:pStyle w:val="tbnormal"/>
              <w:jc w:val="left"/>
              <w:rPr>
                <w:b/>
              </w:rPr>
            </w:pPr>
            <w:r>
              <w:rPr>
                <w:b/>
              </w:rPr>
              <w:t>Réceptacle en aluminium de contenance 0.50 cl</w:t>
            </w:r>
          </w:p>
        </w:tc>
        <w:tc>
          <w:tcPr>
            <w:tcW w:w="2838" w:type="dxa"/>
            <w:vAlign w:val="center"/>
          </w:tcPr>
          <w:p w14:paraId="125C05BF" w14:textId="77777777" w:rsidR="003C6CA5" w:rsidRDefault="003C6CA5" w:rsidP="00035240">
            <w:pPr>
              <w:pStyle w:val="tbnormal"/>
              <w:jc w:val="right"/>
            </w:pPr>
            <w:r>
              <w:t>0.01</w:t>
            </w:r>
          </w:p>
        </w:tc>
      </w:tr>
    </w:tbl>
    <w:p w14:paraId="32981814" w14:textId="77777777" w:rsidR="003C6CA5" w:rsidRDefault="003C6CA5" w:rsidP="003C6CA5">
      <w:pPr>
        <w:pStyle w:val="tbtitre4"/>
      </w:pPr>
      <w:bookmarkStart w:id="204" w:name="_Toc454297838"/>
      <w:bookmarkStart w:id="205" w:name="_Toc455044820"/>
      <w:r>
        <w:t xml:space="preserve">Les </w:t>
      </w:r>
      <w:proofErr w:type="spellStart"/>
      <w:r>
        <w:t>fournisseurs</w:t>
      </w:r>
      <w:bookmarkEnd w:id="204"/>
      <w:bookmarkEnd w:id="205"/>
      <w:proofErr w:type="spellEnd"/>
    </w:p>
    <w:p w14:paraId="0FE07C47" w14:textId="7EB9ECDF" w:rsidR="003C6CA5" w:rsidRDefault="003C6CA5" w:rsidP="003C6CA5">
      <w:pPr>
        <w:pStyle w:val="tbnormal"/>
        <w:spacing w:before="120" w:after="120"/>
      </w:pPr>
      <w:r>
        <w:t>Vous traitez principalement avec trois fournisseurs. Vous n’avez pas la possibilité de changer ces partenaires durant votre mandat.</w:t>
      </w:r>
      <w:r w:rsidR="00084291">
        <w:t xml:space="preserve"> En effet, ces partenariats sont le fruit d’une longue collaboration fructueuse mise en place par vos prédécesseurs.</w:t>
      </w:r>
    </w:p>
    <w:p w14:paraId="35706A12" w14:textId="77777777" w:rsidR="00084291" w:rsidRDefault="003C6CA5" w:rsidP="003C6CA5">
      <w:pPr>
        <w:pStyle w:val="tbnormal"/>
        <w:spacing w:before="120" w:after="120"/>
      </w:pPr>
      <w:r>
        <w:t>Les matières premières telles que le h</w:t>
      </w:r>
      <w:r w:rsidR="00084291">
        <w:t xml:space="preserve">oublon, les différents malts, </w:t>
      </w:r>
      <w:r>
        <w:t xml:space="preserve">la levure </w:t>
      </w:r>
      <w:r w:rsidR="00084291">
        <w:t xml:space="preserve">et </w:t>
      </w:r>
      <w:r>
        <w:t xml:space="preserve">ainsi que les récipients </w:t>
      </w:r>
      <w:r w:rsidR="00084291">
        <w:t xml:space="preserve">s’obtiennent chez </w:t>
      </w:r>
      <w:proofErr w:type="spellStart"/>
      <w:r w:rsidR="00084291">
        <w:t>Maltlonne</w:t>
      </w:r>
      <w:proofErr w:type="spellEnd"/>
      <w:r w:rsidR="00084291">
        <w:t xml:space="preserve"> SA.</w:t>
      </w:r>
    </w:p>
    <w:p w14:paraId="5D6919BD" w14:textId="77777777" w:rsidR="00631A83" w:rsidRDefault="003C6CA5" w:rsidP="003C6CA5">
      <w:pPr>
        <w:pStyle w:val="tbnormal"/>
        <w:spacing w:before="120" w:after="120"/>
      </w:pPr>
      <w:r>
        <w:t xml:space="preserve">L’eau </w:t>
      </w:r>
      <w:r w:rsidR="00084291">
        <w:t>est obtenue</w:t>
      </w:r>
      <w:r w:rsidR="00631A83">
        <w:t xml:space="preserve"> chez </w:t>
      </w:r>
      <w:r>
        <w:t>la société cantonale Ourseau SA</w:t>
      </w:r>
      <w:r w:rsidR="00631A83">
        <w:t>.</w:t>
      </w:r>
    </w:p>
    <w:p w14:paraId="320C6E6F" w14:textId="240D5B47" w:rsidR="003C6CA5" w:rsidRDefault="003C6CA5" w:rsidP="003C6CA5">
      <w:pPr>
        <w:pStyle w:val="tbnormal"/>
        <w:spacing w:before="120" w:after="120"/>
      </w:pPr>
      <w:r>
        <w:t>Pour les aliments plus artisanaux comme le miel et les épices, ceux-ci, s’obtiennent chez l’</w:t>
      </w:r>
      <w:proofErr w:type="spellStart"/>
      <w:r>
        <w:t>artisant</w:t>
      </w:r>
      <w:proofErr w:type="spellEnd"/>
      <w:r>
        <w:t xml:space="preserve"> Monsieur Ture.</w:t>
      </w:r>
      <w:r>
        <w:br w:type="page"/>
      </w:r>
    </w:p>
    <w:p w14:paraId="21F56C79" w14:textId="2F7370AF" w:rsidR="003C6CA5" w:rsidRDefault="003C6CA5" w:rsidP="003C6CA5">
      <w:pPr>
        <w:pStyle w:val="tbnormal"/>
        <w:spacing w:before="120" w:after="120"/>
      </w:pPr>
      <w:r>
        <w:lastRenderedPageBreak/>
        <w:t>Tous ces partenaires se situent en Suisse. Ce qui facilite les échanges et évite de devoir travailler dans des devises différentes. L’une des informations très importantes, est celle des délais de livraison et des conditions de paiement</w:t>
      </w:r>
      <w:r w:rsidR="00631A83">
        <w:t xml:space="preserve"> que ces différents fournisseurs vous offrent</w:t>
      </w:r>
      <w:r>
        <w:t> :</w:t>
      </w:r>
    </w:p>
    <w:p w14:paraId="5F4F10C2" w14:textId="4BF9C060" w:rsidR="003C6CA5" w:rsidRDefault="00631A83" w:rsidP="003C6CA5">
      <w:pPr>
        <w:pStyle w:val="tbnormal"/>
        <w:numPr>
          <w:ilvl w:val="0"/>
          <w:numId w:val="2"/>
        </w:numPr>
        <w:spacing w:before="120" w:after="120"/>
      </w:pPr>
      <w:proofErr w:type="spellStart"/>
      <w:r>
        <w:t>Maltlonne</w:t>
      </w:r>
      <w:proofErr w:type="spellEnd"/>
      <w:r>
        <w:t xml:space="preserve"> SA vous octroi des conditions de paiement à 30 jours et livre la marchandise dans les 15 jours.</w:t>
      </w:r>
    </w:p>
    <w:p w14:paraId="7742C228" w14:textId="7A144DDB" w:rsidR="003C6CA5" w:rsidRDefault="003C6CA5" w:rsidP="003C6CA5">
      <w:pPr>
        <w:pStyle w:val="tbnormal"/>
        <w:numPr>
          <w:ilvl w:val="0"/>
          <w:numId w:val="2"/>
        </w:numPr>
        <w:spacing w:before="120" w:after="120"/>
      </w:pPr>
      <w:r>
        <w:t>Ourseau SA</w:t>
      </w:r>
      <w:r w:rsidR="00631A83">
        <w:t xml:space="preserve"> vous octroi des conditions de paiement à 15 jours et livre par camion-citerne tous les 15 jours.</w:t>
      </w:r>
    </w:p>
    <w:p w14:paraId="571F7702" w14:textId="09BEC8F0" w:rsidR="003C6CA5" w:rsidRDefault="003C6CA5" w:rsidP="003C6CA5">
      <w:pPr>
        <w:pStyle w:val="tbnormal"/>
        <w:numPr>
          <w:ilvl w:val="0"/>
          <w:numId w:val="2"/>
        </w:numPr>
        <w:spacing w:before="120" w:after="120"/>
      </w:pPr>
      <w:r>
        <w:t>Monsieur Ture</w:t>
      </w:r>
      <w:r w:rsidR="00631A83">
        <w:t>, petit commerçant ne peut pas se permettre de vous offrir des conditions de paiement. Il a besoin rapidement de liquidité et par conséquent vous demande de régler à la réception de la marchandise qu’il livre au minimum 10 jours après commande.</w:t>
      </w:r>
    </w:p>
    <w:p w14:paraId="6D2578F1" w14:textId="77777777" w:rsidR="003C6CA5" w:rsidRDefault="003C6CA5" w:rsidP="003C6CA5">
      <w:pPr>
        <w:pStyle w:val="tbtitre4"/>
      </w:pPr>
      <w:bookmarkStart w:id="206" w:name="_Toc454297839"/>
      <w:bookmarkStart w:id="207" w:name="_Toc455044821"/>
      <w:r>
        <w:t xml:space="preserve">Les </w:t>
      </w:r>
      <w:proofErr w:type="spellStart"/>
      <w:r>
        <w:t>revendeurs</w:t>
      </w:r>
      <w:bookmarkEnd w:id="206"/>
      <w:bookmarkEnd w:id="207"/>
      <w:proofErr w:type="spellEnd"/>
    </w:p>
    <w:p w14:paraId="6DA593E0" w14:textId="77777777" w:rsidR="00631A83" w:rsidRDefault="003C6CA5" w:rsidP="003C6CA5">
      <w:pPr>
        <w:pStyle w:val="tbnormal"/>
        <w:spacing w:before="120" w:after="120"/>
      </w:pPr>
      <w:r>
        <w:t>Vous ne travaillez pas directement avec le consommateur final. Vous passez par 220 revendeurs agréés a</w:t>
      </w:r>
      <w:r w:rsidR="00631A83">
        <w:t>fin de distribuer vos produits.</w:t>
      </w:r>
    </w:p>
    <w:p w14:paraId="519DA0FF" w14:textId="3E92FD91" w:rsidR="003C6CA5" w:rsidRDefault="003C6CA5" w:rsidP="003C6CA5">
      <w:pPr>
        <w:pStyle w:val="tbnormal"/>
        <w:spacing w:before="120" w:after="120"/>
      </w:pPr>
      <w:r>
        <w:t>Ces revendeurs sont atteignables par divers canaux de distribution. Chacun d’eux ont leurs spécificités et leurs clients avec des profils variés et des préférences différentes. Il s’agit là, de les prendre en considération afin d’augmenter vos ventes.</w:t>
      </w:r>
    </w:p>
    <w:p w14:paraId="273642C3" w14:textId="77777777" w:rsidR="003C6CA5" w:rsidRDefault="003C6CA5" w:rsidP="003C6CA5">
      <w:pPr>
        <w:pStyle w:val="tbnormal"/>
        <w:spacing w:before="120" w:after="120"/>
      </w:pPr>
      <w:r>
        <w:t>De plus, ces revendeurs se situent dans trois zones géographiques différentes. Voici leur répartition :</w:t>
      </w:r>
    </w:p>
    <w:tbl>
      <w:tblPr>
        <w:tblStyle w:val="Grilledetableauclaire"/>
        <w:tblW w:w="5003" w:type="pct"/>
        <w:tblLayout w:type="fixed"/>
        <w:tblLook w:val="04A0" w:firstRow="1" w:lastRow="0" w:firstColumn="1" w:lastColumn="0" w:noHBand="0" w:noVBand="1"/>
      </w:tblPr>
      <w:tblGrid>
        <w:gridCol w:w="1472"/>
        <w:gridCol w:w="1473"/>
        <w:gridCol w:w="1728"/>
        <w:gridCol w:w="1218"/>
        <w:gridCol w:w="1473"/>
      </w:tblGrid>
      <w:tr w:rsidR="003C6CA5" w14:paraId="3EAA09FF" w14:textId="77777777" w:rsidTr="00035240">
        <w:trPr>
          <w:trHeight w:val="454"/>
        </w:trPr>
        <w:tc>
          <w:tcPr>
            <w:tcW w:w="1472" w:type="dxa"/>
            <w:vAlign w:val="center"/>
          </w:tcPr>
          <w:p w14:paraId="67ABEA6F" w14:textId="77777777" w:rsidR="003C6CA5" w:rsidRPr="00741F67" w:rsidRDefault="003C6CA5" w:rsidP="00035240">
            <w:pPr>
              <w:pStyle w:val="tbnormal"/>
              <w:rPr>
                <w:b/>
              </w:rPr>
            </w:pPr>
          </w:p>
        </w:tc>
        <w:tc>
          <w:tcPr>
            <w:tcW w:w="1473" w:type="dxa"/>
            <w:vAlign w:val="center"/>
          </w:tcPr>
          <w:p w14:paraId="494D9BFC" w14:textId="77777777" w:rsidR="003C6CA5" w:rsidRPr="00741F67" w:rsidRDefault="003C6CA5" w:rsidP="00035240">
            <w:pPr>
              <w:pStyle w:val="tbnormal"/>
              <w:rPr>
                <w:b/>
              </w:rPr>
            </w:pPr>
            <w:r w:rsidRPr="00741F67">
              <w:rPr>
                <w:b/>
              </w:rPr>
              <w:t>Détaillant</w:t>
            </w:r>
          </w:p>
        </w:tc>
        <w:tc>
          <w:tcPr>
            <w:tcW w:w="1728" w:type="dxa"/>
            <w:vAlign w:val="center"/>
          </w:tcPr>
          <w:p w14:paraId="4165EF75" w14:textId="77777777" w:rsidR="003C6CA5" w:rsidRPr="00741F67" w:rsidRDefault="003C6CA5" w:rsidP="00035240">
            <w:pPr>
              <w:pStyle w:val="tbnormal"/>
              <w:rPr>
                <w:b/>
              </w:rPr>
            </w:pPr>
            <w:r w:rsidRPr="00741F67">
              <w:rPr>
                <w:b/>
              </w:rPr>
              <w:t>Supermarché</w:t>
            </w:r>
          </w:p>
        </w:tc>
        <w:tc>
          <w:tcPr>
            <w:tcW w:w="1218" w:type="dxa"/>
            <w:vAlign w:val="center"/>
          </w:tcPr>
          <w:p w14:paraId="7EA03E55" w14:textId="77777777" w:rsidR="003C6CA5" w:rsidRPr="00741F67" w:rsidRDefault="003C6CA5" w:rsidP="00035240">
            <w:pPr>
              <w:pStyle w:val="tbnormal"/>
              <w:rPr>
                <w:b/>
              </w:rPr>
            </w:pPr>
            <w:r w:rsidRPr="00741F67">
              <w:rPr>
                <w:b/>
              </w:rPr>
              <w:t>Autres</w:t>
            </w:r>
            <w:r w:rsidRPr="00741F67">
              <w:rPr>
                <w:rStyle w:val="Appelnotedebasdep"/>
                <w:b/>
              </w:rPr>
              <w:footnoteReference w:id="33"/>
            </w:r>
          </w:p>
        </w:tc>
        <w:tc>
          <w:tcPr>
            <w:tcW w:w="1473" w:type="dxa"/>
            <w:shd w:val="clear" w:color="auto" w:fill="E7E6E6" w:themeFill="background2"/>
            <w:vAlign w:val="center"/>
          </w:tcPr>
          <w:p w14:paraId="6484331F" w14:textId="77777777" w:rsidR="003C6CA5" w:rsidRPr="00741F67" w:rsidRDefault="003C6CA5" w:rsidP="00035240">
            <w:pPr>
              <w:pStyle w:val="tbnormal"/>
              <w:rPr>
                <w:b/>
              </w:rPr>
            </w:pPr>
            <w:r w:rsidRPr="00741F67">
              <w:rPr>
                <w:b/>
              </w:rPr>
              <w:t>Totaux</w:t>
            </w:r>
          </w:p>
        </w:tc>
      </w:tr>
      <w:tr w:rsidR="003C6CA5" w14:paraId="531BC8D1" w14:textId="77777777" w:rsidTr="00035240">
        <w:trPr>
          <w:trHeight w:val="454"/>
        </w:trPr>
        <w:tc>
          <w:tcPr>
            <w:tcW w:w="1472" w:type="dxa"/>
            <w:vAlign w:val="center"/>
          </w:tcPr>
          <w:p w14:paraId="1C4E5E65" w14:textId="77777777" w:rsidR="003C6CA5" w:rsidRPr="00741F67" w:rsidRDefault="003C6CA5" w:rsidP="00035240">
            <w:pPr>
              <w:pStyle w:val="tbnormal"/>
              <w:rPr>
                <w:b/>
              </w:rPr>
            </w:pPr>
            <w:r w:rsidRPr="00741F67">
              <w:rPr>
                <w:b/>
              </w:rPr>
              <w:t>Ouest</w:t>
            </w:r>
          </w:p>
        </w:tc>
        <w:tc>
          <w:tcPr>
            <w:tcW w:w="1473" w:type="dxa"/>
            <w:vAlign w:val="center"/>
          </w:tcPr>
          <w:p w14:paraId="05880B9B" w14:textId="77777777" w:rsidR="003C6CA5" w:rsidRDefault="003C6CA5" w:rsidP="00035240">
            <w:pPr>
              <w:pStyle w:val="tbnormal"/>
            </w:pPr>
            <w:r>
              <w:t>23</w:t>
            </w:r>
          </w:p>
        </w:tc>
        <w:tc>
          <w:tcPr>
            <w:tcW w:w="1728" w:type="dxa"/>
            <w:vAlign w:val="center"/>
          </w:tcPr>
          <w:p w14:paraId="4F31F4A7" w14:textId="77777777" w:rsidR="003C6CA5" w:rsidRDefault="003C6CA5" w:rsidP="00035240">
            <w:pPr>
              <w:pStyle w:val="tbnormal"/>
            </w:pPr>
            <w:r>
              <w:t>11</w:t>
            </w:r>
          </w:p>
        </w:tc>
        <w:tc>
          <w:tcPr>
            <w:tcW w:w="1218" w:type="dxa"/>
            <w:vAlign w:val="center"/>
          </w:tcPr>
          <w:p w14:paraId="4A837F1D" w14:textId="77777777" w:rsidR="003C6CA5" w:rsidRDefault="003C6CA5" w:rsidP="00035240">
            <w:pPr>
              <w:pStyle w:val="tbnormal"/>
            </w:pPr>
            <w:r>
              <w:t>49</w:t>
            </w:r>
          </w:p>
        </w:tc>
        <w:tc>
          <w:tcPr>
            <w:tcW w:w="1473" w:type="dxa"/>
            <w:shd w:val="clear" w:color="auto" w:fill="E7E6E6" w:themeFill="background2"/>
            <w:vAlign w:val="center"/>
          </w:tcPr>
          <w:p w14:paraId="31B04A36" w14:textId="77777777" w:rsidR="003C6CA5" w:rsidRPr="00741F67" w:rsidRDefault="003C6CA5" w:rsidP="00035240">
            <w:pPr>
              <w:pStyle w:val="tbnormal"/>
              <w:rPr>
                <w:b/>
              </w:rPr>
            </w:pPr>
            <w:r w:rsidRPr="00741F67">
              <w:rPr>
                <w:b/>
              </w:rPr>
              <w:t>37.72%</w:t>
            </w:r>
          </w:p>
        </w:tc>
      </w:tr>
      <w:tr w:rsidR="003C6CA5" w14:paraId="3AEC78F1" w14:textId="77777777" w:rsidTr="00035240">
        <w:trPr>
          <w:trHeight w:val="454"/>
        </w:trPr>
        <w:tc>
          <w:tcPr>
            <w:tcW w:w="1472" w:type="dxa"/>
            <w:vAlign w:val="center"/>
          </w:tcPr>
          <w:p w14:paraId="6BF3D38A" w14:textId="77777777" w:rsidR="003C6CA5" w:rsidRPr="00741F67" w:rsidRDefault="003C6CA5" w:rsidP="00035240">
            <w:pPr>
              <w:pStyle w:val="tbnormal"/>
              <w:rPr>
                <w:b/>
              </w:rPr>
            </w:pPr>
            <w:r w:rsidRPr="00741F67">
              <w:rPr>
                <w:b/>
              </w:rPr>
              <w:t>Centrale</w:t>
            </w:r>
          </w:p>
        </w:tc>
        <w:tc>
          <w:tcPr>
            <w:tcW w:w="1473" w:type="dxa"/>
            <w:vAlign w:val="center"/>
          </w:tcPr>
          <w:p w14:paraId="04073844" w14:textId="77777777" w:rsidR="003C6CA5" w:rsidRDefault="003C6CA5" w:rsidP="00035240">
            <w:pPr>
              <w:pStyle w:val="tbnormal"/>
            </w:pPr>
            <w:r>
              <w:t>12</w:t>
            </w:r>
          </w:p>
        </w:tc>
        <w:tc>
          <w:tcPr>
            <w:tcW w:w="1728" w:type="dxa"/>
            <w:vAlign w:val="center"/>
          </w:tcPr>
          <w:p w14:paraId="2406482B" w14:textId="77777777" w:rsidR="003C6CA5" w:rsidRDefault="003C6CA5" w:rsidP="00035240">
            <w:pPr>
              <w:pStyle w:val="tbnormal"/>
            </w:pPr>
            <w:r>
              <w:t>17</w:t>
            </w:r>
          </w:p>
        </w:tc>
        <w:tc>
          <w:tcPr>
            <w:tcW w:w="1218" w:type="dxa"/>
            <w:vAlign w:val="center"/>
          </w:tcPr>
          <w:p w14:paraId="200B6DB1" w14:textId="77777777" w:rsidR="003C6CA5" w:rsidRDefault="003C6CA5" w:rsidP="00035240">
            <w:pPr>
              <w:pStyle w:val="tbnormal"/>
            </w:pPr>
            <w:r>
              <w:t>58</w:t>
            </w:r>
          </w:p>
        </w:tc>
        <w:tc>
          <w:tcPr>
            <w:tcW w:w="1473" w:type="dxa"/>
            <w:shd w:val="clear" w:color="auto" w:fill="E7E6E6" w:themeFill="background2"/>
            <w:vAlign w:val="center"/>
          </w:tcPr>
          <w:p w14:paraId="717BF17F" w14:textId="77777777" w:rsidR="003C6CA5" w:rsidRPr="00741F67" w:rsidRDefault="003C6CA5" w:rsidP="00035240">
            <w:pPr>
              <w:pStyle w:val="tbnormal"/>
              <w:rPr>
                <w:b/>
              </w:rPr>
            </w:pPr>
            <w:r w:rsidRPr="00741F67">
              <w:rPr>
                <w:b/>
              </w:rPr>
              <w:t>39.55%</w:t>
            </w:r>
          </w:p>
        </w:tc>
      </w:tr>
      <w:tr w:rsidR="003C6CA5" w14:paraId="58BED334" w14:textId="77777777" w:rsidTr="00035240">
        <w:trPr>
          <w:trHeight w:val="454"/>
        </w:trPr>
        <w:tc>
          <w:tcPr>
            <w:tcW w:w="1472" w:type="dxa"/>
            <w:vAlign w:val="center"/>
          </w:tcPr>
          <w:p w14:paraId="1CE88D4B" w14:textId="77777777" w:rsidR="003C6CA5" w:rsidRPr="00741F67" w:rsidRDefault="003C6CA5" w:rsidP="00035240">
            <w:pPr>
              <w:pStyle w:val="tbnormal"/>
              <w:rPr>
                <w:b/>
              </w:rPr>
            </w:pPr>
            <w:r w:rsidRPr="00741F67">
              <w:rPr>
                <w:b/>
              </w:rPr>
              <w:t>Est</w:t>
            </w:r>
          </w:p>
        </w:tc>
        <w:tc>
          <w:tcPr>
            <w:tcW w:w="1473" w:type="dxa"/>
            <w:vAlign w:val="center"/>
          </w:tcPr>
          <w:p w14:paraId="208144A0" w14:textId="77777777" w:rsidR="003C6CA5" w:rsidRDefault="003C6CA5" w:rsidP="00035240">
            <w:pPr>
              <w:pStyle w:val="tbnormal"/>
            </w:pPr>
            <w:r>
              <w:t>8</w:t>
            </w:r>
          </w:p>
        </w:tc>
        <w:tc>
          <w:tcPr>
            <w:tcW w:w="1728" w:type="dxa"/>
            <w:vAlign w:val="center"/>
          </w:tcPr>
          <w:p w14:paraId="1A326174" w14:textId="77777777" w:rsidR="003C6CA5" w:rsidRDefault="003C6CA5" w:rsidP="00035240">
            <w:pPr>
              <w:pStyle w:val="tbnormal"/>
            </w:pPr>
            <w:r>
              <w:t>15</w:t>
            </w:r>
          </w:p>
        </w:tc>
        <w:tc>
          <w:tcPr>
            <w:tcW w:w="1218" w:type="dxa"/>
            <w:vAlign w:val="center"/>
          </w:tcPr>
          <w:p w14:paraId="19D162E1" w14:textId="77777777" w:rsidR="003C6CA5" w:rsidRDefault="003C6CA5" w:rsidP="00035240">
            <w:pPr>
              <w:pStyle w:val="tbnormal"/>
            </w:pPr>
            <w:r>
              <w:t>27</w:t>
            </w:r>
          </w:p>
        </w:tc>
        <w:tc>
          <w:tcPr>
            <w:tcW w:w="1473" w:type="dxa"/>
            <w:shd w:val="clear" w:color="auto" w:fill="E7E6E6" w:themeFill="background2"/>
            <w:vAlign w:val="center"/>
          </w:tcPr>
          <w:p w14:paraId="10CB0D03" w14:textId="77777777" w:rsidR="003C6CA5" w:rsidRPr="00741F67" w:rsidRDefault="003C6CA5" w:rsidP="00035240">
            <w:pPr>
              <w:pStyle w:val="tbnormal"/>
              <w:rPr>
                <w:b/>
              </w:rPr>
            </w:pPr>
            <w:r w:rsidRPr="00741F67">
              <w:rPr>
                <w:b/>
              </w:rPr>
              <w:t>22.73%</w:t>
            </w:r>
          </w:p>
        </w:tc>
      </w:tr>
      <w:tr w:rsidR="003C6CA5" w14:paraId="38583DF6" w14:textId="77777777" w:rsidTr="00035240">
        <w:trPr>
          <w:trHeight w:val="454"/>
        </w:trPr>
        <w:tc>
          <w:tcPr>
            <w:tcW w:w="1472" w:type="dxa"/>
            <w:shd w:val="clear" w:color="auto" w:fill="E7E6E6" w:themeFill="background2"/>
            <w:vAlign w:val="center"/>
          </w:tcPr>
          <w:p w14:paraId="2BB944B0" w14:textId="77777777" w:rsidR="003C6CA5" w:rsidRPr="00741F67" w:rsidRDefault="003C6CA5" w:rsidP="00035240">
            <w:pPr>
              <w:pStyle w:val="tbnormal"/>
              <w:rPr>
                <w:b/>
              </w:rPr>
            </w:pPr>
            <w:r w:rsidRPr="00741F67">
              <w:rPr>
                <w:b/>
              </w:rPr>
              <w:t>Totaux</w:t>
            </w:r>
          </w:p>
        </w:tc>
        <w:tc>
          <w:tcPr>
            <w:tcW w:w="1473" w:type="dxa"/>
            <w:shd w:val="clear" w:color="auto" w:fill="E7E6E6" w:themeFill="background2"/>
            <w:vAlign w:val="center"/>
          </w:tcPr>
          <w:p w14:paraId="7D8CE2C2" w14:textId="77777777" w:rsidR="003C6CA5" w:rsidRPr="00741F67" w:rsidRDefault="003C6CA5" w:rsidP="00035240">
            <w:pPr>
              <w:pStyle w:val="tbnormal"/>
              <w:rPr>
                <w:b/>
              </w:rPr>
            </w:pPr>
            <w:r w:rsidRPr="00741F67">
              <w:rPr>
                <w:b/>
              </w:rPr>
              <w:t>19.55%</w:t>
            </w:r>
          </w:p>
        </w:tc>
        <w:tc>
          <w:tcPr>
            <w:tcW w:w="1728" w:type="dxa"/>
            <w:shd w:val="clear" w:color="auto" w:fill="E7E6E6" w:themeFill="background2"/>
            <w:vAlign w:val="center"/>
          </w:tcPr>
          <w:p w14:paraId="20E42FFA" w14:textId="77777777" w:rsidR="003C6CA5" w:rsidRPr="00741F67" w:rsidRDefault="003C6CA5" w:rsidP="00035240">
            <w:pPr>
              <w:pStyle w:val="tbnormal"/>
              <w:rPr>
                <w:b/>
              </w:rPr>
            </w:pPr>
            <w:r w:rsidRPr="00741F67">
              <w:rPr>
                <w:b/>
              </w:rPr>
              <w:t>19.55%</w:t>
            </w:r>
          </w:p>
        </w:tc>
        <w:tc>
          <w:tcPr>
            <w:tcW w:w="1218" w:type="dxa"/>
            <w:shd w:val="clear" w:color="auto" w:fill="E7E6E6" w:themeFill="background2"/>
            <w:vAlign w:val="center"/>
          </w:tcPr>
          <w:p w14:paraId="6D115B44" w14:textId="77777777" w:rsidR="003C6CA5" w:rsidRPr="00741F67" w:rsidRDefault="003C6CA5" w:rsidP="00035240">
            <w:pPr>
              <w:pStyle w:val="tbnormal"/>
              <w:rPr>
                <w:b/>
              </w:rPr>
            </w:pPr>
            <w:r w:rsidRPr="00741F67">
              <w:rPr>
                <w:rFonts w:ascii="environ" w:hAnsi="environ"/>
                <w:b/>
              </w:rPr>
              <w:t>60.90%</w:t>
            </w:r>
          </w:p>
        </w:tc>
        <w:tc>
          <w:tcPr>
            <w:tcW w:w="1473" w:type="dxa"/>
            <w:shd w:val="clear" w:color="auto" w:fill="E7E6E6" w:themeFill="background2"/>
            <w:vAlign w:val="center"/>
          </w:tcPr>
          <w:p w14:paraId="4DE72A8D" w14:textId="77777777" w:rsidR="003C6CA5" w:rsidRPr="00741F67" w:rsidRDefault="003C6CA5" w:rsidP="00035240">
            <w:pPr>
              <w:pStyle w:val="tbnormal"/>
              <w:rPr>
                <w:b/>
              </w:rPr>
            </w:pPr>
            <w:r w:rsidRPr="00741F67">
              <w:rPr>
                <w:b/>
              </w:rPr>
              <w:t>220</w:t>
            </w:r>
          </w:p>
        </w:tc>
      </w:tr>
    </w:tbl>
    <w:p w14:paraId="667DE39C" w14:textId="77777777" w:rsidR="00631A83" w:rsidRDefault="00631A83" w:rsidP="00631A83">
      <w:pPr>
        <w:pStyle w:val="tbnormal"/>
      </w:pPr>
      <w:bookmarkStart w:id="208" w:name="_Toc454297840"/>
      <w:r>
        <w:br w:type="page"/>
      </w:r>
    </w:p>
    <w:p w14:paraId="2C4DDEEF" w14:textId="02753BA5" w:rsidR="003C6CA5" w:rsidRDefault="003C6CA5" w:rsidP="003C6CA5">
      <w:pPr>
        <w:pStyle w:val="tbtitre5"/>
      </w:pPr>
      <w:bookmarkStart w:id="209" w:name="_Toc455044822"/>
      <w:r>
        <w:lastRenderedPageBreak/>
        <w:t>Les parts de marchés et les préférences</w:t>
      </w:r>
      <w:bookmarkEnd w:id="208"/>
      <w:bookmarkEnd w:id="209"/>
    </w:p>
    <w:p w14:paraId="426E4520" w14:textId="1B17AD75" w:rsidR="003C6CA5" w:rsidRDefault="003C6CA5" w:rsidP="003C6CA5">
      <w:pPr>
        <w:pStyle w:val="tbnormal"/>
      </w:pPr>
      <w:r>
        <w:t>Vos canaux de distributions ne possèdent pas tous les mêmes parts de marchés. Il est important de prendre en considération les informations ci-desso</w:t>
      </w:r>
      <w:r w:rsidR="00631A83">
        <w:t>us pour vos prévoir de la meilleure manière possible vos futures ventes :</w:t>
      </w:r>
    </w:p>
    <w:p w14:paraId="1B5EAF59" w14:textId="77777777" w:rsidR="003C6CA5" w:rsidRDefault="003C6CA5" w:rsidP="003C6CA5">
      <w:pPr>
        <w:pStyle w:val="tbnormal"/>
      </w:pPr>
      <w:r>
        <w:rPr>
          <w:noProof/>
          <w:lang w:val="fr-FR" w:eastAsia="fr-FR"/>
        </w:rPr>
        <w:drawing>
          <wp:inline distT="0" distB="0" distL="0" distR="0" wp14:anchorId="0275AF38" wp14:editId="77CFAF89">
            <wp:extent cx="4679950" cy="1899285"/>
            <wp:effectExtent l="0" t="0" r="0" b="5715"/>
            <wp:docPr id="68" name="Imag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Capture d’écran 2016-06-16 à 16.53.03.png"/>
                    <pic:cNvPicPr/>
                  </pic:nvPicPr>
                  <pic:blipFill>
                    <a:blip r:embed="rId55" cstate="print">
                      <a:extLst>
                        <a:ext uri="{28A0092B-C50C-407E-A947-70E740481C1C}">
                          <a14:useLocalDpi xmlns:a14="http://schemas.microsoft.com/office/drawing/2010/main" val="0"/>
                        </a:ext>
                      </a:extLst>
                    </a:blip>
                    <a:stretch>
                      <a:fillRect/>
                    </a:stretch>
                  </pic:blipFill>
                  <pic:spPr>
                    <a:xfrm>
                      <a:off x="0" y="0"/>
                      <a:ext cx="4679950" cy="1899285"/>
                    </a:xfrm>
                    <a:prstGeom prst="rect">
                      <a:avLst/>
                    </a:prstGeom>
                  </pic:spPr>
                </pic:pic>
              </a:graphicData>
            </a:graphic>
          </wp:inline>
        </w:drawing>
      </w:r>
    </w:p>
    <w:p w14:paraId="565EB19E" w14:textId="49B9E721" w:rsidR="00631A83" w:rsidRDefault="00631A83" w:rsidP="003C6CA5">
      <w:pPr>
        <w:pStyle w:val="tbnormal"/>
      </w:pPr>
      <w:r>
        <w:t>Figure X : Composition du marché Suisse.</w:t>
      </w:r>
    </w:p>
    <w:p w14:paraId="1A79B131" w14:textId="6A4E3BF2" w:rsidR="003C6CA5" w:rsidRPr="00AB28CF" w:rsidRDefault="003C6CA5" w:rsidP="003C6CA5">
      <w:pPr>
        <w:pStyle w:val="tbnormal"/>
      </w:pPr>
      <w:r>
        <w:t>Les trois régions Ouest, Centrale et Est ont des parts de marchés différentes. La Suisse Ouest possède 45% de la demande, la Suisse Centrale 30% et la Suisse de l’Est 20%. Ensuite, ces parts sont encore repartagés par type de revendeur.</w:t>
      </w:r>
      <w:r w:rsidR="00631A83">
        <w:t xml:space="preserve"> Ces parts de marchés sont présentées dans l’illustration ci-dessus.</w:t>
      </w:r>
    </w:p>
    <w:p w14:paraId="498F5FB2" w14:textId="77777777" w:rsidR="003C6CA5" w:rsidRDefault="003C6CA5" w:rsidP="003C6CA5">
      <w:pPr>
        <w:pStyle w:val="tbtitre5"/>
      </w:pPr>
      <w:bookmarkStart w:id="210" w:name="_Toc454297841"/>
      <w:bookmarkStart w:id="211" w:name="_Toc455044823"/>
      <w:r>
        <w:t>Détaillant</w:t>
      </w:r>
      <w:bookmarkEnd w:id="210"/>
      <w:bookmarkEnd w:id="211"/>
    </w:p>
    <w:p w14:paraId="1C5700AA" w14:textId="77777777" w:rsidR="003C6CA5" w:rsidRDefault="003C6CA5" w:rsidP="003C6CA5">
      <w:pPr>
        <w:pStyle w:val="tbnormal"/>
        <w:spacing w:before="120" w:after="120"/>
      </w:pPr>
      <w:r>
        <w:t>Les détaillants sont le plus faible des canaux de distribution. Avec un total de vente de 20%, il se place derrière les deux autres.</w:t>
      </w:r>
    </w:p>
    <w:p w14:paraId="50C13ACB" w14:textId="76E6672B" w:rsidR="003C6CA5" w:rsidRDefault="003C6CA5" w:rsidP="003C6CA5">
      <w:pPr>
        <w:pStyle w:val="tbnormal"/>
        <w:spacing w:before="120" w:after="120"/>
      </w:pPr>
      <w:r>
        <w:t xml:space="preserve">Ces revendeurs apprécient de pouvoir proposer à leurs clients, une variété restreinte en terme de quantité mais </w:t>
      </w:r>
      <w:r w:rsidR="00631A83">
        <w:t>axe son offre sur des produits premium tel que la bière b</w:t>
      </w:r>
      <w:r>
        <w:t xml:space="preserve">io, au miel ou encore la spécialité aux épices </w:t>
      </w:r>
      <w:r w:rsidR="00631A83">
        <w:t>font parties de leur choix.</w:t>
      </w:r>
    </w:p>
    <w:p w14:paraId="1FF97110" w14:textId="6417E79D" w:rsidR="003C6CA5" w:rsidRDefault="003C6CA5" w:rsidP="003C6CA5">
      <w:pPr>
        <w:pStyle w:val="tbnormal"/>
        <w:spacing w:before="120" w:after="120"/>
      </w:pPr>
      <w:r>
        <w:t>Ils vendent uniquement dans le format en bouteille de 25 cl et ils ne sont donc catégori</w:t>
      </w:r>
      <w:r w:rsidR="00631A83">
        <w:t>quement pas intéressés par les autres types de conditionnement.</w:t>
      </w:r>
    </w:p>
    <w:p w14:paraId="3F733B32" w14:textId="77777777" w:rsidR="003C6CA5" w:rsidRDefault="003C6CA5" w:rsidP="003C6CA5">
      <w:pPr>
        <w:pStyle w:val="tbnormal"/>
        <w:spacing w:before="120" w:after="120"/>
      </w:pPr>
      <w:r>
        <w:t>Leurs clients sont peu sensibles aux prix pratiqués. Les produits se vendent généralement 15% plus cher que dans les supermarchés.</w:t>
      </w:r>
    </w:p>
    <w:p w14:paraId="42B2B279" w14:textId="77777777" w:rsidR="003C6CA5" w:rsidRDefault="003C6CA5" w:rsidP="003C6CA5">
      <w:pPr>
        <w:pStyle w:val="tbnormal"/>
        <w:spacing w:before="120" w:after="120"/>
      </w:pPr>
      <w:r>
        <w:t>Les détaillants paient généralement les factures ouvertes entre 5 et 10 jours. Cependant, gardez en tête que vous leur accordez un délai de paiement à 15 jours.</w:t>
      </w:r>
    </w:p>
    <w:p w14:paraId="5C75A678" w14:textId="77777777" w:rsidR="003C6CA5" w:rsidRDefault="003C6CA5" w:rsidP="003C6CA5">
      <w:pPr>
        <w:pStyle w:val="tbtitre5"/>
      </w:pPr>
      <w:bookmarkStart w:id="212" w:name="_Toc454297842"/>
      <w:bookmarkStart w:id="213" w:name="_Toc455044824"/>
      <w:r>
        <w:t>Supermarché</w:t>
      </w:r>
      <w:bookmarkEnd w:id="212"/>
      <w:bookmarkEnd w:id="213"/>
    </w:p>
    <w:p w14:paraId="2880339E" w14:textId="77777777" w:rsidR="003C6CA5" w:rsidRDefault="003C6CA5" w:rsidP="003C6CA5">
      <w:pPr>
        <w:pStyle w:val="tbnormal"/>
        <w:spacing w:before="120" w:after="120"/>
      </w:pPr>
      <w:r>
        <w:t>En terme de quantité vendue, ce canal de distribution représente le plus important avec des parts de vente grimpant à 55%.</w:t>
      </w:r>
    </w:p>
    <w:p w14:paraId="59490F0F" w14:textId="77777777" w:rsidR="003C6CA5" w:rsidRDefault="003C6CA5" w:rsidP="003C6CA5">
      <w:pPr>
        <w:pStyle w:val="tbnormal"/>
        <w:spacing w:before="120" w:after="120"/>
      </w:pPr>
      <w:r>
        <w:t>L’éventail de l’offre qu’ils proposent est large. Ils vendent toutes vos bières dans le format en canette de 50cl.</w:t>
      </w:r>
    </w:p>
    <w:p w14:paraId="62D3AA68" w14:textId="77777777" w:rsidR="003C6CA5" w:rsidRDefault="003C6CA5" w:rsidP="003C6CA5">
      <w:pPr>
        <w:pStyle w:val="tbnormal"/>
        <w:spacing w:before="120" w:after="120"/>
      </w:pPr>
      <w:r>
        <w:t>Les clients de ces établissements sont très sensibles aux prix. Ils veulent acheter au prix le plus bas possible.</w:t>
      </w:r>
    </w:p>
    <w:p w14:paraId="6D3D5090" w14:textId="77777777" w:rsidR="003C6CA5" w:rsidRDefault="003C6CA5" w:rsidP="003C6CA5">
      <w:pPr>
        <w:pStyle w:val="tbnormal"/>
        <w:spacing w:before="120" w:after="120"/>
      </w:pPr>
      <w:r>
        <w:lastRenderedPageBreak/>
        <w:t>Les supermarchés attendent la fin de leur droit en terme de conditions de paiement. De ce fait, vous recevez leurs paiements après 15 jours.</w:t>
      </w:r>
    </w:p>
    <w:p w14:paraId="64489D05" w14:textId="77777777" w:rsidR="003C6CA5" w:rsidRDefault="003C6CA5" w:rsidP="003C6CA5">
      <w:pPr>
        <w:pStyle w:val="tbtitre5"/>
      </w:pPr>
      <w:bookmarkStart w:id="214" w:name="_Toc454297843"/>
      <w:bookmarkStart w:id="215" w:name="_Toc455044825"/>
      <w:r>
        <w:t>Établissement public</w:t>
      </w:r>
      <w:bookmarkEnd w:id="214"/>
      <w:bookmarkEnd w:id="215"/>
    </w:p>
    <w:p w14:paraId="50BCBAA2" w14:textId="77777777" w:rsidR="003C6CA5" w:rsidRDefault="003C6CA5" w:rsidP="003C6CA5">
      <w:pPr>
        <w:pStyle w:val="tbnormal"/>
        <w:spacing w:before="120" w:after="120"/>
      </w:pPr>
      <w:r>
        <w:t>Les établissements publics où les gens se rencontrent pour échanger et boire un verre sont aussi très rentable pour Brewery &amp; Co. Ils représentent 25% de la demande totale.</w:t>
      </w:r>
    </w:p>
    <w:p w14:paraId="7350AF51" w14:textId="40705284" w:rsidR="003C6CA5" w:rsidRDefault="003C6CA5" w:rsidP="003C6CA5">
      <w:pPr>
        <w:pStyle w:val="tbnormal"/>
        <w:spacing w:before="120" w:after="120"/>
      </w:pPr>
      <w:r>
        <w:t>Le</w:t>
      </w:r>
      <w:r w:rsidR="00631A83">
        <w:t>s</w:t>
      </w:r>
      <w:r>
        <w:t xml:space="preserve"> produit</w:t>
      </w:r>
      <w:r w:rsidR="00631A83">
        <w:t>s</w:t>
      </w:r>
      <w:r>
        <w:t xml:space="preserve"> proposé</w:t>
      </w:r>
      <w:r w:rsidR="00631A83">
        <w:t>s</w:t>
      </w:r>
      <w:r>
        <w:t xml:space="preserve"> </w:t>
      </w:r>
      <w:r w:rsidR="00631A83">
        <w:t>sont</w:t>
      </w:r>
      <w:r>
        <w:t xml:space="preserve"> uniquement la bière BW01</w:t>
      </w:r>
      <w:r w:rsidR="00631A83">
        <w:t xml:space="preserve"> et la BW04 </w:t>
      </w:r>
      <w:r w:rsidR="00F60DD2">
        <w:t>d’octobre à mars</w:t>
      </w:r>
      <w:r>
        <w:t xml:space="preserve">. De plus, </w:t>
      </w:r>
      <w:r w:rsidR="00F60DD2">
        <w:t xml:space="preserve">ils commandent dans </w:t>
      </w:r>
      <w:proofErr w:type="gramStart"/>
      <w:r w:rsidR="00F60DD2">
        <w:t xml:space="preserve">une seul </w:t>
      </w:r>
      <w:r>
        <w:t>format</w:t>
      </w:r>
      <w:proofErr w:type="gramEnd"/>
      <w:r w:rsidR="00F60DD2">
        <w:t>, celui en</w:t>
      </w:r>
      <w:r>
        <w:t xml:space="preserve"> bouteille </w:t>
      </w:r>
      <w:r w:rsidR="00F60DD2">
        <w:t>de</w:t>
      </w:r>
      <w:r>
        <w:t xml:space="preserve"> verre </w:t>
      </w:r>
      <w:r w:rsidR="00F60DD2">
        <w:t>d’une contenance de</w:t>
      </w:r>
      <w:r>
        <w:t xml:space="preserve"> 25cl.</w:t>
      </w:r>
    </w:p>
    <w:p w14:paraId="7962A7CA" w14:textId="77777777" w:rsidR="003C6CA5" w:rsidRDefault="003C6CA5" w:rsidP="003C6CA5">
      <w:pPr>
        <w:pStyle w:val="tbnormal"/>
        <w:spacing w:before="120" w:after="120"/>
      </w:pPr>
      <w:r>
        <w:t>Les clients ne sont pas regardant quant aux prix pratiqués. Il n’est pas rare de voir des ventes avec des marges d’environ 50% par rapport aux ventes effectuées dans les supermarchés.</w:t>
      </w:r>
    </w:p>
    <w:p w14:paraId="58CBE9D7" w14:textId="77777777" w:rsidR="003C6CA5" w:rsidRDefault="003C6CA5" w:rsidP="003C6CA5">
      <w:pPr>
        <w:pStyle w:val="tbnormal"/>
        <w:spacing w:before="120" w:after="120"/>
      </w:pPr>
      <w:r>
        <w:t>Ces revendeurs paient généralement dans les 10 jours vos factures. Ce qui représente un avantage. Vous obtenez rapidement des liquidités en retour.</w:t>
      </w:r>
    </w:p>
    <w:p w14:paraId="21D6C7E1" w14:textId="77777777" w:rsidR="003C6CA5" w:rsidRDefault="003C6CA5" w:rsidP="003C6CA5">
      <w:pPr>
        <w:pStyle w:val="tbtitre4"/>
      </w:pPr>
      <w:bookmarkStart w:id="216" w:name="_Toc454297844"/>
      <w:bookmarkStart w:id="217" w:name="_Toc455044826"/>
      <w:r>
        <w:t xml:space="preserve">Les </w:t>
      </w:r>
      <w:proofErr w:type="spellStart"/>
      <w:r>
        <w:t>bailleurs</w:t>
      </w:r>
      <w:proofErr w:type="spellEnd"/>
      <w:r>
        <w:t xml:space="preserve"> de </w:t>
      </w:r>
      <w:proofErr w:type="spellStart"/>
      <w:r>
        <w:t>fonds</w:t>
      </w:r>
      <w:bookmarkEnd w:id="216"/>
      <w:bookmarkEnd w:id="217"/>
      <w:proofErr w:type="spellEnd"/>
    </w:p>
    <w:p w14:paraId="4CE43533" w14:textId="77777777" w:rsidR="00631A83" w:rsidRDefault="003C6CA5" w:rsidP="003C6CA5">
      <w:pPr>
        <w:pStyle w:val="tbnormal"/>
        <w:spacing w:before="120" w:after="120"/>
      </w:pPr>
      <w:r>
        <w:t xml:space="preserve">L’acquisition de votre entreprise et </w:t>
      </w:r>
      <w:r w:rsidR="00631A83">
        <w:t xml:space="preserve">de </w:t>
      </w:r>
      <w:r>
        <w:t>ses installations vous ont contraint à trouver des investisseurs et un établissement ban</w:t>
      </w:r>
      <w:r w:rsidR="00631A83">
        <w:t>caire vous octroyant un crédit.</w:t>
      </w:r>
    </w:p>
    <w:p w14:paraId="47BED65C" w14:textId="69D9B71F" w:rsidR="003C6CA5" w:rsidRDefault="003C6CA5" w:rsidP="003C6CA5">
      <w:pPr>
        <w:pStyle w:val="tbnormal"/>
        <w:spacing w:before="120" w:after="120"/>
      </w:pPr>
      <w:r>
        <w:t>Votre structure financière se compose de la manière suivante :</w:t>
      </w:r>
    </w:p>
    <w:tbl>
      <w:tblPr>
        <w:tblStyle w:val="Grilledetableauclaire"/>
        <w:tblW w:w="5000" w:type="pct"/>
        <w:tblLook w:val="04A0" w:firstRow="1" w:lastRow="0" w:firstColumn="1" w:lastColumn="0" w:noHBand="0" w:noVBand="1"/>
      </w:tblPr>
      <w:tblGrid>
        <w:gridCol w:w="2313"/>
        <w:gridCol w:w="1367"/>
        <w:gridCol w:w="1285"/>
        <w:gridCol w:w="2395"/>
      </w:tblGrid>
      <w:tr w:rsidR="003C6CA5" w:rsidRPr="003A4596" w14:paraId="057929D1" w14:textId="77777777" w:rsidTr="00035240">
        <w:trPr>
          <w:trHeight w:val="454"/>
        </w:trPr>
        <w:tc>
          <w:tcPr>
            <w:tcW w:w="3680" w:type="dxa"/>
            <w:gridSpan w:val="2"/>
            <w:tcBorders>
              <w:bottom w:val="single" w:sz="4" w:space="0" w:color="BFBFBF" w:themeColor="background1" w:themeShade="BF"/>
            </w:tcBorders>
            <w:shd w:val="clear" w:color="auto" w:fill="E7E6E6" w:themeFill="background2"/>
            <w:vAlign w:val="center"/>
          </w:tcPr>
          <w:p w14:paraId="7F32562B" w14:textId="77777777" w:rsidR="003C6CA5" w:rsidRPr="004576DB" w:rsidRDefault="003C6CA5" w:rsidP="00035240">
            <w:pPr>
              <w:pStyle w:val="tbnormal"/>
              <w:jc w:val="center"/>
              <w:rPr>
                <w:b/>
              </w:rPr>
            </w:pPr>
            <w:r>
              <w:rPr>
                <w:b/>
              </w:rPr>
              <w:t>ACTIF</w:t>
            </w:r>
          </w:p>
        </w:tc>
        <w:tc>
          <w:tcPr>
            <w:tcW w:w="3680" w:type="dxa"/>
            <w:gridSpan w:val="2"/>
            <w:tcBorders>
              <w:bottom w:val="single" w:sz="4" w:space="0" w:color="BFBFBF" w:themeColor="background1" w:themeShade="BF"/>
            </w:tcBorders>
            <w:shd w:val="clear" w:color="auto" w:fill="E7E6E6" w:themeFill="background2"/>
            <w:vAlign w:val="center"/>
          </w:tcPr>
          <w:p w14:paraId="4920AC27" w14:textId="77777777" w:rsidR="003C6CA5" w:rsidRPr="00741F67" w:rsidRDefault="003C6CA5" w:rsidP="00035240">
            <w:pPr>
              <w:pStyle w:val="tbnormal"/>
              <w:jc w:val="center"/>
              <w:rPr>
                <w:b/>
              </w:rPr>
            </w:pPr>
            <w:r>
              <w:rPr>
                <w:b/>
              </w:rPr>
              <w:t>PASSIF</w:t>
            </w:r>
          </w:p>
        </w:tc>
      </w:tr>
      <w:tr w:rsidR="003C6CA5" w:rsidRPr="003A4596" w14:paraId="5733BB1A" w14:textId="77777777" w:rsidTr="00035240">
        <w:trPr>
          <w:trHeight w:val="454"/>
        </w:trPr>
        <w:tc>
          <w:tcPr>
            <w:tcW w:w="2313" w:type="dxa"/>
            <w:tcBorders>
              <w:bottom w:val="single" w:sz="4" w:space="0" w:color="BFBFBF" w:themeColor="background1" w:themeShade="BF"/>
              <w:right w:val="nil"/>
            </w:tcBorders>
            <w:vAlign w:val="center"/>
          </w:tcPr>
          <w:p w14:paraId="1445DBA5" w14:textId="77777777" w:rsidR="003C6CA5" w:rsidRDefault="003C6CA5" w:rsidP="00035240">
            <w:pPr>
              <w:pStyle w:val="tbnormal"/>
              <w:rPr>
                <w:b/>
              </w:rPr>
            </w:pPr>
            <w:r>
              <w:rPr>
                <w:b/>
              </w:rPr>
              <w:t>Circulants</w:t>
            </w:r>
          </w:p>
          <w:p w14:paraId="5707FC91" w14:textId="77777777" w:rsidR="003C6CA5" w:rsidRDefault="003C6CA5" w:rsidP="00035240">
            <w:pPr>
              <w:pStyle w:val="tbnormal"/>
              <w:rPr>
                <w:i/>
              </w:rPr>
            </w:pPr>
            <w:r w:rsidRPr="008F04B5">
              <w:rPr>
                <w:i/>
              </w:rPr>
              <w:t>Compte VUBS SA</w:t>
            </w:r>
          </w:p>
          <w:p w14:paraId="68712648" w14:textId="77777777" w:rsidR="003C6CA5" w:rsidRPr="00346B3D" w:rsidRDefault="003C6CA5" w:rsidP="00035240">
            <w:pPr>
              <w:pStyle w:val="tbnormal"/>
              <w:rPr>
                <w:b/>
              </w:rPr>
            </w:pPr>
            <w:r w:rsidRPr="00346B3D">
              <w:rPr>
                <w:b/>
              </w:rPr>
              <w:t>Immobilisés</w:t>
            </w:r>
          </w:p>
          <w:p w14:paraId="57D68FAA" w14:textId="77777777" w:rsidR="003C6CA5" w:rsidRDefault="003C6CA5" w:rsidP="00035240">
            <w:pPr>
              <w:pStyle w:val="tbnormal"/>
              <w:rPr>
                <w:i/>
              </w:rPr>
            </w:pPr>
            <w:r>
              <w:rPr>
                <w:i/>
              </w:rPr>
              <w:t>Machines</w:t>
            </w:r>
          </w:p>
          <w:p w14:paraId="5D526218" w14:textId="77777777" w:rsidR="003C6CA5" w:rsidRDefault="003C6CA5" w:rsidP="00035240">
            <w:pPr>
              <w:pStyle w:val="tbnormal"/>
              <w:rPr>
                <w:i/>
              </w:rPr>
            </w:pPr>
            <w:r>
              <w:rPr>
                <w:i/>
              </w:rPr>
              <w:t>Bâtiments</w:t>
            </w:r>
          </w:p>
          <w:p w14:paraId="3C8A1DCB" w14:textId="77777777" w:rsidR="003C6CA5" w:rsidRPr="008F04B5" w:rsidRDefault="003C6CA5" w:rsidP="00035240">
            <w:pPr>
              <w:pStyle w:val="tbnormal"/>
              <w:rPr>
                <w:i/>
              </w:rPr>
            </w:pPr>
            <w:r>
              <w:rPr>
                <w:i/>
              </w:rPr>
              <w:t>Terrain</w:t>
            </w:r>
          </w:p>
        </w:tc>
        <w:tc>
          <w:tcPr>
            <w:tcW w:w="1367" w:type="dxa"/>
            <w:tcBorders>
              <w:left w:val="nil"/>
              <w:bottom w:val="single" w:sz="4" w:space="0" w:color="BFBFBF" w:themeColor="background1" w:themeShade="BF"/>
              <w:right w:val="single" w:sz="4" w:space="0" w:color="BFBFBF" w:themeColor="background1" w:themeShade="BF"/>
            </w:tcBorders>
            <w:vAlign w:val="center"/>
          </w:tcPr>
          <w:p w14:paraId="19A5BDE1" w14:textId="77777777" w:rsidR="003C6CA5" w:rsidRDefault="003C6CA5" w:rsidP="00035240">
            <w:pPr>
              <w:pStyle w:val="tbnormal"/>
              <w:jc w:val="right"/>
              <w:rPr>
                <w:b/>
              </w:rPr>
            </w:pPr>
          </w:p>
          <w:p w14:paraId="06721F02" w14:textId="77777777" w:rsidR="003C6CA5" w:rsidRDefault="003C6CA5" w:rsidP="00035240">
            <w:pPr>
              <w:pStyle w:val="tbnormal"/>
              <w:jc w:val="right"/>
              <w:rPr>
                <w:b/>
              </w:rPr>
            </w:pPr>
            <w:r>
              <w:rPr>
                <w:b/>
              </w:rPr>
              <w:t>150’000</w:t>
            </w:r>
          </w:p>
          <w:p w14:paraId="631C4107" w14:textId="77777777" w:rsidR="003C6CA5" w:rsidRDefault="003C6CA5" w:rsidP="00035240">
            <w:pPr>
              <w:pStyle w:val="tbnormal"/>
              <w:jc w:val="right"/>
              <w:rPr>
                <w:b/>
              </w:rPr>
            </w:pPr>
          </w:p>
          <w:p w14:paraId="4DF79750" w14:textId="77777777" w:rsidR="003C6CA5" w:rsidRDefault="003C6CA5" w:rsidP="00035240">
            <w:pPr>
              <w:pStyle w:val="tbnormal"/>
              <w:jc w:val="right"/>
              <w:rPr>
                <w:b/>
              </w:rPr>
            </w:pPr>
            <w:r>
              <w:rPr>
                <w:b/>
              </w:rPr>
              <w:t>450’000</w:t>
            </w:r>
          </w:p>
          <w:p w14:paraId="2E74B5E0" w14:textId="77777777" w:rsidR="003C6CA5" w:rsidRDefault="003C6CA5" w:rsidP="00035240">
            <w:pPr>
              <w:pStyle w:val="tbnormal"/>
              <w:jc w:val="right"/>
              <w:rPr>
                <w:b/>
              </w:rPr>
            </w:pPr>
            <w:r>
              <w:rPr>
                <w:b/>
              </w:rPr>
              <w:t>725’000</w:t>
            </w:r>
          </w:p>
          <w:p w14:paraId="4E7215BC" w14:textId="77777777" w:rsidR="003C6CA5" w:rsidRPr="004576DB" w:rsidRDefault="003C6CA5" w:rsidP="00035240">
            <w:pPr>
              <w:pStyle w:val="tbnormal"/>
              <w:jc w:val="right"/>
              <w:rPr>
                <w:b/>
              </w:rPr>
            </w:pPr>
            <w:r>
              <w:rPr>
                <w:b/>
              </w:rPr>
              <w:t>275’000</w:t>
            </w:r>
          </w:p>
        </w:tc>
        <w:tc>
          <w:tcPr>
            <w:tcW w:w="1285" w:type="dxa"/>
            <w:tcBorders>
              <w:left w:val="single" w:sz="4" w:space="0" w:color="BFBFBF" w:themeColor="background1" w:themeShade="BF"/>
              <w:bottom w:val="single" w:sz="4" w:space="0" w:color="BFBFBF" w:themeColor="background1" w:themeShade="BF"/>
            </w:tcBorders>
            <w:vAlign w:val="center"/>
          </w:tcPr>
          <w:p w14:paraId="09B8B274" w14:textId="77777777" w:rsidR="003C6CA5" w:rsidRPr="00346B3D" w:rsidRDefault="003C6CA5" w:rsidP="00035240">
            <w:pPr>
              <w:pStyle w:val="tbnormal"/>
              <w:jc w:val="right"/>
              <w:rPr>
                <w:b/>
              </w:rPr>
            </w:pPr>
          </w:p>
          <w:p w14:paraId="0DA2C7DD" w14:textId="77777777" w:rsidR="003C6CA5" w:rsidRPr="00346B3D" w:rsidRDefault="003C6CA5" w:rsidP="00035240">
            <w:pPr>
              <w:pStyle w:val="tbnormal"/>
              <w:jc w:val="right"/>
              <w:rPr>
                <w:b/>
              </w:rPr>
            </w:pPr>
            <w:r w:rsidRPr="00346B3D">
              <w:rPr>
                <w:b/>
              </w:rPr>
              <w:t>0</w:t>
            </w:r>
          </w:p>
          <w:p w14:paraId="38DA13D8" w14:textId="77777777" w:rsidR="003C6CA5" w:rsidRPr="00346B3D" w:rsidRDefault="003C6CA5" w:rsidP="00035240">
            <w:pPr>
              <w:pStyle w:val="tbnormal"/>
              <w:jc w:val="right"/>
              <w:rPr>
                <w:b/>
              </w:rPr>
            </w:pPr>
          </w:p>
          <w:p w14:paraId="213825E7" w14:textId="77777777" w:rsidR="003C6CA5" w:rsidRPr="00346B3D" w:rsidRDefault="003C6CA5" w:rsidP="00035240">
            <w:pPr>
              <w:pStyle w:val="tbnormal"/>
              <w:jc w:val="right"/>
              <w:rPr>
                <w:b/>
              </w:rPr>
            </w:pPr>
            <w:r w:rsidRPr="00346B3D">
              <w:rPr>
                <w:b/>
              </w:rPr>
              <w:t>1'200'000</w:t>
            </w:r>
          </w:p>
          <w:p w14:paraId="0212DFFF" w14:textId="77777777" w:rsidR="003C6CA5" w:rsidRPr="00346B3D" w:rsidRDefault="003C6CA5" w:rsidP="00035240">
            <w:pPr>
              <w:pStyle w:val="tbnormal"/>
              <w:jc w:val="right"/>
              <w:rPr>
                <w:b/>
              </w:rPr>
            </w:pPr>
            <w:r w:rsidRPr="00346B3D">
              <w:rPr>
                <w:b/>
              </w:rPr>
              <w:t>400’000</w:t>
            </w:r>
          </w:p>
          <w:p w14:paraId="2927DB48" w14:textId="77777777" w:rsidR="003C6CA5" w:rsidRPr="00B70F13" w:rsidRDefault="003C6CA5" w:rsidP="00035240">
            <w:pPr>
              <w:pStyle w:val="tbnormal"/>
              <w:jc w:val="left"/>
            </w:pPr>
          </w:p>
        </w:tc>
        <w:tc>
          <w:tcPr>
            <w:tcW w:w="2395" w:type="dxa"/>
            <w:tcBorders>
              <w:left w:val="single" w:sz="4" w:space="0" w:color="BFBFBF" w:themeColor="background1" w:themeShade="BF"/>
              <w:bottom w:val="single" w:sz="4" w:space="0" w:color="BFBFBF" w:themeColor="background1" w:themeShade="BF"/>
            </w:tcBorders>
            <w:vAlign w:val="center"/>
          </w:tcPr>
          <w:p w14:paraId="791421FC" w14:textId="77777777" w:rsidR="003C6CA5" w:rsidRPr="00346B3D" w:rsidRDefault="003C6CA5" w:rsidP="00035240">
            <w:pPr>
              <w:pStyle w:val="tbnormal"/>
              <w:jc w:val="right"/>
              <w:rPr>
                <w:b/>
              </w:rPr>
            </w:pPr>
            <w:r w:rsidRPr="00346B3D">
              <w:rPr>
                <w:b/>
              </w:rPr>
              <w:t>A court terme</w:t>
            </w:r>
          </w:p>
          <w:p w14:paraId="1468C6AC" w14:textId="77777777" w:rsidR="003C6CA5" w:rsidRPr="00346B3D" w:rsidRDefault="003C6CA5" w:rsidP="00035240">
            <w:pPr>
              <w:pStyle w:val="tbnormal"/>
              <w:jc w:val="right"/>
              <w:rPr>
                <w:i/>
              </w:rPr>
            </w:pPr>
            <w:r w:rsidRPr="00346B3D">
              <w:rPr>
                <w:i/>
              </w:rPr>
              <w:t>Dettes fournisseurs</w:t>
            </w:r>
          </w:p>
          <w:p w14:paraId="129A6D5C" w14:textId="77777777" w:rsidR="003C6CA5" w:rsidRPr="00346B3D" w:rsidRDefault="003C6CA5" w:rsidP="00035240">
            <w:pPr>
              <w:pStyle w:val="tbnormal"/>
              <w:jc w:val="right"/>
              <w:rPr>
                <w:b/>
              </w:rPr>
            </w:pPr>
            <w:r w:rsidRPr="00346B3D">
              <w:rPr>
                <w:b/>
              </w:rPr>
              <w:t>A long terme</w:t>
            </w:r>
          </w:p>
          <w:p w14:paraId="496210BA" w14:textId="77777777" w:rsidR="003C6CA5" w:rsidRPr="00346B3D" w:rsidRDefault="003C6CA5" w:rsidP="00035240">
            <w:pPr>
              <w:pStyle w:val="tbnormal"/>
              <w:jc w:val="right"/>
              <w:rPr>
                <w:i/>
              </w:rPr>
            </w:pPr>
            <w:r w:rsidRPr="00346B3D">
              <w:rPr>
                <w:i/>
              </w:rPr>
              <w:t>Dette bancaire</w:t>
            </w:r>
          </w:p>
          <w:p w14:paraId="52289326" w14:textId="77777777" w:rsidR="003C6CA5" w:rsidRDefault="003C6CA5" w:rsidP="00035240">
            <w:pPr>
              <w:pStyle w:val="tbnormal"/>
              <w:jc w:val="right"/>
              <w:rPr>
                <w:i/>
              </w:rPr>
            </w:pPr>
            <w:r w:rsidRPr="00346B3D">
              <w:rPr>
                <w:i/>
              </w:rPr>
              <w:t>Capital</w:t>
            </w:r>
          </w:p>
          <w:p w14:paraId="79A20200" w14:textId="77777777" w:rsidR="003C6CA5" w:rsidRPr="00B70F13" w:rsidRDefault="003C6CA5" w:rsidP="00035240">
            <w:pPr>
              <w:pStyle w:val="tbnormal"/>
              <w:jc w:val="right"/>
            </w:pPr>
          </w:p>
        </w:tc>
      </w:tr>
      <w:tr w:rsidR="003C6CA5" w:rsidRPr="003A4596" w14:paraId="204E5553" w14:textId="77777777" w:rsidTr="00035240">
        <w:trPr>
          <w:trHeight w:val="454"/>
        </w:trPr>
        <w:tc>
          <w:tcPr>
            <w:tcW w:w="2313" w:type="dxa"/>
            <w:tcBorders>
              <w:bottom w:val="single" w:sz="4" w:space="0" w:color="BFBFBF" w:themeColor="background1" w:themeShade="BF"/>
              <w:right w:val="nil"/>
            </w:tcBorders>
            <w:vAlign w:val="center"/>
          </w:tcPr>
          <w:p w14:paraId="769DAD15" w14:textId="77777777" w:rsidR="003C6CA5" w:rsidRDefault="003C6CA5" w:rsidP="00035240">
            <w:pPr>
              <w:pStyle w:val="tbnormal"/>
              <w:jc w:val="right"/>
              <w:rPr>
                <w:b/>
              </w:rPr>
            </w:pPr>
            <w:r>
              <w:rPr>
                <w:b/>
              </w:rPr>
              <w:t>Total :</w:t>
            </w:r>
          </w:p>
        </w:tc>
        <w:tc>
          <w:tcPr>
            <w:tcW w:w="1367" w:type="dxa"/>
            <w:tcBorders>
              <w:left w:val="nil"/>
              <w:bottom w:val="single" w:sz="4" w:space="0" w:color="BFBFBF" w:themeColor="background1" w:themeShade="BF"/>
              <w:right w:val="single" w:sz="4" w:space="0" w:color="BFBFBF" w:themeColor="background1" w:themeShade="BF"/>
            </w:tcBorders>
            <w:vAlign w:val="center"/>
          </w:tcPr>
          <w:p w14:paraId="1A05FA43" w14:textId="77777777" w:rsidR="003C6CA5" w:rsidRDefault="003C6CA5" w:rsidP="00035240">
            <w:pPr>
              <w:pStyle w:val="tbnormal"/>
              <w:jc w:val="right"/>
              <w:rPr>
                <w:b/>
              </w:rPr>
            </w:pPr>
            <w:r>
              <w:rPr>
                <w:b/>
              </w:rPr>
              <w:t>1'600'000</w:t>
            </w:r>
          </w:p>
        </w:tc>
        <w:tc>
          <w:tcPr>
            <w:tcW w:w="1285" w:type="dxa"/>
            <w:tcBorders>
              <w:left w:val="single" w:sz="4" w:space="0" w:color="BFBFBF" w:themeColor="background1" w:themeShade="BF"/>
              <w:bottom w:val="single" w:sz="4" w:space="0" w:color="BFBFBF" w:themeColor="background1" w:themeShade="BF"/>
            </w:tcBorders>
            <w:vAlign w:val="center"/>
          </w:tcPr>
          <w:p w14:paraId="725EAB16" w14:textId="77777777" w:rsidR="003C6CA5" w:rsidRPr="00346B3D" w:rsidRDefault="003C6CA5" w:rsidP="00035240">
            <w:pPr>
              <w:pStyle w:val="tbnormal"/>
              <w:jc w:val="right"/>
              <w:rPr>
                <w:b/>
              </w:rPr>
            </w:pPr>
            <w:r>
              <w:rPr>
                <w:b/>
              </w:rPr>
              <w:t>1'600’000</w:t>
            </w:r>
          </w:p>
        </w:tc>
        <w:tc>
          <w:tcPr>
            <w:tcW w:w="2395" w:type="dxa"/>
            <w:tcBorders>
              <w:left w:val="single" w:sz="4" w:space="0" w:color="BFBFBF" w:themeColor="background1" w:themeShade="BF"/>
              <w:bottom w:val="single" w:sz="4" w:space="0" w:color="BFBFBF" w:themeColor="background1" w:themeShade="BF"/>
            </w:tcBorders>
            <w:vAlign w:val="center"/>
          </w:tcPr>
          <w:p w14:paraId="34D66786" w14:textId="77777777" w:rsidR="003C6CA5" w:rsidRPr="00346B3D" w:rsidRDefault="003C6CA5" w:rsidP="00035240">
            <w:pPr>
              <w:pStyle w:val="tbnormal"/>
              <w:jc w:val="left"/>
              <w:rPr>
                <w:b/>
              </w:rPr>
            </w:pPr>
            <w:r>
              <w:rPr>
                <w:b/>
              </w:rPr>
              <w:t>: Total</w:t>
            </w:r>
          </w:p>
        </w:tc>
      </w:tr>
    </w:tbl>
    <w:p w14:paraId="782C1C3A" w14:textId="77777777" w:rsidR="003C6CA5" w:rsidRDefault="003C6CA5" w:rsidP="003C6CA5">
      <w:pPr>
        <w:pStyle w:val="tbnormal"/>
        <w:spacing w:before="120" w:after="120"/>
      </w:pPr>
      <w:r>
        <w:t>L’une de vos missions est de rembourser petit à petit votre emprunt et de rapporter de l’argent à vos actionnaires en dégageant des bénéfices assez importants pour d’une part constituer une réserve et de l’autre, distribuer des dividendes.</w:t>
      </w:r>
    </w:p>
    <w:p w14:paraId="4F43DD6C" w14:textId="3C9EF222" w:rsidR="00631A83" w:rsidRDefault="003C6CA5" w:rsidP="003C6CA5">
      <w:pPr>
        <w:pStyle w:val="tbnormal"/>
        <w:spacing w:before="120" w:after="120"/>
      </w:pPr>
      <w:r>
        <w:t>Vous débutez votre mission avec un solde de liquidité de 150’000.- CHF pour effectuer vos approvisionnements et payer les charges inhérentes à l’exploitation de votre business</w:t>
      </w:r>
      <w:r w:rsidR="00631A83">
        <w:t>.</w:t>
      </w:r>
      <w:r w:rsidR="00631A83">
        <w:br w:type="page"/>
      </w:r>
    </w:p>
    <w:p w14:paraId="799257EA" w14:textId="77777777" w:rsidR="003C6CA5" w:rsidRDefault="003C6CA5" w:rsidP="003C6CA5">
      <w:pPr>
        <w:pStyle w:val="tbtitre4"/>
      </w:pPr>
      <w:bookmarkStart w:id="218" w:name="_Toc454297845"/>
      <w:bookmarkStart w:id="219" w:name="_Toc455044827"/>
      <w:r>
        <w:lastRenderedPageBreak/>
        <w:t xml:space="preserve">La </w:t>
      </w:r>
      <w:proofErr w:type="spellStart"/>
      <w:r>
        <w:t>fluctuation</w:t>
      </w:r>
      <w:proofErr w:type="spellEnd"/>
      <w:r>
        <w:t xml:space="preserve"> de la </w:t>
      </w:r>
      <w:proofErr w:type="spellStart"/>
      <w:r>
        <w:t>demande</w:t>
      </w:r>
      <w:bookmarkEnd w:id="218"/>
      <w:bookmarkEnd w:id="219"/>
      <w:proofErr w:type="spellEnd"/>
    </w:p>
    <w:p w14:paraId="7E43AA7C" w14:textId="77777777" w:rsidR="003C6CA5" w:rsidRDefault="003C6CA5" w:rsidP="003C6CA5">
      <w:pPr>
        <w:pStyle w:val="tbnormal"/>
        <w:spacing w:before="120" w:after="120"/>
      </w:pPr>
      <w:r>
        <w:t>Durant l’année, les ventes fluctuent à diverses périodes. La demande pour vos produits diffère entre les saisons chaudes et les saisons froides.</w:t>
      </w:r>
    </w:p>
    <w:p w14:paraId="04F04844" w14:textId="77777777" w:rsidR="003C6CA5" w:rsidRDefault="003C6CA5" w:rsidP="003C6CA5">
      <w:pPr>
        <w:pStyle w:val="tbnormal"/>
        <w:spacing w:before="120" w:after="120"/>
      </w:pPr>
      <w:r>
        <w:t>Par exemple, il n’est pas rare de voir les ventes de bière au miel et aux épices s’envoler de novembre à fin janvier. Tandis que la bière standard se boit de manière plus prononcée durant les périodes ensoleillées. Pour la bière labélisée Bio, sa consommation est stable tout du long de l’année. Voici un tableau des valeurs ainsi qu’un graphique illustrant ces propos :</w:t>
      </w:r>
    </w:p>
    <w:tbl>
      <w:tblPr>
        <w:tblStyle w:val="Grilledetableauclaire"/>
        <w:tblW w:w="5000" w:type="pct"/>
        <w:tblLook w:val="04A0" w:firstRow="1" w:lastRow="0" w:firstColumn="1" w:lastColumn="0" w:noHBand="0" w:noVBand="1"/>
      </w:tblPr>
      <w:tblGrid>
        <w:gridCol w:w="1079"/>
        <w:gridCol w:w="1570"/>
        <w:gridCol w:w="1570"/>
        <w:gridCol w:w="1570"/>
        <w:gridCol w:w="1571"/>
      </w:tblGrid>
      <w:tr w:rsidR="003C6CA5" w:rsidRPr="003A4596" w14:paraId="1E5FB7BE" w14:textId="77777777" w:rsidTr="00035240">
        <w:trPr>
          <w:trHeight w:val="454"/>
        </w:trPr>
        <w:tc>
          <w:tcPr>
            <w:tcW w:w="1079" w:type="dxa"/>
            <w:shd w:val="clear" w:color="auto" w:fill="E7E6E6" w:themeFill="background2"/>
            <w:vAlign w:val="center"/>
          </w:tcPr>
          <w:p w14:paraId="11111DDD" w14:textId="77777777" w:rsidR="003C6CA5" w:rsidRPr="004576DB" w:rsidRDefault="003C6CA5" w:rsidP="00035240">
            <w:pPr>
              <w:pStyle w:val="tbnormal"/>
              <w:jc w:val="left"/>
              <w:rPr>
                <w:b/>
              </w:rPr>
            </w:pPr>
            <w:r>
              <w:rPr>
                <w:b/>
              </w:rPr>
              <w:t>Article</w:t>
            </w:r>
          </w:p>
        </w:tc>
        <w:tc>
          <w:tcPr>
            <w:tcW w:w="1570" w:type="dxa"/>
            <w:shd w:val="clear" w:color="auto" w:fill="E7E6E6" w:themeFill="background2"/>
          </w:tcPr>
          <w:p w14:paraId="58B373DC" w14:textId="77777777" w:rsidR="003C6CA5" w:rsidRDefault="003C6CA5" w:rsidP="00035240">
            <w:pPr>
              <w:pStyle w:val="tbnormal"/>
              <w:jc w:val="center"/>
              <w:rPr>
                <w:b/>
              </w:rPr>
            </w:pPr>
            <w:r>
              <w:rPr>
                <w:b/>
              </w:rPr>
              <w:t>Round 1</w:t>
            </w:r>
          </w:p>
          <w:p w14:paraId="7770B12F" w14:textId="77777777" w:rsidR="003C6CA5" w:rsidRPr="00741F67" w:rsidRDefault="003C6CA5" w:rsidP="00035240">
            <w:pPr>
              <w:pStyle w:val="tbnormal"/>
              <w:jc w:val="center"/>
              <w:rPr>
                <w:b/>
              </w:rPr>
            </w:pPr>
            <w:r>
              <w:rPr>
                <w:b/>
              </w:rPr>
              <w:t>(hiver)</w:t>
            </w:r>
          </w:p>
        </w:tc>
        <w:tc>
          <w:tcPr>
            <w:tcW w:w="1570" w:type="dxa"/>
            <w:shd w:val="clear" w:color="auto" w:fill="E7E6E6" w:themeFill="background2"/>
          </w:tcPr>
          <w:p w14:paraId="394A585A" w14:textId="77777777" w:rsidR="003C6CA5" w:rsidRDefault="003C6CA5" w:rsidP="00035240">
            <w:pPr>
              <w:pStyle w:val="tbnormal"/>
              <w:jc w:val="center"/>
              <w:rPr>
                <w:b/>
              </w:rPr>
            </w:pPr>
            <w:r>
              <w:rPr>
                <w:b/>
              </w:rPr>
              <w:t>Round 2</w:t>
            </w:r>
          </w:p>
          <w:p w14:paraId="742C4D55" w14:textId="77777777" w:rsidR="003C6CA5" w:rsidRDefault="003C6CA5" w:rsidP="00035240">
            <w:pPr>
              <w:pStyle w:val="tbnormal"/>
              <w:jc w:val="center"/>
              <w:rPr>
                <w:b/>
              </w:rPr>
            </w:pPr>
            <w:r>
              <w:rPr>
                <w:b/>
              </w:rPr>
              <w:t>(printemps)</w:t>
            </w:r>
          </w:p>
        </w:tc>
        <w:tc>
          <w:tcPr>
            <w:tcW w:w="1570" w:type="dxa"/>
            <w:shd w:val="clear" w:color="auto" w:fill="E7E6E6" w:themeFill="background2"/>
          </w:tcPr>
          <w:p w14:paraId="629FB182" w14:textId="77777777" w:rsidR="003C6CA5" w:rsidRDefault="003C6CA5" w:rsidP="00035240">
            <w:pPr>
              <w:pStyle w:val="tbnormal"/>
              <w:jc w:val="center"/>
              <w:rPr>
                <w:b/>
              </w:rPr>
            </w:pPr>
            <w:r>
              <w:rPr>
                <w:b/>
              </w:rPr>
              <w:t>Round 3</w:t>
            </w:r>
          </w:p>
          <w:p w14:paraId="2369BD57" w14:textId="77777777" w:rsidR="003C6CA5" w:rsidRDefault="003C6CA5" w:rsidP="00035240">
            <w:pPr>
              <w:pStyle w:val="tbnormal"/>
              <w:jc w:val="center"/>
              <w:rPr>
                <w:b/>
              </w:rPr>
            </w:pPr>
            <w:r>
              <w:rPr>
                <w:b/>
              </w:rPr>
              <w:t>(été)</w:t>
            </w:r>
          </w:p>
        </w:tc>
        <w:tc>
          <w:tcPr>
            <w:tcW w:w="1571" w:type="dxa"/>
            <w:shd w:val="clear" w:color="auto" w:fill="E7E6E6" w:themeFill="background2"/>
          </w:tcPr>
          <w:p w14:paraId="2A9188C6" w14:textId="77777777" w:rsidR="003C6CA5" w:rsidRDefault="003C6CA5" w:rsidP="00035240">
            <w:pPr>
              <w:pStyle w:val="tbnormal"/>
              <w:jc w:val="center"/>
              <w:rPr>
                <w:b/>
              </w:rPr>
            </w:pPr>
            <w:r>
              <w:rPr>
                <w:b/>
              </w:rPr>
              <w:t>Round 4</w:t>
            </w:r>
          </w:p>
          <w:p w14:paraId="2C38E96D" w14:textId="77777777" w:rsidR="003C6CA5" w:rsidRDefault="003C6CA5" w:rsidP="00035240">
            <w:pPr>
              <w:pStyle w:val="tbnormal"/>
              <w:jc w:val="center"/>
              <w:rPr>
                <w:b/>
              </w:rPr>
            </w:pPr>
            <w:r>
              <w:rPr>
                <w:b/>
              </w:rPr>
              <w:t>(automne)</w:t>
            </w:r>
          </w:p>
        </w:tc>
      </w:tr>
      <w:tr w:rsidR="003C6CA5" w:rsidRPr="003A4596" w14:paraId="79EE4C06" w14:textId="77777777" w:rsidTr="00035240">
        <w:trPr>
          <w:trHeight w:val="454"/>
        </w:trPr>
        <w:tc>
          <w:tcPr>
            <w:tcW w:w="1079" w:type="dxa"/>
          </w:tcPr>
          <w:p w14:paraId="5918AFE4" w14:textId="77777777" w:rsidR="003C6CA5" w:rsidRPr="004576DB" w:rsidRDefault="003C6CA5" w:rsidP="00035240">
            <w:pPr>
              <w:pStyle w:val="tbnormal"/>
              <w:rPr>
                <w:b/>
              </w:rPr>
            </w:pPr>
            <w:r>
              <w:rPr>
                <w:b/>
              </w:rPr>
              <w:t>BW01</w:t>
            </w:r>
          </w:p>
        </w:tc>
        <w:tc>
          <w:tcPr>
            <w:tcW w:w="1570" w:type="dxa"/>
          </w:tcPr>
          <w:p w14:paraId="23209CB0" w14:textId="77777777" w:rsidR="003C6CA5" w:rsidRPr="00B70F13" w:rsidRDefault="003C6CA5" w:rsidP="00035240">
            <w:pPr>
              <w:pStyle w:val="tbnormal"/>
              <w:jc w:val="center"/>
            </w:pPr>
            <w:r>
              <w:t>+0%</w:t>
            </w:r>
          </w:p>
        </w:tc>
        <w:tc>
          <w:tcPr>
            <w:tcW w:w="1570" w:type="dxa"/>
          </w:tcPr>
          <w:p w14:paraId="3527E421" w14:textId="77777777" w:rsidR="003C6CA5" w:rsidRDefault="003C6CA5" w:rsidP="00035240">
            <w:pPr>
              <w:pStyle w:val="tbnormal"/>
              <w:jc w:val="center"/>
            </w:pPr>
            <w:r>
              <w:t>+5%</w:t>
            </w:r>
          </w:p>
        </w:tc>
        <w:tc>
          <w:tcPr>
            <w:tcW w:w="1570" w:type="dxa"/>
          </w:tcPr>
          <w:p w14:paraId="566797CF" w14:textId="77777777" w:rsidR="003C6CA5" w:rsidRDefault="003C6CA5" w:rsidP="00035240">
            <w:pPr>
              <w:pStyle w:val="tbnormal"/>
              <w:jc w:val="center"/>
            </w:pPr>
            <w:r>
              <w:t>+20%</w:t>
            </w:r>
          </w:p>
        </w:tc>
        <w:tc>
          <w:tcPr>
            <w:tcW w:w="1571" w:type="dxa"/>
          </w:tcPr>
          <w:p w14:paraId="5F37C786" w14:textId="77777777" w:rsidR="003C6CA5" w:rsidRDefault="003C6CA5" w:rsidP="00035240">
            <w:pPr>
              <w:pStyle w:val="tbnormal"/>
              <w:jc w:val="center"/>
            </w:pPr>
            <w:r>
              <w:t>-5%</w:t>
            </w:r>
          </w:p>
        </w:tc>
      </w:tr>
      <w:tr w:rsidR="003C6CA5" w:rsidRPr="003A4596" w14:paraId="4891F3C1" w14:textId="77777777" w:rsidTr="00035240">
        <w:trPr>
          <w:trHeight w:val="454"/>
        </w:trPr>
        <w:tc>
          <w:tcPr>
            <w:tcW w:w="1079" w:type="dxa"/>
          </w:tcPr>
          <w:p w14:paraId="45E7750B" w14:textId="77777777" w:rsidR="003C6CA5" w:rsidRDefault="003C6CA5" w:rsidP="00035240">
            <w:pPr>
              <w:pStyle w:val="tbnormal"/>
              <w:rPr>
                <w:b/>
              </w:rPr>
            </w:pPr>
            <w:r>
              <w:rPr>
                <w:b/>
              </w:rPr>
              <w:t>BW02</w:t>
            </w:r>
          </w:p>
        </w:tc>
        <w:tc>
          <w:tcPr>
            <w:tcW w:w="1570" w:type="dxa"/>
          </w:tcPr>
          <w:p w14:paraId="5B82125E" w14:textId="77777777" w:rsidR="003C6CA5" w:rsidRPr="00B70F13" w:rsidRDefault="003C6CA5" w:rsidP="00035240">
            <w:pPr>
              <w:pStyle w:val="tbnormal"/>
              <w:jc w:val="center"/>
            </w:pPr>
            <w:r>
              <w:t>+8%</w:t>
            </w:r>
          </w:p>
        </w:tc>
        <w:tc>
          <w:tcPr>
            <w:tcW w:w="1570" w:type="dxa"/>
          </w:tcPr>
          <w:p w14:paraId="28078527" w14:textId="77777777" w:rsidR="003C6CA5" w:rsidRDefault="003C6CA5" w:rsidP="00035240">
            <w:pPr>
              <w:pStyle w:val="tbnormal"/>
              <w:jc w:val="center"/>
            </w:pPr>
            <w:r>
              <w:t>-3%</w:t>
            </w:r>
          </w:p>
        </w:tc>
        <w:tc>
          <w:tcPr>
            <w:tcW w:w="1570" w:type="dxa"/>
          </w:tcPr>
          <w:p w14:paraId="438BFD50" w14:textId="77777777" w:rsidR="003C6CA5" w:rsidRDefault="003C6CA5" w:rsidP="00035240">
            <w:pPr>
              <w:pStyle w:val="tbnormal"/>
              <w:jc w:val="center"/>
            </w:pPr>
            <w:r>
              <w:t>-3%</w:t>
            </w:r>
          </w:p>
        </w:tc>
        <w:tc>
          <w:tcPr>
            <w:tcW w:w="1571" w:type="dxa"/>
          </w:tcPr>
          <w:p w14:paraId="6C81BF3A" w14:textId="77777777" w:rsidR="003C6CA5" w:rsidRDefault="003C6CA5" w:rsidP="00035240">
            <w:pPr>
              <w:pStyle w:val="tbnormal"/>
              <w:jc w:val="center"/>
            </w:pPr>
            <w:r>
              <w:t>+5%</w:t>
            </w:r>
          </w:p>
        </w:tc>
      </w:tr>
      <w:tr w:rsidR="003C6CA5" w:rsidRPr="003A4596" w14:paraId="622662F4" w14:textId="77777777" w:rsidTr="00035240">
        <w:trPr>
          <w:trHeight w:val="454"/>
        </w:trPr>
        <w:tc>
          <w:tcPr>
            <w:tcW w:w="1079" w:type="dxa"/>
          </w:tcPr>
          <w:p w14:paraId="22410B4E" w14:textId="77777777" w:rsidR="003C6CA5" w:rsidRDefault="003C6CA5" w:rsidP="00035240">
            <w:pPr>
              <w:pStyle w:val="tbnormal"/>
              <w:rPr>
                <w:b/>
              </w:rPr>
            </w:pPr>
            <w:r>
              <w:rPr>
                <w:b/>
              </w:rPr>
              <w:t>BW03</w:t>
            </w:r>
          </w:p>
        </w:tc>
        <w:tc>
          <w:tcPr>
            <w:tcW w:w="1570" w:type="dxa"/>
          </w:tcPr>
          <w:p w14:paraId="345B8129" w14:textId="77777777" w:rsidR="003C6CA5" w:rsidRPr="00B70F13" w:rsidRDefault="003C6CA5" w:rsidP="00035240">
            <w:pPr>
              <w:pStyle w:val="tbnormal"/>
              <w:jc w:val="center"/>
            </w:pPr>
            <w:r>
              <w:t>+0%</w:t>
            </w:r>
          </w:p>
        </w:tc>
        <w:tc>
          <w:tcPr>
            <w:tcW w:w="1570" w:type="dxa"/>
          </w:tcPr>
          <w:p w14:paraId="3576C2DC" w14:textId="77777777" w:rsidR="003C6CA5" w:rsidRDefault="003C6CA5" w:rsidP="00035240">
            <w:pPr>
              <w:pStyle w:val="tbnormal"/>
              <w:jc w:val="center"/>
            </w:pPr>
            <w:r>
              <w:t>+0%</w:t>
            </w:r>
          </w:p>
        </w:tc>
        <w:tc>
          <w:tcPr>
            <w:tcW w:w="1570" w:type="dxa"/>
          </w:tcPr>
          <w:p w14:paraId="281E37E8" w14:textId="77777777" w:rsidR="003C6CA5" w:rsidRDefault="003C6CA5" w:rsidP="00035240">
            <w:pPr>
              <w:pStyle w:val="tbnormal"/>
              <w:jc w:val="center"/>
            </w:pPr>
            <w:r>
              <w:t>+0%</w:t>
            </w:r>
          </w:p>
        </w:tc>
        <w:tc>
          <w:tcPr>
            <w:tcW w:w="1571" w:type="dxa"/>
          </w:tcPr>
          <w:p w14:paraId="2A538BC9" w14:textId="77777777" w:rsidR="003C6CA5" w:rsidRDefault="003C6CA5" w:rsidP="00035240">
            <w:pPr>
              <w:pStyle w:val="tbnormal"/>
              <w:jc w:val="center"/>
            </w:pPr>
            <w:r>
              <w:t>+0%</w:t>
            </w:r>
          </w:p>
        </w:tc>
      </w:tr>
      <w:tr w:rsidR="003C6CA5" w:rsidRPr="003A4596" w14:paraId="7B3EB20A" w14:textId="77777777" w:rsidTr="00035240">
        <w:trPr>
          <w:trHeight w:val="454"/>
        </w:trPr>
        <w:tc>
          <w:tcPr>
            <w:tcW w:w="1079" w:type="dxa"/>
          </w:tcPr>
          <w:p w14:paraId="75AF08AC" w14:textId="77777777" w:rsidR="003C6CA5" w:rsidRDefault="003C6CA5" w:rsidP="00035240">
            <w:pPr>
              <w:pStyle w:val="tbnormal"/>
              <w:rPr>
                <w:b/>
              </w:rPr>
            </w:pPr>
            <w:r>
              <w:rPr>
                <w:b/>
              </w:rPr>
              <w:t>BW04</w:t>
            </w:r>
          </w:p>
        </w:tc>
        <w:tc>
          <w:tcPr>
            <w:tcW w:w="1570" w:type="dxa"/>
          </w:tcPr>
          <w:p w14:paraId="56ECAD1D" w14:textId="77777777" w:rsidR="003C6CA5" w:rsidRPr="00B70F13" w:rsidRDefault="003C6CA5" w:rsidP="00035240">
            <w:pPr>
              <w:pStyle w:val="tbnormal"/>
              <w:jc w:val="center"/>
            </w:pPr>
            <w:r>
              <w:t>+15%</w:t>
            </w:r>
          </w:p>
        </w:tc>
        <w:tc>
          <w:tcPr>
            <w:tcW w:w="1570" w:type="dxa"/>
          </w:tcPr>
          <w:p w14:paraId="50BA0A79" w14:textId="77777777" w:rsidR="003C6CA5" w:rsidRDefault="003C6CA5" w:rsidP="00035240">
            <w:pPr>
              <w:pStyle w:val="tbnormal"/>
              <w:jc w:val="center"/>
            </w:pPr>
            <w:r>
              <w:t>-20%</w:t>
            </w:r>
          </w:p>
        </w:tc>
        <w:tc>
          <w:tcPr>
            <w:tcW w:w="1570" w:type="dxa"/>
          </w:tcPr>
          <w:p w14:paraId="0C30B51A" w14:textId="77777777" w:rsidR="003C6CA5" w:rsidRDefault="003C6CA5" w:rsidP="00035240">
            <w:pPr>
              <w:pStyle w:val="tbnormal"/>
              <w:jc w:val="center"/>
            </w:pPr>
            <w:r>
              <w:t>-30%</w:t>
            </w:r>
          </w:p>
        </w:tc>
        <w:tc>
          <w:tcPr>
            <w:tcW w:w="1571" w:type="dxa"/>
          </w:tcPr>
          <w:p w14:paraId="43A06490" w14:textId="77777777" w:rsidR="003C6CA5" w:rsidRDefault="003C6CA5" w:rsidP="00035240">
            <w:pPr>
              <w:pStyle w:val="tbnormal"/>
              <w:jc w:val="center"/>
            </w:pPr>
            <w:r>
              <w:t>+45%</w:t>
            </w:r>
          </w:p>
        </w:tc>
      </w:tr>
    </w:tbl>
    <w:p w14:paraId="2F411FA5" w14:textId="3B0B5B38" w:rsidR="003C6CA5" w:rsidRDefault="003C6CA5" w:rsidP="003C6CA5">
      <w:pPr>
        <w:pStyle w:val="tbnormal"/>
        <w:spacing w:before="120" w:after="120"/>
      </w:pPr>
      <w:r>
        <w:t>C’est donc de votre ressort de prendre en considération ces éléments et de planifier la de</w:t>
      </w:r>
      <w:r w:rsidR="00631A83">
        <w:t>mande et vos lots de production en connaissance de cause.</w:t>
      </w:r>
    </w:p>
    <w:p w14:paraId="7067DA13" w14:textId="77777777" w:rsidR="003C6CA5" w:rsidRDefault="003C6CA5" w:rsidP="003C6CA5">
      <w:pPr>
        <w:pStyle w:val="tbtitre3"/>
      </w:pPr>
      <w:bookmarkStart w:id="220" w:name="_Toc454297846"/>
      <w:bookmarkStart w:id="221" w:name="_Toc455044828"/>
      <w:r>
        <w:t>Les modalités de jeu</w:t>
      </w:r>
      <w:bookmarkEnd w:id="220"/>
      <w:bookmarkEnd w:id="221"/>
    </w:p>
    <w:p w14:paraId="13E3531C" w14:textId="5348A464" w:rsidR="00FD3435" w:rsidRPr="00FD3435" w:rsidRDefault="00FD3435" w:rsidP="00FD3435">
      <w:pPr>
        <w:pStyle w:val="tbnormal"/>
      </w:pPr>
      <w:r>
        <w:t>Ce chapitre présente les modalités du jeu. Principalement, les temps à disposition et le détail de l’évaluation de votre performance.</w:t>
      </w:r>
    </w:p>
    <w:p w14:paraId="5B2602A3" w14:textId="77777777" w:rsidR="003C6CA5" w:rsidRDefault="003C6CA5" w:rsidP="003C6CA5">
      <w:pPr>
        <w:pStyle w:val="tbtitre4"/>
      </w:pPr>
      <w:bookmarkStart w:id="222" w:name="_Toc454297847"/>
      <w:bookmarkStart w:id="223" w:name="_Toc455044829"/>
      <w:r>
        <w:t xml:space="preserve">Simulation du </w:t>
      </w:r>
      <w:proofErr w:type="spellStart"/>
      <w:r>
        <w:t>temps</w:t>
      </w:r>
      <w:bookmarkEnd w:id="222"/>
      <w:bookmarkEnd w:id="223"/>
      <w:proofErr w:type="spellEnd"/>
    </w:p>
    <w:p w14:paraId="24D76CB7" w14:textId="0F875381" w:rsidR="00FD3435" w:rsidRDefault="00FD3435" w:rsidP="00FD3435">
      <w:pPr>
        <w:pStyle w:val="tbnormal"/>
      </w:pPr>
      <w:r>
        <w:t xml:space="preserve">Le temps imparti pour jouer une partie Brewery &amp; Co se compose de quatre rounds de 10 minutes. Un round simule 10 semaines, c’est-à-dire 1 semaines réelles est exécutée dans le jeu en à peine une minute. Vous débutez le jeu à la semaine numéro dix jusqu’à la numéro 20. Ce qui vous positionne en saison </w:t>
      </w:r>
      <w:r w:rsidR="00482484">
        <w:t>de printemps</w:t>
      </w:r>
      <w:r>
        <w:t>. Ce choix est fait pour éviter de commencer avec la saison hivernale où la demande est très forte. De cette manière, vous pouvez débuter en douceur.</w:t>
      </w:r>
    </w:p>
    <w:p w14:paraId="7AA5FE35" w14:textId="09C76436" w:rsidR="00FD3435" w:rsidRDefault="00FD3435" w:rsidP="00FD3435">
      <w:pPr>
        <w:pStyle w:val="tbnormal"/>
      </w:pPr>
      <w:r>
        <w:t>Ci-dessous, le détail des rounds et des temps simulés :</w:t>
      </w:r>
    </w:p>
    <w:p w14:paraId="415C2131" w14:textId="338C1BDC" w:rsidR="00FD3435" w:rsidRDefault="004D2F8B" w:rsidP="00FD3435">
      <w:pPr>
        <w:pStyle w:val="tbnormal"/>
      </w:pPr>
      <w:r>
        <w:rPr>
          <w:noProof/>
          <w:lang w:val="fr-FR" w:eastAsia="fr-FR"/>
        </w:rPr>
        <w:drawing>
          <wp:inline distT="0" distB="0" distL="0" distR="0" wp14:anchorId="5581377B" wp14:editId="7BF04777">
            <wp:extent cx="2340000" cy="1013788"/>
            <wp:effectExtent l="0" t="0" r="0" b="2540"/>
            <wp:docPr id="27" name="Imag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Capture d’écran 2016-06-29 à 08.38.15.png"/>
                    <pic:cNvPicPr/>
                  </pic:nvPicPr>
                  <pic:blipFill>
                    <a:blip r:embed="rId56" cstate="print">
                      <a:extLst>
                        <a:ext uri="{28A0092B-C50C-407E-A947-70E740481C1C}">
                          <a14:useLocalDpi xmlns:a14="http://schemas.microsoft.com/office/drawing/2010/main" val="0"/>
                        </a:ext>
                      </a:extLst>
                    </a:blip>
                    <a:stretch>
                      <a:fillRect/>
                    </a:stretch>
                  </pic:blipFill>
                  <pic:spPr>
                    <a:xfrm>
                      <a:off x="0" y="0"/>
                      <a:ext cx="2340000" cy="1013788"/>
                    </a:xfrm>
                    <a:prstGeom prst="rect">
                      <a:avLst/>
                    </a:prstGeom>
                  </pic:spPr>
                </pic:pic>
              </a:graphicData>
            </a:graphic>
          </wp:inline>
        </w:drawing>
      </w:r>
      <w:r>
        <w:rPr>
          <w:noProof/>
          <w:lang w:val="fr-FR" w:eastAsia="fr-FR"/>
        </w:rPr>
        <w:drawing>
          <wp:inline distT="0" distB="0" distL="0" distR="0" wp14:anchorId="21158D0F" wp14:editId="3BF66ABB">
            <wp:extent cx="2340000" cy="1013788"/>
            <wp:effectExtent l="0" t="0" r="0" b="2540"/>
            <wp:docPr id="40" name="Imag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Capture d’écran 2016-06-29 à 08.39.02.png"/>
                    <pic:cNvPicPr/>
                  </pic:nvPicPr>
                  <pic:blipFill>
                    <a:blip r:embed="rId57" cstate="print">
                      <a:extLst>
                        <a:ext uri="{28A0092B-C50C-407E-A947-70E740481C1C}">
                          <a14:useLocalDpi xmlns:a14="http://schemas.microsoft.com/office/drawing/2010/main" val="0"/>
                        </a:ext>
                      </a:extLst>
                    </a:blip>
                    <a:stretch>
                      <a:fillRect/>
                    </a:stretch>
                  </pic:blipFill>
                  <pic:spPr>
                    <a:xfrm>
                      <a:off x="0" y="0"/>
                      <a:ext cx="2340000" cy="1013788"/>
                    </a:xfrm>
                    <a:prstGeom prst="rect">
                      <a:avLst/>
                    </a:prstGeom>
                  </pic:spPr>
                </pic:pic>
              </a:graphicData>
            </a:graphic>
          </wp:inline>
        </w:drawing>
      </w:r>
    </w:p>
    <w:p w14:paraId="77694D17" w14:textId="627553B9" w:rsidR="004D2F8B" w:rsidRDefault="004D2F8B" w:rsidP="00FD3435">
      <w:pPr>
        <w:pStyle w:val="tbnormal"/>
      </w:pPr>
      <w:r>
        <w:rPr>
          <w:noProof/>
          <w:lang w:val="fr-FR" w:eastAsia="fr-FR"/>
        </w:rPr>
        <w:drawing>
          <wp:inline distT="0" distB="0" distL="0" distR="0" wp14:anchorId="4F901C3F" wp14:editId="5D2BFC54">
            <wp:extent cx="2340000" cy="1013788"/>
            <wp:effectExtent l="0" t="0" r="0" b="2540"/>
            <wp:docPr id="71" name="Imag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Capture d’écran 2016-06-29 à 08.39.43.png"/>
                    <pic:cNvPicPr/>
                  </pic:nvPicPr>
                  <pic:blipFill>
                    <a:blip r:embed="rId58" cstate="print">
                      <a:extLst>
                        <a:ext uri="{28A0092B-C50C-407E-A947-70E740481C1C}">
                          <a14:useLocalDpi xmlns:a14="http://schemas.microsoft.com/office/drawing/2010/main" val="0"/>
                        </a:ext>
                      </a:extLst>
                    </a:blip>
                    <a:stretch>
                      <a:fillRect/>
                    </a:stretch>
                  </pic:blipFill>
                  <pic:spPr>
                    <a:xfrm>
                      <a:off x="0" y="0"/>
                      <a:ext cx="2340000" cy="1013788"/>
                    </a:xfrm>
                    <a:prstGeom prst="rect">
                      <a:avLst/>
                    </a:prstGeom>
                  </pic:spPr>
                </pic:pic>
              </a:graphicData>
            </a:graphic>
          </wp:inline>
        </w:drawing>
      </w:r>
      <w:r>
        <w:rPr>
          <w:noProof/>
          <w:lang w:val="fr-FR" w:eastAsia="fr-FR"/>
        </w:rPr>
        <w:drawing>
          <wp:inline distT="0" distB="0" distL="0" distR="0" wp14:anchorId="4A19D16C" wp14:editId="4B96A424">
            <wp:extent cx="2340000" cy="1018233"/>
            <wp:effectExtent l="0" t="0" r="0" b="0"/>
            <wp:docPr id="82" name="Imag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Capture d’écran 2016-06-29 à 08.40.39.png"/>
                    <pic:cNvPicPr/>
                  </pic:nvPicPr>
                  <pic:blipFill>
                    <a:blip r:embed="rId59" cstate="print">
                      <a:extLst>
                        <a:ext uri="{28A0092B-C50C-407E-A947-70E740481C1C}">
                          <a14:useLocalDpi xmlns:a14="http://schemas.microsoft.com/office/drawing/2010/main" val="0"/>
                        </a:ext>
                      </a:extLst>
                    </a:blip>
                    <a:stretch>
                      <a:fillRect/>
                    </a:stretch>
                  </pic:blipFill>
                  <pic:spPr>
                    <a:xfrm>
                      <a:off x="0" y="0"/>
                      <a:ext cx="2340000" cy="1018233"/>
                    </a:xfrm>
                    <a:prstGeom prst="rect">
                      <a:avLst/>
                    </a:prstGeom>
                  </pic:spPr>
                </pic:pic>
              </a:graphicData>
            </a:graphic>
          </wp:inline>
        </w:drawing>
      </w:r>
    </w:p>
    <w:p w14:paraId="6D23CAAC" w14:textId="13529F6B" w:rsidR="004D2F8B" w:rsidRPr="00FD3435" w:rsidRDefault="004D2F8B" w:rsidP="00FD3435">
      <w:pPr>
        <w:pStyle w:val="tbnormal"/>
      </w:pPr>
      <w:r>
        <w:t>Figure X : Détail des rounds, semaines et saisons dans le jeu OdooSIM.</w:t>
      </w:r>
    </w:p>
    <w:p w14:paraId="5566D05F" w14:textId="77777777" w:rsidR="00B913E6" w:rsidRDefault="00B7371E" w:rsidP="003C6CA5">
      <w:pPr>
        <w:pStyle w:val="tbtitre4"/>
      </w:pPr>
      <w:bookmarkStart w:id="224" w:name="_Toc454297850"/>
      <w:bookmarkStart w:id="225" w:name="_Toc455044830"/>
      <w:proofErr w:type="spellStart"/>
      <w:r>
        <w:lastRenderedPageBreak/>
        <w:t>Évaluation</w:t>
      </w:r>
      <w:proofErr w:type="spellEnd"/>
      <w:r>
        <w:t xml:space="preserve"> de la </w:t>
      </w:r>
      <w:proofErr w:type="spellStart"/>
      <w:r>
        <w:t>performance</w:t>
      </w:r>
      <w:bookmarkEnd w:id="224"/>
      <w:bookmarkEnd w:id="225"/>
      <w:proofErr w:type="spellEnd"/>
    </w:p>
    <w:p w14:paraId="4DFE8732" w14:textId="6CC2ABEF" w:rsidR="00D15F35" w:rsidRPr="00D15F35" w:rsidRDefault="006F1B47" w:rsidP="00D15F35">
      <w:pPr>
        <w:pStyle w:val="tbnormal"/>
      </w:pPr>
      <w:r>
        <w:t xml:space="preserve">Votre évaluation est </w:t>
      </w:r>
      <w:r w:rsidR="00D15F35">
        <w:t>fait</w:t>
      </w:r>
      <w:r>
        <w:t>e</w:t>
      </w:r>
      <w:r w:rsidR="00D15F35">
        <w:t xml:space="preserve"> sur le bénéfice </w:t>
      </w:r>
      <w:r>
        <w:t>que vous générez</w:t>
      </w:r>
      <w:r w:rsidR="00D15F35">
        <w:t xml:space="preserve">. Il est par conséquent nécessaire de ne pas confondre chiffre d’affaires et bénéfices. En effet, </w:t>
      </w:r>
      <w:r>
        <w:t>vous devez payer beaucoup de charges</w:t>
      </w:r>
      <w:r w:rsidR="00D15F35">
        <w:t xml:space="preserve"> et par conséquent, le bénéfice résultant est bien plus maigre q</w:t>
      </w:r>
      <w:r>
        <w:t>ue le chiffre d’affaires.</w:t>
      </w:r>
    </w:p>
    <w:p w14:paraId="5250E555" w14:textId="77777777" w:rsidR="00B913E6" w:rsidRDefault="00B913E6" w:rsidP="00B913E6">
      <w:pPr>
        <w:pStyle w:val="tbtitre2"/>
      </w:pPr>
      <w:bookmarkStart w:id="226" w:name="_Toc455044831"/>
      <w:r>
        <w:t>Limites et recommandations</w:t>
      </w:r>
      <w:bookmarkEnd w:id="226"/>
    </w:p>
    <w:p w14:paraId="2F011E27" w14:textId="227CA570" w:rsidR="00B913E6" w:rsidRDefault="00B913E6" w:rsidP="00B913E6">
      <w:pPr>
        <w:pStyle w:val="tbnormal"/>
      </w:pPr>
      <w:r>
        <w:t xml:space="preserve">Le scénario et son détail est développé et présenté. </w:t>
      </w:r>
      <w:r w:rsidR="001E282F">
        <w:t xml:space="preserve">Il est toutefois important de mentionner que son développement a été effectué par un informaticien de gestion. Même si toute a été mis en œuvre pour qu’il soit le plus réaliste possible, des écarts avec la réalité peu </w:t>
      </w:r>
      <w:r w:rsidR="0062411C">
        <w:t>éventuellement exister.</w:t>
      </w:r>
    </w:p>
    <w:p w14:paraId="58EE954F" w14:textId="377EDE1C" w:rsidR="00B913E6" w:rsidRDefault="00B913E6" w:rsidP="00B913E6">
      <w:pPr>
        <w:pStyle w:val="tbnormal"/>
      </w:pPr>
      <w:r>
        <w:t>Il est recommandé d’analyser le résultat fourni et d’y apporter une vi</w:t>
      </w:r>
      <w:r w:rsidR="00C55A2E">
        <w:t>sion gestionnaire d’entreprise.</w:t>
      </w:r>
      <w:r w:rsidR="005B5ABE">
        <w:t xml:space="preserve"> Principalement, les capacités des stocks et les frais fixes sont basés sur des hypothèses et doivent être revus et validés.</w:t>
      </w:r>
    </w:p>
    <w:p w14:paraId="14793B64" w14:textId="61D9FC0E" w:rsidR="00A14BAB" w:rsidRDefault="00A14BAB" w:rsidP="00B913E6">
      <w:pPr>
        <w:pStyle w:val="tbnormal"/>
      </w:pPr>
      <w:r>
        <w:t xml:space="preserve">Le paiement bancaire mensuel prend en compte le </w:t>
      </w:r>
      <w:r w:rsidR="000A151A">
        <w:t>remboursement</w:t>
      </w:r>
      <w:r>
        <w:t xml:space="preserve"> de la dette à hauteur de 4'000.- CHF</w:t>
      </w:r>
      <w:r w:rsidR="000A151A">
        <w:t xml:space="preserve"> en plus des intérêts</w:t>
      </w:r>
      <w:r>
        <w:t xml:space="preserve">. Dans la réalité, ce n’est pas forcément le cas. Dans </w:t>
      </w:r>
      <w:r w:rsidR="000A151A">
        <w:t>la majeure partie</w:t>
      </w:r>
      <w:r>
        <w:t xml:space="preserve"> </w:t>
      </w:r>
      <w:r w:rsidR="000A151A">
        <w:t>du temps</w:t>
      </w:r>
      <w:r>
        <w:t>, seul les intérêts sont payés mensuellement. Quant au remboursement, il intervient après le délai sur lequel les parties se sont accordées. Ce principe de prêt est principalement négocié lorsque les entreprises ont un besoin pressant en liquidité pour investir. En amont elle</w:t>
      </w:r>
      <w:r w:rsidR="000A151A">
        <w:t>s</w:t>
      </w:r>
      <w:r>
        <w:t xml:space="preserve"> ont déjà effectuée des analyses de rentabilité et s</w:t>
      </w:r>
      <w:r w:rsidR="000A151A">
        <w:t>avent que l’investissement rapporte plus que le prêt. Ainsi, au moment de l’échéance, elles peuvent rembourser l’établissement préteur.</w:t>
      </w:r>
      <w:r w:rsidR="00AD6259">
        <w:t xml:space="preserve"> De plus, les intérêts doivent être régressifs au fur et à mesure que le remboursement s’effectue, ce qui n’est pas le cas dans les calculs actuels.</w:t>
      </w:r>
    </w:p>
    <w:p w14:paraId="58DDA924" w14:textId="722D0FE6" w:rsidR="00C55A2E" w:rsidRPr="008F246C" w:rsidRDefault="00C55A2E" w:rsidP="00B913E6">
      <w:pPr>
        <w:pStyle w:val="tbnormal"/>
      </w:pPr>
      <w:r>
        <w:t xml:space="preserve">La partie simulation du temps est à approfondir. En effet, ce n’est qu’une alternative qui peut sûrement être discutée. En effet la simulation d’une année telle qu’elle est préconisée </w:t>
      </w:r>
      <w:r w:rsidR="002669D8">
        <w:t>peut-être</w:t>
      </w:r>
      <w:r>
        <w:t xml:space="preserve"> longue dans le cadre d’une ou deux leçons de 45 minutes. À voir les besoins exacts avec </w:t>
      </w:r>
      <w:r w:rsidR="002669D8">
        <w:t>le corps professoral</w:t>
      </w:r>
      <w:r>
        <w:t>.</w:t>
      </w:r>
      <w:r w:rsidR="002669D8">
        <w:t xml:space="preserve"> Il faut simplement garder à l’esprit l’influence des saisons et essayer de le représenter au mieux</w:t>
      </w:r>
      <w:r w:rsidR="00970FC9">
        <w:t xml:space="preserve"> dans la disposition des rounds que l’on </w:t>
      </w:r>
      <w:r w:rsidR="00BB6AD2">
        <w:t>choisit</w:t>
      </w:r>
      <w:r w:rsidR="00970FC9">
        <w:t>.</w:t>
      </w:r>
    </w:p>
    <w:p w14:paraId="1C418B3F" w14:textId="047AE086" w:rsidR="006E0579" w:rsidRDefault="006E0579" w:rsidP="00B913E6">
      <w:pPr>
        <w:pStyle w:val="tbnormal"/>
      </w:pPr>
      <w:r>
        <w:br w:type="page"/>
      </w:r>
    </w:p>
    <w:p w14:paraId="21CC774F" w14:textId="698B4AD1" w:rsidR="006E65BF" w:rsidRDefault="00D64127" w:rsidP="00172165">
      <w:pPr>
        <w:pStyle w:val="tbtitre1"/>
      </w:pPr>
      <w:bookmarkStart w:id="227" w:name="_Toc455044832"/>
      <w:r>
        <w:lastRenderedPageBreak/>
        <w:t>Portabilité des contraintes scénaristiques</w:t>
      </w:r>
      <w:r w:rsidR="00834FB0">
        <w:t xml:space="preserve"> sur OdooSIM</w:t>
      </w:r>
      <w:bookmarkEnd w:id="227"/>
    </w:p>
    <w:p w14:paraId="554BAA56" w14:textId="7AFD379B" w:rsidR="005B5ABE" w:rsidRDefault="00834FB0" w:rsidP="00834FB0">
      <w:pPr>
        <w:pStyle w:val="tbnormal"/>
      </w:pPr>
      <w:r>
        <w:t>Ce chap</w:t>
      </w:r>
      <w:r w:rsidR="009E5935">
        <w:t>itre exp</w:t>
      </w:r>
      <w:r w:rsidR="009112B5">
        <w:t>lique</w:t>
      </w:r>
      <w:r w:rsidR="000D49B6">
        <w:t>,</w:t>
      </w:r>
      <w:r w:rsidR="009112B5">
        <w:t xml:space="preserve"> </w:t>
      </w:r>
      <w:r w:rsidR="000D49B6">
        <w:t xml:space="preserve">où </w:t>
      </w:r>
      <w:r w:rsidR="00816AA9">
        <w:t>est-ce qu’au niveau</w:t>
      </w:r>
      <w:r w:rsidR="000D49B6">
        <w:t xml:space="preserve"> de la chaîne de valeur les contraintes </w:t>
      </w:r>
      <w:r w:rsidR="005B5ABE">
        <w:t>exercent</w:t>
      </w:r>
      <w:r w:rsidR="000D49B6">
        <w:t xml:space="preserve"> des pressions.</w:t>
      </w:r>
      <w:r w:rsidR="005B5ABE">
        <w:t xml:space="preserve"> </w:t>
      </w:r>
      <w:r w:rsidR="003B61F2">
        <w:t>La c</w:t>
      </w:r>
      <w:r w:rsidR="005B5ABE">
        <w:t xml:space="preserve">haîne de valeur </w:t>
      </w:r>
      <w:r w:rsidR="003B61F2">
        <w:t>globale peut être consultée au chapitre #REF.</w:t>
      </w:r>
    </w:p>
    <w:p w14:paraId="236646AE" w14:textId="7DD8BF48" w:rsidR="00EB455F" w:rsidRDefault="00EB455F" w:rsidP="00834FB0">
      <w:pPr>
        <w:pStyle w:val="tbnormal"/>
      </w:pPr>
      <w:r>
        <w:t>Elle donne aussi les recommandations nécessaires à la mis</w:t>
      </w:r>
      <w:r w:rsidR="002E5D1A">
        <w:t>e en œuvre dans le simulateur. En effet, c</w:t>
      </w:r>
      <w:r>
        <w:t>’est ce dernier qui s’occupe de la gestion des contraintes. Il le fait à chaque jour de simulation</w:t>
      </w:r>
      <w:r w:rsidR="002E5D1A">
        <w:t>, c’est-à-dire à chaque fois qu’il exécute sa phase numéro deux (se référer au chapitre #REF)</w:t>
      </w:r>
      <w:r>
        <w:t>.</w:t>
      </w:r>
    </w:p>
    <w:p w14:paraId="79AA5AAA" w14:textId="17653448" w:rsidR="00DE66F5" w:rsidRDefault="00DE66F5" w:rsidP="00DE66F5">
      <w:pPr>
        <w:pStyle w:val="tbtitre2"/>
      </w:pPr>
      <w:bookmarkStart w:id="228" w:name="_Toc455044833"/>
      <w:r>
        <w:t>Capacité de stockage local</w:t>
      </w:r>
      <w:bookmarkEnd w:id="228"/>
    </w:p>
    <w:p w14:paraId="7E745BD9" w14:textId="470DB60C" w:rsidR="0099151C" w:rsidRDefault="00DE66F5" w:rsidP="00F96687">
      <w:pPr>
        <w:pStyle w:val="tbnormal"/>
      </w:pPr>
      <w:r>
        <w:t xml:space="preserve">Les stocks de la société ont des limites en terme de volumétrie. En se référant au chapitre #REF qui présente le scénario, le constat est que l’entreprise dispose de deux entrepôts. Le premier pour stocker ses matières premières et le second </w:t>
      </w:r>
      <w:r w:rsidR="004D075A">
        <w:t>les produits finis</w:t>
      </w:r>
      <w:r>
        <w:t>.</w:t>
      </w:r>
      <w:r w:rsidR="00FB7441">
        <w:t xml:space="preserve"> C</w:t>
      </w:r>
      <w:r w:rsidR="0099151C">
        <w:t xml:space="preserve">ette contrainte </w:t>
      </w:r>
      <w:r w:rsidR="004D075A">
        <w:t xml:space="preserve">de volumétrie </w:t>
      </w:r>
      <w:r w:rsidR="0099151C">
        <w:t>pèse sur le</w:t>
      </w:r>
      <w:r w:rsidR="00FB7441">
        <w:t>s</w:t>
      </w:r>
      <w:r w:rsidR="0099151C">
        <w:t xml:space="preserve"> processus de planification, d’</w:t>
      </w:r>
      <w:r w:rsidR="009F0720">
        <w:t>approvisionnement et de comptabilité</w:t>
      </w:r>
      <w:r w:rsidR="00456725">
        <w:t>.</w:t>
      </w:r>
    </w:p>
    <w:p w14:paraId="0CD64272" w14:textId="48D5B4A0" w:rsidR="00FB7441" w:rsidRDefault="00FB7441" w:rsidP="00F96687">
      <w:pPr>
        <w:pStyle w:val="tbnormal"/>
      </w:pPr>
      <w:r>
        <w:t>La planification est impactée du fait qu’il faut prévoir de calculer la somme des quantités maximales des règles d’approvisionnement pour chacun des produits. Cette somme ne doit pas être plus élevée que la capacité totale de l’entrepô</w:t>
      </w:r>
      <w:r w:rsidR="004D075A">
        <w:t>t B si l</w:t>
      </w:r>
      <w:r w:rsidR="009F0720">
        <w:t>a stratégie de l’</w:t>
      </w:r>
      <w:r w:rsidR="004D075A">
        <w:t xml:space="preserve">entreprise </w:t>
      </w:r>
      <w:r w:rsidR="009F0720">
        <w:t>est de ne pas vouloir acquérir de l’espace de stockage chez un tiers.</w:t>
      </w:r>
    </w:p>
    <w:p w14:paraId="06DF8A9F" w14:textId="3D46420A" w:rsidR="009F0720" w:rsidRDefault="009F0720" w:rsidP="00F96687">
      <w:pPr>
        <w:pStyle w:val="tbnormal"/>
      </w:pPr>
      <w:r>
        <w:t>L’approvisionnement doit tenir compte de la limite de stockage dans l’entrepôt A lorsqu’elle commande.</w:t>
      </w:r>
    </w:p>
    <w:p w14:paraId="47D7CFA8" w14:textId="3A80735B" w:rsidR="009F0720" w:rsidRDefault="009F0720" w:rsidP="00F96687">
      <w:pPr>
        <w:pStyle w:val="tbnormal"/>
      </w:pPr>
      <w:r>
        <w:t xml:space="preserve">La comptabilité doit facturer les montants adéquats par tranche de volume dépassée. Pour le faire, le simulateur doit calculer la somme des quantités </w:t>
      </w:r>
      <w:r w:rsidR="00C824CB">
        <w:t xml:space="preserve">entreposée </w:t>
      </w:r>
      <w:r>
        <w:t>chaque jour simulé. La quantité des matières premières ne doit pas excéder la capacité totale de l’entrepô</w:t>
      </w:r>
      <w:r w:rsidR="00C824CB">
        <w:t>t A. L</w:t>
      </w:r>
      <w:r>
        <w:t xml:space="preserve">a quantité de produits finis ne doit pas excéder la quantité </w:t>
      </w:r>
      <w:r w:rsidR="00C824CB">
        <w:t xml:space="preserve">maximale que l’entrepôt B peut héberger. Si c’est le cas, </w:t>
      </w:r>
      <w:r w:rsidR="009E5035">
        <w:t>l’écriture comptable suivante doit être passée :</w:t>
      </w:r>
    </w:p>
    <w:p w14:paraId="19868989" w14:textId="595714B3" w:rsidR="00C824CB" w:rsidRDefault="00C824CB" w:rsidP="00B658FD">
      <w:pPr>
        <w:pStyle w:val="tbnormal"/>
        <w:rPr>
          <w:b/>
        </w:rPr>
      </w:pPr>
      <w:r w:rsidRPr="00C824CB">
        <w:rPr>
          <w:b/>
        </w:rPr>
        <w:t>4400 prestations de travail auprès d’un tiers à 10201 Bank pour X CHF</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157080" w14:paraId="57CB37A5" w14:textId="77777777" w:rsidTr="008E13AA">
        <w:trPr>
          <w:trHeight w:hRule="exact" w:val="113"/>
        </w:trPr>
        <w:tc>
          <w:tcPr>
            <w:tcW w:w="597" w:type="dxa"/>
            <w:tcBorders>
              <w:bottom w:val="single" w:sz="2" w:space="0" w:color="D0CECE" w:themeColor="background2" w:themeShade="E6"/>
            </w:tcBorders>
            <w:shd w:val="clear" w:color="auto" w:fill="auto"/>
            <w:vAlign w:val="center"/>
          </w:tcPr>
          <w:p w14:paraId="3F84E86C" w14:textId="77777777" w:rsidR="00157080" w:rsidRPr="00025F11" w:rsidRDefault="00157080" w:rsidP="008E13AA">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68D53E7D" w14:textId="77777777" w:rsidR="00157080" w:rsidRPr="00025F11" w:rsidRDefault="00157080" w:rsidP="008E13AA">
            <w:pPr>
              <w:pStyle w:val="tbnormal"/>
              <w:jc w:val="left"/>
              <w:rPr>
                <w:b/>
                <w:sz w:val="2"/>
                <w:szCs w:val="2"/>
              </w:rPr>
            </w:pPr>
          </w:p>
        </w:tc>
      </w:tr>
      <w:tr w:rsidR="00157080" w14:paraId="5D3B26CC" w14:textId="77777777" w:rsidTr="008E13AA">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2A22A6E9" w14:textId="77777777" w:rsidR="00157080" w:rsidRPr="000353ED" w:rsidRDefault="00157080" w:rsidP="008E13AA">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0E69F6B0" w14:textId="77777777" w:rsidR="00157080" w:rsidRPr="00C676D4" w:rsidRDefault="00157080" w:rsidP="008E13AA">
            <w:pPr>
              <w:pStyle w:val="tbnormal"/>
              <w:rPr>
                <w:sz w:val="21"/>
              </w:rPr>
            </w:pPr>
            <w:r>
              <w:rPr>
                <w:b/>
                <w:sz w:val="21"/>
              </w:rPr>
              <w:t>Complément d’informations :</w:t>
            </w:r>
          </w:p>
          <w:p w14:paraId="122980B4" w14:textId="16A05B1C" w:rsidR="00157080" w:rsidRPr="002B229F" w:rsidRDefault="00157080" w:rsidP="008E13AA">
            <w:pPr>
              <w:pStyle w:val="tbnormal"/>
              <w:rPr>
                <w:sz w:val="21"/>
              </w:rPr>
            </w:pPr>
            <w:r>
              <w:rPr>
                <w:sz w:val="21"/>
              </w:rPr>
              <w:t>Les quantités et sommes ne sont pas données car elles peuvent évoluer suite à une révision du scénario.</w:t>
            </w:r>
          </w:p>
        </w:tc>
      </w:tr>
      <w:tr w:rsidR="00157080" w14:paraId="3B372B83" w14:textId="77777777" w:rsidTr="008E13AA">
        <w:trPr>
          <w:trHeight w:hRule="exact" w:val="90"/>
        </w:trPr>
        <w:tc>
          <w:tcPr>
            <w:tcW w:w="597" w:type="dxa"/>
            <w:tcBorders>
              <w:top w:val="single" w:sz="2" w:space="0" w:color="D0CECE" w:themeColor="background2" w:themeShade="E6"/>
            </w:tcBorders>
            <w:shd w:val="clear" w:color="auto" w:fill="auto"/>
            <w:vAlign w:val="center"/>
          </w:tcPr>
          <w:p w14:paraId="414C3CCC" w14:textId="77777777" w:rsidR="00157080" w:rsidRPr="00025F11" w:rsidRDefault="00157080" w:rsidP="008E13AA">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24C52C09" w14:textId="77777777" w:rsidR="00157080" w:rsidRPr="00025F11" w:rsidRDefault="00157080" w:rsidP="008E13AA">
            <w:pPr>
              <w:pStyle w:val="tbnormal"/>
              <w:jc w:val="left"/>
              <w:rPr>
                <w:b/>
                <w:sz w:val="2"/>
                <w:szCs w:val="2"/>
              </w:rPr>
            </w:pPr>
          </w:p>
        </w:tc>
      </w:tr>
    </w:tbl>
    <w:p w14:paraId="5787C26A" w14:textId="33525C44" w:rsidR="00DE66F5" w:rsidRDefault="00DE66F5" w:rsidP="00DE66F5">
      <w:pPr>
        <w:pStyle w:val="tbtitre2"/>
      </w:pPr>
      <w:bookmarkStart w:id="229" w:name="_Toc455044834"/>
      <w:r>
        <w:t>Marché de l’approvisionnement</w:t>
      </w:r>
      <w:bookmarkEnd w:id="229"/>
    </w:p>
    <w:p w14:paraId="7BC4C3A3" w14:textId="14950CA0" w:rsidR="00DF3567" w:rsidRDefault="00DF3567" w:rsidP="00DF3567">
      <w:pPr>
        <w:pStyle w:val="tbnormal"/>
      </w:pPr>
      <w:r>
        <w:t>Dans la version actuelle du scénario, le marché de l’approvisionnement est illimité. Il est envisageable de définir une contrainte quantitative au niveau des disponibilités de ce marché.</w:t>
      </w:r>
    </w:p>
    <w:p w14:paraId="6D814DDD" w14:textId="27EE4908" w:rsidR="00DF3567" w:rsidRDefault="00DF3567" w:rsidP="00DF3567">
      <w:pPr>
        <w:pStyle w:val="tbnormal"/>
      </w:pPr>
      <w:r>
        <w:lastRenderedPageBreak/>
        <w:t>Si telle est le cas, cette contrainte pèse sur les processus d’approvisionnement et par conséquent sur celui de la production.</w:t>
      </w:r>
    </w:p>
    <w:p w14:paraId="161E6AA7" w14:textId="75520C7E" w:rsidR="00DF3567" w:rsidRPr="00DF3567" w:rsidRDefault="00DF3567" w:rsidP="00DF3567">
      <w:pPr>
        <w:pStyle w:val="tbnormal"/>
      </w:pPr>
      <w:r>
        <w:t>La limite doit être gérée au niveau du simulateur. Lorsqu’une société effectue un approvisionnement, le solde restant sur le marché doit être comparé à la quantité demandée</w:t>
      </w:r>
      <w:r w:rsidR="003C4CCC">
        <w:t>. S</w:t>
      </w:r>
      <w:r>
        <w:t xml:space="preserve">i la quantité demandée n’excède pas le solde alors l’achat peut être conclu. </w:t>
      </w:r>
      <w:r w:rsidR="003C4CCC">
        <w:t>Dès que l’achat s’effectue, le solde doit être diminué de la quantité qui vient d’être achetée.</w:t>
      </w:r>
    </w:p>
    <w:p w14:paraId="71AA74DE" w14:textId="50D058A0" w:rsidR="00DE66F5" w:rsidRDefault="00DE66F5" w:rsidP="00DE66F5">
      <w:pPr>
        <w:pStyle w:val="tbtitre2"/>
      </w:pPr>
      <w:bookmarkStart w:id="230" w:name="_Toc455044835"/>
      <w:r>
        <w:t>Délais</w:t>
      </w:r>
      <w:bookmarkEnd w:id="230"/>
    </w:p>
    <w:p w14:paraId="596B1D65" w14:textId="5DDD70DB" w:rsidR="001F5420" w:rsidRDefault="001F5420" w:rsidP="001F5420">
      <w:pPr>
        <w:pStyle w:val="tbnormal"/>
      </w:pPr>
      <w:r>
        <w:t>Plusieurs contraintes de ce type-là sont présentes dans le scénario Brewery &amp; Co. Les délais sont ceux :</w:t>
      </w:r>
    </w:p>
    <w:p w14:paraId="133F6165" w14:textId="0DFE303E" w:rsidR="001F5420" w:rsidRDefault="001F5420" w:rsidP="001F5420">
      <w:pPr>
        <w:pStyle w:val="tbnormal"/>
        <w:numPr>
          <w:ilvl w:val="0"/>
          <w:numId w:val="40"/>
        </w:numPr>
      </w:pPr>
      <w:r>
        <w:t>Du temps de procuration des matières premières chez les différents fournisseurs.</w:t>
      </w:r>
    </w:p>
    <w:p w14:paraId="013FF748" w14:textId="775D14B2" w:rsidR="001F5420" w:rsidRDefault="001F5420" w:rsidP="001F5420">
      <w:pPr>
        <w:pStyle w:val="tbnormal"/>
        <w:numPr>
          <w:ilvl w:val="0"/>
          <w:numId w:val="40"/>
        </w:numPr>
      </w:pPr>
      <w:r>
        <w:t>Du temps accordé par les fournisseurs pour le paiement des factures.</w:t>
      </w:r>
    </w:p>
    <w:p w14:paraId="1883122D" w14:textId="4F0170B0" w:rsidR="001F5420" w:rsidRDefault="001F5420" w:rsidP="001F5420">
      <w:pPr>
        <w:pStyle w:val="tbnormal"/>
        <w:numPr>
          <w:ilvl w:val="0"/>
          <w:numId w:val="40"/>
        </w:numPr>
      </w:pPr>
      <w:r>
        <w:t>Du temps que l’entreprise accorde aux différents types de revendeur.</w:t>
      </w:r>
    </w:p>
    <w:p w14:paraId="1D93ED40" w14:textId="73E7BAFF" w:rsidR="001F5420" w:rsidRDefault="001F5420" w:rsidP="001F5420">
      <w:pPr>
        <w:pStyle w:val="tbnormal"/>
        <w:numPr>
          <w:ilvl w:val="0"/>
          <w:numId w:val="40"/>
        </w:numPr>
      </w:pPr>
      <w:r>
        <w:t>Du temps nécessaire à la fabrication des bières</w:t>
      </w:r>
    </w:p>
    <w:p w14:paraId="054CF1DF" w14:textId="72A3FEF7" w:rsidR="001F5420" w:rsidRDefault="00403868" w:rsidP="001F5420">
      <w:pPr>
        <w:pStyle w:val="tbnormal"/>
      </w:pPr>
      <w:r>
        <w:t>Le temps de procuration des matières premières se comptabilise en nombre de jour. Au niveau du processus d’approvisionnement cette contrainte agit à cet endroit :</w:t>
      </w:r>
    </w:p>
    <w:p w14:paraId="18794823" w14:textId="103B48EE" w:rsidR="00403868" w:rsidRDefault="00967ABC" w:rsidP="001F5420">
      <w:pPr>
        <w:pStyle w:val="tbnormal"/>
      </w:pPr>
      <w:r>
        <w:rPr>
          <w:noProof/>
          <w:lang w:val="fr-FR" w:eastAsia="fr-FR"/>
        </w:rPr>
        <w:drawing>
          <wp:inline distT="0" distB="0" distL="0" distR="0" wp14:anchorId="4D697CDF" wp14:editId="5F9E70C0">
            <wp:extent cx="4679950" cy="1484630"/>
            <wp:effectExtent l="0" t="0" r="0" b="0"/>
            <wp:docPr id="17" name="Imag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contrainte_delai_approvisionnement.PNG"/>
                    <pic:cNvPicPr/>
                  </pic:nvPicPr>
                  <pic:blipFill>
                    <a:blip r:embed="rId60">
                      <a:extLst>
                        <a:ext uri="{28A0092B-C50C-407E-A947-70E740481C1C}">
                          <a14:useLocalDpi xmlns:a14="http://schemas.microsoft.com/office/drawing/2010/main" val="0"/>
                        </a:ext>
                      </a:extLst>
                    </a:blip>
                    <a:stretch>
                      <a:fillRect/>
                    </a:stretch>
                  </pic:blipFill>
                  <pic:spPr>
                    <a:xfrm>
                      <a:off x="0" y="0"/>
                      <a:ext cx="4679950" cy="1484630"/>
                    </a:xfrm>
                    <a:prstGeom prst="rect">
                      <a:avLst/>
                    </a:prstGeom>
                  </pic:spPr>
                </pic:pic>
              </a:graphicData>
            </a:graphic>
          </wp:inline>
        </w:drawing>
      </w:r>
    </w:p>
    <w:p w14:paraId="1657DE2A" w14:textId="60A44CC8" w:rsidR="00050CB8" w:rsidRDefault="00050CB8" w:rsidP="001F5420">
      <w:pPr>
        <w:pStyle w:val="tbnormal"/>
      </w:pPr>
      <w:r>
        <w:t xml:space="preserve">Pour gérer ce délai, le simulateur doit comparer la date </w:t>
      </w:r>
      <w:r w:rsidR="00967ABC">
        <w:t>de simulation actuelle à</w:t>
      </w:r>
      <w:r w:rsidR="003F04A6">
        <w:t xml:space="preserve"> la </w:t>
      </w:r>
      <w:r w:rsidR="00967ABC">
        <w:t xml:space="preserve">date où la </w:t>
      </w:r>
      <w:r w:rsidR="003F04A6">
        <w:t xml:space="preserve">commande </w:t>
      </w:r>
      <w:r w:rsidR="00BB7F63" w:rsidRPr="00BB7F63">
        <w:t>a été confirmée</w:t>
      </w:r>
      <w:r w:rsidR="00967ABC">
        <w:t>.</w:t>
      </w:r>
    </w:p>
    <w:p w14:paraId="6B8D7F02" w14:textId="0AC36FC5" w:rsidR="001F5420" w:rsidRDefault="00967ABC" w:rsidP="001F5420">
      <w:pPr>
        <w:pStyle w:val="tbnormal"/>
      </w:pPr>
      <w:r>
        <w:t>Le temps qu’accorde les fournisseurs au paiement des factures permet de garder des liquidités en sa possession le plus longtemps possible. Cette contrainte agit à cet endroit :</w:t>
      </w:r>
    </w:p>
    <w:p w14:paraId="06A39197" w14:textId="35602DEA" w:rsidR="00967ABC" w:rsidRDefault="006A7DD9" w:rsidP="001F5420">
      <w:pPr>
        <w:pStyle w:val="tbnormal"/>
      </w:pPr>
      <w:r>
        <w:rPr>
          <w:noProof/>
          <w:lang w:val="fr-FR" w:eastAsia="fr-FR"/>
        </w:rPr>
        <w:drawing>
          <wp:inline distT="0" distB="0" distL="0" distR="0" wp14:anchorId="45CE378F" wp14:editId="532DB595">
            <wp:extent cx="4679950" cy="1299210"/>
            <wp:effectExtent l="0" t="0" r="0" b="0"/>
            <wp:docPr id="21" name="Imag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contrainte_delai_paiementfacturefournisseur.PNG"/>
                    <pic:cNvPicPr/>
                  </pic:nvPicPr>
                  <pic:blipFill>
                    <a:blip r:embed="rId61">
                      <a:extLst>
                        <a:ext uri="{28A0092B-C50C-407E-A947-70E740481C1C}">
                          <a14:useLocalDpi xmlns:a14="http://schemas.microsoft.com/office/drawing/2010/main" val="0"/>
                        </a:ext>
                      </a:extLst>
                    </a:blip>
                    <a:stretch>
                      <a:fillRect/>
                    </a:stretch>
                  </pic:blipFill>
                  <pic:spPr>
                    <a:xfrm>
                      <a:off x="0" y="0"/>
                      <a:ext cx="4679950" cy="1299210"/>
                    </a:xfrm>
                    <a:prstGeom prst="rect">
                      <a:avLst/>
                    </a:prstGeom>
                  </pic:spPr>
                </pic:pic>
              </a:graphicData>
            </a:graphic>
          </wp:inline>
        </w:drawing>
      </w:r>
    </w:p>
    <w:p w14:paraId="1B9C0958" w14:textId="10944849" w:rsidR="006A7DD9" w:rsidRDefault="006A7DD9" w:rsidP="001F5420">
      <w:pPr>
        <w:pStyle w:val="tbnormal"/>
      </w:pPr>
      <w:r>
        <w:t xml:space="preserve">La gestion de ce délai incombe au simulateur de lire la date virtuelle de l’exécution de l’activité </w:t>
      </w:r>
      <w:r w:rsidRPr="00BD2D27">
        <w:rPr>
          <w:b/>
        </w:rPr>
        <w:t>PR02</w:t>
      </w:r>
      <w:r>
        <w:t xml:space="preserve"> et de la comparer à la date virtuelle du jour où la vérification s’effectue. Si l’échéance est atteinte, le simulateur doit effectuer le paiement </w:t>
      </w:r>
      <w:r w:rsidRPr="00EB455F">
        <w:rPr>
          <w:b/>
        </w:rPr>
        <w:t>PR04</w:t>
      </w:r>
      <w:r>
        <w:t>.</w:t>
      </w:r>
    </w:p>
    <w:p w14:paraId="33EAC7D2" w14:textId="61B404A8" w:rsidR="00A40804" w:rsidRDefault="00A40804" w:rsidP="001F5420">
      <w:pPr>
        <w:pStyle w:val="tbnormal"/>
      </w:pPr>
      <w:r>
        <w:lastRenderedPageBreak/>
        <w:t>Le temps qu’accorde l’entreprise à ses revendeurs</w:t>
      </w:r>
      <w:r w:rsidR="00CD57E8">
        <w:t xml:space="preserve"> </w:t>
      </w:r>
      <w:r>
        <w:t xml:space="preserve">doit être pris en considération pour évaluer les liquidités futures. Ce délai qui est une contrainte </w:t>
      </w:r>
      <w:r w:rsidR="00373E44">
        <w:t xml:space="preserve">sur le processus des ventes, </w:t>
      </w:r>
      <w:r>
        <w:t>se met en place à cet endroit :</w:t>
      </w:r>
    </w:p>
    <w:p w14:paraId="0BBA8A4A" w14:textId="622121E2" w:rsidR="00A40804" w:rsidRDefault="00CD57E8" w:rsidP="001F5420">
      <w:pPr>
        <w:pStyle w:val="tbnormal"/>
      </w:pPr>
      <w:r>
        <w:rPr>
          <w:noProof/>
          <w:lang w:val="fr-FR" w:eastAsia="fr-FR"/>
        </w:rPr>
        <w:drawing>
          <wp:inline distT="0" distB="0" distL="0" distR="0" wp14:anchorId="2C1DC6C6" wp14:editId="67B39C90">
            <wp:extent cx="4679950" cy="1357630"/>
            <wp:effectExtent l="0" t="0" r="0" b="0"/>
            <wp:docPr id="22" name="Imag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contrainte_delai_paiementclient.PNG"/>
                    <pic:cNvPicPr/>
                  </pic:nvPicPr>
                  <pic:blipFill>
                    <a:blip r:embed="rId62" cstate="print">
                      <a:extLst>
                        <a:ext uri="{28A0092B-C50C-407E-A947-70E740481C1C}">
                          <a14:useLocalDpi xmlns:a14="http://schemas.microsoft.com/office/drawing/2010/main" val="0"/>
                        </a:ext>
                      </a:extLst>
                    </a:blip>
                    <a:stretch>
                      <a:fillRect/>
                    </a:stretch>
                  </pic:blipFill>
                  <pic:spPr>
                    <a:xfrm>
                      <a:off x="0" y="0"/>
                      <a:ext cx="4679950" cy="1357630"/>
                    </a:xfrm>
                    <a:prstGeom prst="rect">
                      <a:avLst/>
                    </a:prstGeom>
                  </pic:spPr>
                </pic:pic>
              </a:graphicData>
            </a:graphic>
          </wp:inline>
        </w:drawing>
      </w:r>
    </w:p>
    <w:p w14:paraId="708A3845" w14:textId="4AB7F25A" w:rsidR="00CD57E8" w:rsidRDefault="00CD57E8" w:rsidP="001F5420">
      <w:pPr>
        <w:pStyle w:val="tbnormal"/>
      </w:pPr>
      <w:r>
        <w:t xml:space="preserve">Pour gérer cette contrainte, le simulateur doit lire la date virtuelle où l’activité </w:t>
      </w:r>
      <w:r w:rsidRPr="00CD57E8">
        <w:rPr>
          <w:b/>
        </w:rPr>
        <w:t>SA03</w:t>
      </w:r>
      <w:r>
        <w:t xml:space="preserve"> a lieu et la comparer à la date de simulation courante. Si le délai est arrivé à échéance, il doit comptabiliser le montant de la facture en exécutant l’activité </w:t>
      </w:r>
      <w:r w:rsidRPr="00CD57E8">
        <w:rPr>
          <w:b/>
        </w:rPr>
        <w:t>SA04</w:t>
      </w:r>
      <w:r>
        <w:t>.</w:t>
      </w:r>
    </w:p>
    <w:p w14:paraId="734CD0B6" w14:textId="3052FAC8" w:rsidR="00373E44" w:rsidRDefault="00373E44" w:rsidP="001F5420">
      <w:pPr>
        <w:pStyle w:val="tbnormal"/>
      </w:pPr>
      <w:r>
        <w:t xml:space="preserve">La contrainte de temps nécessaire à la </w:t>
      </w:r>
      <w:r w:rsidR="00BD485C">
        <w:t>fabrication</w:t>
      </w:r>
      <w:r>
        <w:t xml:space="preserve"> d’un lot de produit exerce une pression sur le processus de production. Il agit à cet endroit :</w:t>
      </w:r>
    </w:p>
    <w:p w14:paraId="395FF22F" w14:textId="52397051" w:rsidR="00373E44" w:rsidRDefault="00B40E63" w:rsidP="00F31E9D">
      <w:pPr>
        <w:pStyle w:val="tbnormal"/>
        <w:jc w:val="center"/>
      </w:pPr>
      <w:r>
        <w:rPr>
          <w:noProof/>
          <w:lang w:val="fr-FR" w:eastAsia="fr-FR"/>
        </w:rPr>
        <w:drawing>
          <wp:inline distT="0" distB="0" distL="0" distR="0" wp14:anchorId="0096AE18" wp14:editId="038B9645">
            <wp:extent cx="2692740" cy="1526862"/>
            <wp:effectExtent l="0" t="0" r="0" b="0"/>
            <wp:docPr id="23" name="Imag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contrainte_delai_production.PNG"/>
                    <pic:cNvPicPr/>
                  </pic:nvPicPr>
                  <pic:blipFill>
                    <a:blip r:embed="rId63">
                      <a:extLst>
                        <a:ext uri="{28A0092B-C50C-407E-A947-70E740481C1C}">
                          <a14:useLocalDpi xmlns:a14="http://schemas.microsoft.com/office/drawing/2010/main" val="0"/>
                        </a:ext>
                      </a:extLst>
                    </a:blip>
                    <a:stretch>
                      <a:fillRect/>
                    </a:stretch>
                  </pic:blipFill>
                  <pic:spPr>
                    <a:xfrm>
                      <a:off x="0" y="0"/>
                      <a:ext cx="2732397" cy="1549349"/>
                    </a:xfrm>
                    <a:prstGeom prst="rect">
                      <a:avLst/>
                    </a:prstGeom>
                  </pic:spPr>
                </pic:pic>
              </a:graphicData>
            </a:graphic>
          </wp:inline>
        </w:drawing>
      </w:r>
    </w:p>
    <w:p w14:paraId="1D107464" w14:textId="0F3030D1" w:rsidR="00B40E63" w:rsidRPr="001F5420" w:rsidRDefault="00B40E63" w:rsidP="001F5420">
      <w:pPr>
        <w:pStyle w:val="tbnormal"/>
      </w:pPr>
      <w:r>
        <w:t xml:space="preserve">Pour la gérer, le simulateur doit lire la date virtuelle où l’activité </w:t>
      </w:r>
      <w:r w:rsidRPr="00B40E63">
        <w:rPr>
          <w:b/>
        </w:rPr>
        <w:t>MA01</w:t>
      </w:r>
      <w:r w:rsidR="00D95B48">
        <w:t xml:space="preserve"> est exécutée </w:t>
      </w:r>
      <w:r>
        <w:t>par les participants et la comparer à la date courante de simulation.</w:t>
      </w:r>
      <w:r w:rsidR="00D95B48">
        <w:t xml:space="preserve"> </w:t>
      </w:r>
      <w:r>
        <w:t xml:space="preserve">Si le délai est arrivé à échéance, le simulateur doit exécuter l’activité automatisée </w:t>
      </w:r>
      <w:r w:rsidRPr="00B40E63">
        <w:rPr>
          <w:b/>
        </w:rPr>
        <w:t>MA02</w:t>
      </w:r>
      <w:r>
        <w:t>.</w:t>
      </w:r>
    </w:p>
    <w:p w14:paraId="20935FD6" w14:textId="3E41332F" w:rsidR="00DE66F5" w:rsidRDefault="00DE66F5" w:rsidP="00DE66F5">
      <w:pPr>
        <w:pStyle w:val="tbtitre2"/>
      </w:pPr>
      <w:bookmarkStart w:id="231" w:name="_Toc455044836"/>
      <w:r>
        <w:t>Frais fixe</w:t>
      </w:r>
      <w:r w:rsidR="00C72FBB">
        <w:t>s</w:t>
      </w:r>
      <w:bookmarkEnd w:id="231"/>
    </w:p>
    <w:p w14:paraId="4E224322" w14:textId="1B7BC7F7" w:rsidR="00C72FBB" w:rsidRDefault="00C72FBB" w:rsidP="00C72FBB">
      <w:pPr>
        <w:pStyle w:val="tbnormal"/>
      </w:pPr>
      <w:r>
        <w:t>Les frais fixes sont gérés dans le processus de comptabilité. Ils doivent être comptabilisé à la fin de chaque mois virtuel. Le choix de les comptabilisé à ce moment-là est pris pour éviter d’effectuer des transactions avec l’API chaque jour simulé. Ceci a pour effet, d’alléger la phase de simulation dans le simulateur.</w:t>
      </w:r>
      <w:r w:rsidR="00D95B48">
        <w:t xml:space="preserve"> Les écritures comptables à passer sont :</w:t>
      </w:r>
    </w:p>
    <w:p w14:paraId="1FC62D08" w14:textId="7CB64F5C" w:rsidR="00D95B48" w:rsidRDefault="00D95B48" w:rsidP="00B658FD">
      <w:pPr>
        <w:pStyle w:val="tbnormal"/>
        <w:rPr>
          <w:b/>
        </w:rPr>
      </w:pPr>
      <w:r>
        <w:rPr>
          <w:b/>
        </w:rPr>
        <w:t>5000 Salaires</w:t>
      </w:r>
      <w:r w:rsidRPr="00C824CB">
        <w:rPr>
          <w:b/>
        </w:rPr>
        <w:t xml:space="preserve"> </w:t>
      </w:r>
      <w:r w:rsidRPr="00D95B48">
        <w:t>à</w:t>
      </w:r>
      <w:r w:rsidRPr="00C824CB">
        <w:rPr>
          <w:b/>
        </w:rPr>
        <w:t xml:space="preserve"> 10201 Bank </w:t>
      </w:r>
      <w:r w:rsidRPr="00D95B48">
        <w:t>pour</w:t>
      </w:r>
      <w:r w:rsidRPr="00C824CB">
        <w:rPr>
          <w:b/>
        </w:rPr>
        <w:t xml:space="preserve"> </w:t>
      </w:r>
      <w:r>
        <w:rPr>
          <w:b/>
        </w:rPr>
        <w:t>35'000.-</w:t>
      </w:r>
      <w:r w:rsidRPr="00C824CB">
        <w:rPr>
          <w:b/>
        </w:rPr>
        <w:t xml:space="preserve"> CHF</w:t>
      </w:r>
    </w:p>
    <w:p w14:paraId="35082BF9" w14:textId="194A28F0" w:rsidR="00D95B48" w:rsidRDefault="00D95B48" w:rsidP="00B658FD">
      <w:pPr>
        <w:pStyle w:val="tbnormal"/>
        <w:rPr>
          <w:b/>
        </w:rPr>
      </w:pPr>
      <w:r>
        <w:rPr>
          <w:b/>
        </w:rPr>
        <w:t>2100 Dettes bancaires</w:t>
      </w:r>
      <w:r w:rsidRPr="00C824CB">
        <w:rPr>
          <w:b/>
        </w:rPr>
        <w:t xml:space="preserve"> </w:t>
      </w:r>
      <w:r w:rsidRPr="00D95B48">
        <w:t>à</w:t>
      </w:r>
      <w:r w:rsidRPr="00C824CB">
        <w:rPr>
          <w:b/>
        </w:rPr>
        <w:t xml:space="preserve"> 10201 Bank </w:t>
      </w:r>
      <w:r w:rsidRPr="00D95B48">
        <w:t>pour</w:t>
      </w:r>
      <w:r w:rsidRPr="00C824CB">
        <w:rPr>
          <w:b/>
        </w:rPr>
        <w:t xml:space="preserve"> </w:t>
      </w:r>
      <w:r>
        <w:rPr>
          <w:b/>
        </w:rPr>
        <w:t>4'000.-</w:t>
      </w:r>
      <w:r w:rsidRPr="00C824CB">
        <w:rPr>
          <w:b/>
        </w:rPr>
        <w:t xml:space="preserve"> CHF</w:t>
      </w:r>
    </w:p>
    <w:p w14:paraId="4D112EEB" w14:textId="6B698869" w:rsidR="00D95B48" w:rsidRDefault="00951234" w:rsidP="00B658FD">
      <w:pPr>
        <w:pStyle w:val="tbnormal"/>
        <w:rPr>
          <w:b/>
        </w:rPr>
      </w:pPr>
      <w:r>
        <w:rPr>
          <w:b/>
        </w:rPr>
        <w:t>6900 Charges financières</w:t>
      </w:r>
      <w:r w:rsidR="00D95B48" w:rsidRPr="00C824CB">
        <w:rPr>
          <w:b/>
        </w:rPr>
        <w:t xml:space="preserve"> </w:t>
      </w:r>
      <w:r w:rsidR="00D95B48" w:rsidRPr="00D95B48">
        <w:t>à</w:t>
      </w:r>
      <w:r w:rsidR="00D95B48" w:rsidRPr="00C824CB">
        <w:rPr>
          <w:b/>
        </w:rPr>
        <w:t xml:space="preserve"> 10201 Bank </w:t>
      </w:r>
      <w:r w:rsidR="00D95B48" w:rsidRPr="00D95B48">
        <w:t>pour</w:t>
      </w:r>
      <w:r w:rsidR="00D95B48" w:rsidRPr="00C824CB">
        <w:rPr>
          <w:b/>
        </w:rPr>
        <w:t xml:space="preserve"> </w:t>
      </w:r>
      <w:r>
        <w:rPr>
          <w:b/>
        </w:rPr>
        <w:t>4’5</w:t>
      </w:r>
      <w:r w:rsidR="00D95B48">
        <w:rPr>
          <w:b/>
        </w:rPr>
        <w:t>00.-</w:t>
      </w:r>
      <w:r w:rsidR="00D95B48" w:rsidRPr="00C824CB">
        <w:rPr>
          <w:b/>
        </w:rPr>
        <w:t xml:space="preserve"> CHF</w:t>
      </w:r>
    </w:p>
    <w:p w14:paraId="4BFC6B3F" w14:textId="0508B358" w:rsidR="004275C5" w:rsidRDefault="004275C5" w:rsidP="00B658FD">
      <w:pPr>
        <w:pStyle w:val="tbnormal"/>
        <w:rPr>
          <w:b/>
        </w:rPr>
      </w:pPr>
      <w:r>
        <w:rPr>
          <w:b/>
        </w:rPr>
        <w:t>6800 Amortissements</w:t>
      </w:r>
      <w:r w:rsidRPr="00C824CB">
        <w:rPr>
          <w:b/>
        </w:rPr>
        <w:t xml:space="preserve"> </w:t>
      </w:r>
      <w:r w:rsidRPr="00D95B48">
        <w:t>à</w:t>
      </w:r>
      <w:r w:rsidRPr="00C824CB">
        <w:rPr>
          <w:b/>
        </w:rPr>
        <w:t xml:space="preserve"> </w:t>
      </w:r>
      <w:r>
        <w:rPr>
          <w:b/>
        </w:rPr>
        <w:t>1500 Machines et appareils</w:t>
      </w:r>
      <w:r w:rsidRPr="00C824CB">
        <w:rPr>
          <w:b/>
        </w:rPr>
        <w:t xml:space="preserve"> </w:t>
      </w:r>
      <w:r w:rsidRPr="00D95B48">
        <w:t>pour</w:t>
      </w:r>
      <w:r w:rsidRPr="00C824CB">
        <w:rPr>
          <w:b/>
        </w:rPr>
        <w:t xml:space="preserve"> </w:t>
      </w:r>
      <w:r>
        <w:rPr>
          <w:b/>
        </w:rPr>
        <w:t>3’750.-</w:t>
      </w:r>
      <w:r w:rsidRPr="00C824CB">
        <w:rPr>
          <w:b/>
        </w:rPr>
        <w:t xml:space="preserve"> CHF</w:t>
      </w:r>
    </w:p>
    <w:p w14:paraId="63E4E1B1" w14:textId="1B1B011A" w:rsidR="00DE66F5" w:rsidRDefault="00DE66F5" w:rsidP="00DE66F5">
      <w:pPr>
        <w:pStyle w:val="tbtitre2"/>
      </w:pPr>
      <w:bookmarkStart w:id="232" w:name="_Toc455044837"/>
      <w:r>
        <w:lastRenderedPageBreak/>
        <w:t>Liquidité</w:t>
      </w:r>
      <w:bookmarkEnd w:id="232"/>
    </w:p>
    <w:p w14:paraId="28E15231" w14:textId="738A2FEF" w:rsidR="009B0DCA" w:rsidRDefault="009B0DCA" w:rsidP="009B0DCA">
      <w:pPr>
        <w:pStyle w:val="tbnormal"/>
      </w:pPr>
      <w:r>
        <w:t xml:space="preserve">Les liquidités peuvent devenir une contrainte, </w:t>
      </w:r>
      <w:r w:rsidR="00704536">
        <w:t>dès le moment où</w:t>
      </w:r>
      <w:r>
        <w:t xml:space="preserve"> elles ne sont plus disponibles. En effet, dans le jeu, une société fait faillite </w:t>
      </w:r>
      <w:r w:rsidR="00217B8E">
        <w:t>à partir du moment</w:t>
      </w:r>
      <w:r>
        <w:t xml:space="preserve"> où elle n’a plus assez de liquidité pour payer ses factures et/ou ses charges (dettes bancaires, salaires, </w:t>
      </w:r>
      <w:proofErr w:type="spellStart"/>
      <w:r>
        <w:t>etc</w:t>
      </w:r>
      <w:proofErr w:type="spellEnd"/>
      <w:r>
        <w:t>…).</w:t>
      </w:r>
    </w:p>
    <w:p w14:paraId="5E8A898A" w14:textId="77777777" w:rsidR="00306822" w:rsidRDefault="009B0DCA" w:rsidP="009B0DCA">
      <w:pPr>
        <w:pStyle w:val="tbnormal"/>
      </w:pPr>
      <w:r>
        <w:t>Pour gérer cela, le simulateur doit tous les jours vérifier qu’après avoir comptabilisé les factures ouvertes arrivées à échéances, l’entreprise n</w:t>
      </w:r>
      <w:r w:rsidR="00306822">
        <w:t>’évolue pas en sous liquidités grâce au bilan :</w:t>
      </w:r>
    </w:p>
    <w:p w14:paraId="2E1D470A" w14:textId="5780BAD7" w:rsidR="00306822" w:rsidRDefault="00306822" w:rsidP="009B0DCA">
      <w:pPr>
        <w:pStyle w:val="tbnormal"/>
      </w:pPr>
      <w:r>
        <w:rPr>
          <w:noProof/>
          <w:lang w:val="fr-FR" w:eastAsia="fr-FR"/>
        </w:rPr>
        <w:drawing>
          <wp:inline distT="0" distB="0" distL="0" distR="0" wp14:anchorId="008CB82E" wp14:editId="4FB8E715">
            <wp:extent cx="4679950" cy="323215"/>
            <wp:effectExtent l="0" t="0" r="0" b="6985"/>
            <wp:docPr id="145" name="Image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 name="Capture d’écran 2016-06-28 à 15.06.36.png"/>
                    <pic:cNvPicPr/>
                  </pic:nvPicPr>
                  <pic:blipFill>
                    <a:blip r:embed="rId64" cstate="print">
                      <a:extLst>
                        <a:ext uri="{28A0092B-C50C-407E-A947-70E740481C1C}">
                          <a14:useLocalDpi xmlns:a14="http://schemas.microsoft.com/office/drawing/2010/main" val="0"/>
                        </a:ext>
                      </a:extLst>
                    </a:blip>
                    <a:stretch>
                      <a:fillRect/>
                    </a:stretch>
                  </pic:blipFill>
                  <pic:spPr>
                    <a:xfrm>
                      <a:off x="0" y="0"/>
                      <a:ext cx="4679950" cy="323215"/>
                    </a:xfrm>
                    <a:prstGeom prst="rect">
                      <a:avLst/>
                    </a:prstGeom>
                  </pic:spPr>
                </pic:pic>
              </a:graphicData>
            </a:graphic>
          </wp:inline>
        </w:drawing>
      </w:r>
    </w:p>
    <w:p w14:paraId="0385F2F0" w14:textId="33E1F078" w:rsidR="00306822" w:rsidRDefault="00306822" w:rsidP="009B0DCA">
      <w:pPr>
        <w:pStyle w:val="tbnormal"/>
      </w:pPr>
      <w:r>
        <w:t>Figure X : Compte 10201 Bank lequel contient les liquidités de la société.</w:t>
      </w:r>
    </w:p>
    <w:p w14:paraId="7A6610A8" w14:textId="03CB6CE5" w:rsidR="009B0DCA" w:rsidRDefault="009B0DCA" w:rsidP="009B0DCA">
      <w:pPr>
        <w:pStyle w:val="tbnormal"/>
      </w:pPr>
      <w:r>
        <w:t>Si c’est le cas, le simulateur donne droit à 30 jours pour rétablir un niveau de liquidité lui permettant de couvrir ses charges. Si arrivé à ces 30 jours l’entreprise n’est pas revenue dans les chiffres noirs, elle est éjectée de la partie sous prétexte d’une faillite.</w:t>
      </w:r>
    </w:p>
    <w:p w14:paraId="02235EA3" w14:textId="086D8382" w:rsidR="00E1071D" w:rsidRDefault="00E1071D" w:rsidP="009B0DCA">
      <w:pPr>
        <w:pStyle w:val="tbnormal"/>
      </w:pPr>
      <w:r>
        <w:t xml:space="preserve">La recommandation fait état qu’il faut stocker dans </w:t>
      </w:r>
      <w:r w:rsidR="00A54AAE">
        <w:t>le graphe d’</w:t>
      </w:r>
      <w:r>
        <w:t>objet</w:t>
      </w:r>
      <w:r w:rsidR="00AB26E5">
        <w:t xml:space="preserve"> et plus précisément dans</w:t>
      </w:r>
      <w:r w:rsidR="00A54AAE">
        <w:t xml:space="preserve"> une instance</w:t>
      </w:r>
      <w:r>
        <w:t xml:space="preserve"> </w:t>
      </w:r>
      <w:r w:rsidR="00A54AAE">
        <w:t>représentant la société</w:t>
      </w:r>
      <w:r w:rsidR="00AB26E5">
        <w:t>,</w:t>
      </w:r>
      <w:r w:rsidR="00A54AAE">
        <w:t xml:space="preserve"> </w:t>
      </w:r>
      <w:r>
        <w:t>la date</w:t>
      </w:r>
      <w:r w:rsidR="00B15756">
        <w:t xml:space="preserve"> virtuelle</w:t>
      </w:r>
      <w:r>
        <w:t xml:space="preserve"> à laquelle l’entreprise entre en sous liquidités. Suite à cela, le simulateur vérifie </w:t>
      </w:r>
      <w:r w:rsidR="00B15756">
        <w:t>chaque jour, la santé financière de la société. Si elle ne parvient pas à rétablir sa solvabilité, le simulateur doit supprimer l’</w:t>
      </w:r>
      <w:r w:rsidR="00A54AAE">
        <w:t>instance de l’</w:t>
      </w:r>
      <w:r w:rsidR="00B15756">
        <w:t xml:space="preserve">objet </w:t>
      </w:r>
      <w:r w:rsidR="00A54AAE">
        <w:t>qui référence la société</w:t>
      </w:r>
      <w:r w:rsidR="00B15756">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E33330" w14:paraId="47748B74" w14:textId="77777777" w:rsidTr="00965E06">
        <w:trPr>
          <w:trHeight w:hRule="exact" w:val="113"/>
        </w:trPr>
        <w:tc>
          <w:tcPr>
            <w:tcW w:w="597" w:type="dxa"/>
            <w:tcBorders>
              <w:bottom w:val="single" w:sz="2" w:space="0" w:color="D0CECE" w:themeColor="background2" w:themeShade="E6"/>
            </w:tcBorders>
            <w:shd w:val="clear" w:color="auto" w:fill="auto"/>
            <w:vAlign w:val="center"/>
          </w:tcPr>
          <w:p w14:paraId="0A01B393" w14:textId="77777777" w:rsidR="00E33330" w:rsidRPr="00025F11" w:rsidRDefault="00E33330" w:rsidP="00965E06">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7E52BEF4" w14:textId="77777777" w:rsidR="00E33330" w:rsidRPr="00025F11" w:rsidRDefault="00E33330" w:rsidP="00965E06">
            <w:pPr>
              <w:pStyle w:val="tbnormal"/>
              <w:jc w:val="left"/>
              <w:rPr>
                <w:b/>
                <w:sz w:val="2"/>
                <w:szCs w:val="2"/>
              </w:rPr>
            </w:pPr>
          </w:p>
        </w:tc>
      </w:tr>
      <w:tr w:rsidR="00E33330" w14:paraId="7A00CD27" w14:textId="77777777" w:rsidTr="00965E06">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5D16C1DF" w14:textId="77777777" w:rsidR="00E33330" w:rsidRPr="000353ED" w:rsidRDefault="00E33330" w:rsidP="00965E06">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4D1874F5" w14:textId="60D6EB5E" w:rsidR="00E33330" w:rsidRPr="00C676D4" w:rsidRDefault="00E33330" w:rsidP="00965E06">
            <w:pPr>
              <w:pStyle w:val="tbnormal"/>
              <w:rPr>
                <w:sz w:val="21"/>
              </w:rPr>
            </w:pPr>
            <w:r>
              <w:rPr>
                <w:b/>
                <w:sz w:val="21"/>
              </w:rPr>
              <w:t>Complément d’informations :</w:t>
            </w:r>
          </w:p>
          <w:p w14:paraId="27C58504" w14:textId="77777777" w:rsidR="00E33330" w:rsidRDefault="00E33330" w:rsidP="00965E06">
            <w:pPr>
              <w:pStyle w:val="tbnormal"/>
              <w:rPr>
                <w:sz w:val="21"/>
              </w:rPr>
            </w:pPr>
            <w:r>
              <w:rPr>
                <w:sz w:val="21"/>
              </w:rPr>
              <w:t>Chaque passage dans la zone rouge doit être comptabilisé par le simulateur et en fin de partie une pénalité doit être infligée à la société. Cette pénalité doit être comptabilisée par l’écriture suivante :</w:t>
            </w:r>
          </w:p>
          <w:p w14:paraId="3E4BB8E4" w14:textId="59157D92" w:rsidR="00E33330" w:rsidRPr="005E4253" w:rsidRDefault="00E33330" w:rsidP="00965E06">
            <w:pPr>
              <w:pStyle w:val="tbnormal"/>
              <w:rPr>
                <w:b/>
                <w:sz w:val="21"/>
              </w:rPr>
            </w:pPr>
            <w:r w:rsidRPr="00D813C6">
              <w:rPr>
                <w:b/>
                <w:sz w:val="21"/>
              </w:rPr>
              <w:t xml:space="preserve">6700 Autres charges d’exploitation </w:t>
            </w:r>
            <w:r>
              <w:rPr>
                <w:sz w:val="21"/>
              </w:rPr>
              <w:t xml:space="preserve">à </w:t>
            </w:r>
            <w:r w:rsidRPr="00D813C6">
              <w:rPr>
                <w:b/>
                <w:sz w:val="21"/>
              </w:rPr>
              <w:t>10201 Bank</w:t>
            </w:r>
            <w:r>
              <w:rPr>
                <w:sz w:val="21"/>
              </w:rPr>
              <w:t xml:space="preserve"> pour </w:t>
            </w:r>
            <w:r w:rsidRPr="00D813C6">
              <w:rPr>
                <w:b/>
                <w:sz w:val="21"/>
              </w:rPr>
              <w:t>X CHF</w:t>
            </w:r>
          </w:p>
        </w:tc>
      </w:tr>
      <w:tr w:rsidR="00E33330" w14:paraId="1ED628D7" w14:textId="77777777" w:rsidTr="00965E06">
        <w:trPr>
          <w:trHeight w:hRule="exact" w:val="90"/>
        </w:trPr>
        <w:tc>
          <w:tcPr>
            <w:tcW w:w="597" w:type="dxa"/>
            <w:tcBorders>
              <w:top w:val="single" w:sz="2" w:space="0" w:color="D0CECE" w:themeColor="background2" w:themeShade="E6"/>
            </w:tcBorders>
            <w:shd w:val="clear" w:color="auto" w:fill="auto"/>
            <w:vAlign w:val="center"/>
          </w:tcPr>
          <w:p w14:paraId="0BCB5891" w14:textId="77777777" w:rsidR="00E33330" w:rsidRPr="00025F11" w:rsidRDefault="00E33330" w:rsidP="00965E06">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13116ED9" w14:textId="77777777" w:rsidR="00E33330" w:rsidRPr="00025F11" w:rsidRDefault="00E33330" w:rsidP="00965E06">
            <w:pPr>
              <w:pStyle w:val="tbnormal"/>
              <w:jc w:val="left"/>
              <w:rPr>
                <w:b/>
                <w:sz w:val="2"/>
                <w:szCs w:val="2"/>
              </w:rPr>
            </w:pPr>
          </w:p>
        </w:tc>
      </w:tr>
    </w:tbl>
    <w:p w14:paraId="30371805" w14:textId="603A1492" w:rsidR="00057C2C" w:rsidRDefault="00057C2C" w:rsidP="00057C2C">
      <w:pPr>
        <w:pStyle w:val="tbnormal"/>
      </w:pPr>
      <w:r>
        <w:br w:type="page"/>
      </w:r>
    </w:p>
    <w:p w14:paraId="0B522755" w14:textId="69BB8BB1" w:rsidR="00882BB2" w:rsidRDefault="00882BB2" w:rsidP="00882BB2">
      <w:pPr>
        <w:pStyle w:val="tbtitre2"/>
      </w:pPr>
      <w:bookmarkStart w:id="233" w:name="_Toc455044838"/>
      <w:r>
        <w:lastRenderedPageBreak/>
        <w:t>Récapitulation</w:t>
      </w:r>
      <w:bookmarkEnd w:id="233"/>
    </w:p>
    <w:p w14:paraId="5AEAFEC2" w14:textId="61107C9F" w:rsidR="00882BB2" w:rsidRDefault="008E31CE" w:rsidP="00882BB2">
      <w:pPr>
        <w:pStyle w:val="tbnormal"/>
      </w:pPr>
      <w:r>
        <w:t>L’</w:t>
      </w:r>
      <w:r w:rsidR="00057C2C">
        <w:t xml:space="preserve">image </w:t>
      </w:r>
      <w:r>
        <w:t xml:space="preserve">ci-dessous exprime les contraintes </w:t>
      </w:r>
      <w:r w:rsidR="00057C2C">
        <w:t>de chaque activité :</w:t>
      </w:r>
    </w:p>
    <w:p w14:paraId="670CB8F8" w14:textId="7E3A8AA3" w:rsidR="00DE48FD" w:rsidRDefault="00DE48FD" w:rsidP="00882BB2">
      <w:pPr>
        <w:pStyle w:val="tbnormal"/>
      </w:pPr>
      <w:r>
        <w:rPr>
          <w:noProof/>
          <w:lang w:val="fr-FR" w:eastAsia="fr-FR"/>
        </w:rPr>
        <w:drawing>
          <wp:inline distT="0" distB="0" distL="0" distR="0" wp14:anchorId="26E59ACF" wp14:editId="0D7BA968">
            <wp:extent cx="4679950" cy="2619375"/>
            <wp:effectExtent l="0" t="0" r="0" b="0"/>
            <wp:docPr id="28" name="Imag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contrainteschainevaleur.PNG"/>
                    <pic:cNvPicPr/>
                  </pic:nvPicPr>
                  <pic:blipFill>
                    <a:blip r:embed="rId65" cstate="print">
                      <a:extLst>
                        <a:ext uri="{28A0092B-C50C-407E-A947-70E740481C1C}">
                          <a14:useLocalDpi xmlns:a14="http://schemas.microsoft.com/office/drawing/2010/main" val="0"/>
                        </a:ext>
                      </a:extLst>
                    </a:blip>
                    <a:stretch>
                      <a:fillRect/>
                    </a:stretch>
                  </pic:blipFill>
                  <pic:spPr>
                    <a:xfrm>
                      <a:off x="0" y="0"/>
                      <a:ext cx="4679950" cy="2619375"/>
                    </a:xfrm>
                    <a:prstGeom prst="rect">
                      <a:avLst/>
                    </a:prstGeom>
                  </pic:spPr>
                </pic:pic>
              </a:graphicData>
            </a:graphic>
          </wp:inline>
        </w:drawing>
      </w:r>
    </w:p>
    <w:p w14:paraId="5C1EA26B" w14:textId="52F78D59" w:rsidR="00DE48FD" w:rsidRDefault="00DE48FD" w:rsidP="00882BB2">
      <w:pPr>
        <w:pStyle w:val="tbnormal"/>
      </w:pPr>
      <w:r>
        <w:t>Figure X : Contraintes pesant sur la chaîne de valeur Brewery &amp; Co.</w:t>
      </w:r>
    </w:p>
    <w:tbl>
      <w:tblPr>
        <w:tblStyle w:val="Grilledetableauclaire"/>
        <w:tblW w:w="5000" w:type="pct"/>
        <w:tblLook w:val="04A0" w:firstRow="1" w:lastRow="0" w:firstColumn="1" w:lastColumn="0" w:noHBand="0" w:noVBand="1"/>
      </w:tblPr>
      <w:tblGrid>
        <w:gridCol w:w="769"/>
        <w:gridCol w:w="1678"/>
        <w:gridCol w:w="4913"/>
      </w:tblGrid>
      <w:tr w:rsidR="00DE48FD" w:rsidRPr="003A4596" w14:paraId="12FC0DBC" w14:textId="24536A1E" w:rsidTr="00DE48FD">
        <w:trPr>
          <w:trHeight w:val="454"/>
        </w:trPr>
        <w:tc>
          <w:tcPr>
            <w:tcW w:w="769" w:type="dxa"/>
            <w:shd w:val="clear" w:color="auto" w:fill="E7E6E6" w:themeFill="background2"/>
            <w:vAlign w:val="center"/>
          </w:tcPr>
          <w:p w14:paraId="0855EDF8" w14:textId="41ECE5FB" w:rsidR="00DE48FD" w:rsidRPr="004576DB" w:rsidRDefault="00DE48FD" w:rsidP="00DE48FD">
            <w:pPr>
              <w:pStyle w:val="tbnormal"/>
              <w:jc w:val="left"/>
              <w:rPr>
                <w:b/>
              </w:rPr>
            </w:pPr>
            <w:r>
              <w:rPr>
                <w:b/>
              </w:rPr>
              <w:t>N°</w:t>
            </w:r>
          </w:p>
        </w:tc>
        <w:tc>
          <w:tcPr>
            <w:tcW w:w="1678" w:type="dxa"/>
            <w:shd w:val="clear" w:color="auto" w:fill="E7E6E6" w:themeFill="background2"/>
            <w:vAlign w:val="center"/>
          </w:tcPr>
          <w:p w14:paraId="63970002" w14:textId="5001671B" w:rsidR="00DE48FD" w:rsidRPr="00741F67" w:rsidRDefault="00DE48FD" w:rsidP="00DE48FD">
            <w:pPr>
              <w:pStyle w:val="tbnormal"/>
              <w:jc w:val="left"/>
              <w:rPr>
                <w:b/>
              </w:rPr>
            </w:pPr>
            <w:r>
              <w:rPr>
                <w:b/>
              </w:rPr>
              <w:t>Gérée par</w:t>
            </w:r>
          </w:p>
        </w:tc>
        <w:tc>
          <w:tcPr>
            <w:tcW w:w="4913" w:type="dxa"/>
            <w:shd w:val="clear" w:color="auto" w:fill="E7E6E6" w:themeFill="background2"/>
            <w:vAlign w:val="center"/>
          </w:tcPr>
          <w:p w14:paraId="2F1ABDF7" w14:textId="6FE5DB6D" w:rsidR="00DE48FD" w:rsidRDefault="00DE48FD" w:rsidP="00DE48FD">
            <w:pPr>
              <w:pStyle w:val="tbnormal"/>
              <w:jc w:val="left"/>
              <w:rPr>
                <w:b/>
              </w:rPr>
            </w:pPr>
            <w:r>
              <w:rPr>
                <w:b/>
              </w:rPr>
              <w:t>Explication</w:t>
            </w:r>
          </w:p>
        </w:tc>
      </w:tr>
      <w:tr w:rsidR="00DE48FD" w:rsidRPr="003A4596" w14:paraId="548220C5" w14:textId="2FF687FF" w:rsidTr="00DE48FD">
        <w:trPr>
          <w:trHeight w:val="454"/>
        </w:trPr>
        <w:tc>
          <w:tcPr>
            <w:tcW w:w="769" w:type="dxa"/>
          </w:tcPr>
          <w:p w14:paraId="3A325A63" w14:textId="383F9943" w:rsidR="00DE48FD" w:rsidRPr="00AC005B" w:rsidRDefault="00DE48FD" w:rsidP="00DE48FD">
            <w:pPr>
              <w:pStyle w:val="tbnormal"/>
              <w:jc w:val="left"/>
            </w:pPr>
            <w:r>
              <w:t>1</w:t>
            </w:r>
          </w:p>
        </w:tc>
        <w:tc>
          <w:tcPr>
            <w:tcW w:w="1678" w:type="dxa"/>
          </w:tcPr>
          <w:p w14:paraId="38C26062" w14:textId="77777777" w:rsidR="00DE48FD" w:rsidRDefault="00DE48FD" w:rsidP="00DE48FD">
            <w:pPr>
              <w:pStyle w:val="tbnormal"/>
              <w:jc w:val="left"/>
            </w:pPr>
            <w:r>
              <w:t>Participants</w:t>
            </w:r>
          </w:p>
        </w:tc>
        <w:tc>
          <w:tcPr>
            <w:tcW w:w="4913" w:type="dxa"/>
          </w:tcPr>
          <w:p w14:paraId="1FCBFE42" w14:textId="5284747F" w:rsidR="00DE48FD" w:rsidRDefault="00F24BAA" w:rsidP="00CA67DF">
            <w:pPr>
              <w:pStyle w:val="tbnormal"/>
            </w:pPr>
            <w:r>
              <w:t xml:space="preserve">Si les participants ne souhaite pas acheter du stockage supplémentaire, </w:t>
            </w:r>
            <w:r w:rsidR="00DE48FD">
              <w:t xml:space="preserve">il est nécessaire </w:t>
            </w:r>
            <w:r>
              <w:t xml:space="preserve">que la somme des seuils maximaux de toutes les règles d’approvisionnement automatique n’excède pas le </w:t>
            </w:r>
            <w:r w:rsidR="00CA67DF">
              <w:t>capacité d</w:t>
            </w:r>
            <w:r>
              <w:t xml:space="preserve">e stockage </w:t>
            </w:r>
            <w:r w:rsidR="00DE48FD">
              <w:t>de</w:t>
            </w:r>
            <w:r>
              <w:t>s produits finis.</w:t>
            </w:r>
          </w:p>
        </w:tc>
      </w:tr>
      <w:tr w:rsidR="00DE48FD" w:rsidRPr="003A4596" w14:paraId="27C9EE4F" w14:textId="77777777" w:rsidTr="00DE48FD">
        <w:trPr>
          <w:trHeight w:val="454"/>
        </w:trPr>
        <w:tc>
          <w:tcPr>
            <w:tcW w:w="769" w:type="dxa"/>
          </w:tcPr>
          <w:p w14:paraId="16F3043E" w14:textId="08C827D1" w:rsidR="00DE48FD" w:rsidRDefault="00DE48FD" w:rsidP="00DE48FD">
            <w:pPr>
              <w:pStyle w:val="tbnormal"/>
              <w:jc w:val="left"/>
            </w:pPr>
            <w:r>
              <w:t>2</w:t>
            </w:r>
          </w:p>
        </w:tc>
        <w:tc>
          <w:tcPr>
            <w:tcW w:w="1678" w:type="dxa"/>
          </w:tcPr>
          <w:p w14:paraId="03F66CE8" w14:textId="1353148D" w:rsidR="00DE48FD" w:rsidRDefault="00DE48FD" w:rsidP="00DE48FD">
            <w:pPr>
              <w:pStyle w:val="tbnormal"/>
              <w:jc w:val="left"/>
            </w:pPr>
            <w:r>
              <w:t>Participants</w:t>
            </w:r>
          </w:p>
        </w:tc>
        <w:tc>
          <w:tcPr>
            <w:tcW w:w="4913" w:type="dxa"/>
          </w:tcPr>
          <w:p w14:paraId="1FBCC478" w14:textId="1E3A32D2" w:rsidR="00DE48FD" w:rsidRDefault="00DE48FD" w:rsidP="00DE48FD">
            <w:pPr>
              <w:pStyle w:val="tbnormal"/>
            </w:pPr>
            <w:r>
              <w:t>Les ordres d’achat doivent être confirmés uniquement si les liquidités sont suffisantes pour s’acquitter de la facture fournisseur.</w:t>
            </w:r>
          </w:p>
        </w:tc>
      </w:tr>
      <w:tr w:rsidR="00DE48FD" w:rsidRPr="003A4596" w14:paraId="4C63E66B" w14:textId="77777777" w:rsidTr="00DE48FD">
        <w:trPr>
          <w:trHeight w:val="454"/>
        </w:trPr>
        <w:tc>
          <w:tcPr>
            <w:tcW w:w="769" w:type="dxa"/>
          </w:tcPr>
          <w:p w14:paraId="0F32AAC9" w14:textId="0A696F01" w:rsidR="00DE48FD" w:rsidRDefault="00057C2C" w:rsidP="00DE48FD">
            <w:pPr>
              <w:pStyle w:val="tbnormal"/>
              <w:jc w:val="left"/>
            </w:pPr>
            <w:r>
              <w:t>3</w:t>
            </w:r>
          </w:p>
        </w:tc>
        <w:tc>
          <w:tcPr>
            <w:tcW w:w="1678" w:type="dxa"/>
          </w:tcPr>
          <w:p w14:paraId="25CE96AC" w14:textId="09D42F3E" w:rsidR="00DE48FD" w:rsidRDefault="00057C2C" w:rsidP="00DE48FD">
            <w:pPr>
              <w:pStyle w:val="tbnormal"/>
              <w:jc w:val="left"/>
            </w:pPr>
            <w:r>
              <w:t>Simulateur</w:t>
            </w:r>
          </w:p>
        </w:tc>
        <w:tc>
          <w:tcPr>
            <w:tcW w:w="4913" w:type="dxa"/>
          </w:tcPr>
          <w:p w14:paraId="0176FA10" w14:textId="08451E30" w:rsidR="00DE48FD" w:rsidRDefault="00057C2C" w:rsidP="00DE48FD">
            <w:pPr>
              <w:pStyle w:val="tbnormal"/>
            </w:pPr>
            <w:r>
              <w:t>Cette activité ne peut être performée uniquement lorsque le délai d’attente des matières premières est arrivé à échéance.</w:t>
            </w:r>
          </w:p>
        </w:tc>
      </w:tr>
      <w:tr w:rsidR="00057C2C" w:rsidRPr="003A4596" w14:paraId="2C78DDD9" w14:textId="77777777" w:rsidTr="00DE48FD">
        <w:trPr>
          <w:trHeight w:val="454"/>
        </w:trPr>
        <w:tc>
          <w:tcPr>
            <w:tcW w:w="769" w:type="dxa"/>
          </w:tcPr>
          <w:p w14:paraId="024CE439" w14:textId="33E39F0E" w:rsidR="00057C2C" w:rsidRDefault="00057C2C" w:rsidP="00DE48FD">
            <w:pPr>
              <w:pStyle w:val="tbnormal"/>
              <w:jc w:val="left"/>
            </w:pPr>
            <w:r>
              <w:t>4</w:t>
            </w:r>
          </w:p>
        </w:tc>
        <w:tc>
          <w:tcPr>
            <w:tcW w:w="1678" w:type="dxa"/>
          </w:tcPr>
          <w:p w14:paraId="5ADBFD94" w14:textId="3E59B207" w:rsidR="00057C2C" w:rsidRDefault="00057C2C" w:rsidP="00DE48FD">
            <w:pPr>
              <w:pStyle w:val="tbnormal"/>
              <w:jc w:val="left"/>
            </w:pPr>
            <w:r>
              <w:t>Simulateur</w:t>
            </w:r>
          </w:p>
        </w:tc>
        <w:tc>
          <w:tcPr>
            <w:tcW w:w="4913" w:type="dxa"/>
          </w:tcPr>
          <w:p w14:paraId="449BEA50" w14:textId="52C11CD8" w:rsidR="00057C2C" w:rsidRDefault="00057C2C" w:rsidP="00DE48FD">
            <w:pPr>
              <w:pStyle w:val="tbnormal"/>
            </w:pPr>
            <w:r>
              <w:t>Cette activité a lieu à l’échéance du délai qu’accorde le fournisseur à la société.</w:t>
            </w:r>
          </w:p>
        </w:tc>
      </w:tr>
      <w:tr w:rsidR="00057C2C" w:rsidRPr="003A4596" w14:paraId="59E32E97" w14:textId="77777777" w:rsidTr="00DE48FD">
        <w:trPr>
          <w:trHeight w:val="454"/>
        </w:trPr>
        <w:tc>
          <w:tcPr>
            <w:tcW w:w="769" w:type="dxa"/>
          </w:tcPr>
          <w:p w14:paraId="1F5C611C" w14:textId="7B7F37A9" w:rsidR="00057C2C" w:rsidRDefault="00057C2C" w:rsidP="00DE48FD">
            <w:pPr>
              <w:pStyle w:val="tbnormal"/>
              <w:jc w:val="left"/>
            </w:pPr>
            <w:r>
              <w:t>5</w:t>
            </w:r>
          </w:p>
        </w:tc>
        <w:tc>
          <w:tcPr>
            <w:tcW w:w="1678" w:type="dxa"/>
          </w:tcPr>
          <w:p w14:paraId="36062E0A" w14:textId="5A87424F" w:rsidR="00057C2C" w:rsidRDefault="00057C2C" w:rsidP="00DE48FD">
            <w:pPr>
              <w:pStyle w:val="tbnormal"/>
              <w:jc w:val="left"/>
            </w:pPr>
            <w:r>
              <w:t>Participants</w:t>
            </w:r>
          </w:p>
        </w:tc>
        <w:tc>
          <w:tcPr>
            <w:tcW w:w="4913" w:type="dxa"/>
          </w:tcPr>
          <w:p w14:paraId="2620F852" w14:textId="3AD4CFDF" w:rsidR="00057C2C" w:rsidRDefault="00057C2C" w:rsidP="00DE48FD">
            <w:pPr>
              <w:pStyle w:val="tbnormal"/>
            </w:pPr>
            <w:r>
              <w:t>Avant de lancer un ordre de fabrication, les participants doivent s’assurer qu’une ligne de production soit libre.</w:t>
            </w:r>
          </w:p>
        </w:tc>
      </w:tr>
      <w:tr w:rsidR="00057C2C" w:rsidRPr="003A4596" w14:paraId="3238EE0A" w14:textId="77777777" w:rsidTr="00DE48FD">
        <w:trPr>
          <w:trHeight w:val="454"/>
        </w:trPr>
        <w:tc>
          <w:tcPr>
            <w:tcW w:w="769" w:type="dxa"/>
          </w:tcPr>
          <w:p w14:paraId="7DDAEA2C" w14:textId="4D10CA3A" w:rsidR="00057C2C" w:rsidRDefault="00057C2C" w:rsidP="00DE48FD">
            <w:pPr>
              <w:pStyle w:val="tbnormal"/>
              <w:jc w:val="left"/>
            </w:pPr>
            <w:r>
              <w:t>6</w:t>
            </w:r>
          </w:p>
        </w:tc>
        <w:tc>
          <w:tcPr>
            <w:tcW w:w="1678" w:type="dxa"/>
          </w:tcPr>
          <w:p w14:paraId="52569D1C" w14:textId="182AEFAF" w:rsidR="00057C2C" w:rsidRDefault="00057C2C" w:rsidP="00DE48FD">
            <w:pPr>
              <w:pStyle w:val="tbnormal"/>
              <w:jc w:val="left"/>
            </w:pPr>
            <w:r>
              <w:t>Simulateur</w:t>
            </w:r>
          </w:p>
        </w:tc>
        <w:tc>
          <w:tcPr>
            <w:tcW w:w="4913" w:type="dxa"/>
          </w:tcPr>
          <w:p w14:paraId="5FD61037" w14:textId="36C7F9F9" w:rsidR="00057C2C" w:rsidRDefault="00057C2C" w:rsidP="00DE48FD">
            <w:pPr>
              <w:pStyle w:val="tbnormal"/>
            </w:pPr>
            <w:r>
              <w:t>Cette activité s’effectue dès que le temps nécessaire à la fabrication d’un lot est atteint.</w:t>
            </w:r>
          </w:p>
        </w:tc>
      </w:tr>
      <w:tr w:rsidR="00057C2C" w:rsidRPr="003A4596" w14:paraId="490332D5" w14:textId="77777777" w:rsidTr="00DE48FD">
        <w:trPr>
          <w:trHeight w:val="454"/>
        </w:trPr>
        <w:tc>
          <w:tcPr>
            <w:tcW w:w="769" w:type="dxa"/>
          </w:tcPr>
          <w:p w14:paraId="4D20090B" w14:textId="1AC1FC7C" w:rsidR="00057C2C" w:rsidRDefault="00057C2C" w:rsidP="00DE48FD">
            <w:pPr>
              <w:pStyle w:val="tbnormal"/>
              <w:jc w:val="left"/>
            </w:pPr>
            <w:r>
              <w:t>7</w:t>
            </w:r>
          </w:p>
        </w:tc>
        <w:tc>
          <w:tcPr>
            <w:tcW w:w="1678" w:type="dxa"/>
          </w:tcPr>
          <w:p w14:paraId="6107C223" w14:textId="5A9F66C9" w:rsidR="00057C2C" w:rsidRDefault="00057C2C" w:rsidP="00DE48FD">
            <w:pPr>
              <w:pStyle w:val="tbnormal"/>
              <w:jc w:val="left"/>
            </w:pPr>
            <w:r>
              <w:t>Participants</w:t>
            </w:r>
          </w:p>
        </w:tc>
        <w:tc>
          <w:tcPr>
            <w:tcW w:w="4913" w:type="dxa"/>
          </w:tcPr>
          <w:p w14:paraId="01AF9C13" w14:textId="3F1B6176" w:rsidR="00057C2C" w:rsidRDefault="00057C2C" w:rsidP="00057C2C">
            <w:pPr>
              <w:pStyle w:val="tbnormal"/>
            </w:pPr>
            <w:r>
              <w:t>Les consommateurs réagissent aux variations de prix. Un prix trop bas augmente la demande. Un prix trop haut diminue la demande.</w:t>
            </w:r>
          </w:p>
        </w:tc>
      </w:tr>
      <w:tr w:rsidR="00057C2C" w:rsidRPr="003A4596" w14:paraId="6414A5B5" w14:textId="77777777" w:rsidTr="00DE48FD">
        <w:trPr>
          <w:trHeight w:val="454"/>
        </w:trPr>
        <w:tc>
          <w:tcPr>
            <w:tcW w:w="769" w:type="dxa"/>
          </w:tcPr>
          <w:p w14:paraId="6E4BAE60" w14:textId="1876D49F" w:rsidR="00057C2C" w:rsidRDefault="00057C2C" w:rsidP="00DE48FD">
            <w:pPr>
              <w:pStyle w:val="tbnormal"/>
              <w:jc w:val="left"/>
            </w:pPr>
            <w:r>
              <w:t>8</w:t>
            </w:r>
          </w:p>
        </w:tc>
        <w:tc>
          <w:tcPr>
            <w:tcW w:w="1678" w:type="dxa"/>
          </w:tcPr>
          <w:p w14:paraId="686D872B" w14:textId="21C788B1" w:rsidR="00057C2C" w:rsidRDefault="00057C2C" w:rsidP="00DE48FD">
            <w:pPr>
              <w:pStyle w:val="tbnormal"/>
              <w:jc w:val="left"/>
            </w:pPr>
            <w:r>
              <w:t>Simulateur</w:t>
            </w:r>
          </w:p>
        </w:tc>
        <w:tc>
          <w:tcPr>
            <w:tcW w:w="4913" w:type="dxa"/>
          </w:tcPr>
          <w:p w14:paraId="4CE764D9" w14:textId="36ACFC28" w:rsidR="00057C2C" w:rsidRDefault="00057C2C" w:rsidP="00DE48FD">
            <w:pPr>
              <w:pStyle w:val="tbnormal"/>
            </w:pPr>
            <w:r>
              <w:t>L’article doit être disponible.</w:t>
            </w:r>
          </w:p>
        </w:tc>
      </w:tr>
      <w:tr w:rsidR="00057C2C" w:rsidRPr="003A4596" w14:paraId="41D9B3F8" w14:textId="77777777" w:rsidTr="00DE48FD">
        <w:trPr>
          <w:trHeight w:val="454"/>
        </w:trPr>
        <w:tc>
          <w:tcPr>
            <w:tcW w:w="769" w:type="dxa"/>
          </w:tcPr>
          <w:p w14:paraId="7E1C2891" w14:textId="57D9FCB2" w:rsidR="00057C2C" w:rsidRDefault="00057C2C" w:rsidP="00DE48FD">
            <w:pPr>
              <w:pStyle w:val="tbnormal"/>
              <w:jc w:val="left"/>
            </w:pPr>
            <w:r>
              <w:t>9</w:t>
            </w:r>
          </w:p>
        </w:tc>
        <w:tc>
          <w:tcPr>
            <w:tcW w:w="1678" w:type="dxa"/>
          </w:tcPr>
          <w:p w14:paraId="194D432E" w14:textId="60C01D11" w:rsidR="00057C2C" w:rsidRDefault="00057C2C" w:rsidP="00DE48FD">
            <w:pPr>
              <w:pStyle w:val="tbnormal"/>
              <w:jc w:val="left"/>
            </w:pPr>
            <w:r>
              <w:t>Simulateur</w:t>
            </w:r>
          </w:p>
        </w:tc>
        <w:tc>
          <w:tcPr>
            <w:tcW w:w="4913" w:type="dxa"/>
          </w:tcPr>
          <w:p w14:paraId="441702F8" w14:textId="4527FE4D" w:rsidR="00057C2C" w:rsidRDefault="00057C2C" w:rsidP="00DE48FD">
            <w:pPr>
              <w:pStyle w:val="tbnormal"/>
            </w:pPr>
            <w:r>
              <w:t xml:space="preserve">Le fichier settings.xml défini pour chacun des types de revendeur un nombre de jour minimaux </w:t>
            </w:r>
            <w:r>
              <w:lastRenderedPageBreak/>
              <w:t xml:space="preserve">et un nombre de jour maximaux. Ces jours définissent la borne dans laquelle le revendeur paie ses factures. Le simulateur doit effectuer un </w:t>
            </w:r>
            <w:proofErr w:type="spellStart"/>
            <w:r>
              <w:t>random</w:t>
            </w:r>
            <w:proofErr w:type="spellEnd"/>
            <w:r>
              <w:t xml:space="preserve"> entre ces valeurs et une fois que le temps a atteint cette valeur, il comptabilise le montant.</w:t>
            </w:r>
          </w:p>
        </w:tc>
      </w:tr>
    </w:tbl>
    <w:p w14:paraId="49FA37E0" w14:textId="77777777" w:rsidR="00DE48FD" w:rsidRPr="00882BB2" w:rsidRDefault="00DE48FD" w:rsidP="00882BB2">
      <w:pPr>
        <w:pStyle w:val="tbnormal"/>
      </w:pPr>
    </w:p>
    <w:p w14:paraId="06EFC4D3" w14:textId="42F05417" w:rsidR="00172165" w:rsidRDefault="002F50BD" w:rsidP="00172165">
      <w:pPr>
        <w:pStyle w:val="tbtitre1"/>
      </w:pPr>
      <w:bookmarkStart w:id="234" w:name="_Toc455044839"/>
      <w:r>
        <w:t>Développement du proof of concept</w:t>
      </w:r>
      <w:bookmarkEnd w:id="234"/>
    </w:p>
    <w:p w14:paraId="41F01EC7" w14:textId="3B30BE65" w:rsidR="00172165" w:rsidRDefault="00172165" w:rsidP="00172165">
      <w:pPr>
        <w:pStyle w:val="tbnormal"/>
      </w:pPr>
      <w:r>
        <w:t>Ce chapitre passe en revue les processus couverts par le simulateur et donne les recommandations d’architecture, d’implémentation et de sécurité.</w:t>
      </w:r>
    </w:p>
    <w:p w14:paraId="33D99DD2" w14:textId="77777777" w:rsidR="00172165" w:rsidRDefault="00172165" w:rsidP="00172165">
      <w:pPr>
        <w:pStyle w:val="tbnormal"/>
      </w:pPr>
      <w:r>
        <w:t>Ces spécifications sont données sous forme de recommandations sur la base d’hypothèses. En effet, seule le processus des ventes a été réalisé techniquement dans le simulateur. De ce fait, il n’est pas possible d’affirmer que tous ces éléments sont à implémenter tel que d’écrit.</w:t>
      </w:r>
    </w:p>
    <w:p w14:paraId="0EF6A0BC" w14:textId="2DE173E6" w:rsidR="00340395" w:rsidRDefault="00340395" w:rsidP="00172165">
      <w:pPr>
        <w:pStyle w:val="tbnormal"/>
      </w:pPr>
      <w:r>
        <w:t>OdooSIM étant le résultat du travail, ce dernier s’appuie sur les chapitres #REF (Analyse des processus) et #REF (Mise en place d’Odoo). Ils ont donné du sens quant aux directions à prendre et aux étapes à implémenter.</w:t>
      </w:r>
    </w:p>
    <w:p w14:paraId="21B4B1A7" w14:textId="77777777" w:rsidR="00863D81" w:rsidRDefault="00863D81" w:rsidP="00863D81">
      <w:pPr>
        <w:pStyle w:val="tbnormal"/>
      </w:pPr>
      <w:r>
        <w:t>Cette version du simulateur sert de preuve de faisabilité à mettre au crédit d’OdooSIM. Elle permet d’agir uniquement sur le processus des ventes. Les participants peuvent uniquement changer les prix des produits Brewery &amp; Co. et analyser l’impact de leurs actions sur les ventes qui sont réalisées.</w:t>
      </w:r>
    </w:p>
    <w:p w14:paraId="2C10099E" w14:textId="77777777" w:rsidR="00863D81" w:rsidRDefault="00863D81" w:rsidP="00863D81">
      <w:pPr>
        <w:pStyle w:val="tbnormal"/>
      </w:pPr>
      <w:r>
        <w:t>Les ventes sont conclues d’une manière intelligente. En effet, le mécanisme d’élasticité prix-demande est mis en place pour pouvoir représenter de manière réaliste l’impact qu’a un prix sur la quantité que demande un acheteur.</w:t>
      </w:r>
    </w:p>
    <w:p w14:paraId="7E4DC3D8" w14:textId="77777777" w:rsidR="00863D81" w:rsidRDefault="00863D81" w:rsidP="00863D81">
      <w:pPr>
        <w:pStyle w:val="tbnormal"/>
      </w:pPr>
      <w:r>
        <w:t>Le simulateur gère trois phases durant son cycle de vie. Une phase dédiée à la configuration des bases de données Odoo. Une phase qui est responsable de la simulation des jours et de la réalisation des activités automatisées. Une phase qui s’occupe de restituer le résultat au professeur sous forme d’un classement ordonné par chiffres d’affaires décroissants.</w:t>
      </w:r>
    </w:p>
    <w:p w14:paraId="085F2052" w14:textId="77777777" w:rsidR="00863D81" w:rsidRDefault="00863D81" w:rsidP="00863D81">
      <w:pPr>
        <w:pStyle w:val="tbtitre2"/>
      </w:pPr>
      <w:bookmarkStart w:id="235" w:name="_Toc455044840"/>
      <w:r>
        <w:t>Problématiques</w:t>
      </w:r>
      <w:bookmarkEnd w:id="235"/>
    </w:p>
    <w:p w14:paraId="666B317F" w14:textId="0D303070" w:rsidR="00585EBC" w:rsidRDefault="00585EBC" w:rsidP="00863D81">
      <w:pPr>
        <w:pStyle w:val="tbnormal"/>
      </w:pPr>
      <w:r>
        <w:t>Le simulateur doit configurer les instances Odoo nécessaires à la réalisation d’une nouvelle partie. Cette phase doit permettre d’obtenir une instance répondante aux besoins du scénario (master data et configuration générale) pour chacune des équipes.</w:t>
      </w:r>
    </w:p>
    <w:p w14:paraId="44679E2A" w14:textId="0649FA43" w:rsidR="00863D81" w:rsidRPr="00742C2B" w:rsidRDefault="00863D81" w:rsidP="00863D81">
      <w:pPr>
        <w:pStyle w:val="tbnormal"/>
      </w:pPr>
      <w:r>
        <w:t xml:space="preserve">Le simulateur à comme contrainte d’avoir à effectuer dans un temps court beaucoup d’opérations avec toutes les instances qui sont en concurrence </w:t>
      </w:r>
      <w:r w:rsidR="00585EBC">
        <w:t>dans</w:t>
      </w:r>
      <w:r>
        <w:t xml:space="preserve"> une partie </w:t>
      </w:r>
      <w:r w:rsidR="00585EBC">
        <w:t>de jeu nouvellement créée</w:t>
      </w:r>
      <w:r>
        <w:t xml:space="preserve">. Ces opérations </w:t>
      </w:r>
      <w:r w:rsidR="00585EBC">
        <w:t xml:space="preserve">sont toutes celles nécessaires à faire évoluer le scénario. Elles </w:t>
      </w:r>
      <w:r>
        <w:t xml:space="preserve">s’effectuent </w:t>
      </w:r>
      <w:r w:rsidR="00585EBC">
        <w:t>grâce l’API</w:t>
      </w:r>
      <w:r>
        <w:t xml:space="preserve">. </w:t>
      </w:r>
      <w:r w:rsidR="00585EBC">
        <w:t xml:space="preserve">Malheureusement, le fait d’invoquer un service par Internet sur un élément distant provoque de temps </w:t>
      </w:r>
      <w:r w:rsidR="00EB7D24">
        <w:t>d’attente</w:t>
      </w:r>
      <w:r w:rsidR="00585EBC">
        <w:t xml:space="preserve"> assez long. Par conséquent, i</w:t>
      </w:r>
      <w:r>
        <w:t>l s’agit de trouver un moyen pour amoindrir les interactions durant la phase de simulation.</w:t>
      </w:r>
    </w:p>
    <w:p w14:paraId="562B89D2" w14:textId="13F62214" w:rsidR="00863D81" w:rsidRDefault="00863D81" w:rsidP="00863D81">
      <w:pPr>
        <w:pStyle w:val="tbnormal"/>
      </w:pPr>
      <w:r>
        <w:lastRenderedPageBreak/>
        <w:t xml:space="preserve">L’autre grande problématique </w:t>
      </w:r>
      <w:r w:rsidR="00585EBC">
        <w:t xml:space="preserve">à laquelle le développement se confronte </w:t>
      </w:r>
      <w:r>
        <w:t>est de dater les opérations avec les dates virtuelles et non pas les dates réelles. En effet, une partie se joue en moins d’une heure et par conséquent, toutes les opérations générées sont datées avec une date unique, celle du jour de la simulation. Pour que le scénario soit cohérent et que les participants puissent tirer des analyses pertinentes, il faut trouver une solution qui permette de dater les opérations avec les dates virtuelles.</w:t>
      </w:r>
    </w:p>
    <w:p w14:paraId="5F5331F3" w14:textId="77777777" w:rsidR="00863D81" w:rsidRDefault="00863D81" w:rsidP="00863D81">
      <w:pPr>
        <w:pStyle w:val="tbtitre2"/>
      </w:pPr>
      <w:bookmarkStart w:id="236" w:name="_Toc455044841"/>
      <w:r>
        <w:t>Langage de programmation</w:t>
      </w:r>
      <w:bookmarkEnd w:id="236"/>
    </w:p>
    <w:p w14:paraId="15B0305D" w14:textId="77777777" w:rsidR="00863D81" w:rsidRDefault="00863D81" w:rsidP="00863D81">
      <w:pPr>
        <w:pStyle w:val="tbnormal"/>
      </w:pPr>
      <w:r>
        <w:t>Pour développer cette version du simulateur, le langage Java est choisi. Les motivations de ce choix sont principalement subjectives. En effet, le travail s’étalant sur un délai court de quatorze semaines, il n’est pas envisageable de prendre en main un nouveau langage de programmation. De part ce fait, l’auteur a préféré partir sur ce langage qui est celui enseigné durant la formation d’informaticien de gestion.</w:t>
      </w:r>
    </w:p>
    <w:p w14:paraId="233C27A5" w14:textId="77777777" w:rsidR="00863D81" w:rsidRPr="00BF0652" w:rsidRDefault="00863D81" w:rsidP="00863D81">
      <w:pPr>
        <w:pStyle w:val="tbnormal"/>
      </w:pPr>
      <w:r>
        <w:t>D’une manière objective, le langage Python semble être une meilleure solution. En effet, Odoo est écrit grâce à ce langage. Python permet d’étendre certaines fonctionnalités directement dans le code source de la solution. Ce qui n’est pas réalisable avec Java. Même si ce besoin n’est pas existant dans cette version du simulateur, il peut le devenir dans la réalisation finale. En effet certain élément doive être modifié. C’est ce qui est présenté dans les prochains chapitres de cet ouvrage.</w:t>
      </w:r>
    </w:p>
    <w:p w14:paraId="55C99FD6" w14:textId="251727DB" w:rsidR="00863D81" w:rsidRDefault="00863D81" w:rsidP="00863D81">
      <w:pPr>
        <w:pStyle w:val="tbtitre2"/>
      </w:pPr>
      <w:bookmarkStart w:id="237" w:name="_Toc455044842"/>
      <w:r>
        <w:t xml:space="preserve">Fonctionnalité </w:t>
      </w:r>
      <w:r w:rsidR="000D4BA3">
        <w:t>attendues</w:t>
      </w:r>
      <w:bookmarkEnd w:id="237"/>
    </w:p>
    <w:p w14:paraId="3305A5BE" w14:textId="7CF319DC" w:rsidR="00863D81" w:rsidRDefault="00863D81" w:rsidP="00863D81">
      <w:pPr>
        <w:pStyle w:val="tbnormal"/>
      </w:pPr>
      <w:r>
        <w:t>Dans le cahier des charges, une liste des fonctionnalités à couvrir est établie et permet de piloter le projet de développement proof of concept avec des objectifs mesurables.</w:t>
      </w:r>
    </w:p>
    <w:p w14:paraId="7AB42B0F" w14:textId="77777777" w:rsidR="00863D81" w:rsidRDefault="00863D81" w:rsidP="00863D81">
      <w:pPr>
        <w:pStyle w:val="tbnormal"/>
      </w:pPr>
      <w:r>
        <w:t>Cette liste est formulée sous forme d’user stories. Voici son contenu :</w:t>
      </w:r>
    </w:p>
    <w:p w14:paraId="6CE4D1C3" w14:textId="77777777" w:rsidR="00863D81" w:rsidRDefault="00863D81" w:rsidP="00AB054A">
      <w:pPr>
        <w:pStyle w:val="tbnormal"/>
        <w:numPr>
          <w:ilvl w:val="0"/>
          <w:numId w:val="36"/>
        </w:numPr>
      </w:pPr>
      <w:r>
        <w:t>« En tant que participant (faisant parti d’un groupe), je veux qu’il me soit possible de m’authentifier sur une instance Odoo SaaS qui m’est dédiée afin de pouvoir rejoindre une partie ».</w:t>
      </w:r>
    </w:p>
    <w:p w14:paraId="215014A9" w14:textId="77777777" w:rsidR="00863D81" w:rsidRDefault="00863D81" w:rsidP="00AB054A">
      <w:pPr>
        <w:pStyle w:val="tbnormal"/>
        <w:numPr>
          <w:ilvl w:val="0"/>
          <w:numId w:val="36"/>
        </w:numPr>
      </w:pPr>
      <w:r>
        <w:t>« En tant que responsable des ventes, je veux qu’il me soit possible de gérer mes conditions de vente sur une instance Odoo Saas afin d’impacter le volume des ventes ».</w:t>
      </w:r>
    </w:p>
    <w:p w14:paraId="183563C0" w14:textId="77777777" w:rsidR="00863D81" w:rsidRDefault="00863D81" w:rsidP="00AB054A">
      <w:pPr>
        <w:pStyle w:val="tbnormal"/>
        <w:numPr>
          <w:ilvl w:val="0"/>
          <w:numId w:val="36"/>
        </w:numPr>
      </w:pPr>
      <w:r>
        <w:t>« En tant que responsable des ventes, je veux qu’il me soit possible d’investir dans une campagne publicitaire ciblée sur une instance Odoo Saas afin d’augmenter l’attrait des consommateurs pour un produit distinct ».</w:t>
      </w:r>
    </w:p>
    <w:p w14:paraId="534073BF" w14:textId="77777777" w:rsidR="00863D81" w:rsidRDefault="00863D81" w:rsidP="00AB054A">
      <w:pPr>
        <w:pStyle w:val="tbnormal"/>
        <w:numPr>
          <w:ilvl w:val="0"/>
          <w:numId w:val="36"/>
        </w:numPr>
      </w:pPr>
      <w:r>
        <w:t>« En tant que responsable des ventes, je veux qu’il me soit possible de visualiser ma progression dans le PGI afin de m’informer et de mesurer ma performance ».</w:t>
      </w:r>
    </w:p>
    <w:p w14:paraId="6AA54CA9" w14:textId="77777777" w:rsidR="00863D81" w:rsidRDefault="00863D81" w:rsidP="00AB054A">
      <w:pPr>
        <w:pStyle w:val="tbnormal"/>
        <w:numPr>
          <w:ilvl w:val="0"/>
          <w:numId w:val="36"/>
        </w:numPr>
      </w:pPr>
      <w:r>
        <w:lastRenderedPageBreak/>
        <w:t>« En tant que professeur, je veux qu’il me soit possible de de paramétrer une nouvelle partie afin de démarrer une nouvelle simulation ».</w:t>
      </w:r>
    </w:p>
    <w:p w14:paraId="627AED46" w14:textId="77777777" w:rsidR="00863D81" w:rsidRDefault="00863D81" w:rsidP="00AB054A">
      <w:pPr>
        <w:pStyle w:val="tbnormal"/>
        <w:numPr>
          <w:ilvl w:val="0"/>
          <w:numId w:val="36"/>
        </w:numPr>
      </w:pPr>
      <w:r>
        <w:t>« En tant que professeur, je veux qu’il me soit possible de démarrer une nouvelle partie afin de dispenser une leçon ».</w:t>
      </w:r>
    </w:p>
    <w:p w14:paraId="20ED7644" w14:textId="77777777" w:rsidR="00863D81" w:rsidRDefault="00863D81" w:rsidP="00AB054A">
      <w:pPr>
        <w:pStyle w:val="tbnormal"/>
        <w:numPr>
          <w:ilvl w:val="0"/>
          <w:numId w:val="36"/>
        </w:numPr>
      </w:pPr>
      <w:r>
        <w:t>« En tant que professeur, je veux qu’il me soit possible d’avoir un retour sur la partie afin de visualiser les opérations survenues durant la partie ».</w:t>
      </w:r>
    </w:p>
    <w:p w14:paraId="50DECE64" w14:textId="77777777" w:rsidR="00863D81" w:rsidRDefault="00863D81" w:rsidP="00863D81">
      <w:pPr>
        <w:pStyle w:val="tbnormal"/>
      </w:pPr>
      <w:r>
        <w:t>Ces sept user stories doivent être réalisable dans cette version du simulateur.</w:t>
      </w:r>
    </w:p>
    <w:p w14:paraId="1A246179" w14:textId="0CFE5389" w:rsidR="00585EBC" w:rsidRDefault="00585EBC" w:rsidP="00585EBC">
      <w:pPr>
        <w:pStyle w:val="tbtitre2"/>
      </w:pPr>
      <w:bookmarkStart w:id="238" w:name="_Toc455044843"/>
      <w:r>
        <w:t>Cycle opérationnel</w:t>
      </w:r>
      <w:bookmarkEnd w:id="238"/>
    </w:p>
    <w:p w14:paraId="40F015D4" w14:textId="05C6388F" w:rsidR="00585EBC" w:rsidRDefault="00585EBC" w:rsidP="00585EBC">
      <w:pPr>
        <w:pStyle w:val="tbnormal"/>
      </w:pPr>
      <w:r>
        <w:t>Cette version du simulateur doit couvrir l’entier du processus des v</w:t>
      </w:r>
      <w:r w:rsidR="00981DC3">
        <w:t>entes. Ce processus est détaillé par l’illustration ci-dessous :</w:t>
      </w:r>
    </w:p>
    <w:p w14:paraId="7C030B19" w14:textId="0C75E0AB" w:rsidR="00585EBC" w:rsidRDefault="00585EBC" w:rsidP="00585EBC">
      <w:pPr>
        <w:pStyle w:val="tbnormal"/>
        <w:jc w:val="center"/>
      </w:pPr>
      <w:r>
        <w:rPr>
          <w:noProof/>
          <w:lang w:val="fr-FR" w:eastAsia="fr-FR"/>
        </w:rPr>
        <w:drawing>
          <wp:inline distT="0" distB="0" distL="0" distR="0" wp14:anchorId="2138AF54" wp14:editId="10D3574A">
            <wp:extent cx="4170948" cy="881380"/>
            <wp:effectExtent l="0" t="0" r="0" b="7620"/>
            <wp:docPr id="83" name="Imag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 name="Capture d’écran 2016-06-21 à 17.24.07.png"/>
                    <pic:cNvPicPr/>
                  </pic:nvPicPr>
                  <pic:blipFill rotWithShape="1">
                    <a:blip r:embed="rId66" cstate="print">
                      <a:extLst>
                        <a:ext uri="{28A0092B-C50C-407E-A947-70E740481C1C}">
                          <a14:useLocalDpi xmlns:a14="http://schemas.microsoft.com/office/drawing/2010/main" val="0"/>
                        </a:ext>
                      </a:extLst>
                    </a:blip>
                    <a:srcRect t="64294" r="10815"/>
                    <a:stretch/>
                  </pic:blipFill>
                  <pic:spPr bwMode="auto">
                    <a:xfrm>
                      <a:off x="0" y="0"/>
                      <a:ext cx="4173797" cy="881982"/>
                    </a:xfrm>
                    <a:prstGeom prst="rect">
                      <a:avLst/>
                    </a:prstGeom>
                    <a:ln>
                      <a:noFill/>
                    </a:ln>
                    <a:extLst>
                      <a:ext uri="{53640926-AAD7-44D8-BBD7-CCE9431645EC}">
                        <a14:shadowObscured xmlns:a14="http://schemas.microsoft.com/office/drawing/2010/main"/>
                      </a:ext>
                    </a:extLst>
                  </pic:spPr>
                </pic:pic>
              </a:graphicData>
            </a:graphic>
          </wp:inline>
        </w:drawing>
      </w:r>
    </w:p>
    <w:p w14:paraId="16C85E3E" w14:textId="2E1AF37C" w:rsidR="00585EBC" w:rsidRDefault="00585EBC" w:rsidP="00585EBC">
      <w:pPr>
        <w:pStyle w:val="tbnormal"/>
      </w:pPr>
      <w:r>
        <w:t>Figure X : Processus des ventes dans Odoo.</w:t>
      </w:r>
    </w:p>
    <w:p w14:paraId="1ED6B643" w14:textId="64DBCA48" w:rsidR="00585EBC" w:rsidRDefault="00585EBC" w:rsidP="00585EBC">
      <w:pPr>
        <w:pStyle w:val="tbnormal"/>
      </w:pPr>
      <w:r>
        <w:t>Cependant, ce n’est pas l’ultime chose qu’il doit gérer. Pour qu’une vente puisse s’effectuer, plusieurs étapes précédentes sont nécessaires. Dans l’ordre chronologique, le simulateur doit tout d’abord remplir les stocks des sociétés en jeu. Il fait cela car pour vendre, il faut de la disponibilité. Cette version ne gérant pas la partie production, cette création de disponibilité s’effectue ainsi. Ensuite, il doit générer de la demande virtuelle pour chacun des produits du scénario et à partir des instances Odoo créer l’offre. Dès que les consommateurs et les fournisseurs sont générés, il faut parcourir toutes les demandes et les confronter aux offres pour sélectionner l’offre optimale d’un point de vue consommateur</w:t>
      </w:r>
      <w:r w:rsidR="00EB5D49">
        <w:t xml:space="preserve">, c’est-à-dire l’offre </w:t>
      </w:r>
      <w:proofErr w:type="gramStart"/>
      <w:r w:rsidR="00EB5D49">
        <w:t>la</w:t>
      </w:r>
      <w:proofErr w:type="gramEnd"/>
      <w:r w:rsidR="00EB5D49">
        <w:t xml:space="preserve"> moins cher</w:t>
      </w:r>
      <w:r>
        <w:t xml:space="preserve">. Une fois que l’offre est ciblée, une vente s’effectue. Au niveau du processus présenté ci-dessus, cela se concrétise en amorçant par l’activité </w:t>
      </w:r>
      <w:r w:rsidRPr="00585EBC">
        <w:rPr>
          <w:b/>
        </w:rPr>
        <w:t>SA01</w:t>
      </w:r>
      <w:r>
        <w:t xml:space="preserve"> et en effectuant toutes les opérations en avale de celle-ci.</w:t>
      </w:r>
    </w:p>
    <w:p w14:paraId="720F03E3" w14:textId="45151DC4" w:rsidR="00EB213E" w:rsidRDefault="00EB213E" w:rsidP="00EB213E">
      <w:pPr>
        <w:pStyle w:val="tbtitre2"/>
      </w:pPr>
      <w:bookmarkStart w:id="239" w:name="_Toc455044844"/>
      <w:r>
        <w:t>Exécution du simulateur</w:t>
      </w:r>
      <w:bookmarkEnd w:id="239"/>
    </w:p>
    <w:p w14:paraId="1055A753" w14:textId="77777777" w:rsidR="00EB213E" w:rsidRDefault="00EB213E" w:rsidP="00EB213E">
      <w:pPr>
        <w:pStyle w:val="tbnormal"/>
      </w:pPr>
      <w:r>
        <w:t>L’exécution du simulateur se divise en trois phases distinctes. Ces phases ont toutes des responsabilités différentes.</w:t>
      </w:r>
    </w:p>
    <w:p w14:paraId="7D424F0F" w14:textId="7799BB83" w:rsidR="00EB213E" w:rsidRDefault="00EB213E" w:rsidP="00EB213E">
      <w:pPr>
        <w:pStyle w:val="tbnormal"/>
      </w:pPr>
      <w:r>
        <w:t xml:space="preserve">La première phase effectue la configuration globale des instances. Cela comprend la configuration des applications nécessaires au support des processus, la mise à disposition d’un accès aux différentes équipes et le master data rempli en fonction du scénario. Tous les éléments nécessaires à cette configuration sont présents dans un fichier de configuration au formalisme XML nommé </w:t>
      </w:r>
      <w:r w:rsidRPr="00EB213E">
        <w:rPr>
          <w:b/>
        </w:rPr>
        <w:t>settings.xml</w:t>
      </w:r>
      <w:r>
        <w:t>.</w:t>
      </w:r>
    </w:p>
    <w:p w14:paraId="0B7739E1" w14:textId="682D3B4A" w:rsidR="00EB213E" w:rsidRDefault="00EB213E" w:rsidP="00EB213E">
      <w:pPr>
        <w:pStyle w:val="tbnormal"/>
      </w:pPr>
      <w:r>
        <w:lastRenderedPageBreak/>
        <w:t>La seconde phase s’occupe de la simulation du temps et joue le cycle opérationnel de manière itérative. Elle l’exécute autant de fois qu’il y a de jours paramétrés (</w:t>
      </w:r>
      <w:r w:rsidRPr="00EB213E">
        <w:rPr>
          <w:b/>
        </w:rPr>
        <w:t>nombre de round * nombre de jours par round</w:t>
      </w:r>
      <w:r>
        <w:t>). C’est sur cette phase-là que la contrainte du temps pèse.</w:t>
      </w:r>
    </w:p>
    <w:p w14:paraId="2A486F62" w14:textId="2B6FD95F" w:rsidR="00EB213E" w:rsidRDefault="00EB213E" w:rsidP="00EB213E">
      <w:pPr>
        <w:pStyle w:val="tbnormal"/>
      </w:pPr>
      <w:r>
        <w:t>La troisième phase s’occupe de calculer le résultat des ventes de chaque équipe et affiche le classement des équipes. Elle permet aussi de persister dans une base de données indépendantes les données de jeu.</w:t>
      </w:r>
    </w:p>
    <w:p w14:paraId="287BAB85" w14:textId="01D0095C" w:rsidR="00EB213E" w:rsidRDefault="00EB213E" w:rsidP="00EB213E">
      <w:pPr>
        <w:pStyle w:val="tbnormal"/>
      </w:pPr>
      <w:r>
        <w:t>La vision globale du schéma d’exécution du simulateur peut être modélisé de la manière suivante :</w:t>
      </w:r>
    </w:p>
    <w:p w14:paraId="2503BC6E" w14:textId="353152B7" w:rsidR="00EB213E" w:rsidRDefault="00EB213E" w:rsidP="00EB213E">
      <w:pPr>
        <w:pStyle w:val="tbnormal"/>
      </w:pPr>
      <w:r>
        <w:rPr>
          <w:noProof/>
          <w:lang w:val="fr-FR" w:eastAsia="fr-FR"/>
        </w:rPr>
        <w:drawing>
          <wp:inline distT="0" distB="0" distL="0" distR="0" wp14:anchorId="403EFC2A" wp14:editId="5F9F5162">
            <wp:extent cx="4679950" cy="3084830"/>
            <wp:effectExtent l="0" t="0" r="0" b="0"/>
            <wp:docPr id="18" name="Imag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odoosim - principe.PNG"/>
                    <pic:cNvPicPr/>
                  </pic:nvPicPr>
                  <pic:blipFill>
                    <a:blip r:embed="rId67" cstate="print">
                      <a:extLst>
                        <a:ext uri="{28A0092B-C50C-407E-A947-70E740481C1C}">
                          <a14:useLocalDpi xmlns:a14="http://schemas.microsoft.com/office/drawing/2010/main" val="0"/>
                        </a:ext>
                      </a:extLst>
                    </a:blip>
                    <a:stretch>
                      <a:fillRect/>
                    </a:stretch>
                  </pic:blipFill>
                  <pic:spPr>
                    <a:xfrm>
                      <a:off x="0" y="0"/>
                      <a:ext cx="4679950" cy="3084830"/>
                    </a:xfrm>
                    <a:prstGeom prst="rect">
                      <a:avLst/>
                    </a:prstGeom>
                  </pic:spPr>
                </pic:pic>
              </a:graphicData>
            </a:graphic>
          </wp:inline>
        </w:drawing>
      </w:r>
    </w:p>
    <w:p w14:paraId="7E01FB15" w14:textId="427D472B" w:rsidR="00EB213E" w:rsidRDefault="00EB213E" w:rsidP="00EB213E">
      <w:pPr>
        <w:pStyle w:val="tbnormal"/>
      </w:pPr>
      <w:r>
        <w:t xml:space="preserve">Le fichier de configuration est </w:t>
      </w:r>
      <w:r w:rsidR="009C16EC">
        <w:t>lu par le simulateur durant la phase 1 (responsabilité 1). Dès que les éléments de la première phase sont tous terminés, la phase 2 démarre et est exécutée autant de fois qu’il y a de jours à jouer. Finalement, la phase 3 s’occupe du classement et de la consolidation des données opérationnelles dans une base de données indépendantes à Odoo.</w:t>
      </w:r>
    </w:p>
    <w:p w14:paraId="6D01A90F" w14:textId="797D795D" w:rsidR="009C16EC" w:rsidRDefault="009C16EC" w:rsidP="00EB213E">
      <w:pPr>
        <w:pStyle w:val="tbnormal"/>
      </w:pPr>
      <w:r>
        <w:t>Ce qui est visualisable sur le schéma ci-dessus, c’est que chaque phase communique avec Odoo par le biais de l’API. Puis, Odoo met en œuvre l’exécution de la chaîne de valeur pour aboutir sur la partie des ventes.</w:t>
      </w:r>
    </w:p>
    <w:p w14:paraId="0DD74710" w14:textId="16CDF753" w:rsidR="00BF1EB4" w:rsidRDefault="00BF1EB4" w:rsidP="00BF1EB4">
      <w:pPr>
        <w:pStyle w:val="tbtitre3"/>
      </w:pPr>
      <w:bookmarkStart w:id="240" w:name="_Toc455044845"/>
      <w:r>
        <w:t>Fichier de configuration</w:t>
      </w:r>
      <w:bookmarkEnd w:id="240"/>
    </w:p>
    <w:p w14:paraId="0E7FCA6A" w14:textId="23836C36" w:rsidR="00BF1EB4" w:rsidRPr="00BF1EB4" w:rsidRDefault="00BF1EB4" w:rsidP="00BF1EB4">
      <w:pPr>
        <w:pStyle w:val="tbnormal"/>
      </w:pPr>
      <w:r>
        <w:t>Le formalisme XML est choisi car il est assez verbeux pour être compris par la plupart des personnes. Ce fichier représente plusieurs choses. Il abrite des informations relatives à l’accès à l’API et toutes les données du scénario Brewery &amp; Co. Ainsi, grâce à ce fichier, le simulateur peut se connecter aux instances Odoo et insérer les données du scénario dans le master data de ces dernières. Tout ceci s’effectue bien entendu par l’API.</w:t>
      </w:r>
    </w:p>
    <w:p w14:paraId="65AA5182" w14:textId="44C17784" w:rsidR="00BF1EB4" w:rsidRDefault="00BF1EB4" w:rsidP="00BF1EB4">
      <w:pPr>
        <w:pStyle w:val="tbtitre3"/>
      </w:pPr>
      <w:bookmarkStart w:id="241" w:name="_Toc455044846"/>
      <w:r>
        <w:lastRenderedPageBreak/>
        <w:t>Phase de configuration</w:t>
      </w:r>
      <w:bookmarkEnd w:id="241"/>
    </w:p>
    <w:p w14:paraId="03DB2059" w14:textId="633032D6" w:rsidR="00BF1EB4" w:rsidRDefault="00BF1EB4" w:rsidP="00BF1EB4">
      <w:pPr>
        <w:pStyle w:val="tbnormal"/>
      </w:pPr>
      <w:r>
        <w:t>Pour ne pas empiéter sur le temps nécessaire à l’exécution d’un jour simulé, beaucoup d’opérations ne devant être exécutée qu’une seule fois sont faites dans cette phase-là.</w:t>
      </w:r>
    </w:p>
    <w:p w14:paraId="2DB711BC" w14:textId="55E662FD" w:rsidR="00BF1EB4" w:rsidRDefault="00BF1EB4" w:rsidP="00BF1EB4">
      <w:pPr>
        <w:pStyle w:val="tbnormal"/>
      </w:pPr>
      <w:r>
        <w:t>Ce choix est motivé par le fait que cette phase peut être amorcée à n’importe quel moment et la durée n’est pas un critère primordial de qualité à ce niveau. En effet, il est tout à fait envisageable de lancer la phase de configuration avant de dispenser une leçon et une fois que les explications sont données et que les équipes sont prêtes, là, lancer la phase 2.</w:t>
      </w:r>
    </w:p>
    <w:p w14:paraId="59881DA7" w14:textId="0BC95267" w:rsidR="00BF1EB4" w:rsidRDefault="00BF1EB4" w:rsidP="00BF1EB4">
      <w:pPr>
        <w:pStyle w:val="tbnormal"/>
      </w:pPr>
      <w:r>
        <w:t xml:space="preserve">Par conséquent, la phase de configuration exécute les </w:t>
      </w:r>
      <w:r w:rsidR="006B7FD5">
        <w:t>opérations suivantes :</w:t>
      </w:r>
    </w:p>
    <w:p w14:paraId="456AEA6C" w14:textId="504365F8" w:rsidR="006B7FD5" w:rsidRDefault="006B7FD5" w:rsidP="00AB054A">
      <w:pPr>
        <w:pStyle w:val="tbnormal"/>
        <w:numPr>
          <w:ilvl w:val="0"/>
          <w:numId w:val="37"/>
        </w:numPr>
      </w:pPr>
      <w:r>
        <w:t xml:space="preserve">Elle récupère les informations de simulation à partir du fichier de configuration. Ces informations sont le volume de demande quotidienne, le nombre de round à jouer, le nombre de jour par round, le temps d’un jour en seconde et la quantité de produit renouvelé chaque </w:t>
      </w:r>
      <w:r w:rsidR="005C6C75">
        <w:t>jour</w:t>
      </w:r>
      <w:r>
        <w:t>.</w:t>
      </w:r>
    </w:p>
    <w:p w14:paraId="452648BA" w14:textId="1E2355C2" w:rsidR="006B7FD5" w:rsidRDefault="006B7FD5" w:rsidP="00AB054A">
      <w:pPr>
        <w:pStyle w:val="tbnormal"/>
        <w:numPr>
          <w:ilvl w:val="0"/>
          <w:numId w:val="37"/>
        </w:numPr>
      </w:pPr>
      <w:r>
        <w:t>Elle récupère les informations de connexions à l’API, à partir du fichier de configuration.</w:t>
      </w:r>
    </w:p>
    <w:p w14:paraId="4F8AE295" w14:textId="137E45FA" w:rsidR="006B7FD5" w:rsidRDefault="006B7FD5" w:rsidP="00AB054A">
      <w:pPr>
        <w:pStyle w:val="tbnormal"/>
        <w:numPr>
          <w:ilvl w:val="0"/>
          <w:numId w:val="37"/>
        </w:numPr>
      </w:pPr>
      <w:r>
        <w:t>Elle génère dans son graphe objet les parties prenantes, les sociétés, les produits et le marché.</w:t>
      </w:r>
    </w:p>
    <w:p w14:paraId="5D54A657" w14:textId="2E89F006" w:rsidR="006B7FD5" w:rsidRDefault="006B7FD5" w:rsidP="00AB054A">
      <w:pPr>
        <w:pStyle w:val="tbnormal"/>
        <w:numPr>
          <w:ilvl w:val="0"/>
          <w:numId w:val="37"/>
        </w:numPr>
      </w:pPr>
      <w:r>
        <w:t>Elle persiste les éléments du graphe objet dans les instances Odoo. En réponse au insertion, elle récupère l’identifiant généré par le PGI et l’ajoute dans les informations en mémoire.</w:t>
      </w:r>
    </w:p>
    <w:p w14:paraId="7CC9D617" w14:textId="6B25B768" w:rsidR="006B7FD5" w:rsidRDefault="006B7FD5" w:rsidP="006B7FD5">
      <w:pPr>
        <w:pStyle w:val="tbnormal"/>
      </w:pPr>
      <w:r>
        <w:t>Cette technique de créer les éléments à double est la solution trouvée pour diminuer les échanges avec l’API dans la phase de simulation.</w:t>
      </w:r>
    </w:p>
    <w:p w14:paraId="7E6B082E" w14:textId="1A9C6049" w:rsidR="006B7FD5" w:rsidRDefault="006B7FD5" w:rsidP="006B7FD5">
      <w:pPr>
        <w:pStyle w:val="tbnormal"/>
      </w:pPr>
      <w:r>
        <w:t>Par exemple, pour effectuer une vente dans Odoo, il faut créer un enregistrement dans la table des ventes laquelle possède plusieurs clés étrangères. Si les informations de ces clés étrangères ne sont pas dans le graphe objet, il faut les récupérer avec des requêtes en direction de l’API.</w:t>
      </w:r>
    </w:p>
    <w:p w14:paraId="260B291E" w14:textId="77777777" w:rsidR="00280887" w:rsidRDefault="006B7FD5" w:rsidP="006B7FD5">
      <w:pPr>
        <w:pStyle w:val="tbnormal"/>
      </w:pPr>
      <w:r>
        <w:t xml:space="preserve">En reprenant l’exemple d’une vente, pour l’insérer dans Odoo, il faut les références vers les identifiants, les clés primaires, du produit vendu, du client qui achète, du compte qui comptabilise la transaction, du vendeur et de son équipe. Sans avoir les informations en mémoire, cela implique d’effectuer 4 requêtes </w:t>
      </w:r>
      <w:r w:rsidR="00EB237E">
        <w:t xml:space="preserve">supplémentaires vers l’API pour chaque vente insérée </w:t>
      </w:r>
      <w:r>
        <w:t>(le vendeur étant celui qui invoque la création</w:t>
      </w:r>
      <w:r w:rsidR="00EB237E">
        <w:t>, ce qui équivaut à toujours affecter le compte administrateur aux ventes générées).</w:t>
      </w:r>
    </w:p>
    <w:p w14:paraId="6856D6A1" w14:textId="473FD80C" w:rsidR="002E7DFB" w:rsidRDefault="00FF4F6A" w:rsidP="002E7DFB">
      <w:pPr>
        <w:pStyle w:val="tbtitre3"/>
      </w:pPr>
      <w:bookmarkStart w:id="242" w:name="_Toc455044847"/>
      <w:r>
        <w:t xml:space="preserve">[New] </w:t>
      </w:r>
      <w:r w:rsidR="002E7DFB">
        <w:t>Modèle objet</w:t>
      </w:r>
      <w:bookmarkEnd w:id="242"/>
    </w:p>
    <w:p w14:paraId="6674DAB8" w14:textId="0687CB14" w:rsidR="002E7DFB" w:rsidRDefault="002E7DFB" w:rsidP="002E7DFB">
      <w:pPr>
        <w:pStyle w:val="tbnormal"/>
      </w:pPr>
      <w:r>
        <w:t xml:space="preserve">Afin de pouvoir enregistrer les informations en mémoire durant l’exécution d’une partie, </w:t>
      </w:r>
      <w:r w:rsidR="00C575DF">
        <w:t>le modèle objet qui suit est réalisé</w:t>
      </w:r>
      <w:r>
        <w:t xml:space="preserve">. Il permet de stocker toutes les informations nécessaires </w:t>
      </w:r>
      <w:r w:rsidR="00C575DF">
        <w:t>afin d’</w:t>
      </w:r>
      <w:r>
        <w:t xml:space="preserve">éviter d’effectuer des requêtes vers l’API trop </w:t>
      </w:r>
      <w:r w:rsidR="002617C2">
        <w:t>régulièrement</w:t>
      </w:r>
      <w:r>
        <w:t>.</w:t>
      </w:r>
    </w:p>
    <w:p w14:paraId="6B648DBE" w14:textId="77777777" w:rsidR="002E7DFB" w:rsidRDefault="002E7DFB" w:rsidP="006B7FD5">
      <w:pPr>
        <w:pStyle w:val="tbnormal"/>
      </w:pPr>
    </w:p>
    <w:p w14:paraId="0B9E9CCD" w14:textId="77777777" w:rsidR="002E7DFB" w:rsidRDefault="002E7DFB" w:rsidP="006B7FD5">
      <w:pPr>
        <w:pStyle w:val="tbnormal"/>
        <w:sectPr w:rsidR="002E7DFB" w:rsidSect="008667F4">
          <w:headerReference w:type="even" r:id="rId68"/>
          <w:headerReference w:type="default" r:id="rId69"/>
          <w:headerReference w:type="first" r:id="rId70"/>
          <w:pgSz w:w="11906" w:h="16838"/>
          <w:pgMar w:top="1418" w:right="2268" w:bottom="1418" w:left="2268" w:header="709" w:footer="709" w:gutter="0"/>
          <w:pgNumType w:start="1"/>
          <w:cols w:space="708"/>
          <w:titlePg/>
          <w:docGrid w:linePitch="360"/>
        </w:sectPr>
      </w:pPr>
    </w:p>
    <w:p w14:paraId="47580EC1" w14:textId="11720961" w:rsidR="00280887" w:rsidRDefault="0074171B" w:rsidP="00D13156">
      <w:pPr>
        <w:pStyle w:val="tbnormal"/>
        <w:jc w:val="center"/>
      </w:pPr>
      <w:r>
        <w:rPr>
          <w:noProof/>
          <w:lang w:val="fr-FR" w:eastAsia="fr-FR"/>
        </w:rPr>
        <w:lastRenderedPageBreak/>
        <w:drawing>
          <wp:inline distT="0" distB="0" distL="0" distR="0" wp14:anchorId="5EDE939F" wp14:editId="7CD410A9">
            <wp:extent cx="9432000" cy="5443523"/>
            <wp:effectExtent l="0" t="0" r="0" b="0"/>
            <wp:docPr id="141" name="Imag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 name="Class Diagram1.jpg"/>
                    <pic:cNvPicPr/>
                  </pic:nvPicPr>
                  <pic:blipFill>
                    <a:blip r:embed="rId71">
                      <a:extLst>
                        <a:ext uri="{28A0092B-C50C-407E-A947-70E740481C1C}">
                          <a14:useLocalDpi xmlns:a14="http://schemas.microsoft.com/office/drawing/2010/main" val="0"/>
                        </a:ext>
                      </a:extLst>
                    </a:blip>
                    <a:stretch>
                      <a:fillRect/>
                    </a:stretch>
                  </pic:blipFill>
                  <pic:spPr>
                    <a:xfrm>
                      <a:off x="0" y="0"/>
                      <a:ext cx="9432000" cy="5443523"/>
                    </a:xfrm>
                    <a:prstGeom prst="rect">
                      <a:avLst/>
                    </a:prstGeom>
                  </pic:spPr>
                </pic:pic>
              </a:graphicData>
            </a:graphic>
          </wp:inline>
        </w:drawing>
      </w:r>
    </w:p>
    <w:p w14:paraId="0A6D907A" w14:textId="21093800" w:rsidR="0074171B" w:rsidRDefault="00D13156" w:rsidP="008C18D5">
      <w:pPr>
        <w:pStyle w:val="tbnormal"/>
      </w:pPr>
      <w:r>
        <w:t>Figure X : Modèle de domaine utilisé dans la version proof of concept.</w:t>
      </w:r>
    </w:p>
    <w:p w14:paraId="7393BE32" w14:textId="77777777" w:rsidR="00D13156" w:rsidRDefault="00D13156" w:rsidP="008C18D5">
      <w:pPr>
        <w:pStyle w:val="tbnormal"/>
      </w:pPr>
    </w:p>
    <w:p w14:paraId="53643BD4" w14:textId="77777777" w:rsidR="00280887" w:rsidRDefault="00280887" w:rsidP="008C18D5">
      <w:pPr>
        <w:pStyle w:val="tbnormal"/>
        <w:sectPr w:rsidR="00280887" w:rsidSect="00D57FA0">
          <w:pgSz w:w="16838" w:h="11906" w:orient="landscape"/>
          <w:pgMar w:top="720" w:right="720" w:bottom="720" w:left="720" w:header="709" w:footer="709" w:gutter="0"/>
          <w:cols w:space="708"/>
          <w:titlePg/>
          <w:docGrid w:linePitch="360"/>
        </w:sectPr>
      </w:pPr>
    </w:p>
    <w:p w14:paraId="1759A2A9" w14:textId="6AE2EA25" w:rsidR="00657CD4" w:rsidRDefault="00E62475" w:rsidP="00657CD4">
      <w:pPr>
        <w:pStyle w:val="tbnormal"/>
      </w:pPr>
      <w:r>
        <w:lastRenderedPageBreak/>
        <w:t xml:space="preserve">Le concept général de ce modèle est de stocker les informations sur les équipes en jeu dans la classe </w:t>
      </w:r>
      <w:proofErr w:type="spellStart"/>
      <w:r w:rsidRPr="002408E8">
        <w:rPr>
          <w:b/>
        </w:rPr>
        <w:t>Company</w:t>
      </w:r>
      <w:proofErr w:type="spellEnd"/>
      <w:r>
        <w:t xml:space="preserve">. Cette classe possède les informations nécessaires à l’échange avec l’API. Les attributs </w:t>
      </w:r>
      <w:proofErr w:type="spellStart"/>
      <w:r w:rsidRPr="002408E8">
        <w:rPr>
          <w:b/>
        </w:rPr>
        <w:t>erp</w:t>
      </w:r>
      <w:proofErr w:type="spellEnd"/>
      <w:r>
        <w:t xml:space="preserve">, </w:t>
      </w:r>
      <w:proofErr w:type="spellStart"/>
      <w:r w:rsidRPr="002408E8">
        <w:rPr>
          <w:b/>
        </w:rPr>
        <w:t>uidapiaccess</w:t>
      </w:r>
      <w:proofErr w:type="spellEnd"/>
      <w:r>
        <w:t xml:space="preserve"> et </w:t>
      </w:r>
      <w:proofErr w:type="spellStart"/>
      <w:r w:rsidRPr="002408E8">
        <w:rPr>
          <w:b/>
        </w:rPr>
        <w:t>passapiaccess</w:t>
      </w:r>
      <w:proofErr w:type="spellEnd"/>
      <w:r>
        <w:t xml:space="preserve"> permettent de s’</w:t>
      </w:r>
      <w:proofErr w:type="spellStart"/>
      <w:r>
        <w:t>authententifier</w:t>
      </w:r>
      <w:proofErr w:type="spellEnd"/>
      <w:r>
        <w:t xml:space="preserve"> auprès de l’API. Au niveau des méthodes qu’elle possède, </w:t>
      </w:r>
      <w:proofErr w:type="spellStart"/>
      <w:proofErr w:type="gramStart"/>
      <w:r w:rsidRPr="002408E8">
        <w:rPr>
          <w:b/>
        </w:rPr>
        <w:t>stockEntry</w:t>
      </w:r>
      <w:proofErr w:type="spellEnd"/>
      <w:r>
        <w:t>(</w:t>
      </w:r>
      <w:proofErr w:type="gramEnd"/>
      <w:r>
        <w:t xml:space="preserve">…) permet d’effectuer l’auto-reconstitution du stock qui survient chaque jour de simulation. La méthode </w:t>
      </w:r>
      <w:proofErr w:type="spellStart"/>
      <w:proofErr w:type="gramStart"/>
      <w:r w:rsidRPr="002408E8">
        <w:rPr>
          <w:b/>
        </w:rPr>
        <w:t>processSale</w:t>
      </w:r>
      <w:proofErr w:type="spellEnd"/>
      <w:r>
        <w:t>(</w:t>
      </w:r>
      <w:proofErr w:type="gramEnd"/>
      <w:r>
        <w:t xml:space="preserve">…) permet d’enregistrer une nouvelle vente. Elle appelle dans le bon ordre, les méthodes nécessaires à l’exécution de tout le processus de vente dans Odoo. En terme d’associations, cette classe possède </w:t>
      </w:r>
      <w:r w:rsidR="00654C51">
        <w:t xml:space="preserve">des collaborateurs </w:t>
      </w:r>
      <w:proofErr w:type="spellStart"/>
      <w:r w:rsidR="00654C51" w:rsidRPr="002408E8">
        <w:rPr>
          <w:b/>
        </w:rPr>
        <w:t>Collaborator</w:t>
      </w:r>
      <w:proofErr w:type="spellEnd"/>
      <w:r w:rsidR="00654C51">
        <w:t xml:space="preserve"> qui eux, possèdent une fonction particulière. Elle référence aussi une instance de l’établissement bancaire </w:t>
      </w:r>
      <w:proofErr w:type="spellStart"/>
      <w:r w:rsidR="00654C51" w:rsidRPr="002408E8">
        <w:rPr>
          <w:b/>
        </w:rPr>
        <w:t>Banker</w:t>
      </w:r>
      <w:proofErr w:type="spellEnd"/>
      <w:r w:rsidR="00654C51">
        <w:t xml:space="preserve"> avec qui elle traite et aussi vers son actionnaire </w:t>
      </w:r>
      <w:proofErr w:type="spellStart"/>
      <w:r w:rsidR="00654C51" w:rsidRPr="002408E8">
        <w:rPr>
          <w:b/>
        </w:rPr>
        <w:t>Shareholder</w:t>
      </w:r>
      <w:proofErr w:type="spellEnd"/>
      <w:r w:rsidR="00654C51">
        <w:t xml:space="preserve">. Afin d’avoir une vision sur les échanges qu’elle effectue sur le marché, une liste de référence vers la classe </w:t>
      </w:r>
      <w:r w:rsidR="00654C51" w:rsidRPr="002408E8">
        <w:rPr>
          <w:b/>
        </w:rPr>
        <w:t>Exchange</w:t>
      </w:r>
      <w:r w:rsidR="00654C51">
        <w:t xml:space="preserve"> fait partie de ses attributs.</w:t>
      </w:r>
    </w:p>
    <w:p w14:paraId="5E833707" w14:textId="07D0728D" w:rsidR="00654C51" w:rsidRDefault="002408E8" w:rsidP="00657CD4">
      <w:pPr>
        <w:pStyle w:val="tbnormal"/>
      </w:pPr>
      <w:r>
        <w:t xml:space="preserve">Ces échanges sont en réalité des ventes. Elle possède la date virtuelle à laquelle elle est réalisée au format </w:t>
      </w:r>
      <w:r w:rsidRPr="00FF7589">
        <w:rPr>
          <w:b/>
        </w:rPr>
        <w:t>String</w:t>
      </w:r>
      <w:r>
        <w:t xml:space="preserve">, le prix convenu, la référence vers l’identifiant généré par Odoo lors de l’insertion dans l’attribut </w:t>
      </w:r>
      <w:proofErr w:type="spellStart"/>
      <w:r w:rsidRPr="002408E8">
        <w:rPr>
          <w:b/>
        </w:rPr>
        <w:t>idInvoice</w:t>
      </w:r>
      <w:proofErr w:type="spellEnd"/>
      <w:r>
        <w:t xml:space="preserve">. La référence vers le paiement effectué dans Odoo avec l’attribut </w:t>
      </w:r>
      <w:proofErr w:type="spellStart"/>
      <w:r w:rsidRPr="002408E8">
        <w:rPr>
          <w:b/>
        </w:rPr>
        <w:t>idPayment</w:t>
      </w:r>
      <w:proofErr w:type="spellEnd"/>
      <w:r>
        <w:t xml:space="preserve">. Les informations sur le vendeur </w:t>
      </w:r>
      <w:proofErr w:type="spellStart"/>
      <w:r w:rsidRPr="002408E8">
        <w:rPr>
          <w:b/>
        </w:rPr>
        <w:t>Company</w:t>
      </w:r>
      <w:proofErr w:type="spellEnd"/>
      <w:r>
        <w:t xml:space="preserve">, l’acheteur </w:t>
      </w:r>
      <w:proofErr w:type="spellStart"/>
      <w:r w:rsidRPr="002408E8">
        <w:rPr>
          <w:b/>
        </w:rPr>
        <w:t>Retailer</w:t>
      </w:r>
      <w:proofErr w:type="spellEnd"/>
      <w:r>
        <w:t xml:space="preserve"> et le produit </w:t>
      </w:r>
      <w:r w:rsidRPr="002408E8">
        <w:rPr>
          <w:b/>
        </w:rPr>
        <w:t>Good</w:t>
      </w:r>
      <w:r>
        <w:t xml:space="preserve"> sont aussi contenues.</w:t>
      </w:r>
    </w:p>
    <w:p w14:paraId="3034DA09" w14:textId="634DCDAC" w:rsidR="00F965AF" w:rsidRDefault="00F965AF" w:rsidP="00657CD4">
      <w:pPr>
        <w:pStyle w:val="tbnormal"/>
      </w:pPr>
      <w:r>
        <w:t xml:space="preserve">Les revendeurs sont contenus dans la classe </w:t>
      </w:r>
      <w:proofErr w:type="spellStart"/>
      <w:r w:rsidRPr="00FF7589">
        <w:rPr>
          <w:b/>
        </w:rPr>
        <w:t>Retailer</w:t>
      </w:r>
      <w:proofErr w:type="spellEnd"/>
      <w:r>
        <w:t xml:space="preserve">. </w:t>
      </w:r>
      <w:r w:rsidR="00BC3642">
        <w:t xml:space="preserve">Cette classe possède plusieurs attributs </w:t>
      </w:r>
      <w:r w:rsidR="0049462E">
        <w:t>intéressants</w:t>
      </w:r>
      <w:r w:rsidR="00BC3642">
        <w:t xml:space="preserve">. Le premier, </w:t>
      </w:r>
      <w:proofErr w:type="spellStart"/>
      <w:r w:rsidR="00BC3642" w:rsidRPr="00FF7589">
        <w:rPr>
          <w:b/>
        </w:rPr>
        <w:t>name</w:t>
      </w:r>
      <w:proofErr w:type="spellEnd"/>
      <w:r w:rsidR="00BC3642">
        <w:t xml:space="preserve"> qui affecte un nom en rapport avec l’information du type de revendeur, lequel est renseigné dans le fichier de configuration XML. </w:t>
      </w:r>
      <w:proofErr w:type="spellStart"/>
      <w:proofErr w:type="gramStart"/>
      <w:r w:rsidR="00BC3642" w:rsidRPr="00FF7589">
        <w:rPr>
          <w:b/>
        </w:rPr>
        <w:t>marketPart</w:t>
      </w:r>
      <w:proofErr w:type="spellEnd"/>
      <w:proofErr w:type="gramEnd"/>
      <w:r w:rsidR="00BC3642">
        <w:t xml:space="preserve"> qui définit sa part de marché dans sa région </w:t>
      </w:r>
      <w:r w:rsidR="00BC3642" w:rsidRPr="00BC3642">
        <w:rPr>
          <w:b/>
        </w:rPr>
        <w:t>localisation</w:t>
      </w:r>
      <w:r w:rsidR="00BC3642">
        <w:t xml:space="preserve"> référence à la classe </w:t>
      </w:r>
      <w:r w:rsidR="00BC3642" w:rsidRPr="00BC3642">
        <w:rPr>
          <w:b/>
        </w:rPr>
        <w:t>Area</w:t>
      </w:r>
      <w:r w:rsidR="00BC3642">
        <w:t xml:space="preserve">. </w:t>
      </w:r>
      <w:proofErr w:type="spellStart"/>
      <w:proofErr w:type="gramStart"/>
      <w:r w:rsidR="00BC3642" w:rsidRPr="00BC3642">
        <w:rPr>
          <w:b/>
        </w:rPr>
        <w:t>elasticity</w:t>
      </w:r>
      <w:proofErr w:type="spellEnd"/>
      <w:proofErr w:type="gramEnd"/>
      <w:r w:rsidR="00BC3642">
        <w:t xml:space="preserve"> qui permet de stocker l’information relative à sa sensibilité face aux variations de prix. Cet attribut permet de calculer la quantité qu’il achète par rapport à un prix donné qui n’est jamais égal au prix optimal. La méthode qui permet d’ajuster le quantité par rapport aux prix des diverses offres se nomme </w:t>
      </w:r>
      <w:proofErr w:type="spellStart"/>
      <w:proofErr w:type="gramStart"/>
      <w:r w:rsidR="00BC3642" w:rsidRPr="00BC3642">
        <w:rPr>
          <w:b/>
        </w:rPr>
        <w:t>getAdjustedQuantity</w:t>
      </w:r>
      <w:proofErr w:type="spellEnd"/>
      <w:r w:rsidR="00BC3642">
        <w:t>(</w:t>
      </w:r>
      <w:proofErr w:type="gramEnd"/>
      <w:r w:rsidR="00BC3642">
        <w:t xml:space="preserve">…). Pour revenir sur les attributs, </w:t>
      </w:r>
      <w:proofErr w:type="spellStart"/>
      <w:r w:rsidR="00BC3642" w:rsidRPr="0048718D">
        <w:rPr>
          <w:b/>
        </w:rPr>
        <w:t>productPreferences</w:t>
      </w:r>
      <w:proofErr w:type="spellEnd"/>
      <w:r w:rsidR="00BC3642">
        <w:t xml:space="preserve"> permet de stocker les produits pour lesquels le revendeur à attrait. Cet attribut permet de faire le lien avec le scénario et les produits commercialisés par les différents types de revendeurs.</w:t>
      </w:r>
    </w:p>
    <w:p w14:paraId="0E4E78BE" w14:textId="01551435" w:rsidR="0048718D" w:rsidRDefault="0048718D" w:rsidP="00657CD4">
      <w:pPr>
        <w:pStyle w:val="tbnormal"/>
      </w:pPr>
      <w:r>
        <w:t xml:space="preserve">Une petite parenthèse sur une subtilité du modèle, la généralisation/spécialisation entre la classe générale </w:t>
      </w:r>
      <w:r w:rsidRPr="0048718D">
        <w:rPr>
          <w:b/>
        </w:rPr>
        <w:t>Product</w:t>
      </w:r>
      <w:r>
        <w:t xml:space="preserve"> et ses spécialisations </w:t>
      </w:r>
      <w:proofErr w:type="spellStart"/>
      <w:r w:rsidRPr="0048718D">
        <w:rPr>
          <w:b/>
        </w:rPr>
        <w:t>Rawmaterial</w:t>
      </w:r>
      <w:proofErr w:type="spellEnd"/>
      <w:r>
        <w:t xml:space="preserve"> et </w:t>
      </w:r>
      <w:r w:rsidRPr="0048718D">
        <w:rPr>
          <w:b/>
        </w:rPr>
        <w:t>Good</w:t>
      </w:r>
      <w:r>
        <w:t>.</w:t>
      </w:r>
      <w:r w:rsidR="00FC29E5">
        <w:t xml:space="preserve"> Elle est mise en place car au final, qu’un produit soit une matière première ou un article commercialisé, beaucoup d’</w:t>
      </w:r>
      <w:r w:rsidR="001D7B39">
        <w:t>informations sont communes.</w:t>
      </w:r>
    </w:p>
    <w:p w14:paraId="074BC870" w14:textId="25350D15" w:rsidR="001D7B39" w:rsidRDefault="001D7B39" w:rsidP="00657CD4">
      <w:pPr>
        <w:pStyle w:val="tbnormal"/>
      </w:pPr>
      <w:r>
        <w:t xml:space="preserve">À la base, les </w:t>
      </w:r>
      <w:r w:rsidR="00137A4B">
        <w:t xml:space="preserve">deux types d’objet étaient contenus dans une seule liste de </w:t>
      </w:r>
      <w:r w:rsidR="00137A4B" w:rsidRPr="00FF7589">
        <w:rPr>
          <w:b/>
        </w:rPr>
        <w:t>Product</w:t>
      </w:r>
      <w:r w:rsidR="00137A4B">
        <w:t xml:space="preserve"> grâce au polymorphisme. Par la suite, cette liste était uniquement servie pour itérer dans les articles commercialisés alors elle a évolué vers une liste de </w:t>
      </w:r>
      <w:r w:rsidR="00137A4B" w:rsidRPr="00FF7589">
        <w:rPr>
          <w:b/>
        </w:rPr>
        <w:t>Good</w:t>
      </w:r>
      <w:r w:rsidR="00137A4B">
        <w:t xml:space="preserve"> pour éviter de devoir itérer sur une liste de dizaine d’objets.</w:t>
      </w:r>
      <w:r w:rsidR="00305693">
        <w:t xml:space="preserve"> Cependant, cette subtilité peut ouvrir des horizons grâ</w:t>
      </w:r>
      <w:r w:rsidR="0049462E">
        <w:t>ce à la puissance du monde OO elle est donc maintenue.</w:t>
      </w:r>
    </w:p>
    <w:p w14:paraId="5205D4CC" w14:textId="6870A09F" w:rsidR="00BF1EB4" w:rsidRDefault="00BF1EB4" w:rsidP="00BF1EB4">
      <w:pPr>
        <w:pStyle w:val="tbtitre3"/>
      </w:pPr>
      <w:bookmarkStart w:id="243" w:name="_Toc455044848"/>
      <w:r>
        <w:lastRenderedPageBreak/>
        <w:t>Phase de simulation</w:t>
      </w:r>
      <w:bookmarkEnd w:id="243"/>
    </w:p>
    <w:p w14:paraId="3E2B2CA1" w14:textId="57185339" w:rsidR="00DC3FA9" w:rsidRDefault="00DC3FA9" w:rsidP="00DC3FA9">
      <w:pPr>
        <w:pStyle w:val="tbnormal"/>
      </w:pPr>
      <w:r>
        <w:t xml:space="preserve">L’une des contraintes liées à cette phase et que doit gérer le simulateur est de pouvoir réaliser toutes les opérations dites automatiques et ce avec toutes les instances disponibles pour une partie donnée dans une fenêtre de temps cadencée par le paramètre </w:t>
      </w:r>
      <w:r w:rsidRPr="00464FF3">
        <w:rPr>
          <w:b/>
        </w:rPr>
        <w:t xml:space="preserve">temps de simulation d’un </w:t>
      </w:r>
      <w:r>
        <w:rPr>
          <w:b/>
        </w:rPr>
        <w:t>cycle opérationnel</w:t>
      </w:r>
      <w:r>
        <w:t xml:space="preserve"> du scénario.</w:t>
      </w:r>
    </w:p>
    <w:p w14:paraId="0EC931E0" w14:textId="6EDA294F" w:rsidR="00DC3FA9" w:rsidRDefault="00DC3FA9" w:rsidP="00DC3FA9">
      <w:pPr>
        <w:pStyle w:val="tbnormal"/>
      </w:pPr>
      <w:r>
        <w:t xml:space="preserve">Cela implique qu’en un maximum inférieur au temps défini pour un cycle opérationnel, toutes les opérations opérationnelles automatisées </w:t>
      </w:r>
      <w:r w:rsidRPr="00DC3FA9">
        <w:rPr>
          <w:b/>
        </w:rPr>
        <w:t>SA01</w:t>
      </w:r>
      <w:r>
        <w:t xml:space="preserve">, </w:t>
      </w:r>
      <w:r w:rsidRPr="00DC3FA9">
        <w:rPr>
          <w:b/>
        </w:rPr>
        <w:t>SA02</w:t>
      </w:r>
      <w:r>
        <w:t xml:space="preserve">, </w:t>
      </w:r>
      <w:r w:rsidRPr="00DC3FA9">
        <w:rPr>
          <w:b/>
        </w:rPr>
        <w:t>SA03</w:t>
      </w:r>
      <w:r>
        <w:t xml:space="preserve"> et </w:t>
      </w:r>
      <w:r w:rsidRPr="00DC3FA9">
        <w:rPr>
          <w:b/>
        </w:rPr>
        <w:t>SA04</w:t>
      </w:r>
      <w:r>
        <w:t xml:space="preserve"> doivent pouvoir être réalisées plus celles visant à générer la demande, l’offre, l’auto approvisionnement des stocks et la mise en œuvre de l’algorithme de sélection de l’offre. Visuellement, cette phase doit gérer ce qui suit :</w:t>
      </w:r>
    </w:p>
    <w:p w14:paraId="582D6139" w14:textId="4775CC86" w:rsidR="00DC3FA9" w:rsidRDefault="00DC3FA9" w:rsidP="00DC3FA9">
      <w:pPr>
        <w:pStyle w:val="tbnormal"/>
      </w:pPr>
      <w:r>
        <w:rPr>
          <w:noProof/>
          <w:lang w:val="fr-FR" w:eastAsia="fr-FR"/>
        </w:rPr>
        <w:drawing>
          <wp:inline distT="0" distB="0" distL="0" distR="0" wp14:anchorId="0D340700" wp14:editId="2BA4DDF0">
            <wp:extent cx="4679950" cy="1783080"/>
            <wp:effectExtent l="0" t="0" r="0" b="0"/>
            <wp:docPr id="19" name="Imag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hase - Simulation.PNG"/>
                    <pic:cNvPicPr/>
                  </pic:nvPicPr>
                  <pic:blipFill>
                    <a:blip r:embed="rId72" cstate="print">
                      <a:extLst>
                        <a:ext uri="{28A0092B-C50C-407E-A947-70E740481C1C}">
                          <a14:useLocalDpi xmlns:a14="http://schemas.microsoft.com/office/drawing/2010/main" val="0"/>
                        </a:ext>
                      </a:extLst>
                    </a:blip>
                    <a:stretch>
                      <a:fillRect/>
                    </a:stretch>
                  </pic:blipFill>
                  <pic:spPr>
                    <a:xfrm>
                      <a:off x="0" y="0"/>
                      <a:ext cx="4679950" cy="1783080"/>
                    </a:xfrm>
                    <a:prstGeom prst="rect">
                      <a:avLst/>
                    </a:prstGeom>
                  </pic:spPr>
                </pic:pic>
              </a:graphicData>
            </a:graphic>
          </wp:inline>
        </w:drawing>
      </w:r>
    </w:p>
    <w:p w14:paraId="245724CA" w14:textId="29D24672" w:rsidR="00DC3FA9" w:rsidRDefault="00DC3FA9" w:rsidP="00DC3FA9">
      <w:pPr>
        <w:pStyle w:val="tbnormal"/>
      </w:pPr>
      <w:r>
        <w:t>Ce schéma présente les étapes que doit pouvoir faire tenir le simulateur dans le temps imparti. Idéalement, une pause doit être marquée à la fin des opérations pour remplir le temps nécessaire à la simulation d’un jour.</w:t>
      </w:r>
      <w:r w:rsidR="00913D82">
        <w:t xml:space="preserve"> L’étape </w:t>
      </w:r>
      <w:r w:rsidR="00913D82" w:rsidRPr="00913D82">
        <w:rPr>
          <w:b/>
        </w:rPr>
        <w:t>Algorithme des ventes</w:t>
      </w:r>
      <w:r w:rsidR="00913D82">
        <w:t xml:space="preserve"> couvre aussi le cycle opérationnel du processus des ventes.</w:t>
      </w:r>
    </w:p>
    <w:p w14:paraId="761DB6DD" w14:textId="4B2B8BF7" w:rsidR="000739AA" w:rsidRDefault="000739AA" w:rsidP="00627C1C">
      <w:pPr>
        <w:pStyle w:val="tbtitre4"/>
      </w:pPr>
      <w:bookmarkStart w:id="244" w:name="_Toc455044849"/>
      <w:proofErr w:type="spellStart"/>
      <w:r>
        <w:t>Gestion</w:t>
      </w:r>
      <w:proofErr w:type="spellEnd"/>
      <w:r>
        <w:t xml:space="preserve"> de la </w:t>
      </w:r>
      <w:proofErr w:type="spellStart"/>
      <w:r>
        <w:t>demande</w:t>
      </w:r>
      <w:bookmarkEnd w:id="244"/>
      <w:proofErr w:type="spellEnd"/>
    </w:p>
    <w:p w14:paraId="599C8360" w14:textId="6468E8B1" w:rsidR="002279A7" w:rsidRDefault="002279A7" w:rsidP="002279A7">
      <w:pPr>
        <w:pStyle w:val="tbnormal"/>
      </w:pPr>
      <w:r>
        <w:t xml:space="preserve">La gestion de la demande consiste à la créé. Pour se faire, le simulateur lit dans le fichier de configuration </w:t>
      </w:r>
      <w:r w:rsidRPr="002279A7">
        <w:rPr>
          <w:b/>
        </w:rPr>
        <w:t>settings.xml</w:t>
      </w:r>
      <w:r>
        <w:t xml:space="preserve"> les données relatives à la constitution du marché.</w:t>
      </w:r>
    </w:p>
    <w:p w14:paraId="27B3C0F1" w14:textId="4579DD48" w:rsidR="002279A7" w:rsidRPr="002279A7" w:rsidRDefault="00605D30" w:rsidP="002279A7">
      <w:pPr>
        <w:pStyle w:val="tbnormal"/>
      </w:pPr>
      <w:r>
        <w:t>Dès que c’est fait, il itère sur tous les consommateurs précédemment créé dans la phase de configuration et selon leur appartenance à une région et à un type de revendeur il leur attribue une demande par produit qu’ils désirent obtenir. La quantité demandée est calculée à partir des données du fichier de configuration (se référer au chapitre #REF pour le détail (</w:t>
      </w:r>
      <w:proofErr w:type="spellStart"/>
      <w:r>
        <w:t>dév</w:t>
      </w:r>
      <w:proofErr w:type="spellEnd"/>
      <w:r>
        <w:t>. De l’</w:t>
      </w:r>
      <w:proofErr w:type="spellStart"/>
      <w:r>
        <w:t>algo</w:t>
      </w:r>
      <w:proofErr w:type="spellEnd"/>
      <w:r>
        <w:t>)).</w:t>
      </w:r>
    </w:p>
    <w:p w14:paraId="6CFD4421" w14:textId="73F02A7B" w:rsidR="000739AA" w:rsidRDefault="000739AA" w:rsidP="00627C1C">
      <w:pPr>
        <w:pStyle w:val="tbtitre4"/>
      </w:pPr>
      <w:bookmarkStart w:id="245" w:name="_Toc455044850"/>
      <w:proofErr w:type="spellStart"/>
      <w:r>
        <w:t>Gestion</w:t>
      </w:r>
      <w:proofErr w:type="spellEnd"/>
      <w:r>
        <w:t xml:space="preserve"> de </w:t>
      </w:r>
      <w:proofErr w:type="spellStart"/>
      <w:r>
        <w:t>l’offre</w:t>
      </w:r>
      <w:bookmarkEnd w:id="245"/>
      <w:proofErr w:type="spellEnd"/>
    </w:p>
    <w:p w14:paraId="6F2ADD55" w14:textId="16B9E5DB" w:rsidR="00605D30" w:rsidRPr="00605D30" w:rsidRDefault="00605D30" w:rsidP="00605D30">
      <w:pPr>
        <w:pStyle w:val="tbnormal"/>
      </w:pPr>
      <w:r>
        <w:t xml:space="preserve">L’offre se créé en itérant sur la liste des produits disponibles et pour chaque </w:t>
      </w:r>
      <w:r w:rsidR="005831A6">
        <w:t>objet</w:t>
      </w:r>
      <w:r>
        <w:t xml:space="preserve"> de type société (un objet par société en jeu) une requête vers l’API est envoyée pour récupérer le prix de vente appliqué et la quantité en stock disponible.</w:t>
      </w:r>
    </w:p>
    <w:p w14:paraId="78DA90C1" w14:textId="49F72370" w:rsidR="000739AA" w:rsidRDefault="000739AA" w:rsidP="00627C1C">
      <w:pPr>
        <w:pStyle w:val="tbtitre4"/>
      </w:pPr>
      <w:bookmarkStart w:id="246" w:name="_Toc455044851"/>
      <w:proofErr w:type="spellStart"/>
      <w:r>
        <w:t>Algorithme</w:t>
      </w:r>
      <w:proofErr w:type="spellEnd"/>
      <w:r>
        <w:t xml:space="preserve"> des </w:t>
      </w:r>
      <w:proofErr w:type="spellStart"/>
      <w:r>
        <w:t>ventes</w:t>
      </w:r>
      <w:bookmarkEnd w:id="246"/>
      <w:proofErr w:type="spellEnd"/>
    </w:p>
    <w:p w14:paraId="256E4553" w14:textId="126650CE" w:rsidR="004E7F94" w:rsidRDefault="004E7F94" w:rsidP="005831A6">
      <w:pPr>
        <w:pStyle w:val="tbnormal"/>
      </w:pPr>
      <w:r>
        <w:t>Cette partie débute par ajouter une quantité en stock dans chacune des instances pour chacun des produits.</w:t>
      </w:r>
    </w:p>
    <w:p w14:paraId="74B3B3A2" w14:textId="6FFC8652" w:rsidR="005831A6" w:rsidRPr="005831A6" w:rsidRDefault="004E7F94" w:rsidP="005831A6">
      <w:pPr>
        <w:pStyle w:val="tbnormal"/>
      </w:pPr>
      <w:r>
        <w:lastRenderedPageBreak/>
        <w:t>Ensuite, l’</w:t>
      </w:r>
      <w:r w:rsidR="005831A6">
        <w:t>algorithme des ventes effectue une sélection de la meilleure offre pour une demande donnée. Ce qui implique d’itérer dans les demandes et pour chacune d’elle, itérer dans les offres disponibles. Dès que l’offre est identifiée comme étant la plus optimale, le processus de vente se réalise dans l’instance Odoo de l’équipe qui a conclu la vente.</w:t>
      </w:r>
    </w:p>
    <w:p w14:paraId="5F9A9FF3" w14:textId="29176AB0" w:rsidR="000739AA" w:rsidRDefault="000739AA" w:rsidP="00627C1C">
      <w:pPr>
        <w:pStyle w:val="tbtitre4"/>
      </w:pPr>
      <w:bookmarkStart w:id="247" w:name="_Toc455044852"/>
      <w:r>
        <w:t xml:space="preserve">Mise en </w:t>
      </w:r>
      <w:proofErr w:type="spellStart"/>
      <w:r>
        <w:t>attente</w:t>
      </w:r>
      <w:proofErr w:type="spellEnd"/>
      <w:r>
        <w:t xml:space="preserve"> du Thread</w:t>
      </w:r>
      <w:bookmarkEnd w:id="247"/>
    </w:p>
    <w:p w14:paraId="07EC01B8" w14:textId="0F844817" w:rsidR="00774EE2" w:rsidRDefault="00774EE2" w:rsidP="00774EE2">
      <w:pPr>
        <w:pStyle w:val="tbnormal"/>
      </w:pPr>
      <w:r>
        <w:t>Le thread principal de l’application est mis en attente le temps d’atteindre le temps imparti pour un jour simulé.</w:t>
      </w:r>
    </w:p>
    <w:p w14:paraId="4A9D4C48" w14:textId="690E7FB9" w:rsidR="00774EE2" w:rsidRPr="00774EE2" w:rsidRDefault="00774EE2" w:rsidP="00774EE2">
      <w:pPr>
        <w:pStyle w:val="tbnormal"/>
      </w:pPr>
      <w:r>
        <w:t>Pour se faire, le temps est enregistré au début de la phase 2 et à la fin lorsque toutes les opérations sont faites. En obtenant la différence entre le délai et la soustraction de la fin avec le début enregistré, le temps d’attente est connu. Le thread est mis en pause durant ce laps de temp</w:t>
      </w:r>
      <w:r w:rsidR="000F56AE">
        <w:t>s puis reprend une itération supplémentaire dans le cas où il reste des jours à simuler.</w:t>
      </w:r>
    </w:p>
    <w:p w14:paraId="27D92BA7" w14:textId="291602D3" w:rsidR="00863D81" w:rsidRDefault="00BF1EB4" w:rsidP="00DC3FA9">
      <w:pPr>
        <w:pStyle w:val="tbtitre3"/>
      </w:pPr>
      <w:bookmarkStart w:id="248" w:name="_Toc455044853"/>
      <w:r>
        <w:t>Phase de restitution</w:t>
      </w:r>
      <w:bookmarkEnd w:id="248"/>
    </w:p>
    <w:p w14:paraId="4511CADE" w14:textId="4B3211CD" w:rsidR="00AA21FB" w:rsidRDefault="00AA21FB" w:rsidP="00AA21FB">
      <w:pPr>
        <w:pStyle w:val="tbnormal"/>
      </w:pPr>
      <w:r>
        <w:t>Cette phase s’occupe de lire dans la comptabilité des instances en jeu</w:t>
      </w:r>
      <w:r w:rsidR="007A0FB8">
        <w:t>,</w:t>
      </w:r>
      <w:r>
        <w:t xml:space="preserve"> le chiffre d’affaires générés et affiche une sortie ordonnée sous forme d’un classement des équipes par chiffres d’affaires décroissants.</w:t>
      </w:r>
    </w:p>
    <w:p w14:paraId="4ACAEFF1" w14:textId="52EE4A40" w:rsidR="00815A5C" w:rsidRDefault="00FB34C4" w:rsidP="00815A5C">
      <w:pPr>
        <w:pStyle w:val="tbtitre3"/>
      </w:pPr>
      <w:bookmarkStart w:id="249" w:name="_Toc455044854"/>
      <w:r>
        <w:t>[</w:t>
      </w:r>
      <w:proofErr w:type="gramStart"/>
      <w:r>
        <w:t>new</w:t>
      </w:r>
      <w:proofErr w:type="gramEnd"/>
      <w:r>
        <w:t xml:space="preserve">] </w:t>
      </w:r>
      <w:r w:rsidR="00815A5C">
        <w:t>Démonstration du résultat</w:t>
      </w:r>
      <w:bookmarkEnd w:id="249"/>
    </w:p>
    <w:p w14:paraId="773C8CC4" w14:textId="22782F5E" w:rsidR="00815A5C" w:rsidRDefault="00815A5C" w:rsidP="00815A5C">
      <w:pPr>
        <w:pStyle w:val="tbnormal"/>
      </w:pPr>
      <w:r>
        <w:t>Une vidéo est disponible dans les annexes #REF. Elle démontre le bon fonctionnement du simulateur. Les paramètres de jeu utilisés sont les suivants :</w:t>
      </w:r>
    </w:p>
    <w:p w14:paraId="078E224B" w14:textId="38EF3840" w:rsidR="00815A5C" w:rsidRDefault="00815A5C" w:rsidP="00815A5C">
      <w:pPr>
        <w:pStyle w:val="tbnormal"/>
        <w:numPr>
          <w:ilvl w:val="0"/>
          <w:numId w:val="48"/>
        </w:numPr>
      </w:pPr>
      <w:r>
        <w:t xml:space="preserve">Nombre d’équipe : </w:t>
      </w:r>
      <w:r w:rsidRPr="00815A5C">
        <w:rPr>
          <w:b/>
        </w:rPr>
        <w:t>3</w:t>
      </w:r>
      <w:r>
        <w:t>.</w:t>
      </w:r>
    </w:p>
    <w:p w14:paraId="7E197733" w14:textId="4C4DD048" w:rsidR="00815A5C" w:rsidRDefault="00815A5C" w:rsidP="00815A5C">
      <w:pPr>
        <w:pStyle w:val="tbnormal"/>
        <w:numPr>
          <w:ilvl w:val="0"/>
          <w:numId w:val="48"/>
        </w:numPr>
      </w:pPr>
      <w:r>
        <w:t xml:space="preserve">Nombre de produit vendu : </w:t>
      </w:r>
      <w:r w:rsidRPr="00815A5C">
        <w:rPr>
          <w:b/>
        </w:rPr>
        <w:t xml:space="preserve">1, le produit </w:t>
      </w:r>
      <w:proofErr w:type="spellStart"/>
      <w:r w:rsidRPr="00815A5C">
        <w:rPr>
          <w:b/>
        </w:rPr>
        <w:t>Lager</w:t>
      </w:r>
      <w:proofErr w:type="spellEnd"/>
      <w:r w:rsidRPr="00815A5C">
        <w:rPr>
          <w:b/>
        </w:rPr>
        <w:t xml:space="preserve"> </w:t>
      </w:r>
      <w:proofErr w:type="spellStart"/>
      <w:r w:rsidRPr="00815A5C">
        <w:rPr>
          <w:b/>
        </w:rPr>
        <w:t>Beer</w:t>
      </w:r>
      <w:proofErr w:type="spellEnd"/>
      <w:r w:rsidRPr="00815A5C">
        <w:rPr>
          <w:b/>
        </w:rPr>
        <w:t xml:space="preserve"> 0.25</w:t>
      </w:r>
      <w:r>
        <w:t>.</w:t>
      </w:r>
    </w:p>
    <w:p w14:paraId="0C9BAEDB" w14:textId="3C319A58" w:rsidR="00815A5C" w:rsidRDefault="00815A5C" w:rsidP="00815A5C">
      <w:pPr>
        <w:pStyle w:val="tbnormal"/>
        <w:numPr>
          <w:ilvl w:val="0"/>
          <w:numId w:val="48"/>
        </w:numPr>
      </w:pPr>
      <w:r>
        <w:t xml:space="preserve">Prix optimal du produit vendu : </w:t>
      </w:r>
      <w:r w:rsidRPr="00815A5C">
        <w:rPr>
          <w:b/>
        </w:rPr>
        <w:t>3.80 CHF</w:t>
      </w:r>
      <w:r>
        <w:t>.</w:t>
      </w:r>
    </w:p>
    <w:p w14:paraId="1C7EDD54" w14:textId="4C073152" w:rsidR="00815A5C" w:rsidRDefault="00815A5C" w:rsidP="00815A5C">
      <w:pPr>
        <w:pStyle w:val="tbnormal"/>
        <w:numPr>
          <w:ilvl w:val="0"/>
          <w:numId w:val="48"/>
        </w:numPr>
      </w:pPr>
      <w:r>
        <w:t xml:space="preserve">Nombre de rounds : </w:t>
      </w:r>
      <w:r w:rsidRPr="00815A5C">
        <w:rPr>
          <w:b/>
        </w:rPr>
        <w:t>1</w:t>
      </w:r>
      <w:r>
        <w:t>.</w:t>
      </w:r>
    </w:p>
    <w:p w14:paraId="76176EAF" w14:textId="275F3484" w:rsidR="00815A5C" w:rsidRDefault="00815A5C" w:rsidP="00815A5C">
      <w:pPr>
        <w:pStyle w:val="tbnormal"/>
        <w:numPr>
          <w:ilvl w:val="0"/>
          <w:numId w:val="48"/>
        </w:numPr>
      </w:pPr>
      <w:r>
        <w:t xml:space="preserve">Nombre de jour par round : </w:t>
      </w:r>
      <w:r w:rsidRPr="00815A5C">
        <w:rPr>
          <w:b/>
        </w:rPr>
        <w:t>10</w:t>
      </w:r>
      <w:r>
        <w:t>.</w:t>
      </w:r>
    </w:p>
    <w:p w14:paraId="28EE3687" w14:textId="4AFBE29E" w:rsidR="00815A5C" w:rsidRDefault="00815A5C" w:rsidP="00815A5C">
      <w:pPr>
        <w:pStyle w:val="tbnormal"/>
        <w:numPr>
          <w:ilvl w:val="0"/>
          <w:numId w:val="48"/>
        </w:numPr>
      </w:pPr>
      <w:r>
        <w:t xml:space="preserve">Temps en seconde d’un jour virtuel : </w:t>
      </w:r>
      <w:r w:rsidRPr="00815A5C">
        <w:rPr>
          <w:b/>
        </w:rPr>
        <w:t>15 secondes</w:t>
      </w:r>
      <w:r>
        <w:t>.</w:t>
      </w:r>
    </w:p>
    <w:p w14:paraId="2DD636C5" w14:textId="1C1779DB" w:rsidR="00815A5C" w:rsidRPr="00815A5C" w:rsidRDefault="00815A5C" w:rsidP="00815A5C">
      <w:pPr>
        <w:pStyle w:val="tbnormal"/>
      </w:pPr>
      <w:r>
        <w:t>Cette vidéo présente le code exécuté dans la phase 1</w:t>
      </w:r>
      <w:r w:rsidR="00014B19">
        <w:t>. Puis, le détail d’une itération de la phase 2.</w:t>
      </w:r>
      <w:r>
        <w:t xml:space="preserve"> </w:t>
      </w:r>
      <w:r w:rsidR="00014B19">
        <w:t>Finalement</w:t>
      </w:r>
      <w:r>
        <w:t xml:space="preserve">, elle présente les résultats des ventes en effectuant des variations de prix </w:t>
      </w:r>
      <w:r w:rsidR="00014B19">
        <w:t xml:space="preserve">sur le produit </w:t>
      </w:r>
      <w:r>
        <w:t>dans les trois instances utilisées.</w:t>
      </w:r>
    </w:p>
    <w:p w14:paraId="05EDA9D6" w14:textId="6ADCE4BB" w:rsidR="008302A3" w:rsidRDefault="00706D67" w:rsidP="008302A3">
      <w:pPr>
        <w:pStyle w:val="tbtitre2"/>
      </w:pPr>
      <w:bookmarkStart w:id="250" w:name="_Toc455044855"/>
      <w:r>
        <w:t xml:space="preserve">[New] </w:t>
      </w:r>
      <w:r w:rsidR="008302A3">
        <w:t>Limites et améliorations</w:t>
      </w:r>
      <w:bookmarkEnd w:id="250"/>
    </w:p>
    <w:p w14:paraId="09991E02" w14:textId="77777777" w:rsidR="008302A3" w:rsidRDefault="008302A3" w:rsidP="008302A3">
      <w:pPr>
        <w:pStyle w:val="tbnormal"/>
      </w:pPr>
      <w:r>
        <w:t xml:space="preserve">La lumière est mise sur les limites de cet artéfact estampillé « Proof of concept ». Etant donné la durée relativement courte de ce travail, il est difficile d’affirmer que cet artéfact logiciel respecte toutes les bonnes pratiques assimilées durant la formation d’informaticien de gestion. En effet, certain choix sont pris pour accélérer le développement, ce qui a pour conséquence d’abandonner certaines parties des tests et personnalisation des messages d’erreurs qui, normalement doivent figurer dans un projet de </w:t>
      </w:r>
      <w:r>
        <w:lastRenderedPageBreak/>
        <w:t>développement logiciel. Ce sont ces éléments écartés, qui dans un contexte « Production » apportent un gage de qualité dans logiciel.</w:t>
      </w:r>
    </w:p>
    <w:p w14:paraId="21434CDD" w14:textId="33A78E63" w:rsidR="000B1B9A" w:rsidRDefault="000B1B9A" w:rsidP="008302A3">
      <w:pPr>
        <w:pStyle w:val="tbtitre3"/>
      </w:pPr>
      <w:bookmarkStart w:id="251" w:name="_Toc454297915"/>
      <w:bookmarkStart w:id="252" w:name="_Toc455044856"/>
      <w:r>
        <w:t>Gestion comptable plus fine</w:t>
      </w:r>
    </w:p>
    <w:p w14:paraId="4C109817" w14:textId="43CD510D" w:rsidR="000B1B9A" w:rsidRPr="000B1B9A" w:rsidRDefault="000B1B9A" w:rsidP="000B1B9A">
      <w:pPr>
        <w:pStyle w:val="tbnormal"/>
      </w:pPr>
      <w:r>
        <w:t>Parler du problème que des débiteurs qui s’</w:t>
      </w:r>
      <w:proofErr w:type="spellStart"/>
      <w:r>
        <w:t>amoidrisse</w:t>
      </w:r>
      <w:proofErr w:type="spellEnd"/>
      <w:r>
        <w:t xml:space="preserve"> de plus en plus car toutes les écritures ne sont pas passées ! </w:t>
      </w:r>
    </w:p>
    <w:p w14:paraId="5220ED18" w14:textId="77777777" w:rsidR="008302A3" w:rsidRDefault="008302A3" w:rsidP="008302A3">
      <w:pPr>
        <w:pStyle w:val="tbtitre3"/>
      </w:pPr>
      <w:r>
        <w:t>Création des bases de données</w:t>
      </w:r>
      <w:bookmarkEnd w:id="251"/>
      <w:bookmarkEnd w:id="252"/>
    </w:p>
    <w:p w14:paraId="54349EAA" w14:textId="45EBF82C" w:rsidR="008302A3" w:rsidRDefault="00A30CAA" w:rsidP="008302A3">
      <w:pPr>
        <w:pStyle w:val="tbnormal"/>
      </w:pPr>
      <w:r>
        <w:t>Cette version ne donne pas la possibilité de créer les bases de données automatiquement. Cela est dû au faite que la version Online en mode SaaS ne le permet pas. Par conséquent, avant chaque lancement d’une nouvelle partie sur le simulateur proof of concept, il est né</w:t>
      </w:r>
      <w:r w:rsidR="00681F40">
        <w:t>cessaire de créer les instances à partir du portail odoo.com.</w:t>
      </w:r>
    </w:p>
    <w:p w14:paraId="01B7BDA6" w14:textId="77777777" w:rsidR="008302A3" w:rsidRDefault="008302A3" w:rsidP="008302A3">
      <w:pPr>
        <w:pStyle w:val="tbtitre3"/>
      </w:pPr>
      <w:bookmarkStart w:id="253" w:name="_Toc454297916"/>
      <w:bookmarkStart w:id="254" w:name="_Toc455044857"/>
      <w:r>
        <w:t>Gestion des droits d’accès utilisateurs</w:t>
      </w:r>
      <w:bookmarkEnd w:id="253"/>
      <w:bookmarkEnd w:id="254"/>
    </w:p>
    <w:p w14:paraId="0C1C911B" w14:textId="0290ADB5" w:rsidR="008302A3" w:rsidRPr="00BF12B2" w:rsidRDefault="00470ABD" w:rsidP="008302A3">
      <w:pPr>
        <w:pStyle w:val="tbnormal"/>
      </w:pPr>
      <w:r>
        <w:t xml:space="preserve">Les droits tels qu’ils sont présentés dans le </w:t>
      </w:r>
      <w:proofErr w:type="spellStart"/>
      <w:r>
        <w:t>chaptire</w:t>
      </w:r>
      <w:proofErr w:type="spellEnd"/>
      <w:r>
        <w:t xml:space="preserve"> #REF ne sont pas gérés dans cette version. Cette fonctionnalité manquante offre aux utilisateurs de la version des droits d’administration et par conséquent, la possibilité d’effectuer des opérations sur le master data qui mettent en péril la bonne exécution du simulateur. Lorsque les testeurs de cette version </w:t>
      </w:r>
      <w:proofErr w:type="gramStart"/>
      <w:r>
        <w:t>l’utilise</w:t>
      </w:r>
      <w:proofErr w:type="gramEnd"/>
      <w:r>
        <w:t>, il est important d’effectuer uniquement les manipulations expliquées dans le document #REF (</w:t>
      </w:r>
      <w:proofErr w:type="spellStart"/>
      <w:r>
        <w:t>jobaids</w:t>
      </w:r>
      <w:proofErr w:type="spellEnd"/>
      <w:r>
        <w:t>).</w:t>
      </w:r>
    </w:p>
    <w:p w14:paraId="3EF76589" w14:textId="77777777" w:rsidR="008302A3" w:rsidRDefault="008302A3" w:rsidP="008302A3">
      <w:pPr>
        <w:pStyle w:val="tbtitre3"/>
      </w:pPr>
      <w:bookmarkStart w:id="255" w:name="_Toc454297917"/>
      <w:bookmarkStart w:id="256" w:name="_Toc455044858"/>
      <w:r>
        <w:t>Fichier de configuration</w:t>
      </w:r>
      <w:bookmarkEnd w:id="255"/>
      <w:bookmarkEnd w:id="256"/>
    </w:p>
    <w:p w14:paraId="33FF1058" w14:textId="77777777" w:rsidR="008302A3" w:rsidRDefault="008302A3" w:rsidP="008302A3">
      <w:pPr>
        <w:pStyle w:val="tbnormal"/>
        <w:tabs>
          <w:tab w:val="left" w:pos="4083"/>
        </w:tabs>
      </w:pPr>
      <w:r>
        <w:t xml:space="preserve">Le fichier </w:t>
      </w:r>
      <w:r w:rsidRPr="00B71DFF">
        <w:rPr>
          <w:b/>
        </w:rPr>
        <w:t>settings.xml</w:t>
      </w:r>
      <w:r>
        <w:t xml:space="preserve"> est l’élément sine qua non à la bonne exécution de la phase de responsabilité numéro une, pour rappel, la configuration.</w:t>
      </w:r>
    </w:p>
    <w:p w14:paraId="5B22C846" w14:textId="77777777" w:rsidR="008302A3" w:rsidRDefault="008302A3" w:rsidP="008302A3">
      <w:pPr>
        <w:pStyle w:val="tbnormal"/>
        <w:tabs>
          <w:tab w:val="left" w:pos="4083"/>
        </w:tabs>
      </w:pPr>
      <w:r>
        <w:t>Dans l’état actuel, ce fichier doit être généré à la main sur la base du modèle qui est fourni. Cependant, ce fichier XML ne possède pas de schéma, ce qui rend sa validation sémantique impossible. Nous sommes conscients de ce problème et il faut en tenir compte lorsqu’on veut changer les éléments à introduire dans une partie.</w:t>
      </w:r>
    </w:p>
    <w:p w14:paraId="606A0A22" w14:textId="77777777" w:rsidR="008302A3" w:rsidRDefault="008302A3" w:rsidP="008302A3">
      <w:pPr>
        <w:pStyle w:val="tbnormal"/>
        <w:tabs>
          <w:tab w:val="left" w:pos="4083"/>
        </w:tabs>
      </w:pPr>
      <w:r>
        <w:t>Lors d’une prochaine itération du travail, nous recommandons de créer un schéma qui puisse être garant de la bonne conformité du fichier.</w:t>
      </w:r>
    </w:p>
    <w:p w14:paraId="5F1398FC" w14:textId="77777777" w:rsidR="008302A3" w:rsidRPr="007578F5" w:rsidRDefault="008302A3" w:rsidP="008302A3">
      <w:pPr>
        <w:pStyle w:val="tbnormal"/>
        <w:tabs>
          <w:tab w:val="left" w:pos="4083"/>
        </w:tabs>
      </w:pPr>
      <w:r>
        <w:t xml:space="preserve">Pour la création de ce fichier, l’idée finale est de disposer d’un IHM dont l’objectif est de générer ce fichier de manière automatique. Par exemple, un portail web avec un formulaire permettant l’édition des produits, des équipes, </w:t>
      </w:r>
      <w:r w:rsidRPr="007578F5">
        <w:t>des marchés, etc. serait une vraie solution viable.</w:t>
      </w:r>
    </w:p>
    <w:p w14:paraId="0DE0E533" w14:textId="281FEC61" w:rsidR="008302A3" w:rsidRPr="007578F5" w:rsidRDefault="008302A3" w:rsidP="008302A3">
      <w:pPr>
        <w:pStyle w:val="tbnormal"/>
        <w:tabs>
          <w:tab w:val="left" w:pos="4083"/>
        </w:tabs>
      </w:pPr>
      <w:r w:rsidRPr="007578F5">
        <w:t xml:space="preserve">Un autre problème a été soulevé lors des tests réalisés. Les requêtes </w:t>
      </w:r>
      <w:proofErr w:type="spellStart"/>
      <w:r w:rsidR="007578F5" w:rsidRPr="007578F5">
        <w:t>xPath</w:t>
      </w:r>
      <w:proofErr w:type="spellEnd"/>
      <w:r w:rsidRPr="007578F5">
        <w:t xml:space="preserve"> ne gère pas les apostrophes. </w:t>
      </w:r>
      <w:r w:rsidR="007578F5" w:rsidRPr="007578F5">
        <w:t>Par conséquent</w:t>
      </w:r>
      <w:r w:rsidRPr="007578F5">
        <w:t xml:space="preserve">, lorsque la valeur d’une balise ou d’un attribut possède une apostrophe, la requête échoue. </w:t>
      </w:r>
      <w:r w:rsidR="007578F5" w:rsidRPr="007578F5">
        <w:t>Pour</w:t>
      </w:r>
      <w:r w:rsidRPr="007578F5">
        <w:t xml:space="preserve"> éviter cela</w:t>
      </w:r>
      <w:r w:rsidR="007578F5" w:rsidRPr="007578F5">
        <w:t>, il est nécessaire de</w:t>
      </w:r>
      <w:r w:rsidRPr="007578F5">
        <w:t xml:space="preserve"> mettre en place un mécanisme qui net</w:t>
      </w:r>
      <w:r w:rsidR="007578F5" w:rsidRPr="007578F5">
        <w:t>toie les chaînes de caractères.</w:t>
      </w:r>
    </w:p>
    <w:p w14:paraId="07C58D5A" w14:textId="77777777" w:rsidR="008302A3" w:rsidRDefault="008302A3" w:rsidP="008302A3">
      <w:pPr>
        <w:pStyle w:val="tbtitre3"/>
      </w:pPr>
      <w:bookmarkStart w:id="257" w:name="_Toc454297918"/>
      <w:bookmarkStart w:id="258" w:name="_Toc455044859"/>
      <w:r>
        <w:lastRenderedPageBreak/>
        <w:t>Messages d’erreurs</w:t>
      </w:r>
      <w:bookmarkEnd w:id="257"/>
      <w:bookmarkEnd w:id="258"/>
    </w:p>
    <w:p w14:paraId="60ECEF3A" w14:textId="252CF54A" w:rsidR="001A6D57" w:rsidRPr="001A6D57" w:rsidRDefault="001A6D57" w:rsidP="001A6D57">
      <w:pPr>
        <w:pStyle w:val="tbnormal"/>
      </w:pPr>
      <w:r>
        <w:t xml:space="preserve">Les messages d’erreur sont logués grâce à la classe </w:t>
      </w:r>
      <w:proofErr w:type="spellStart"/>
      <w:r>
        <w:t>Logger</w:t>
      </w:r>
      <w:proofErr w:type="spellEnd"/>
      <w:r w:rsidR="00FA13C2">
        <w:rPr>
          <w:rStyle w:val="Appelnotedebasdep"/>
        </w:rPr>
        <w:footnoteReference w:id="34"/>
      </w:r>
      <w:r>
        <w:t>. Cependant, beaucoup des messages d’erreur ne sont pas traité en lien avec leur nature, c’est-à-dire qu’il devient assez complexe d’avoir des informations pertinentes sans avoir à éplucher le fichier de log.</w:t>
      </w:r>
    </w:p>
    <w:p w14:paraId="40CC7589" w14:textId="77777777" w:rsidR="008302A3" w:rsidRDefault="008302A3" w:rsidP="008302A3">
      <w:pPr>
        <w:pStyle w:val="tbtitre3"/>
      </w:pPr>
      <w:bookmarkStart w:id="259" w:name="_Toc454297921"/>
      <w:bookmarkStart w:id="260" w:name="_Toc455044860"/>
      <w:r>
        <w:t>Game Loop</w:t>
      </w:r>
      <w:bookmarkEnd w:id="259"/>
      <w:bookmarkEnd w:id="260"/>
    </w:p>
    <w:p w14:paraId="53556968" w14:textId="5D0A8D12" w:rsidR="008302A3" w:rsidRDefault="001C7C4C" w:rsidP="00AA21FB">
      <w:pPr>
        <w:pStyle w:val="tbnormal"/>
      </w:pPr>
      <w:r>
        <w:t xml:space="preserve">La Game Loop utilisée pour itérer dans les jours virtuels possède une faiblesse majeure, elle se déroule </w:t>
      </w:r>
      <w:r w:rsidR="00664967">
        <w:t xml:space="preserve">d’une traite </w:t>
      </w:r>
      <w:r>
        <w:t>sans pouvoir</w:t>
      </w:r>
      <w:r w:rsidR="00664967">
        <w:t xml:space="preserve"> interagir avec. Les actions comme mettre en pause, reprendre, débuter ou encore stopper la boucle de jeu doit être implémenté afin de pouvoir agir sur la phase de simulation.</w:t>
      </w:r>
    </w:p>
    <w:p w14:paraId="1C254667" w14:textId="2CD8DA92" w:rsidR="00664967" w:rsidRDefault="00664967" w:rsidP="00AA21FB">
      <w:pPr>
        <w:pStyle w:val="tbnormal"/>
      </w:pPr>
      <w:r>
        <w:t>Actuellement, si des questions sont soulevées par les participants, le simulateur ne peut pas être stoppé pour y répondre.</w:t>
      </w:r>
    </w:p>
    <w:p w14:paraId="0D972335" w14:textId="7D0A0607" w:rsidR="00870AD0" w:rsidRPr="00AA21FB" w:rsidRDefault="00870AD0" w:rsidP="00AA21FB">
      <w:pPr>
        <w:pStyle w:val="tbnormal"/>
      </w:pPr>
      <w:r>
        <w:t>Afin de mettre en place ce mécanisme, il est recommandé de mettre en œuvre un Thread</w:t>
      </w:r>
      <w:r>
        <w:rPr>
          <w:rStyle w:val="Appelnotedebasdep"/>
        </w:rPr>
        <w:footnoteReference w:id="35"/>
      </w:r>
      <w:r>
        <w:t xml:space="preserve"> spécifique à la boucle de jeu. Ainsi, à partir du Thread principal, le Thread supplémentaire peut être piloté pour effectuer les actions précitées.</w:t>
      </w:r>
    </w:p>
    <w:p w14:paraId="516C7671" w14:textId="74413A1C" w:rsidR="00863D81" w:rsidRDefault="008302A3" w:rsidP="008302A3">
      <w:pPr>
        <w:pStyle w:val="tbtitre1"/>
      </w:pPr>
      <w:bookmarkStart w:id="261" w:name="_Toc455044861"/>
      <w:r>
        <w:t>Spécifications OdooSIM</w:t>
      </w:r>
      <w:bookmarkEnd w:id="261"/>
    </w:p>
    <w:p w14:paraId="6A87557F" w14:textId="043BE516" w:rsidR="007A0FB8" w:rsidRPr="007A0FB8" w:rsidRDefault="007A0FB8" w:rsidP="007A0FB8">
      <w:pPr>
        <w:pStyle w:val="tbnormal"/>
      </w:pPr>
      <w:r>
        <w:t>Sur la base du savoir capitalisé durant le développement de la version limitée proof of concept, ce chapitre présente des recommandations hypothétiques pour le développement de la version intégrale.</w:t>
      </w:r>
    </w:p>
    <w:p w14:paraId="21F210EB" w14:textId="2D761D3A" w:rsidR="00664D95" w:rsidRDefault="003E3374" w:rsidP="008302A3">
      <w:pPr>
        <w:pStyle w:val="tbtitre2"/>
      </w:pPr>
      <w:bookmarkStart w:id="262" w:name="_Toc455044862"/>
      <w:r>
        <w:t xml:space="preserve">[NEW] </w:t>
      </w:r>
      <w:r w:rsidR="00664D95">
        <w:t>Architecture</w:t>
      </w:r>
      <w:bookmarkEnd w:id="262"/>
    </w:p>
    <w:p w14:paraId="5E7FDAEA" w14:textId="30C8934C" w:rsidR="00664D95" w:rsidRPr="00664D95" w:rsidRDefault="00664D95" w:rsidP="00664D95">
      <w:pPr>
        <w:pStyle w:val="tbnormal"/>
      </w:pPr>
      <w:r>
        <w:t xml:space="preserve">… les mêmes phases, un modèle objet plus étendu et </w:t>
      </w:r>
    </w:p>
    <w:p w14:paraId="08D03472" w14:textId="3678AD68" w:rsidR="007A0FB8" w:rsidRDefault="007A0FB8" w:rsidP="008302A3">
      <w:pPr>
        <w:pStyle w:val="tbtitre2"/>
      </w:pPr>
      <w:bookmarkStart w:id="263" w:name="_Toc455044863"/>
      <w:r>
        <w:t>Cycle opérationnel</w:t>
      </w:r>
      <w:bookmarkEnd w:id="263"/>
    </w:p>
    <w:p w14:paraId="08D21627" w14:textId="38B07D26" w:rsidR="000C2ABE" w:rsidRDefault="007A0FB8" w:rsidP="000C2ABE">
      <w:pPr>
        <w:pStyle w:val="tbnormal"/>
      </w:pPr>
      <w:r>
        <w:t>La chaîne de valeur complète de la société Brewery &amp; Co</w:t>
      </w:r>
      <w:r w:rsidR="000C2ABE">
        <w:t xml:space="preserve"> </w:t>
      </w:r>
      <w:r>
        <w:t>se présente ainsi :</w:t>
      </w:r>
    </w:p>
    <w:p w14:paraId="26464ED0" w14:textId="2A38AD97" w:rsidR="000C2ABE" w:rsidRDefault="00461FE7" w:rsidP="000C2ABE">
      <w:pPr>
        <w:pStyle w:val="tbnormal"/>
      </w:pPr>
      <w:r>
        <w:rPr>
          <w:noProof/>
          <w:lang w:val="fr-FR" w:eastAsia="fr-FR"/>
        </w:rPr>
        <w:drawing>
          <wp:inline distT="0" distB="0" distL="0" distR="0" wp14:anchorId="5B684276" wp14:editId="7DBFDF70">
            <wp:extent cx="4679950" cy="2470150"/>
            <wp:effectExtent l="0" t="0" r="0" b="0"/>
            <wp:docPr id="143" name="Image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 name="Capture d’écran 2016-06-21 à 17.24.07.png"/>
                    <pic:cNvPicPr/>
                  </pic:nvPicPr>
                  <pic:blipFill>
                    <a:blip r:embed="rId66" cstate="print">
                      <a:extLst>
                        <a:ext uri="{28A0092B-C50C-407E-A947-70E740481C1C}">
                          <a14:useLocalDpi xmlns:a14="http://schemas.microsoft.com/office/drawing/2010/main" val="0"/>
                        </a:ext>
                      </a:extLst>
                    </a:blip>
                    <a:stretch>
                      <a:fillRect/>
                    </a:stretch>
                  </pic:blipFill>
                  <pic:spPr>
                    <a:xfrm>
                      <a:off x="0" y="0"/>
                      <a:ext cx="4679950" cy="2470150"/>
                    </a:xfrm>
                    <a:prstGeom prst="rect">
                      <a:avLst/>
                    </a:prstGeom>
                  </pic:spPr>
                </pic:pic>
              </a:graphicData>
            </a:graphic>
          </wp:inline>
        </w:drawing>
      </w:r>
    </w:p>
    <w:p w14:paraId="64FC004E" w14:textId="1A07DB83" w:rsidR="00B90455" w:rsidRPr="00DE333B" w:rsidRDefault="00B90455" w:rsidP="00DE333B">
      <w:pPr>
        <w:pStyle w:val="tbnormal"/>
        <w:spacing w:after="180"/>
        <w:jc w:val="right"/>
        <w:rPr>
          <w:b/>
          <w:color w:val="404040" w:themeColor="text1" w:themeTint="BF"/>
          <w:sz w:val="18"/>
        </w:rPr>
      </w:pPr>
      <w:r w:rsidRPr="00DE333B">
        <w:rPr>
          <w:b/>
          <w:color w:val="404040" w:themeColor="text1" w:themeTint="BF"/>
          <w:sz w:val="18"/>
        </w:rPr>
        <w:lastRenderedPageBreak/>
        <w:t>Figure X : Chaîne de valeur globale de Brewery &amp; Co. telle qu’elle est mise en œuvre dans Odoo.</w:t>
      </w:r>
    </w:p>
    <w:p w14:paraId="23BF252D" w14:textId="0CB8D7DD" w:rsidR="00A011D8" w:rsidRDefault="00A011D8" w:rsidP="008302A3">
      <w:pPr>
        <w:pStyle w:val="tbtitre2"/>
      </w:pPr>
      <w:bookmarkStart w:id="264" w:name="_Toc454297853"/>
      <w:bookmarkStart w:id="265" w:name="_Toc455044864"/>
      <w:r>
        <w:t>Hypothèses des activités automatisées</w:t>
      </w:r>
      <w:bookmarkEnd w:id="264"/>
      <w:bookmarkEnd w:id="265"/>
    </w:p>
    <w:p w14:paraId="7701F5B4" w14:textId="65BDFB16" w:rsidR="00A011D8" w:rsidRDefault="00A011D8" w:rsidP="00A011D8">
      <w:pPr>
        <w:pStyle w:val="tbnormal"/>
      </w:pPr>
      <w:r>
        <w:t xml:space="preserve">Comme présenté au chapitre #REF d’analyse pédagogique, toutes les activités de la chaîne de valeur Brewery &amp; Co </w:t>
      </w:r>
      <w:r w:rsidR="00CF0817">
        <w:t>ne sont pas jouée</w:t>
      </w:r>
      <w:r>
        <w:t xml:space="preserve"> par les participants. D’une part, car elles n’ont pas toutes de la valeur pédagogique et de l’autre, car les participants n’auraient pas l’impression d’être dans un environ</w:t>
      </w:r>
      <w:r w:rsidR="00CF0817">
        <w:t>nement attractif et automatisé.</w:t>
      </w:r>
    </w:p>
    <w:p w14:paraId="213BE9BC" w14:textId="235065DB" w:rsidR="00A011D8" w:rsidRDefault="00A011D8" w:rsidP="00A011D8">
      <w:pPr>
        <w:pStyle w:val="tbnormal"/>
      </w:pPr>
      <w:r>
        <w:t xml:space="preserve">Ce chapitre, </w:t>
      </w:r>
      <w:proofErr w:type="gramStart"/>
      <w:r>
        <w:t>passe en</w:t>
      </w:r>
      <w:proofErr w:type="gramEnd"/>
      <w:r>
        <w:t xml:space="preserve"> revue toutes les activités définies comme étant automatisables par le simulateur. </w:t>
      </w:r>
      <w:r w:rsidR="0058459E">
        <w:t>De plus, i</w:t>
      </w:r>
      <w:r>
        <w:t xml:space="preserve">l donne des recommandations </w:t>
      </w:r>
      <w:r w:rsidR="00374E38">
        <w:t xml:space="preserve">hypothétiques </w:t>
      </w:r>
      <w:r>
        <w:t>quant à leur réalisation technique</w:t>
      </w:r>
      <w:r w:rsidR="00374E38">
        <w:t xml:space="preserve"> en fournissant un pseudo code</w:t>
      </w:r>
      <w:r>
        <w:t>.</w:t>
      </w:r>
    </w:p>
    <w:p w14:paraId="40DC4BAA" w14:textId="77777777" w:rsidR="00A011D8" w:rsidRDefault="00A011D8" w:rsidP="005F612B">
      <w:pPr>
        <w:pStyle w:val="tbtitre3"/>
      </w:pPr>
      <w:bookmarkStart w:id="266" w:name="_Toc454297854"/>
      <w:bookmarkStart w:id="267" w:name="_Toc455044865"/>
      <w:r>
        <w:t>Activité PL02</w:t>
      </w:r>
      <w:bookmarkEnd w:id="266"/>
      <w:bookmarkEnd w:id="267"/>
    </w:p>
    <w:p w14:paraId="0AE09726" w14:textId="187FA056" w:rsidR="00E36626" w:rsidRPr="00E36626" w:rsidRDefault="00E36626" w:rsidP="00E36626">
      <w:pPr>
        <w:pStyle w:val="tbnormal"/>
      </w:pPr>
      <w:r>
        <w:t>Cette activité ne fait que de lancer le calcul des besoins, voici le pseudo code de l’objet à invoquer :</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Look w:val="04A0" w:firstRow="1" w:lastRow="0" w:firstColumn="1" w:lastColumn="0" w:noHBand="0" w:noVBand="1"/>
      </w:tblPr>
      <w:tblGrid>
        <w:gridCol w:w="1194"/>
        <w:gridCol w:w="6176"/>
      </w:tblGrid>
      <w:tr w:rsidR="005D2D1B" w14:paraId="0F66F708" w14:textId="77777777" w:rsidTr="000A7CE9">
        <w:trPr>
          <w:trHeight w:hRule="exact" w:val="113"/>
        </w:trPr>
        <w:tc>
          <w:tcPr>
            <w:tcW w:w="1194" w:type="dxa"/>
            <w:tcBorders>
              <w:bottom w:val="single" w:sz="2" w:space="0" w:color="D0CECE" w:themeColor="background2" w:themeShade="E6"/>
            </w:tcBorders>
            <w:shd w:val="clear" w:color="auto" w:fill="auto"/>
            <w:vAlign w:val="center"/>
          </w:tcPr>
          <w:p w14:paraId="464BF9B9" w14:textId="77777777" w:rsidR="005D2D1B" w:rsidRPr="00025F11" w:rsidRDefault="005D2D1B" w:rsidP="000A7CE9">
            <w:pPr>
              <w:pStyle w:val="tbnormal"/>
              <w:jc w:val="center"/>
              <w:rPr>
                <w:rFonts w:ascii="Times" w:hAnsi="Times"/>
                <w:b/>
                <w:bCs/>
                <w:sz w:val="2"/>
                <w:szCs w:val="2"/>
              </w:rPr>
            </w:pPr>
          </w:p>
        </w:tc>
        <w:tc>
          <w:tcPr>
            <w:tcW w:w="6176" w:type="dxa"/>
            <w:tcBorders>
              <w:bottom w:val="single" w:sz="2" w:space="0" w:color="D0CECE" w:themeColor="background2" w:themeShade="E6"/>
            </w:tcBorders>
            <w:shd w:val="clear" w:color="auto" w:fill="auto"/>
            <w:vAlign w:val="center"/>
          </w:tcPr>
          <w:p w14:paraId="6BB810BC" w14:textId="77777777" w:rsidR="005D2D1B" w:rsidRPr="00025F11" w:rsidRDefault="005D2D1B" w:rsidP="000A7CE9">
            <w:pPr>
              <w:pStyle w:val="tbnormal"/>
              <w:jc w:val="left"/>
              <w:rPr>
                <w:b/>
                <w:sz w:val="2"/>
                <w:szCs w:val="2"/>
              </w:rPr>
            </w:pPr>
          </w:p>
        </w:tc>
      </w:tr>
      <w:tr w:rsidR="005D2D1B" w14:paraId="24C725DB" w14:textId="77777777" w:rsidTr="000A7CE9">
        <w:trPr>
          <w:trHeight w:val="1134"/>
        </w:trPr>
        <w:tc>
          <w:tcPr>
            <w:tcW w:w="1194"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7C1FB5C2" w14:textId="77777777" w:rsidR="005D2D1B" w:rsidRPr="006D089C" w:rsidRDefault="005D2D1B" w:rsidP="000A7CE9">
            <w:pPr>
              <w:pStyle w:val="tbnormal"/>
              <w:jc w:val="left"/>
              <w:rPr>
                <w:rFonts w:ascii="Times" w:hAnsi="Times"/>
                <w:b/>
                <w:bCs/>
                <w:sz w:val="32"/>
              </w:rPr>
            </w:pPr>
            <w:r w:rsidRPr="006D089C">
              <w:rPr>
                <w:rFonts w:ascii="Times" w:hAnsi="Times"/>
                <w:b/>
                <w:bCs/>
                <w:sz w:val="32"/>
              </w:rPr>
              <w:t>Pseudo</w:t>
            </w:r>
          </w:p>
          <w:p w14:paraId="678CDB18" w14:textId="77777777" w:rsidR="005D2D1B" w:rsidRDefault="005D2D1B" w:rsidP="000A7CE9">
            <w:pPr>
              <w:pStyle w:val="tbnormal"/>
              <w:jc w:val="left"/>
              <w:rPr>
                <w:rFonts w:ascii="Times" w:hAnsi="Times"/>
                <w:b/>
                <w:bCs/>
                <w:sz w:val="32"/>
              </w:rPr>
            </w:pPr>
            <w:r w:rsidRPr="006D089C">
              <w:rPr>
                <w:rFonts w:ascii="Times" w:hAnsi="Times"/>
                <w:b/>
                <w:bCs/>
                <w:sz w:val="32"/>
              </w:rPr>
              <w:t>Code</w:t>
            </w:r>
          </w:p>
          <w:p w14:paraId="21BE1F3B" w14:textId="77777777" w:rsidR="005D2D1B" w:rsidRPr="006D089C" w:rsidRDefault="005D2D1B" w:rsidP="000A7CE9">
            <w:pPr>
              <w:pStyle w:val="tbnormal"/>
              <w:jc w:val="left"/>
              <w:rPr>
                <w:rFonts w:ascii="Times" w:hAnsi="Times"/>
                <w:b/>
                <w:bCs/>
              </w:rPr>
            </w:pPr>
            <w:r>
              <w:rPr>
                <w:rFonts w:ascii="Times" w:hAnsi="Times"/>
                <w:b/>
                <w:bCs/>
                <w:sz w:val="32"/>
              </w:rPr>
              <w:t>PL02</w:t>
            </w:r>
          </w:p>
        </w:tc>
        <w:tc>
          <w:tcPr>
            <w:tcW w:w="6176"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15C0E969" w14:textId="011CC96E" w:rsidR="005D2D1B" w:rsidRPr="00025F11" w:rsidRDefault="00374E38" w:rsidP="000A7CE9">
            <w:pPr>
              <w:pStyle w:val="tbnormal"/>
              <w:jc w:val="center"/>
              <w:rPr>
                <w:i/>
              </w:rPr>
            </w:pPr>
            <w:r>
              <w:rPr>
                <w:i/>
                <w:noProof/>
                <w:lang w:eastAsia="fr-FR"/>
              </w:rPr>
              <w:drawing>
                <wp:inline distT="0" distB="0" distL="0" distR="0" wp14:anchorId="48684213" wp14:editId="7222A7EE">
                  <wp:extent cx="3780000" cy="125145"/>
                  <wp:effectExtent l="0" t="0" r="5080" b="1905"/>
                  <wp:docPr id="147" name="Image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 name="pseudocodePL02.PNG"/>
                          <pic:cNvPicPr/>
                        </pic:nvPicPr>
                        <pic:blipFill>
                          <a:blip r:embed="rId73" cstate="print">
                            <a:extLst>
                              <a:ext uri="{28A0092B-C50C-407E-A947-70E740481C1C}">
                                <a14:useLocalDpi xmlns:a14="http://schemas.microsoft.com/office/drawing/2010/main" val="0"/>
                              </a:ext>
                            </a:extLst>
                          </a:blip>
                          <a:stretch>
                            <a:fillRect/>
                          </a:stretch>
                        </pic:blipFill>
                        <pic:spPr>
                          <a:xfrm>
                            <a:off x="0" y="0"/>
                            <a:ext cx="3780000" cy="125145"/>
                          </a:xfrm>
                          <a:prstGeom prst="rect">
                            <a:avLst/>
                          </a:prstGeom>
                        </pic:spPr>
                      </pic:pic>
                    </a:graphicData>
                  </a:graphic>
                </wp:inline>
              </w:drawing>
            </w:r>
          </w:p>
        </w:tc>
      </w:tr>
      <w:tr w:rsidR="005D2D1B" w14:paraId="7FC9E957" w14:textId="77777777" w:rsidTr="000A7CE9">
        <w:trPr>
          <w:trHeight w:hRule="exact" w:val="113"/>
        </w:trPr>
        <w:tc>
          <w:tcPr>
            <w:tcW w:w="1194" w:type="dxa"/>
            <w:tcBorders>
              <w:top w:val="single" w:sz="2" w:space="0" w:color="D0CECE" w:themeColor="background2" w:themeShade="E6"/>
            </w:tcBorders>
            <w:shd w:val="clear" w:color="auto" w:fill="auto"/>
            <w:vAlign w:val="center"/>
          </w:tcPr>
          <w:p w14:paraId="07040BB1" w14:textId="77777777" w:rsidR="005D2D1B" w:rsidRPr="00025F11" w:rsidRDefault="005D2D1B" w:rsidP="000A7CE9">
            <w:pPr>
              <w:pStyle w:val="tbnormal"/>
              <w:jc w:val="center"/>
              <w:rPr>
                <w:rFonts w:ascii="Times" w:hAnsi="Times"/>
                <w:b/>
                <w:bCs/>
                <w:sz w:val="2"/>
                <w:szCs w:val="2"/>
              </w:rPr>
            </w:pPr>
          </w:p>
        </w:tc>
        <w:tc>
          <w:tcPr>
            <w:tcW w:w="6176" w:type="dxa"/>
            <w:tcBorders>
              <w:top w:val="single" w:sz="2" w:space="0" w:color="D0CECE" w:themeColor="background2" w:themeShade="E6"/>
            </w:tcBorders>
            <w:shd w:val="clear" w:color="auto" w:fill="auto"/>
            <w:vAlign w:val="center"/>
          </w:tcPr>
          <w:p w14:paraId="41414391" w14:textId="77777777" w:rsidR="005D2D1B" w:rsidRPr="00025F11" w:rsidRDefault="005D2D1B" w:rsidP="000A7CE9">
            <w:pPr>
              <w:pStyle w:val="tbnormal"/>
              <w:jc w:val="left"/>
              <w:rPr>
                <w:b/>
                <w:sz w:val="2"/>
                <w:szCs w:val="2"/>
              </w:rPr>
            </w:pPr>
          </w:p>
        </w:tc>
      </w:tr>
    </w:tbl>
    <w:p w14:paraId="539CEA83" w14:textId="1620761A" w:rsidR="005D2D1B" w:rsidRDefault="00A011D8" w:rsidP="005F612B">
      <w:pPr>
        <w:pStyle w:val="tbtitre3"/>
      </w:pPr>
      <w:bookmarkStart w:id="268" w:name="_Toc454297855"/>
      <w:bookmarkStart w:id="269" w:name="_Toc455044866"/>
      <w:r>
        <w:t>Activité</w:t>
      </w:r>
      <w:r w:rsidR="005D2D1B">
        <w:t>s</w:t>
      </w:r>
      <w:r>
        <w:t xml:space="preserve"> PR02</w:t>
      </w:r>
      <w:r w:rsidR="005D2D1B">
        <w:t>, PR03 et PR04</w:t>
      </w:r>
      <w:bookmarkEnd w:id="268"/>
      <w:bookmarkEnd w:id="269"/>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Look w:val="04A0" w:firstRow="1" w:lastRow="0" w:firstColumn="1" w:lastColumn="0" w:noHBand="0" w:noVBand="1"/>
      </w:tblPr>
      <w:tblGrid>
        <w:gridCol w:w="1194"/>
        <w:gridCol w:w="6176"/>
      </w:tblGrid>
      <w:tr w:rsidR="005D2D1B" w14:paraId="2A248E7C" w14:textId="77777777" w:rsidTr="000A7CE9">
        <w:trPr>
          <w:trHeight w:hRule="exact" w:val="113"/>
        </w:trPr>
        <w:tc>
          <w:tcPr>
            <w:tcW w:w="1194" w:type="dxa"/>
            <w:tcBorders>
              <w:bottom w:val="single" w:sz="2" w:space="0" w:color="D0CECE" w:themeColor="background2" w:themeShade="E6"/>
            </w:tcBorders>
            <w:shd w:val="clear" w:color="auto" w:fill="auto"/>
            <w:vAlign w:val="center"/>
          </w:tcPr>
          <w:p w14:paraId="45DD8C57" w14:textId="77777777" w:rsidR="005D2D1B" w:rsidRPr="00025F11" w:rsidRDefault="005D2D1B" w:rsidP="000A7CE9">
            <w:pPr>
              <w:pStyle w:val="tbnormal"/>
              <w:jc w:val="center"/>
              <w:rPr>
                <w:rFonts w:ascii="Times" w:hAnsi="Times"/>
                <w:b/>
                <w:bCs/>
                <w:sz w:val="2"/>
                <w:szCs w:val="2"/>
              </w:rPr>
            </w:pPr>
          </w:p>
        </w:tc>
        <w:tc>
          <w:tcPr>
            <w:tcW w:w="6176" w:type="dxa"/>
            <w:tcBorders>
              <w:bottom w:val="single" w:sz="2" w:space="0" w:color="D0CECE" w:themeColor="background2" w:themeShade="E6"/>
            </w:tcBorders>
            <w:shd w:val="clear" w:color="auto" w:fill="auto"/>
            <w:vAlign w:val="center"/>
          </w:tcPr>
          <w:p w14:paraId="5F5DBCE5" w14:textId="77777777" w:rsidR="005D2D1B" w:rsidRPr="00025F11" w:rsidRDefault="005D2D1B" w:rsidP="000A7CE9">
            <w:pPr>
              <w:pStyle w:val="tbnormal"/>
              <w:jc w:val="left"/>
              <w:rPr>
                <w:b/>
                <w:sz w:val="2"/>
                <w:szCs w:val="2"/>
              </w:rPr>
            </w:pPr>
          </w:p>
        </w:tc>
      </w:tr>
      <w:tr w:rsidR="005D2D1B" w14:paraId="21D6B5DE" w14:textId="77777777" w:rsidTr="000A7CE9">
        <w:trPr>
          <w:trHeight w:val="1134"/>
        </w:trPr>
        <w:tc>
          <w:tcPr>
            <w:tcW w:w="1194"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577AF719" w14:textId="77777777" w:rsidR="005D2D1B" w:rsidRPr="006D089C" w:rsidRDefault="005D2D1B" w:rsidP="000A7CE9">
            <w:pPr>
              <w:pStyle w:val="tbnormal"/>
              <w:jc w:val="left"/>
              <w:rPr>
                <w:rFonts w:ascii="Times" w:hAnsi="Times"/>
                <w:b/>
                <w:bCs/>
                <w:sz w:val="32"/>
              </w:rPr>
            </w:pPr>
            <w:r w:rsidRPr="006D089C">
              <w:rPr>
                <w:rFonts w:ascii="Times" w:hAnsi="Times"/>
                <w:b/>
                <w:bCs/>
                <w:sz w:val="32"/>
              </w:rPr>
              <w:t>Pseudo</w:t>
            </w:r>
          </w:p>
          <w:p w14:paraId="236661EF" w14:textId="77777777" w:rsidR="005D2D1B" w:rsidRDefault="005D2D1B" w:rsidP="000A7CE9">
            <w:pPr>
              <w:pStyle w:val="tbnormal"/>
              <w:jc w:val="left"/>
              <w:rPr>
                <w:rFonts w:ascii="Times" w:hAnsi="Times"/>
                <w:b/>
                <w:bCs/>
                <w:sz w:val="32"/>
              </w:rPr>
            </w:pPr>
            <w:r w:rsidRPr="006D089C">
              <w:rPr>
                <w:rFonts w:ascii="Times" w:hAnsi="Times"/>
                <w:b/>
                <w:bCs/>
                <w:sz w:val="32"/>
              </w:rPr>
              <w:t>Code</w:t>
            </w:r>
          </w:p>
          <w:p w14:paraId="29C7DE39" w14:textId="07E39897" w:rsidR="005D2D1B" w:rsidRDefault="00E36626" w:rsidP="000A7CE9">
            <w:pPr>
              <w:pStyle w:val="tbnormal"/>
              <w:jc w:val="left"/>
              <w:rPr>
                <w:rFonts w:ascii="Times" w:hAnsi="Times"/>
                <w:b/>
                <w:bCs/>
                <w:sz w:val="32"/>
              </w:rPr>
            </w:pPr>
            <w:r>
              <w:rPr>
                <w:rFonts w:ascii="Times" w:hAnsi="Times"/>
                <w:b/>
                <w:bCs/>
                <w:sz w:val="32"/>
              </w:rPr>
              <w:t>PR</w:t>
            </w:r>
            <w:r w:rsidR="005D2D1B">
              <w:rPr>
                <w:rFonts w:ascii="Times" w:hAnsi="Times"/>
                <w:b/>
                <w:bCs/>
                <w:sz w:val="32"/>
              </w:rPr>
              <w:t>02</w:t>
            </w:r>
          </w:p>
          <w:p w14:paraId="73A506B9" w14:textId="56544A6C" w:rsidR="005D2D1B" w:rsidRDefault="005D2D1B" w:rsidP="000A7CE9">
            <w:pPr>
              <w:pStyle w:val="tbnormal"/>
              <w:jc w:val="left"/>
              <w:rPr>
                <w:rFonts w:ascii="Times" w:hAnsi="Times"/>
                <w:b/>
                <w:bCs/>
                <w:sz w:val="32"/>
              </w:rPr>
            </w:pPr>
            <w:r>
              <w:rPr>
                <w:rFonts w:ascii="Times" w:hAnsi="Times"/>
                <w:b/>
                <w:bCs/>
                <w:sz w:val="32"/>
              </w:rPr>
              <w:t>P</w:t>
            </w:r>
            <w:r w:rsidR="00E36626">
              <w:rPr>
                <w:rFonts w:ascii="Times" w:hAnsi="Times"/>
                <w:b/>
                <w:bCs/>
                <w:sz w:val="32"/>
              </w:rPr>
              <w:t>R</w:t>
            </w:r>
            <w:r>
              <w:rPr>
                <w:rFonts w:ascii="Times" w:hAnsi="Times"/>
                <w:b/>
                <w:bCs/>
                <w:sz w:val="32"/>
              </w:rPr>
              <w:t>03</w:t>
            </w:r>
          </w:p>
          <w:p w14:paraId="1CFFD521" w14:textId="7C12B176" w:rsidR="005D2D1B" w:rsidRPr="006D089C" w:rsidRDefault="00E36626" w:rsidP="000A7CE9">
            <w:pPr>
              <w:pStyle w:val="tbnormal"/>
              <w:jc w:val="left"/>
              <w:rPr>
                <w:rFonts w:ascii="Times" w:hAnsi="Times"/>
                <w:b/>
                <w:bCs/>
              </w:rPr>
            </w:pPr>
            <w:r>
              <w:rPr>
                <w:rFonts w:ascii="Times" w:hAnsi="Times"/>
                <w:b/>
                <w:bCs/>
                <w:sz w:val="32"/>
              </w:rPr>
              <w:t>PR</w:t>
            </w:r>
            <w:r w:rsidR="005D2D1B">
              <w:rPr>
                <w:rFonts w:ascii="Times" w:hAnsi="Times"/>
                <w:b/>
                <w:bCs/>
                <w:sz w:val="32"/>
              </w:rPr>
              <w:t>04</w:t>
            </w:r>
          </w:p>
        </w:tc>
        <w:tc>
          <w:tcPr>
            <w:tcW w:w="6176"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1DA01873" w14:textId="5DB23A7E" w:rsidR="005D2D1B" w:rsidRPr="00025F11" w:rsidRDefault="00374E38" w:rsidP="000A7CE9">
            <w:pPr>
              <w:pStyle w:val="tbnormal"/>
              <w:jc w:val="center"/>
              <w:rPr>
                <w:i/>
              </w:rPr>
            </w:pPr>
            <w:r>
              <w:rPr>
                <w:i/>
                <w:noProof/>
                <w:lang w:eastAsia="fr-FR"/>
              </w:rPr>
              <w:drawing>
                <wp:inline distT="0" distB="0" distL="0" distR="0" wp14:anchorId="197ACB38" wp14:editId="04BAD2A3">
                  <wp:extent cx="3780000" cy="2380836"/>
                  <wp:effectExtent l="0" t="0" r="5080" b="6985"/>
                  <wp:docPr id="148" name="Image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 name="pseudocode_PR020304.PNG"/>
                          <pic:cNvPicPr/>
                        </pic:nvPicPr>
                        <pic:blipFill>
                          <a:blip r:embed="rId74" cstate="print">
                            <a:extLst>
                              <a:ext uri="{28A0092B-C50C-407E-A947-70E740481C1C}">
                                <a14:useLocalDpi xmlns:a14="http://schemas.microsoft.com/office/drawing/2010/main" val="0"/>
                              </a:ext>
                            </a:extLst>
                          </a:blip>
                          <a:stretch>
                            <a:fillRect/>
                          </a:stretch>
                        </pic:blipFill>
                        <pic:spPr>
                          <a:xfrm>
                            <a:off x="0" y="0"/>
                            <a:ext cx="3780000" cy="2380836"/>
                          </a:xfrm>
                          <a:prstGeom prst="rect">
                            <a:avLst/>
                          </a:prstGeom>
                        </pic:spPr>
                      </pic:pic>
                    </a:graphicData>
                  </a:graphic>
                </wp:inline>
              </w:drawing>
            </w:r>
          </w:p>
        </w:tc>
      </w:tr>
      <w:tr w:rsidR="005D2D1B" w14:paraId="1BBD5F69" w14:textId="77777777" w:rsidTr="000A7CE9">
        <w:trPr>
          <w:trHeight w:hRule="exact" w:val="113"/>
        </w:trPr>
        <w:tc>
          <w:tcPr>
            <w:tcW w:w="1194" w:type="dxa"/>
            <w:tcBorders>
              <w:top w:val="single" w:sz="2" w:space="0" w:color="D0CECE" w:themeColor="background2" w:themeShade="E6"/>
            </w:tcBorders>
            <w:shd w:val="clear" w:color="auto" w:fill="auto"/>
            <w:vAlign w:val="center"/>
          </w:tcPr>
          <w:p w14:paraId="450BC111" w14:textId="77777777" w:rsidR="005D2D1B" w:rsidRPr="00025F11" w:rsidRDefault="005D2D1B" w:rsidP="000A7CE9">
            <w:pPr>
              <w:pStyle w:val="tbnormal"/>
              <w:jc w:val="center"/>
              <w:rPr>
                <w:rFonts w:ascii="Times" w:hAnsi="Times"/>
                <w:b/>
                <w:bCs/>
                <w:sz w:val="2"/>
                <w:szCs w:val="2"/>
              </w:rPr>
            </w:pPr>
          </w:p>
        </w:tc>
        <w:tc>
          <w:tcPr>
            <w:tcW w:w="6176" w:type="dxa"/>
            <w:tcBorders>
              <w:top w:val="single" w:sz="2" w:space="0" w:color="D0CECE" w:themeColor="background2" w:themeShade="E6"/>
            </w:tcBorders>
            <w:shd w:val="clear" w:color="auto" w:fill="auto"/>
            <w:vAlign w:val="center"/>
          </w:tcPr>
          <w:p w14:paraId="6EFA8496" w14:textId="77777777" w:rsidR="005D2D1B" w:rsidRPr="00025F11" w:rsidRDefault="005D2D1B" w:rsidP="000A7CE9">
            <w:pPr>
              <w:pStyle w:val="tbnormal"/>
              <w:jc w:val="left"/>
              <w:rPr>
                <w:b/>
                <w:sz w:val="2"/>
                <w:szCs w:val="2"/>
              </w:rPr>
            </w:pPr>
          </w:p>
        </w:tc>
      </w:tr>
    </w:tbl>
    <w:p w14:paraId="3AEF8C1D" w14:textId="03D3C47C" w:rsidR="00E36626" w:rsidRDefault="00E36626" w:rsidP="00E36626">
      <w:pPr>
        <w:pStyle w:val="tbnormal"/>
      </w:pPr>
      <w:bookmarkStart w:id="270" w:name="_Toc454297856"/>
      <w:r w:rsidRPr="004D21BE">
        <w:rPr>
          <w:b/>
        </w:rPr>
        <w:t xml:space="preserve">Ligne 1 : </w:t>
      </w:r>
      <w:r>
        <w:t>Les demandes d’achat sont récupérées pour autant qu’elles soient dans le statut en cours d’achat et que la date de dernière mise à jour (celle où les participants ont confirmé la demande d’achat – Activité PR01) est plus petite ou égale à la date virtuelle courante moins le nombre de jour qui correspond au délai fournisseur.</w:t>
      </w:r>
    </w:p>
    <w:p w14:paraId="561C656B" w14:textId="2D2189A2" w:rsidR="00E36626" w:rsidRDefault="00E36626" w:rsidP="00E36626">
      <w:pPr>
        <w:pStyle w:val="tbnormal"/>
      </w:pPr>
      <w:r w:rsidRPr="004D21BE">
        <w:rPr>
          <w:b/>
        </w:rPr>
        <w:t xml:space="preserve">Ligne 4 : </w:t>
      </w:r>
      <w:r>
        <w:t>Parcours de toutes les demandes d’achats retournées par la transaction de la ligne 1.</w:t>
      </w:r>
    </w:p>
    <w:p w14:paraId="6E256F08" w14:textId="4958D0C6" w:rsidR="00E36626" w:rsidRDefault="00E36626" w:rsidP="00E36626">
      <w:pPr>
        <w:pStyle w:val="tbnormal"/>
      </w:pPr>
      <w:r w:rsidRPr="004D21BE">
        <w:rPr>
          <w:b/>
        </w:rPr>
        <w:lastRenderedPageBreak/>
        <w:t xml:space="preserve">Ligne 6 : </w:t>
      </w:r>
      <w:r>
        <w:t xml:space="preserve">Mise à jour </w:t>
      </w:r>
      <w:r w:rsidR="004D21BE">
        <w:t xml:space="preserve">de la demande d’achat itérée avec </w:t>
      </w:r>
      <w:proofErr w:type="gramStart"/>
      <w:r w:rsidR="004D21BE">
        <w:t xml:space="preserve">le statut </w:t>
      </w:r>
      <w:r>
        <w:t>terminé</w:t>
      </w:r>
      <w:r w:rsidR="004D21BE">
        <w:t>e</w:t>
      </w:r>
      <w:proofErr w:type="gramEnd"/>
      <w:r>
        <w:t>.</w:t>
      </w:r>
    </w:p>
    <w:p w14:paraId="393E479C" w14:textId="18A96D49" w:rsidR="00E36626" w:rsidRDefault="00E36626" w:rsidP="00E36626">
      <w:pPr>
        <w:pStyle w:val="tbnormal"/>
      </w:pPr>
      <w:r w:rsidRPr="004D21BE">
        <w:rPr>
          <w:b/>
        </w:rPr>
        <w:t xml:space="preserve">Ligne 8 : </w:t>
      </w:r>
      <w:r>
        <w:t>Récupération de l’ordre de transfert généré. Il effectue le transfert de marchandise entre l’entrepôt virtuel des fournisseurs à l’entrepôt de la société.</w:t>
      </w:r>
    </w:p>
    <w:p w14:paraId="23AC00DA" w14:textId="32FCBD85" w:rsidR="00E36626" w:rsidRDefault="00E36626" w:rsidP="00E36626">
      <w:pPr>
        <w:pStyle w:val="tbnormal"/>
      </w:pPr>
      <w:r w:rsidRPr="004D21BE">
        <w:rPr>
          <w:b/>
        </w:rPr>
        <w:t xml:space="preserve">Ligne 10 : </w:t>
      </w:r>
      <w:r>
        <w:t>Exécution du transfert, c’est-à-dire que la marchandise est disponible dans le stock réel de la société.</w:t>
      </w:r>
    </w:p>
    <w:p w14:paraId="3173652A" w14:textId="6002FDCB" w:rsidR="00E36626" w:rsidRDefault="00E36626" w:rsidP="00E36626">
      <w:pPr>
        <w:pStyle w:val="tbnormal"/>
      </w:pPr>
      <w:r w:rsidRPr="004D21BE">
        <w:rPr>
          <w:b/>
        </w:rPr>
        <w:t xml:space="preserve">Ligne 12 : </w:t>
      </w:r>
      <w:r>
        <w:t xml:space="preserve">Récupération d’un objet </w:t>
      </w:r>
      <w:proofErr w:type="spellStart"/>
      <w:r>
        <w:t>transcient</w:t>
      </w:r>
      <w:proofErr w:type="spellEnd"/>
      <w:r>
        <w:t xml:space="preserve"> généré par le transfert précédent et appel dessus de la méthode qui le </w:t>
      </w:r>
      <w:r w:rsidR="004D21BE">
        <w:t>définit comme étant terminé.</w:t>
      </w:r>
    </w:p>
    <w:p w14:paraId="308456CF" w14:textId="0DCF38FE" w:rsidR="004D21BE" w:rsidRDefault="004D21BE" w:rsidP="00E36626">
      <w:pPr>
        <w:pStyle w:val="tbnormal"/>
      </w:pPr>
      <w:r w:rsidRPr="004D21BE">
        <w:rPr>
          <w:b/>
        </w:rPr>
        <w:t xml:space="preserve">Ligne 15 : </w:t>
      </w:r>
      <w:r>
        <w:t>Création de la facture dans le système.</w:t>
      </w:r>
    </w:p>
    <w:p w14:paraId="2CDBF83E" w14:textId="0FA82606" w:rsidR="004D21BE" w:rsidRDefault="004D21BE" w:rsidP="00E36626">
      <w:pPr>
        <w:pStyle w:val="tbnormal"/>
      </w:pPr>
      <w:r w:rsidRPr="004D21BE">
        <w:rPr>
          <w:b/>
        </w:rPr>
        <w:t xml:space="preserve">Ligne 34 : </w:t>
      </w:r>
      <w:r>
        <w:t>Comptabilisation du paiement.</w:t>
      </w:r>
    </w:p>
    <w:p w14:paraId="0A9EF84C" w14:textId="204F7720" w:rsidR="004D21BE" w:rsidRDefault="004D21BE" w:rsidP="00E36626">
      <w:pPr>
        <w:pStyle w:val="tbnormal"/>
      </w:pPr>
      <w:r w:rsidRPr="004D21BE">
        <w:rPr>
          <w:b/>
        </w:rPr>
        <w:t xml:space="preserve">Ligne 35 : </w:t>
      </w:r>
      <w:r>
        <w:t>Mise à jour de la facture avec le statut payé.</w:t>
      </w:r>
    </w:p>
    <w:p w14:paraId="6E082987" w14:textId="77777777" w:rsidR="00A011D8" w:rsidRDefault="00A011D8" w:rsidP="005F612B">
      <w:pPr>
        <w:pStyle w:val="tbtitre3"/>
      </w:pPr>
      <w:bookmarkStart w:id="271" w:name="_Toc455044867"/>
      <w:r>
        <w:t>Activité MA02</w:t>
      </w:r>
      <w:bookmarkEnd w:id="270"/>
      <w:bookmarkEnd w:id="271"/>
    </w:p>
    <w:p w14:paraId="222CA1EC" w14:textId="0B749CED" w:rsidR="00B90455" w:rsidRDefault="00B90455" w:rsidP="00B90455">
      <w:pPr>
        <w:pStyle w:val="tbnormal"/>
      </w:pPr>
      <w:r>
        <w:t>En résumé, cette activité doit passer les ordres de fabrication ayant atteint le temps nécessaire à la fabrication des bières du statut en cours de production a terminé. Elle doit aussi s’assurer que les participants n’ont pas triché en lançant plus de trois ordres de fabrication simultanément. En effet, ce nombre étant une des contraintes du scénario</w:t>
      </w:r>
      <w:r w:rsidR="005137AC">
        <w:t> :</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Look w:val="04A0" w:firstRow="1" w:lastRow="0" w:firstColumn="1" w:lastColumn="0" w:noHBand="0" w:noVBand="1"/>
      </w:tblPr>
      <w:tblGrid>
        <w:gridCol w:w="1194"/>
        <w:gridCol w:w="6176"/>
      </w:tblGrid>
      <w:tr w:rsidR="00B90455" w14:paraId="5773C0B2" w14:textId="77777777" w:rsidTr="000A7CE9">
        <w:trPr>
          <w:trHeight w:hRule="exact" w:val="113"/>
        </w:trPr>
        <w:tc>
          <w:tcPr>
            <w:tcW w:w="1194" w:type="dxa"/>
            <w:tcBorders>
              <w:bottom w:val="single" w:sz="2" w:space="0" w:color="D0CECE" w:themeColor="background2" w:themeShade="E6"/>
            </w:tcBorders>
            <w:shd w:val="clear" w:color="auto" w:fill="auto"/>
            <w:vAlign w:val="center"/>
          </w:tcPr>
          <w:p w14:paraId="09D8E65C" w14:textId="77777777" w:rsidR="00B90455" w:rsidRPr="00025F11" w:rsidRDefault="00B90455" w:rsidP="000A7CE9">
            <w:pPr>
              <w:pStyle w:val="tbnormal"/>
              <w:jc w:val="center"/>
              <w:rPr>
                <w:rFonts w:ascii="Times" w:hAnsi="Times"/>
                <w:b/>
                <w:bCs/>
                <w:sz w:val="2"/>
                <w:szCs w:val="2"/>
              </w:rPr>
            </w:pPr>
          </w:p>
        </w:tc>
        <w:tc>
          <w:tcPr>
            <w:tcW w:w="6176" w:type="dxa"/>
            <w:tcBorders>
              <w:bottom w:val="single" w:sz="2" w:space="0" w:color="D0CECE" w:themeColor="background2" w:themeShade="E6"/>
            </w:tcBorders>
            <w:shd w:val="clear" w:color="auto" w:fill="auto"/>
            <w:vAlign w:val="center"/>
          </w:tcPr>
          <w:p w14:paraId="6109FE75" w14:textId="77777777" w:rsidR="00B90455" w:rsidRPr="00025F11" w:rsidRDefault="00B90455" w:rsidP="000A7CE9">
            <w:pPr>
              <w:pStyle w:val="tbnormal"/>
              <w:jc w:val="left"/>
              <w:rPr>
                <w:b/>
                <w:sz w:val="2"/>
                <w:szCs w:val="2"/>
              </w:rPr>
            </w:pPr>
          </w:p>
        </w:tc>
      </w:tr>
      <w:tr w:rsidR="00B90455" w14:paraId="70B25F10" w14:textId="77777777" w:rsidTr="000A7CE9">
        <w:trPr>
          <w:trHeight w:val="1134"/>
        </w:trPr>
        <w:tc>
          <w:tcPr>
            <w:tcW w:w="1194"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0EB43F9D" w14:textId="77777777" w:rsidR="00B90455" w:rsidRPr="006D089C" w:rsidRDefault="00B90455" w:rsidP="000A7CE9">
            <w:pPr>
              <w:pStyle w:val="tbnormal"/>
              <w:jc w:val="left"/>
              <w:rPr>
                <w:rFonts w:ascii="Times" w:hAnsi="Times"/>
                <w:b/>
                <w:bCs/>
                <w:sz w:val="32"/>
              </w:rPr>
            </w:pPr>
            <w:r w:rsidRPr="006D089C">
              <w:rPr>
                <w:rFonts w:ascii="Times" w:hAnsi="Times"/>
                <w:b/>
                <w:bCs/>
                <w:sz w:val="32"/>
              </w:rPr>
              <w:t>Pseudo</w:t>
            </w:r>
          </w:p>
          <w:p w14:paraId="33F9206F" w14:textId="77777777" w:rsidR="00B90455" w:rsidRDefault="00B90455" w:rsidP="000A7CE9">
            <w:pPr>
              <w:pStyle w:val="tbnormal"/>
              <w:jc w:val="left"/>
              <w:rPr>
                <w:rFonts w:ascii="Times" w:hAnsi="Times"/>
                <w:b/>
                <w:bCs/>
                <w:sz w:val="32"/>
              </w:rPr>
            </w:pPr>
            <w:r w:rsidRPr="006D089C">
              <w:rPr>
                <w:rFonts w:ascii="Times" w:hAnsi="Times"/>
                <w:b/>
                <w:bCs/>
                <w:sz w:val="32"/>
              </w:rPr>
              <w:t>Code</w:t>
            </w:r>
          </w:p>
          <w:p w14:paraId="775E1737" w14:textId="77777777" w:rsidR="00B90455" w:rsidRPr="006D089C" w:rsidRDefault="00B90455" w:rsidP="000A7CE9">
            <w:pPr>
              <w:pStyle w:val="tbnormal"/>
              <w:jc w:val="left"/>
              <w:rPr>
                <w:rFonts w:ascii="Times" w:hAnsi="Times"/>
                <w:b/>
                <w:bCs/>
              </w:rPr>
            </w:pPr>
            <w:r>
              <w:rPr>
                <w:rFonts w:ascii="Times" w:hAnsi="Times"/>
                <w:b/>
                <w:bCs/>
                <w:sz w:val="32"/>
              </w:rPr>
              <w:t>MA02</w:t>
            </w:r>
          </w:p>
        </w:tc>
        <w:tc>
          <w:tcPr>
            <w:tcW w:w="6176"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6FAD9176" w14:textId="3A143390" w:rsidR="00B90455" w:rsidRPr="00025F11" w:rsidRDefault="00374E38" w:rsidP="000A7CE9">
            <w:pPr>
              <w:pStyle w:val="tbnormal"/>
              <w:jc w:val="center"/>
              <w:rPr>
                <w:i/>
              </w:rPr>
            </w:pPr>
            <w:r>
              <w:rPr>
                <w:i/>
                <w:noProof/>
                <w:lang w:eastAsia="fr-FR"/>
              </w:rPr>
              <w:drawing>
                <wp:inline distT="0" distB="0" distL="0" distR="0" wp14:anchorId="340AF60D" wp14:editId="60625143">
                  <wp:extent cx="3780000" cy="1216062"/>
                  <wp:effectExtent l="0" t="0" r="5080" b="3175"/>
                  <wp:docPr id="149" name="Imag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 name="pseudocode_MA02.PNG"/>
                          <pic:cNvPicPr/>
                        </pic:nvPicPr>
                        <pic:blipFill>
                          <a:blip r:embed="rId75" cstate="print">
                            <a:extLst>
                              <a:ext uri="{28A0092B-C50C-407E-A947-70E740481C1C}">
                                <a14:useLocalDpi xmlns:a14="http://schemas.microsoft.com/office/drawing/2010/main" val="0"/>
                              </a:ext>
                            </a:extLst>
                          </a:blip>
                          <a:stretch>
                            <a:fillRect/>
                          </a:stretch>
                        </pic:blipFill>
                        <pic:spPr>
                          <a:xfrm>
                            <a:off x="0" y="0"/>
                            <a:ext cx="3780000" cy="1216062"/>
                          </a:xfrm>
                          <a:prstGeom prst="rect">
                            <a:avLst/>
                          </a:prstGeom>
                        </pic:spPr>
                      </pic:pic>
                    </a:graphicData>
                  </a:graphic>
                </wp:inline>
              </w:drawing>
            </w:r>
          </w:p>
        </w:tc>
      </w:tr>
    </w:tbl>
    <w:p w14:paraId="13B4D44B" w14:textId="73E5CD1D" w:rsidR="005137AC" w:rsidRDefault="005137AC" w:rsidP="005137AC">
      <w:pPr>
        <w:pStyle w:val="tbnormal"/>
      </w:pPr>
      <w:bookmarkStart w:id="272" w:name="_Toc454297911"/>
      <w:r w:rsidRPr="00293E8C">
        <w:rPr>
          <w:b/>
        </w:rPr>
        <w:t xml:space="preserve">Ligne 1 : </w:t>
      </w:r>
      <w:r>
        <w:t>Récupération des ordres de fabrication étant dans le statut en production et ayant une date de démarrage plus petite ou égale à la date virtuelle courante moins le temps nécessaire à la fabrication.</w:t>
      </w:r>
    </w:p>
    <w:p w14:paraId="51FACA78" w14:textId="1E8F41CB" w:rsidR="005137AC" w:rsidRDefault="005137AC" w:rsidP="005137AC">
      <w:pPr>
        <w:pStyle w:val="tbnormal"/>
      </w:pPr>
      <w:r w:rsidRPr="00293E8C">
        <w:rPr>
          <w:b/>
        </w:rPr>
        <w:t xml:space="preserve">Ligne 5 : </w:t>
      </w:r>
      <w:r>
        <w:t>Itération sur les résultats de la ligne 1.</w:t>
      </w:r>
    </w:p>
    <w:p w14:paraId="4A439A9C" w14:textId="276B503C" w:rsidR="005137AC" w:rsidRDefault="005137AC" w:rsidP="005137AC">
      <w:pPr>
        <w:pStyle w:val="tbnormal"/>
      </w:pPr>
      <w:r w:rsidRPr="00293E8C">
        <w:rPr>
          <w:b/>
        </w:rPr>
        <w:t xml:space="preserve">Ligne 7 : </w:t>
      </w:r>
      <w:r>
        <w:t xml:space="preserve">Création d’un objet </w:t>
      </w:r>
      <w:proofErr w:type="spellStart"/>
      <w:r>
        <w:t>transcient</w:t>
      </w:r>
      <w:proofErr w:type="spellEnd"/>
      <w:r>
        <w:t xml:space="preserve"> qui permet d’effectuer les transferts de stock pour les matières consommées et les matières produites.</w:t>
      </w:r>
    </w:p>
    <w:p w14:paraId="56416FD0" w14:textId="56CF8978" w:rsidR="005137AC" w:rsidRDefault="005137AC" w:rsidP="005137AC">
      <w:pPr>
        <w:pStyle w:val="tbnormal"/>
      </w:pPr>
      <w:r w:rsidRPr="00293E8C">
        <w:rPr>
          <w:b/>
        </w:rPr>
        <w:t xml:space="preserve">Ligne 17 : </w:t>
      </w:r>
      <w:r>
        <w:t>Mise à jour de l’ordre de fabrication itéré avec le statut terminé.</w:t>
      </w:r>
    </w:p>
    <w:p w14:paraId="7DAA76C4" w14:textId="540ADB23" w:rsidR="005F612B" w:rsidRDefault="005F612B" w:rsidP="005F612B">
      <w:pPr>
        <w:pStyle w:val="tbtitre3"/>
      </w:pPr>
      <w:bookmarkStart w:id="273" w:name="_Toc455044868"/>
      <w:r>
        <w:t>[</w:t>
      </w:r>
      <w:proofErr w:type="gramStart"/>
      <w:r>
        <w:t>new</w:t>
      </w:r>
      <w:proofErr w:type="gramEnd"/>
      <w:r>
        <w:t>] Limites et recommandations</w:t>
      </w:r>
      <w:bookmarkEnd w:id="273"/>
    </w:p>
    <w:p w14:paraId="1BEED778" w14:textId="541DED86" w:rsidR="005F612B" w:rsidRPr="005F612B" w:rsidRDefault="005F612B" w:rsidP="005F612B">
      <w:pPr>
        <w:pStyle w:val="tbnormal"/>
      </w:pPr>
      <w:r>
        <w:t>…</w:t>
      </w:r>
    </w:p>
    <w:p w14:paraId="0EE45B10" w14:textId="31703867" w:rsidR="003C7B45" w:rsidRDefault="008302A3" w:rsidP="008302A3">
      <w:pPr>
        <w:pStyle w:val="tbtitre1"/>
      </w:pPr>
      <w:bookmarkStart w:id="274" w:name="_Toc455044869"/>
      <w:r>
        <w:t>Analyse des p</w:t>
      </w:r>
      <w:r w:rsidR="003C7B45">
        <w:t>erformances</w:t>
      </w:r>
      <w:bookmarkEnd w:id="272"/>
      <w:bookmarkEnd w:id="274"/>
    </w:p>
    <w:p w14:paraId="1D4A09D8" w14:textId="12542366" w:rsidR="00A53BC4" w:rsidRDefault="00336B99" w:rsidP="00336B99">
      <w:pPr>
        <w:pStyle w:val="tbnormal"/>
      </w:pPr>
      <w:r>
        <w:t xml:space="preserve">Un des points critiques du simulateur est le temps à </w:t>
      </w:r>
      <w:r w:rsidR="005F6B64">
        <w:t>disposition</w:t>
      </w:r>
      <w:r>
        <w:t xml:space="preserve"> pour effectuer toutes les opérations de vérification et </w:t>
      </w:r>
      <w:r w:rsidR="005F6B64">
        <w:t>l’exécution des activités automatisées de la chaîne de valeur Brewery &amp; Co. Ce temps est celui définit pour un</w:t>
      </w:r>
      <w:r w:rsidR="00E33B83">
        <w:t xml:space="preserve"> jour virtuel ou une période qu</w:t>
      </w:r>
      <w:r w:rsidR="005F6B64">
        <w:t xml:space="preserve">elle </w:t>
      </w:r>
      <w:r w:rsidR="00D656EB">
        <w:t>qu’elle</w:t>
      </w:r>
      <w:r w:rsidR="005F6B64">
        <w:t xml:space="preserve"> soit.</w:t>
      </w:r>
      <w:r w:rsidR="00A53BC4">
        <w:br w:type="page"/>
      </w:r>
    </w:p>
    <w:p w14:paraId="69862729" w14:textId="1C64E485" w:rsidR="003C7B45" w:rsidRDefault="008874A3" w:rsidP="008302A3">
      <w:pPr>
        <w:pStyle w:val="tbtitre2"/>
      </w:pPr>
      <w:bookmarkStart w:id="275" w:name="_Toc455044870"/>
      <w:r>
        <w:lastRenderedPageBreak/>
        <w:t>Mesure temps des I/O</w:t>
      </w:r>
      <w:bookmarkEnd w:id="275"/>
    </w:p>
    <w:p w14:paraId="52977706" w14:textId="180F50A5" w:rsidR="00887327" w:rsidRDefault="00012DD1" w:rsidP="00887327">
      <w:pPr>
        <w:pStyle w:val="tbnormal"/>
      </w:pPr>
      <w:r>
        <w:t>Ce</w:t>
      </w:r>
      <w:r w:rsidR="008302A3">
        <w:t>tte analyse</w:t>
      </w:r>
      <w:r w:rsidR="00887327">
        <w:t xml:space="preserve"> </w:t>
      </w:r>
      <w:r>
        <w:t>calcule le</w:t>
      </w:r>
      <w:r w:rsidR="008302A3">
        <w:t>s</w:t>
      </w:r>
      <w:r>
        <w:t xml:space="preserve"> temps en millisecondes nécessaire</w:t>
      </w:r>
      <w:r w:rsidR="008302A3">
        <w:t>s</w:t>
      </w:r>
      <w:r>
        <w:t xml:space="preserve"> au simulateur pour effectuer des opérations sur les donnée</w:t>
      </w:r>
      <w:r w:rsidR="003B112E">
        <w:t>s d’</w:t>
      </w:r>
      <w:r w:rsidR="003B112E" w:rsidRPr="00997DAD">
        <w:rPr>
          <w:b/>
        </w:rPr>
        <w:t>Odoo</w:t>
      </w:r>
      <w:r w:rsidR="00997DAD" w:rsidRPr="00997DAD">
        <w:rPr>
          <w:b/>
        </w:rPr>
        <w:t xml:space="preserve"> Online 9.0 SaaS</w:t>
      </w:r>
      <w:r w:rsidR="003B112E">
        <w:t xml:space="preserve"> via l’API. </w:t>
      </w:r>
      <w:r w:rsidR="008302A3">
        <w:t>Elle porte sur</w:t>
      </w:r>
      <w:r w:rsidR="003B112E">
        <w:t xml:space="preserve"> </w:t>
      </w:r>
      <w:r w:rsidR="008302A3">
        <w:t xml:space="preserve">les </w:t>
      </w:r>
      <w:r w:rsidR="003B112E">
        <w:t>opérations basiques CRUD</w:t>
      </w:r>
      <w:r w:rsidR="008302A3">
        <w:t xml:space="preserve">. Le </w:t>
      </w:r>
      <w:r w:rsidR="003B112E">
        <w:t>modèle</w:t>
      </w:r>
      <w:r w:rsidR="008302A3">
        <w:t xml:space="preserve"> utilisé est</w:t>
      </w:r>
      <w:r w:rsidR="003B112E">
        <w:t xml:space="preserve"> </w:t>
      </w:r>
      <w:proofErr w:type="spellStart"/>
      <w:proofErr w:type="gramStart"/>
      <w:r w:rsidR="003B112E" w:rsidRPr="003B112E">
        <w:rPr>
          <w:b/>
        </w:rPr>
        <w:t>res.partner</w:t>
      </w:r>
      <w:proofErr w:type="spellEnd"/>
      <w:proofErr w:type="gramEnd"/>
      <w:r w:rsidR="00A25608">
        <w:t xml:space="preserve">. </w:t>
      </w:r>
      <w:r w:rsidR="00887327">
        <w:t>C</w:t>
      </w:r>
      <w:r w:rsidR="00A856F0">
        <w:t xml:space="preserve">haque opération </w:t>
      </w:r>
      <w:r w:rsidR="00887327">
        <w:t xml:space="preserve">est mesurée </w:t>
      </w:r>
      <w:r w:rsidR="00A856F0">
        <w:t xml:space="preserve">unitairement </w:t>
      </w:r>
      <w:r w:rsidR="00887327">
        <w:t>et une moyenne est calculée</w:t>
      </w:r>
      <w:r w:rsidR="00A25608">
        <w:t xml:space="preserve"> sur la base de dix répétitions successives</w:t>
      </w:r>
      <w:r w:rsidR="00887327">
        <w:t>.</w:t>
      </w:r>
    </w:p>
    <w:p w14:paraId="2B516FF4" w14:textId="008CC2ED" w:rsidR="00887327" w:rsidRDefault="00887327" w:rsidP="00887327">
      <w:pPr>
        <w:pStyle w:val="tbnormal"/>
      </w:pPr>
      <w:r>
        <w:t xml:space="preserve">Cette batterie de test est </w:t>
      </w:r>
      <w:r w:rsidR="006E5ACF">
        <w:t>effectuée</w:t>
      </w:r>
      <w:r>
        <w:t xml:space="preserve"> </w:t>
      </w:r>
      <w:r w:rsidR="00A53BC4">
        <w:t xml:space="preserve">cinq fois dans </w:t>
      </w:r>
      <w:r w:rsidR="006B0946">
        <w:t>trois</w:t>
      </w:r>
      <w:r w:rsidR="00A53BC4">
        <w:t xml:space="preserve"> c</w:t>
      </w:r>
      <w:r w:rsidR="006B0946">
        <w:t>onditions différentes</w:t>
      </w:r>
      <w:r w:rsidR="00A856F0">
        <w:t> :</w:t>
      </w:r>
    </w:p>
    <w:p w14:paraId="3DE816E8" w14:textId="29DE9817" w:rsidR="00887327" w:rsidRDefault="00C7056A" w:rsidP="00887327">
      <w:pPr>
        <w:pStyle w:val="tbnormal"/>
        <w:numPr>
          <w:ilvl w:val="0"/>
          <w:numId w:val="43"/>
        </w:numPr>
      </w:pPr>
      <w:r w:rsidRPr="00C7056A">
        <w:rPr>
          <w:b/>
        </w:rPr>
        <w:t>C1</w:t>
      </w:r>
      <w:r>
        <w:t xml:space="preserve"> – </w:t>
      </w:r>
      <w:r w:rsidR="00887327">
        <w:t>Au domicile de Monsieur Anthony Tomat (wifi)</w:t>
      </w:r>
    </w:p>
    <w:p w14:paraId="0257DFBC" w14:textId="0BF997FF" w:rsidR="00EA4AB7" w:rsidRDefault="00C7056A" w:rsidP="00887327">
      <w:pPr>
        <w:pStyle w:val="tbnormal"/>
        <w:numPr>
          <w:ilvl w:val="0"/>
          <w:numId w:val="43"/>
        </w:numPr>
      </w:pPr>
      <w:r w:rsidRPr="00C7056A">
        <w:rPr>
          <w:b/>
        </w:rPr>
        <w:t>C2</w:t>
      </w:r>
      <w:r>
        <w:t xml:space="preserve"> – Mêmes conditions que C1 en passant par le VPN de l’école</w:t>
      </w:r>
    </w:p>
    <w:p w14:paraId="4EE5F56E" w14:textId="3E566835" w:rsidR="006B0946" w:rsidRPr="006B0946" w:rsidRDefault="00C7056A" w:rsidP="006B0946">
      <w:pPr>
        <w:pStyle w:val="tbnormal"/>
        <w:numPr>
          <w:ilvl w:val="0"/>
          <w:numId w:val="43"/>
        </w:numPr>
      </w:pPr>
      <w:r w:rsidRPr="00C7056A">
        <w:rPr>
          <w:b/>
        </w:rPr>
        <w:t>C3</w:t>
      </w:r>
      <w:r>
        <w:t xml:space="preserve"> – </w:t>
      </w:r>
      <w:r w:rsidR="00223104">
        <w:t xml:space="preserve">En 4G </w:t>
      </w:r>
      <w:r w:rsidR="00A856F0">
        <w:t xml:space="preserve">(100 Mbit/s) </w:t>
      </w:r>
      <w:r w:rsidR="00223104">
        <w:t xml:space="preserve">grâce à l’opérateur mobile </w:t>
      </w:r>
      <w:r w:rsidR="00A856F0">
        <w:t xml:space="preserve">Suisse </w:t>
      </w:r>
      <w:proofErr w:type="spellStart"/>
      <w:r w:rsidR="00A856F0">
        <w:t>Sunrise</w:t>
      </w:r>
      <w:proofErr w:type="spellEnd"/>
    </w:p>
    <w:p w14:paraId="40561AF7" w14:textId="04A17DE3" w:rsidR="00D656EB" w:rsidRDefault="00D656EB" w:rsidP="006B0946">
      <w:pPr>
        <w:pStyle w:val="tbnormal"/>
      </w:pPr>
      <w:r>
        <w:t xml:space="preserve">Les résultats </w:t>
      </w:r>
      <w:r w:rsidR="00223104">
        <w:t xml:space="preserve">obtenus </w:t>
      </w:r>
      <w:r>
        <w:t>sont les suivants :</w:t>
      </w:r>
    </w:p>
    <w:tbl>
      <w:tblPr>
        <w:tblStyle w:val="Grilledetableauclaire"/>
        <w:tblW w:w="5000" w:type="pct"/>
        <w:tblLook w:val="04A0" w:firstRow="1" w:lastRow="0" w:firstColumn="1" w:lastColumn="0" w:noHBand="0" w:noVBand="1"/>
      </w:tblPr>
      <w:tblGrid>
        <w:gridCol w:w="1524"/>
        <w:gridCol w:w="1317"/>
        <w:gridCol w:w="646"/>
        <w:gridCol w:w="646"/>
        <w:gridCol w:w="646"/>
        <w:gridCol w:w="646"/>
        <w:gridCol w:w="646"/>
        <w:gridCol w:w="1289"/>
      </w:tblGrid>
      <w:tr w:rsidR="00051D4A" w:rsidRPr="003A4596" w14:paraId="2F91FBA5" w14:textId="1251A651" w:rsidTr="00051D4A">
        <w:trPr>
          <w:trHeight w:val="454"/>
        </w:trPr>
        <w:tc>
          <w:tcPr>
            <w:tcW w:w="1524" w:type="dxa"/>
            <w:vMerge w:val="restart"/>
            <w:shd w:val="clear" w:color="auto" w:fill="E7E6E6" w:themeFill="background2"/>
            <w:vAlign w:val="center"/>
          </w:tcPr>
          <w:p w14:paraId="74F267FB" w14:textId="77777777" w:rsidR="00051D4A" w:rsidRDefault="00051D4A" w:rsidP="009A6246">
            <w:pPr>
              <w:pStyle w:val="tbnormal"/>
              <w:jc w:val="left"/>
              <w:rPr>
                <w:b/>
              </w:rPr>
            </w:pPr>
            <w:r>
              <w:rPr>
                <w:b/>
              </w:rPr>
              <w:t>Opération</w:t>
            </w:r>
          </w:p>
          <w:p w14:paraId="528C028D" w14:textId="5C140830" w:rsidR="00051D4A" w:rsidRPr="00253B0E" w:rsidRDefault="00051D4A" w:rsidP="009A6246">
            <w:pPr>
              <w:pStyle w:val="tbnormal"/>
              <w:jc w:val="left"/>
              <w:rPr>
                <w:i/>
              </w:rPr>
            </w:pPr>
            <w:r w:rsidRPr="00253B0E">
              <w:rPr>
                <w:i/>
              </w:rPr>
              <w:t xml:space="preserve">Méthode </w:t>
            </w:r>
            <w:r w:rsidR="00253B0E">
              <w:rPr>
                <w:i/>
              </w:rPr>
              <w:t>API</w:t>
            </w:r>
          </w:p>
        </w:tc>
        <w:tc>
          <w:tcPr>
            <w:tcW w:w="1317" w:type="dxa"/>
            <w:vMerge w:val="restart"/>
            <w:shd w:val="clear" w:color="auto" w:fill="E7E6E6" w:themeFill="background2"/>
            <w:vAlign w:val="center"/>
          </w:tcPr>
          <w:p w14:paraId="5A1A5CCE" w14:textId="760DAF90" w:rsidR="00051D4A" w:rsidRDefault="00051D4A" w:rsidP="009A6246">
            <w:pPr>
              <w:pStyle w:val="tbnormal"/>
              <w:jc w:val="center"/>
              <w:rPr>
                <w:b/>
              </w:rPr>
            </w:pPr>
            <w:r>
              <w:rPr>
                <w:b/>
              </w:rPr>
              <w:t>Condition</w:t>
            </w:r>
          </w:p>
        </w:tc>
        <w:tc>
          <w:tcPr>
            <w:tcW w:w="3230" w:type="dxa"/>
            <w:gridSpan w:val="5"/>
            <w:shd w:val="clear" w:color="auto" w:fill="E7E6E6" w:themeFill="background2"/>
            <w:vAlign w:val="center"/>
          </w:tcPr>
          <w:p w14:paraId="604AC5C5" w14:textId="15E0549A" w:rsidR="00051D4A" w:rsidRDefault="00051D4A" w:rsidP="009A6246">
            <w:pPr>
              <w:pStyle w:val="tbnormal"/>
              <w:jc w:val="center"/>
              <w:rPr>
                <w:b/>
              </w:rPr>
            </w:pPr>
            <w:r>
              <w:rPr>
                <w:b/>
              </w:rPr>
              <w:t>Moyenne des 10 opérations successives en millisecondes</w:t>
            </w:r>
          </w:p>
        </w:tc>
        <w:tc>
          <w:tcPr>
            <w:tcW w:w="1289" w:type="dxa"/>
            <w:vMerge w:val="restart"/>
            <w:shd w:val="clear" w:color="auto" w:fill="E7E6E6" w:themeFill="background2"/>
            <w:vAlign w:val="center"/>
          </w:tcPr>
          <w:p w14:paraId="61662127" w14:textId="39877C6F" w:rsidR="00051D4A" w:rsidRDefault="00051D4A" w:rsidP="00051D4A">
            <w:pPr>
              <w:pStyle w:val="tbnormal"/>
              <w:jc w:val="center"/>
              <w:rPr>
                <w:b/>
              </w:rPr>
            </w:pPr>
            <w:r>
              <w:rPr>
                <w:b/>
              </w:rPr>
              <w:t>Moyenne</w:t>
            </w:r>
          </w:p>
        </w:tc>
      </w:tr>
      <w:tr w:rsidR="00051D4A" w:rsidRPr="003A4596" w14:paraId="783D0159" w14:textId="2612CA0F" w:rsidTr="00051D4A">
        <w:trPr>
          <w:trHeight w:val="454"/>
        </w:trPr>
        <w:tc>
          <w:tcPr>
            <w:tcW w:w="1524" w:type="dxa"/>
            <w:vMerge/>
            <w:shd w:val="clear" w:color="auto" w:fill="E7E6E6" w:themeFill="background2"/>
          </w:tcPr>
          <w:p w14:paraId="4694D4A3" w14:textId="77777777" w:rsidR="00051D4A" w:rsidRDefault="00051D4A" w:rsidP="00012DD1">
            <w:pPr>
              <w:pStyle w:val="tbnormal"/>
              <w:jc w:val="left"/>
              <w:rPr>
                <w:b/>
              </w:rPr>
            </w:pPr>
          </w:p>
        </w:tc>
        <w:tc>
          <w:tcPr>
            <w:tcW w:w="1317" w:type="dxa"/>
            <w:vMerge/>
            <w:shd w:val="clear" w:color="auto" w:fill="E7E6E6" w:themeFill="background2"/>
          </w:tcPr>
          <w:p w14:paraId="4F8C774E" w14:textId="77777777" w:rsidR="00051D4A" w:rsidRDefault="00051D4A" w:rsidP="009A6246">
            <w:pPr>
              <w:pStyle w:val="tbnormal"/>
              <w:jc w:val="center"/>
              <w:rPr>
                <w:b/>
              </w:rPr>
            </w:pPr>
          </w:p>
        </w:tc>
        <w:tc>
          <w:tcPr>
            <w:tcW w:w="646" w:type="dxa"/>
            <w:shd w:val="clear" w:color="auto" w:fill="E7E6E6" w:themeFill="background2"/>
            <w:vAlign w:val="center"/>
          </w:tcPr>
          <w:p w14:paraId="20A51E3E" w14:textId="69A49064" w:rsidR="00051D4A" w:rsidRDefault="00051D4A" w:rsidP="009A6246">
            <w:pPr>
              <w:pStyle w:val="tbnormal"/>
              <w:jc w:val="center"/>
              <w:rPr>
                <w:b/>
              </w:rPr>
            </w:pPr>
            <w:r>
              <w:rPr>
                <w:b/>
              </w:rPr>
              <w:t>T1</w:t>
            </w:r>
          </w:p>
        </w:tc>
        <w:tc>
          <w:tcPr>
            <w:tcW w:w="646" w:type="dxa"/>
            <w:shd w:val="clear" w:color="auto" w:fill="E7E6E6" w:themeFill="background2"/>
            <w:vAlign w:val="center"/>
          </w:tcPr>
          <w:p w14:paraId="7985F0A9" w14:textId="7F5E4F2D" w:rsidR="00051D4A" w:rsidRDefault="00051D4A" w:rsidP="009A6246">
            <w:pPr>
              <w:pStyle w:val="tbnormal"/>
              <w:jc w:val="center"/>
              <w:rPr>
                <w:b/>
              </w:rPr>
            </w:pPr>
            <w:r>
              <w:rPr>
                <w:b/>
              </w:rPr>
              <w:t>T2</w:t>
            </w:r>
          </w:p>
        </w:tc>
        <w:tc>
          <w:tcPr>
            <w:tcW w:w="646" w:type="dxa"/>
            <w:shd w:val="clear" w:color="auto" w:fill="E7E6E6" w:themeFill="background2"/>
            <w:vAlign w:val="center"/>
          </w:tcPr>
          <w:p w14:paraId="226E6FD1" w14:textId="73ACEB46" w:rsidR="00051D4A" w:rsidRDefault="00051D4A" w:rsidP="009A6246">
            <w:pPr>
              <w:pStyle w:val="tbnormal"/>
              <w:jc w:val="center"/>
              <w:rPr>
                <w:b/>
              </w:rPr>
            </w:pPr>
            <w:r>
              <w:rPr>
                <w:b/>
              </w:rPr>
              <w:t>T3</w:t>
            </w:r>
          </w:p>
        </w:tc>
        <w:tc>
          <w:tcPr>
            <w:tcW w:w="646" w:type="dxa"/>
            <w:shd w:val="clear" w:color="auto" w:fill="E7E6E6" w:themeFill="background2"/>
            <w:vAlign w:val="center"/>
          </w:tcPr>
          <w:p w14:paraId="01C4787A" w14:textId="406525D6" w:rsidR="00051D4A" w:rsidRDefault="00051D4A" w:rsidP="009A6246">
            <w:pPr>
              <w:pStyle w:val="tbnormal"/>
              <w:jc w:val="center"/>
              <w:rPr>
                <w:b/>
              </w:rPr>
            </w:pPr>
            <w:r>
              <w:rPr>
                <w:b/>
              </w:rPr>
              <w:t>T4</w:t>
            </w:r>
          </w:p>
        </w:tc>
        <w:tc>
          <w:tcPr>
            <w:tcW w:w="646" w:type="dxa"/>
            <w:shd w:val="clear" w:color="auto" w:fill="E7E6E6" w:themeFill="background2"/>
            <w:vAlign w:val="center"/>
          </w:tcPr>
          <w:p w14:paraId="56AE4FEC" w14:textId="7DE61CB8" w:rsidR="00051D4A" w:rsidRDefault="00051D4A" w:rsidP="009A6246">
            <w:pPr>
              <w:pStyle w:val="tbnormal"/>
              <w:jc w:val="center"/>
              <w:rPr>
                <w:b/>
              </w:rPr>
            </w:pPr>
            <w:r>
              <w:rPr>
                <w:b/>
              </w:rPr>
              <w:t>T5</w:t>
            </w:r>
          </w:p>
        </w:tc>
        <w:tc>
          <w:tcPr>
            <w:tcW w:w="1289" w:type="dxa"/>
            <w:vMerge/>
            <w:shd w:val="clear" w:color="auto" w:fill="E7E6E6" w:themeFill="background2"/>
          </w:tcPr>
          <w:p w14:paraId="39DE62B6" w14:textId="77777777" w:rsidR="00051D4A" w:rsidRDefault="00051D4A" w:rsidP="009A6246">
            <w:pPr>
              <w:pStyle w:val="tbnormal"/>
              <w:jc w:val="center"/>
              <w:rPr>
                <w:b/>
              </w:rPr>
            </w:pPr>
          </w:p>
        </w:tc>
      </w:tr>
      <w:tr w:rsidR="00051D4A" w:rsidRPr="003A4596" w14:paraId="11719D1B" w14:textId="237DC1FA" w:rsidTr="00051D4A">
        <w:trPr>
          <w:trHeight w:val="454"/>
        </w:trPr>
        <w:tc>
          <w:tcPr>
            <w:tcW w:w="1524" w:type="dxa"/>
            <w:vMerge w:val="restart"/>
          </w:tcPr>
          <w:p w14:paraId="2A6CF6FA" w14:textId="77777777" w:rsidR="00051D4A" w:rsidRDefault="00051D4A" w:rsidP="00012DD1">
            <w:pPr>
              <w:pStyle w:val="tbnormal"/>
              <w:jc w:val="left"/>
              <w:rPr>
                <w:b/>
              </w:rPr>
            </w:pPr>
            <w:r w:rsidRPr="00717372">
              <w:rPr>
                <w:b/>
              </w:rPr>
              <w:t>Insertion</w:t>
            </w:r>
          </w:p>
          <w:p w14:paraId="70C12220" w14:textId="6D02A18C" w:rsidR="00051D4A" w:rsidRPr="00253B0E" w:rsidRDefault="00051D4A" w:rsidP="00012DD1">
            <w:pPr>
              <w:pStyle w:val="tbnormal"/>
              <w:jc w:val="left"/>
              <w:rPr>
                <w:i/>
              </w:rPr>
            </w:pPr>
            <w:proofErr w:type="spellStart"/>
            <w:r w:rsidRPr="00253B0E">
              <w:rPr>
                <w:i/>
              </w:rPr>
              <w:t>create</w:t>
            </w:r>
            <w:proofErr w:type="spellEnd"/>
          </w:p>
        </w:tc>
        <w:tc>
          <w:tcPr>
            <w:tcW w:w="1317" w:type="dxa"/>
          </w:tcPr>
          <w:p w14:paraId="0967837B" w14:textId="0B156B9B" w:rsidR="00051D4A" w:rsidRPr="00717372" w:rsidRDefault="00051D4A" w:rsidP="009A6246">
            <w:pPr>
              <w:pStyle w:val="tbnormal"/>
              <w:jc w:val="center"/>
              <w:rPr>
                <w:b/>
              </w:rPr>
            </w:pPr>
            <w:r w:rsidRPr="00717372">
              <w:rPr>
                <w:b/>
              </w:rPr>
              <w:t>C1</w:t>
            </w:r>
          </w:p>
        </w:tc>
        <w:tc>
          <w:tcPr>
            <w:tcW w:w="646" w:type="dxa"/>
          </w:tcPr>
          <w:p w14:paraId="699DC502" w14:textId="5AC9C3C0" w:rsidR="00051D4A" w:rsidRPr="004841DE" w:rsidRDefault="00051D4A" w:rsidP="009A6246">
            <w:pPr>
              <w:pStyle w:val="tbnormal"/>
              <w:jc w:val="center"/>
              <w:rPr>
                <w:i/>
              </w:rPr>
            </w:pPr>
            <w:r w:rsidRPr="004841DE">
              <w:rPr>
                <w:i/>
              </w:rPr>
              <w:t>383</w:t>
            </w:r>
          </w:p>
        </w:tc>
        <w:tc>
          <w:tcPr>
            <w:tcW w:w="646" w:type="dxa"/>
          </w:tcPr>
          <w:p w14:paraId="605BC699" w14:textId="30A6FDB5" w:rsidR="00051D4A" w:rsidRPr="004841DE" w:rsidRDefault="00051D4A" w:rsidP="009A6246">
            <w:pPr>
              <w:pStyle w:val="tbnormal"/>
              <w:jc w:val="center"/>
              <w:rPr>
                <w:i/>
              </w:rPr>
            </w:pPr>
            <w:r w:rsidRPr="004841DE">
              <w:rPr>
                <w:i/>
              </w:rPr>
              <w:t>385</w:t>
            </w:r>
          </w:p>
        </w:tc>
        <w:tc>
          <w:tcPr>
            <w:tcW w:w="646" w:type="dxa"/>
          </w:tcPr>
          <w:p w14:paraId="49DC37F2" w14:textId="115FDD5A" w:rsidR="00051D4A" w:rsidRPr="004841DE" w:rsidRDefault="00051D4A" w:rsidP="009A6246">
            <w:pPr>
              <w:pStyle w:val="tbnormal"/>
              <w:jc w:val="center"/>
              <w:rPr>
                <w:i/>
              </w:rPr>
            </w:pPr>
            <w:r w:rsidRPr="004841DE">
              <w:rPr>
                <w:i/>
              </w:rPr>
              <w:t>403</w:t>
            </w:r>
          </w:p>
        </w:tc>
        <w:tc>
          <w:tcPr>
            <w:tcW w:w="646" w:type="dxa"/>
          </w:tcPr>
          <w:p w14:paraId="28E1440E" w14:textId="25BB7BF2" w:rsidR="00051D4A" w:rsidRPr="004841DE" w:rsidRDefault="00051D4A" w:rsidP="009A6246">
            <w:pPr>
              <w:pStyle w:val="tbnormal"/>
              <w:jc w:val="center"/>
              <w:rPr>
                <w:i/>
              </w:rPr>
            </w:pPr>
            <w:r w:rsidRPr="004841DE">
              <w:rPr>
                <w:i/>
              </w:rPr>
              <w:t>281</w:t>
            </w:r>
          </w:p>
        </w:tc>
        <w:tc>
          <w:tcPr>
            <w:tcW w:w="646" w:type="dxa"/>
          </w:tcPr>
          <w:p w14:paraId="3C472C0C" w14:textId="248EB9E0" w:rsidR="00051D4A" w:rsidRPr="004841DE" w:rsidRDefault="00051D4A" w:rsidP="009A6246">
            <w:pPr>
              <w:pStyle w:val="tbnormal"/>
              <w:jc w:val="center"/>
              <w:rPr>
                <w:i/>
              </w:rPr>
            </w:pPr>
            <w:r w:rsidRPr="004841DE">
              <w:rPr>
                <w:i/>
              </w:rPr>
              <w:t>289</w:t>
            </w:r>
          </w:p>
        </w:tc>
        <w:tc>
          <w:tcPr>
            <w:tcW w:w="1289" w:type="dxa"/>
          </w:tcPr>
          <w:p w14:paraId="2A874FD7" w14:textId="480340D6" w:rsidR="00051D4A" w:rsidRDefault="003B4E80" w:rsidP="009A6246">
            <w:pPr>
              <w:pStyle w:val="tbnormal"/>
              <w:jc w:val="center"/>
            </w:pPr>
            <w:r>
              <w:t>348.20</w:t>
            </w:r>
          </w:p>
        </w:tc>
      </w:tr>
      <w:tr w:rsidR="00051D4A" w:rsidRPr="003A4596" w14:paraId="731206ED" w14:textId="240EB18A" w:rsidTr="00051D4A">
        <w:trPr>
          <w:trHeight w:val="454"/>
        </w:trPr>
        <w:tc>
          <w:tcPr>
            <w:tcW w:w="1524" w:type="dxa"/>
            <w:vMerge/>
          </w:tcPr>
          <w:p w14:paraId="2693C70D" w14:textId="77777777" w:rsidR="00051D4A" w:rsidRPr="00717372" w:rsidRDefault="00051D4A" w:rsidP="00012DD1">
            <w:pPr>
              <w:pStyle w:val="tbnormal"/>
              <w:jc w:val="left"/>
              <w:rPr>
                <w:b/>
              </w:rPr>
            </w:pPr>
          </w:p>
        </w:tc>
        <w:tc>
          <w:tcPr>
            <w:tcW w:w="1317" w:type="dxa"/>
          </w:tcPr>
          <w:p w14:paraId="0E4808BB" w14:textId="15A0A4D1" w:rsidR="00051D4A" w:rsidRPr="00717372" w:rsidRDefault="00051D4A" w:rsidP="009A6246">
            <w:pPr>
              <w:pStyle w:val="tbnormal"/>
              <w:jc w:val="center"/>
              <w:rPr>
                <w:b/>
              </w:rPr>
            </w:pPr>
            <w:r w:rsidRPr="00717372">
              <w:rPr>
                <w:b/>
              </w:rPr>
              <w:t>C2</w:t>
            </w:r>
          </w:p>
        </w:tc>
        <w:tc>
          <w:tcPr>
            <w:tcW w:w="646" w:type="dxa"/>
          </w:tcPr>
          <w:p w14:paraId="7C839A96" w14:textId="31213587" w:rsidR="00051D4A" w:rsidRPr="004841DE" w:rsidRDefault="00051D4A" w:rsidP="009A6246">
            <w:pPr>
              <w:pStyle w:val="tbnormal"/>
              <w:jc w:val="center"/>
              <w:rPr>
                <w:i/>
              </w:rPr>
            </w:pPr>
            <w:r w:rsidRPr="004841DE">
              <w:rPr>
                <w:i/>
              </w:rPr>
              <w:t>342</w:t>
            </w:r>
          </w:p>
        </w:tc>
        <w:tc>
          <w:tcPr>
            <w:tcW w:w="646" w:type="dxa"/>
          </w:tcPr>
          <w:p w14:paraId="5FCE7695" w14:textId="2B4A29A5" w:rsidR="00051D4A" w:rsidRPr="004841DE" w:rsidRDefault="00051D4A" w:rsidP="009A6246">
            <w:pPr>
              <w:pStyle w:val="tbnormal"/>
              <w:jc w:val="center"/>
              <w:rPr>
                <w:i/>
              </w:rPr>
            </w:pPr>
            <w:r w:rsidRPr="004841DE">
              <w:rPr>
                <w:i/>
              </w:rPr>
              <w:t>288</w:t>
            </w:r>
          </w:p>
        </w:tc>
        <w:tc>
          <w:tcPr>
            <w:tcW w:w="646" w:type="dxa"/>
          </w:tcPr>
          <w:p w14:paraId="0EA82958" w14:textId="4688D917" w:rsidR="00051D4A" w:rsidRPr="004841DE" w:rsidRDefault="00051D4A" w:rsidP="009A6246">
            <w:pPr>
              <w:pStyle w:val="tbnormal"/>
              <w:jc w:val="center"/>
              <w:rPr>
                <w:i/>
              </w:rPr>
            </w:pPr>
            <w:r w:rsidRPr="004841DE">
              <w:rPr>
                <w:i/>
              </w:rPr>
              <w:t>316</w:t>
            </w:r>
          </w:p>
        </w:tc>
        <w:tc>
          <w:tcPr>
            <w:tcW w:w="646" w:type="dxa"/>
          </w:tcPr>
          <w:p w14:paraId="6446C811" w14:textId="702EEB01" w:rsidR="00051D4A" w:rsidRPr="004841DE" w:rsidRDefault="00051D4A" w:rsidP="009A6246">
            <w:pPr>
              <w:pStyle w:val="tbnormal"/>
              <w:jc w:val="center"/>
              <w:rPr>
                <w:i/>
              </w:rPr>
            </w:pPr>
            <w:r w:rsidRPr="004841DE">
              <w:rPr>
                <w:i/>
              </w:rPr>
              <w:t>527</w:t>
            </w:r>
          </w:p>
        </w:tc>
        <w:tc>
          <w:tcPr>
            <w:tcW w:w="646" w:type="dxa"/>
          </w:tcPr>
          <w:p w14:paraId="0A762FBC" w14:textId="683D08CF" w:rsidR="00051D4A" w:rsidRPr="004841DE" w:rsidRDefault="00051D4A" w:rsidP="009A6246">
            <w:pPr>
              <w:pStyle w:val="tbnormal"/>
              <w:jc w:val="center"/>
              <w:rPr>
                <w:i/>
              </w:rPr>
            </w:pPr>
            <w:r w:rsidRPr="004841DE">
              <w:rPr>
                <w:i/>
              </w:rPr>
              <w:t>507</w:t>
            </w:r>
          </w:p>
        </w:tc>
        <w:tc>
          <w:tcPr>
            <w:tcW w:w="1289" w:type="dxa"/>
          </w:tcPr>
          <w:p w14:paraId="62BDCB14" w14:textId="3FDB30FA" w:rsidR="00051D4A" w:rsidRDefault="003B4E80" w:rsidP="009A6246">
            <w:pPr>
              <w:pStyle w:val="tbnormal"/>
              <w:jc w:val="center"/>
            </w:pPr>
            <w:r>
              <w:t>396.00</w:t>
            </w:r>
          </w:p>
        </w:tc>
      </w:tr>
      <w:tr w:rsidR="00051D4A" w:rsidRPr="003A4596" w14:paraId="77DC13A2" w14:textId="2624B734" w:rsidTr="00051D4A">
        <w:trPr>
          <w:trHeight w:val="454"/>
        </w:trPr>
        <w:tc>
          <w:tcPr>
            <w:tcW w:w="1524" w:type="dxa"/>
            <w:vMerge/>
          </w:tcPr>
          <w:p w14:paraId="104289A1" w14:textId="77777777" w:rsidR="00051D4A" w:rsidRPr="00717372" w:rsidRDefault="00051D4A" w:rsidP="00012DD1">
            <w:pPr>
              <w:pStyle w:val="tbnormal"/>
              <w:jc w:val="left"/>
              <w:rPr>
                <w:b/>
              </w:rPr>
            </w:pPr>
          </w:p>
        </w:tc>
        <w:tc>
          <w:tcPr>
            <w:tcW w:w="1317" w:type="dxa"/>
          </w:tcPr>
          <w:p w14:paraId="63A6A6F9" w14:textId="50EA2A75" w:rsidR="00051D4A" w:rsidRPr="00717372" w:rsidRDefault="00051D4A" w:rsidP="009A6246">
            <w:pPr>
              <w:pStyle w:val="tbnormal"/>
              <w:jc w:val="center"/>
              <w:rPr>
                <w:b/>
              </w:rPr>
            </w:pPr>
            <w:r w:rsidRPr="00717372">
              <w:rPr>
                <w:b/>
              </w:rPr>
              <w:t>C3</w:t>
            </w:r>
          </w:p>
        </w:tc>
        <w:tc>
          <w:tcPr>
            <w:tcW w:w="646" w:type="dxa"/>
          </w:tcPr>
          <w:p w14:paraId="0B609539" w14:textId="6014F2DE" w:rsidR="00051D4A" w:rsidRPr="004841DE" w:rsidRDefault="00051D4A" w:rsidP="009A6246">
            <w:pPr>
              <w:pStyle w:val="tbnormal"/>
              <w:jc w:val="center"/>
              <w:rPr>
                <w:i/>
              </w:rPr>
            </w:pPr>
            <w:r w:rsidRPr="004841DE">
              <w:rPr>
                <w:i/>
              </w:rPr>
              <w:t>483</w:t>
            </w:r>
          </w:p>
        </w:tc>
        <w:tc>
          <w:tcPr>
            <w:tcW w:w="646" w:type="dxa"/>
          </w:tcPr>
          <w:p w14:paraId="13495B5D" w14:textId="435A8005" w:rsidR="00051D4A" w:rsidRPr="004841DE" w:rsidRDefault="00051D4A" w:rsidP="009A6246">
            <w:pPr>
              <w:pStyle w:val="tbnormal"/>
              <w:jc w:val="center"/>
              <w:rPr>
                <w:i/>
              </w:rPr>
            </w:pPr>
            <w:r w:rsidRPr="004841DE">
              <w:rPr>
                <w:i/>
              </w:rPr>
              <w:t>456</w:t>
            </w:r>
          </w:p>
        </w:tc>
        <w:tc>
          <w:tcPr>
            <w:tcW w:w="646" w:type="dxa"/>
          </w:tcPr>
          <w:p w14:paraId="0042C659" w14:textId="01EE27AC" w:rsidR="00051D4A" w:rsidRPr="004841DE" w:rsidRDefault="00051D4A" w:rsidP="009A6246">
            <w:pPr>
              <w:pStyle w:val="tbnormal"/>
              <w:jc w:val="center"/>
              <w:rPr>
                <w:i/>
              </w:rPr>
            </w:pPr>
            <w:r w:rsidRPr="004841DE">
              <w:rPr>
                <w:i/>
              </w:rPr>
              <w:t>369</w:t>
            </w:r>
          </w:p>
        </w:tc>
        <w:tc>
          <w:tcPr>
            <w:tcW w:w="646" w:type="dxa"/>
          </w:tcPr>
          <w:p w14:paraId="1CBFE35B" w14:textId="7FB8B716" w:rsidR="00051D4A" w:rsidRPr="004841DE" w:rsidRDefault="00051D4A" w:rsidP="009A6246">
            <w:pPr>
              <w:pStyle w:val="tbnormal"/>
              <w:jc w:val="center"/>
              <w:rPr>
                <w:i/>
              </w:rPr>
            </w:pPr>
            <w:r w:rsidRPr="004841DE">
              <w:rPr>
                <w:i/>
              </w:rPr>
              <w:t>393</w:t>
            </w:r>
          </w:p>
        </w:tc>
        <w:tc>
          <w:tcPr>
            <w:tcW w:w="646" w:type="dxa"/>
          </w:tcPr>
          <w:p w14:paraId="0881D52F" w14:textId="6C54BF8D" w:rsidR="00051D4A" w:rsidRPr="004841DE" w:rsidRDefault="00051D4A" w:rsidP="009A6246">
            <w:pPr>
              <w:pStyle w:val="tbnormal"/>
              <w:jc w:val="center"/>
              <w:rPr>
                <w:i/>
              </w:rPr>
            </w:pPr>
            <w:r w:rsidRPr="004841DE">
              <w:rPr>
                <w:i/>
              </w:rPr>
              <w:t>577</w:t>
            </w:r>
          </w:p>
        </w:tc>
        <w:tc>
          <w:tcPr>
            <w:tcW w:w="1289" w:type="dxa"/>
          </w:tcPr>
          <w:p w14:paraId="6994FFCF" w14:textId="56F2BB7D" w:rsidR="00051D4A" w:rsidRDefault="003B4E80" w:rsidP="009A6246">
            <w:pPr>
              <w:pStyle w:val="tbnormal"/>
              <w:jc w:val="center"/>
            </w:pPr>
            <w:r>
              <w:t>455.60</w:t>
            </w:r>
          </w:p>
        </w:tc>
      </w:tr>
      <w:tr w:rsidR="00051D4A" w:rsidRPr="003A4596" w14:paraId="56DB26A4" w14:textId="77777777" w:rsidTr="00051D4A">
        <w:trPr>
          <w:trHeight w:val="454"/>
        </w:trPr>
        <w:tc>
          <w:tcPr>
            <w:tcW w:w="6071" w:type="dxa"/>
            <w:gridSpan w:val="7"/>
            <w:shd w:val="clear" w:color="auto" w:fill="E7E6E6" w:themeFill="background2"/>
          </w:tcPr>
          <w:p w14:paraId="5DFF234C" w14:textId="216DDA11" w:rsidR="00051D4A" w:rsidRPr="00051D4A" w:rsidRDefault="00051D4A" w:rsidP="00EE4808">
            <w:pPr>
              <w:pStyle w:val="tbnormal"/>
              <w:jc w:val="right"/>
            </w:pPr>
            <w:r w:rsidRPr="00051D4A">
              <w:t xml:space="preserve">Moyenne </w:t>
            </w:r>
            <w:r w:rsidR="00EE4808">
              <w:t>de temps des opérations d’</w:t>
            </w:r>
            <w:r w:rsidRPr="00051D4A">
              <w:t>insertion</w:t>
            </w:r>
            <w:r w:rsidR="00EE4808">
              <w:t>s</w:t>
            </w:r>
            <w:r w:rsidRPr="00051D4A">
              <w:t> :</w:t>
            </w:r>
          </w:p>
        </w:tc>
        <w:tc>
          <w:tcPr>
            <w:tcW w:w="1289" w:type="dxa"/>
            <w:shd w:val="clear" w:color="auto" w:fill="E7E6E6" w:themeFill="background2"/>
          </w:tcPr>
          <w:p w14:paraId="1FFA0D40" w14:textId="71BF3525" w:rsidR="00051D4A" w:rsidRPr="00051D4A" w:rsidRDefault="006B0946" w:rsidP="009A6246">
            <w:pPr>
              <w:pStyle w:val="tbnormal"/>
              <w:jc w:val="center"/>
              <w:rPr>
                <w:b/>
              </w:rPr>
            </w:pPr>
            <w:r>
              <w:rPr>
                <w:b/>
              </w:rPr>
              <w:t>399.94</w:t>
            </w:r>
          </w:p>
        </w:tc>
      </w:tr>
      <w:tr w:rsidR="00051D4A" w:rsidRPr="003A4596" w14:paraId="353B302B" w14:textId="142691B4" w:rsidTr="00051D4A">
        <w:trPr>
          <w:trHeight w:val="454"/>
        </w:trPr>
        <w:tc>
          <w:tcPr>
            <w:tcW w:w="1524" w:type="dxa"/>
            <w:vMerge w:val="restart"/>
          </w:tcPr>
          <w:p w14:paraId="18FC5EE3" w14:textId="77777777" w:rsidR="00051D4A" w:rsidRDefault="00051D4A" w:rsidP="00012DD1">
            <w:pPr>
              <w:pStyle w:val="tbnormal"/>
              <w:jc w:val="left"/>
              <w:rPr>
                <w:b/>
              </w:rPr>
            </w:pPr>
            <w:r w:rsidRPr="00717372">
              <w:rPr>
                <w:b/>
              </w:rPr>
              <w:t>Mise à jour</w:t>
            </w:r>
          </w:p>
          <w:p w14:paraId="777FA1E7" w14:textId="603539AC" w:rsidR="00051D4A" w:rsidRPr="00253B0E" w:rsidRDefault="00051D4A" w:rsidP="00012DD1">
            <w:pPr>
              <w:pStyle w:val="tbnormal"/>
              <w:jc w:val="left"/>
              <w:rPr>
                <w:i/>
              </w:rPr>
            </w:pPr>
            <w:proofErr w:type="spellStart"/>
            <w:r w:rsidRPr="00253B0E">
              <w:rPr>
                <w:i/>
              </w:rPr>
              <w:t>write</w:t>
            </w:r>
            <w:proofErr w:type="spellEnd"/>
          </w:p>
        </w:tc>
        <w:tc>
          <w:tcPr>
            <w:tcW w:w="1317" w:type="dxa"/>
          </w:tcPr>
          <w:p w14:paraId="1F9649A1" w14:textId="06466C93" w:rsidR="00051D4A" w:rsidRPr="00717372" w:rsidRDefault="00051D4A" w:rsidP="009A6246">
            <w:pPr>
              <w:pStyle w:val="tbnormal"/>
              <w:jc w:val="center"/>
              <w:rPr>
                <w:b/>
              </w:rPr>
            </w:pPr>
            <w:r w:rsidRPr="00717372">
              <w:rPr>
                <w:b/>
              </w:rPr>
              <w:t>C1</w:t>
            </w:r>
          </w:p>
        </w:tc>
        <w:tc>
          <w:tcPr>
            <w:tcW w:w="646" w:type="dxa"/>
          </w:tcPr>
          <w:p w14:paraId="085A83F4" w14:textId="632BBA48" w:rsidR="00051D4A" w:rsidRPr="004841DE" w:rsidRDefault="00051D4A" w:rsidP="009A6246">
            <w:pPr>
              <w:pStyle w:val="tbnormal"/>
              <w:jc w:val="center"/>
              <w:rPr>
                <w:i/>
              </w:rPr>
            </w:pPr>
            <w:r w:rsidRPr="004841DE">
              <w:rPr>
                <w:i/>
              </w:rPr>
              <w:t>169</w:t>
            </w:r>
          </w:p>
        </w:tc>
        <w:tc>
          <w:tcPr>
            <w:tcW w:w="646" w:type="dxa"/>
          </w:tcPr>
          <w:p w14:paraId="313E67CE" w14:textId="77971E46" w:rsidR="00051D4A" w:rsidRPr="004841DE" w:rsidRDefault="00051D4A" w:rsidP="009A6246">
            <w:pPr>
              <w:pStyle w:val="tbnormal"/>
              <w:jc w:val="center"/>
              <w:rPr>
                <w:i/>
              </w:rPr>
            </w:pPr>
            <w:r w:rsidRPr="004841DE">
              <w:rPr>
                <w:i/>
              </w:rPr>
              <w:t>145</w:t>
            </w:r>
          </w:p>
        </w:tc>
        <w:tc>
          <w:tcPr>
            <w:tcW w:w="646" w:type="dxa"/>
          </w:tcPr>
          <w:p w14:paraId="19B32846" w14:textId="50EE0F6E" w:rsidR="00051D4A" w:rsidRPr="004841DE" w:rsidRDefault="00051D4A" w:rsidP="009A6246">
            <w:pPr>
              <w:pStyle w:val="tbnormal"/>
              <w:jc w:val="center"/>
              <w:rPr>
                <w:i/>
              </w:rPr>
            </w:pPr>
            <w:r w:rsidRPr="004841DE">
              <w:rPr>
                <w:i/>
              </w:rPr>
              <w:t>143</w:t>
            </w:r>
          </w:p>
        </w:tc>
        <w:tc>
          <w:tcPr>
            <w:tcW w:w="646" w:type="dxa"/>
          </w:tcPr>
          <w:p w14:paraId="75B93892" w14:textId="6B2ADA63" w:rsidR="00051D4A" w:rsidRPr="004841DE" w:rsidRDefault="00051D4A" w:rsidP="009A6246">
            <w:pPr>
              <w:pStyle w:val="tbnormal"/>
              <w:jc w:val="center"/>
              <w:rPr>
                <w:i/>
              </w:rPr>
            </w:pPr>
            <w:r w:rsidRPr="004841DE">
              <w:rPr>
                <w:i/>
              </w:rPr>
              <w:t>155</w:t>
            </w:r>
          </w:p>
        </w:tc>
        <w:tc>
          <w:tcPr>
            <w:tcW w:w="646" w:type="dxa"/>
          </w:tcPr>
          <w:p w14:paraId="767302B1" w14:textId="35481735" w:rsidR="00051D4A" w:rsidRPr="004841DE" w:rsidRDefault="00051D4A" w:rsidP="009A6246">
            <w:pPr>
              <w:pStyle w:val="tbnormal"/>
              <w:jc w:val="center"/>
              <w:rPr>
                <w:i/>
              </w:rPr>
            </w:pPr>
            <w:r w:rsidRPr="004841DE">
              <w:rPr>
                <w:i/>
              </w:rPr>
              <w:t>120</w:t>
            </w:r>
          </w:p>
        </w:tc>
        <w:tc>
          <w:tcPr>
            <w:tcW w:w="1289" w:type="dxa"/>
          </w:tcPr>
          <w:p w14:paraId="26B05047" w14:textId="390F8DFE" w:rsidR="00051D4A" w:rsidRDefault="003B4E80" w:rsidP="009A6246">
            <w:pPr>
              <w:pStyle w:val="tbnormal"/>
              <w:jc w:val="center"/>
            </w:pPr>
            <w:r>
              <w:t>146.40</w:t>
            </w:r>
          </w:p>
        </w:tc>
      </w:tr>
      <w:tr w:rsidR="00051D4A" w:rsidRPr="003A4596" w14:paraId="693173C2" w14:textId="55047BDF" w:rsidTr="00051D4A">
        <w:trPr>
          <w:trHeight w:val="454"/>
        </w:trPr>
        <w:tc>
          <w:tcPr>
            <w:tcW w:w="1524" w:type="dxa"/>
            <w:vMerge/>
          </w:tcPr>
          <w:p w14:paraId="404F0B91" w14:textId="2F869B53" w:rsidR="00051D4A" w:rsidRPr="00717372" w:rsidRDefault="00051D4A" w:rsidP="00012DD1">
            <w:pPr>
              <w:pStyle w:val="tbnormal"/>
              <w:jc w:val="left"/>
              <w:rPr>
                <w:b/>
              </w:rPr>
            </w:pPr>
          </w:p>
        </w:tc>
        <w:tc>
          <w:tcPr>
            <w:tcW w:w="1317" w:type="dxa"/>
          </w:tcPr>
          <w:p w14:paraId="337B8FB2" w14:textId="56C00197" w:rsidR="00051D4A" w:rsidRPr="00717372" w:rsidRDefault="00051D4A" w:rsidP="009A6246">
            <w:pPr>
              <w:pStyle w:val="tbnormal"/>
              <w:jc w:val="center"/>
              <w:rPr>
                <w:b/>
              </w:rPr>
            </w:pPr>
            <w:r w:rsidRPr="00717372">
              <w:rPr>
                <w:b/>
              </w:rPr>
              <w:t>C2</w:t>
            </w:r>
          </w:p>
        </w:tc>
        <w:tc>
          <w:tcPr>
            <w:tcW w:w="646" w:type="dxa"/>
          </w:tcPr>
          <w:p w14:paraId="26446739" w14:textId="620F5C06" w:rsidR="00051D4A" w:rsidRPr="004841DE" w:rsidRDefault="00051D4A" w:rsidP="009A6246">
            <w:pPr>
              <w:pStyle w:val="tbnormal"/>
              <w:jc w:val="center"/>
              <w:rPr>
                <w:i/>
              </w:rPr>
            </w:pPr>
            <w:r w:rsidRPr="004841DE">
              <w:rPr>
                <w:i/>
              </w:rPr>
              <w:t>171</w:t>
            </w:r>
          </w:p>
        </w:tc>
        <w:tc>
          <w:tcPr>
            <w:tcW w:w="646" w:type="dxa"/>
          </w:tcPr>
          <w:p w14:paraId="2938BB18" w14:textId="572C6D8A" w:rsidR="00051D4A" w:rsidRPr="004841DE" w:rsidRDefault="00051D4A" w:rsidP="009A6246">
            <w:pPr>
              <w:pStyle w:val="tbnormal"/>
              <w:jc w:val="center"/>
              <w:rPr>
                <w:i/>
              </w:rPr>
            </w:pPr>
            <w:r w:rsidRPr="004841DE">
              <w:rPr>
                <w:i/>
              </w:rPr>
              <w:t>140</w:t>
            </w:r>
          </w:p>
        </w:tc>
        <w:tc>
          <w:tcPr>
            <w:tcW w:w="646" w:type="dxa"/>
          </w:tcPr>
          <w:p w14:paraId="006E42D7" w14:textId="0AFD30A2" w:rsidR="00051D4A" w:rsidRPr="004841DE" w:rsidRDefault="00051D4A" w:rsidP="009A6246">
            <w:pPr>
              <w:pStyle w:val="tbnormal"/>
              <w:jc w:val="center"/>
              <w:rPr>
                <w:i/>
              </w:rPr>
            </w:pPr>
            <w:r w:rsidRPr="004841DE">
              <w:rPr>
                <w:i/>
              </w:rPr>
              <w:t>133</w:t>
            </w:r>
          </w:p>
        </w:tc>
        <w:tc>
          <w:tcPr>
            <w:tcW w:w="646" w:type="dxa"/>
          </w:tcPr>
          <w:p w14:paraId="2106F1A6" w14:textId="616F8BC8" w:rsidR="00051D4A" w:rsidRPr="004841DE" w:rsidRDefault="00051D4A" w:rsidP="009A6246">
            <w:pPr>
              <w:pStyle w:val="tbnormal"/>
              <w:jc w:val="center"/>
              <w:rPr>
                <w:i/>
              </w:rPr>
            </w:pPr>
            <w:r w:rsidRPr="004841DE">
              <w:rPr>
                <w:i/>
              </w:rPr>
              <w:t>179</w:t>
            </w:r>
          </w:p>
        </w:tc>
        <w:tc>
          <w:tcPr>
            <w:tcW w:w="646" w:type="dxa"/>
          </w:tcPr>
          <w:p w14:paraId="227121FC" w14:textId="0887CE76" w:rsidR="00051D4A" w:rsidRPr="004841DE" w:rsidRDefault="00051D4A" w:rsidP="009A6246">
            <w:pPr>
              <w:pStyle w:val="tbnormal"/>
              <w:jc w:val="center"/>
              <w:rPr>
                <w:i/>
              </w:rPr>
            </w:pPr>
            <w:r w:rsidRPr="004841DE">
              <w:rPr>
                <w:i/>
              </w:rPr>
              <w:t>147</w:t>
            </w:r>
          </w:p>
        </w:tc>
        <w:tc>
          <w:tcPr>
            <w:tcW w:w="1289" w:type="dxa"/>
          </w:tcPr>
          <w:p w14:paraId="2811102D" w14:textId="24C70C1D" w:rsidR="00051D4A" w:rsidRDefault="003B4E80" w:rsidP="009A6246">
            <w:pPr>
              <w:pStyle w:val="tbnormal"/>
              <w:jc w:val="center"/>
            </w:pPr>
            <w:r>
              <w:t>154.00</w:t>
            </w:r>
          </w:p>
        </w:tc>
      </w:tr>
      <w:tr w:rsidR="00051D4A" w:rsidRPr="003A4596" w14:paraId="561244D8" w14:textId="31A652FC" w:rsidTr="00051D4A">
        <w:trPr>
          <w:trHeight w:val="454"/>
        </w:trPr>
        <w:tc>
          <w:tcPr>
            <w:tcW w:w="1524" w:type="dxa"/>
            <w:vMerge/>
          </w:tcPr>
          <w:p w14:paraId="486507FB" w14:textId="77777777" w:rsidR="00051D4A" w:rsidRPr="00717372" w:rsidRDefault="00051D4A" w:rsidP="00012DD1">
            <w:pPr>
              <w:pStyle w:val="tbnormal"/>
              <w:jc w:val="left"/>
              <w:rPr>
                <w:b/>
              </w:rPr>
            </w:pPr>
          </w:p>
        </w:tc>
        <w:tc>
          <w:tcPr>
            <w:tcW w:w="1317" w:type="dxa"/>
          </w:tcPr>
          <w:p w14:paraId="66F01667" w14:textId="1F09F4EB" w:rsidR="00051D4A" w:rsidRPr="00717372" w:rsidRDefault="00051D4A" w:rsidP="009A6246">
            <w:pPr>
              <w:pStyle w:val="tbnormal"/>
              <w:jc w:val="center"/>
              <w:rPr>
                <w:b/>
              </w:rPr>
            </w:pPr>
            <w:r w:rsidRPr="00717372">
              <w:rPr>
                <w:b/>
              </w:rPr>
              <w:t>C3</w:t>
            </w:r>
          </w:p>
        </w:tc>
        <w:tc>
          <w:tcPr>
            <w:tcW w:w="646" w:type="dxa"/>
          </w:tcPr>
          <w:p w14:paraId="23984EAD" w14:textId="1EB61D65" w:rsidR="00051D4A" w:rsidRPr="004841DE" w:rsidRDefault="00051D4A" w:rsidP="009A6246">
            <w:pPr>
              <w:pStyle w:val="tbnormal"/>
              <w:jc w:val="center"/>
              <w:rPr>
                <w:i/>
              </w:rPr>
            </w:pPr>
            <w:r w:rsidRPr="004841DE">
              <w:rPr>
                <w:i/>
              </w:rPr>
              <w:t>170</w:t>
            </w:r>
          </w:p>
        </w:tc>
        <w:tc>
          <w:tcPr>
            <w:tcW w:w="646" w:type="dxa"/>
          </w:tcPr>
          <w:p w14:paraId="250F13D9" w14:textId="3BB25458" w:rsidR="00051D4A" w:rsidRPr="004841DE" w:rsidRDefault="00051D4A" w:rsidP="009A6246">
            <w:pPr>
              <w:pStyle w:val="tbnormal"/>
              <w:jc w:val="center"/>
              <w:rPr>
                <w:i/>
              </w:rPr>
            </w:pPr>
            <w:r w:rsidRPr="004841DE">
              <w:rPr>
                <w:i/>
              </w:rPr>
              <w:t>155</w:t>
            </w:r>
          </w:p>
        </w:tc>
        <w:tc>
          <w:tcPr>
            <w:tcW w:w="646" w:type="dxa"/>
          </w:tcPr>
          <w:p w14:paraId="4E792CDF" w14:textId="28749B85" w:rsidR="00051D4A" w:rsidRPr="004841DE" w:rsidRDefault="00051D4A" w:rsidP="009A6246">
            <w:pPr>
              <w:pStyle w:val="tbnormal"/>
              <w:jc w:val="center"/>
              <w:rPr>
                <w:i/>
              </w:rPr>
            </w:pPr>
            <w:r w:rsidRPr="004841DE">
              <w:rPr>
                <w:i/>
              </w:rPr>
              <w:t>155</w:t>
            </w:r>
          </w:p>
        </w:tc>
        <w:tc>
          <w:tcPr>
            <w:tcW w:w="646" w:type="dxa"/>
          </w:tcPr>
          <w:p w14:paraId="19BB33F7" w14:textId="61E094C8" w:rsidR="00051D4A" w:rsidRPr="004841DE" w:rsidRDefault="00051D4A" w:rsidP="009A6246">
            <w:pPr>
              <w:pStyle w:val="tbnormal"/>
              <w:jc w:val="center"/>
              <w:rPr>
                <w:i/>
              </w:rPr>
            </w:pPr>
            <w:r w:rsidRPr="004841DE">
              <w:rPr>
                <w:i/>
              </w:rPr>
              <w:t>165</w:t>
            </w:r>
          </w:p>
        </w:tc>
        <w:tc>
          <w:tcPr>
            <w:tcW w:w="646" w:type="dxa"/>
          </w:tcPr>
          <w:p w14:paraId="3DC5531D" w14:textId="0A45681B" w:rsidR="00051D4A" w:rsidRPr="004841DE" w:rsidRDefault="00051D4A" w:rsidP="009A6246">
            <w:pPr>
              <w:pStyle w:val="tbnormal"/>
              <w:jc w:val="center"/>
              <w:rPr>
                <w:i/>
              </w:rPr>
            </w:pPr>
            <w:r w:rsidRPr="004841DE">
              <w:rPr>
                <w:i/>
              </w:rPr>
              <w:t>211</w:t>
            </w:r>
          </w:p>
        </w:tc>
        <w:tc>
          <w:tcPr>
            <w:tcW w:w="1289" w:type="dxa"/>
          </w:tcPr>
          <w:p w14:paraId="54CA4FB5" w14:textId="032868EA" w:rsidR="00051D4A" w:rsidRDefault="003B4E80" w:rsidP="009A6246">
            <w:pPr>
              <w:pStyle w:val="tbnormal"/>
              <w:jc w:val="center"/>
            </w:pPr>
            <w:r>
              <w:t>171.20</w:t>
            </w:r>
          </w:p>
        </w:tc>
      </w:tr>
      <w:tr w:rsidR="00051D4A" w:rsidRPr="003A4596" w14:paraId="531DC288" w14:textId="77777777" w:rsidTr="00051D4A">
        <w:trPr>
          <w:trHeight w:val="454"/>
        </w:trPr>
        <w:tc>
          <w:tcPr>
            <w:tcW w:w="6071" w:type="dxa"/>
            <w:gridSpan w:val="7"/>
            <w:shd w:val="clear" w:color="auto" w:fill="E7E6E6" w:themeFill="background2"/>
          </w:tcPr>
          <w:p w14:paraId="74E6D81B" w14:textId="46E5C76A" w:rsidR="00051D4A" w:rsidRPr="00051D4A" w:rsidRDefault="00051D4A" w:rsidP="00EE4808">
            <w:pPr>
              <w:pStyle w:val="tbnormal"/>
              <w:jc w:val="right"/>
            </w:pPr>
            <w:r w:rsidRPr="00051D4A">
              <w:t>Moyenne</w:t>
            </w:r>
            <w:r w:rsidR="00EE4808">
              <w:t xml:space="preserve"> de temps des opérations de</w:t>
            </w:r>
            <w:r w:rsidRPr="00051D4A">
              <w:t xml:space="preserve"> mise</w:t>
            </w:r>
            <w:r w:rsidR="00EE4808">
              <w:t>s</w:t>
            </w:r>
            <w:r w:rsidRPr="00051D4A">
              <w:t xml:space="preserve"> à jour :</w:t>
            </w:r>
          </w:p>
        </w:tc>
        <w:tc>
          <w:tcPr>
            <w:tcW w:w="1289" w:type="dxa"/>
            <w:shd w:val="clear" w:color="auto" w:fill="E7E6E6" w:themeFill="background2"/>
          </w:tcPr>
          <w:p w14:paraId="56FD6BCF" w14:textId="4F66B710" w:rsidR="00051D4A" w:rsidRPr="00051D4A" w:rsidRDefault="006B0946" w:rsidP="009A6246">
            <w:pPr>
              <w:pStyle w:val="tbnormal"/>
              <w:jc w:val="center"/>
              <w:rPr>
                <w:b/>
              </w:rPr>
            </w:pPr>
            <w:r>
              <w:rPr>
                <w:b/>
              </w:rPr>
              <w:t>157.20</w:t>
            </w:r>
          </w:p>
        </w:tc>
      </w:tr>
      <w:tr w:rsidR="00051D4A" w:rsidRPr="003A4596" w14:paraId="3357958F" w14:textId="7060BB80" w:rsidTr="00051D4A">
        <w:trPr>
          <w:trHeight w:val="454"/>
        </w:trPr>
        <w:tc>
          <w:tcPr>
            <w:tcW w:w="1524" w:type="dxa"/>
            <w:vMerge w:val="restart"/>
          </w:tcPr>
          <w:p w14:paraId="314B9569" w14:textId="77777777" w:rsidR="00051D4A" w:rsidRDefault="00051D4A" w:rsidP="00012DD1">
            <w:pPr>
              <w:pStyle w:val="tbnormal"/>
              <w:jc w:val="left"/>
              <w:rPr>
                <w:b/>
              </w:rPr>
            </w:pPr>
            <w:r w:rsidRPr="00717372">
              <w:rPr>
                <w:b/>
              </w:rPr>
              <w:t>Lecture</w:t>
            </w:r>
          </w:p>
          <w:p w14:paraId="4AC4D477" w14:textId="78659B45" w:rsidR="00051D4A" w:rsidRPr="00253B0E" w:rsidRDefault="00051D4A" w:rsidP="00012DD1">
            <w:pPr>
              <w:pStyle w:val="tbnormal"/>
              <w:jc w:val="left"/>
              <w:rPr>
                <w:i/>
              </w:rPr>
            </w:pPr>
            <w:proofErr w:type="spellStart"/>
            <w:r w:rsidRPr="00253B0E">
              <w:rPr>
                <w:i/>
              </w:rPr>
              <w:t>search_read</w:t>
            </w:r>
            <w:proofErr w:type="spellEnd"/>
          </w:p>
        </w:tc>
        <w:tc>
          <w:tcPr>
            <w:tcW w:w="1317" w:type="dxa"/>
          </w:tcPr>
          <w:p w14:paraId="28F39472" w14:textId="5C05A6E6" w:rsidR="00051D4A" w:rsidRPr="00717372" w:rsidRDefault="00051D4A" w:rsidP="009A6246">
            <w:pPr>
              <w:pStyle w:val="tbnormal"/>
              <w:jc w:val="center"/>
              <w:rPr>
                <w:b/>
              </w:rPr>
            </w:pPr>
            <w:r w:rsidRPr="00717372">
              <w:rPr>
                <w:b/>
              </w:rPr>
              <w:t>C1</w:t>
            </w:r>
          </w:p>
        </w:tc>
        <w:tc>
          <w:tcPr>
            <w:tcW w:w="646" w:type="dxa"/>
          </w:tcPr>
          <w:p w14:paraId="1CE8DB09" w14:textId="6393676C" w:rsidR="00051D4A" w:rsidRPr="002E28AA" w:rsidRDefault="00051D4A" w:rsidP="009A6246">
            <w:pPr>
              <w:pStyle w:val="tbnormal"/>
              <w:jc w:val="center"/>
              <w:rPr>
                <w:i/>
              </w:rPr>
            </w:pPr>
            <w:r w:rsidRPr="002E28AA">
              <w:rPr>
                <w:i/>
              </w:rPr>
              <w:t>386</w:t>
            </w:r>
          </w:p>
        </w:tc>
        <w:tc>
          <w:tcPr>
            <w:tcW w:w="646" w:type="dxa"/>
          </w:tcPr>
          <w:p w14:paraId="73433974" w14:textId="7B716341" w:rsidR="00051D4A" w:rsidRPr="002E28AA" w:rsidRDefault="00051D4A" w:rsidP="009A6246">
            <w:pPr>
              <w:pStyle w:val="tbnormal"/>
              <w:jc w:val="center"/>
              <w:rPr>
                <w:i/>
              </w:rPr>
            </w:pPr>
            <w:r w:rsidRPr="002E28AA">
              <w:rPr>
                <w:i/>
              </w:rPr>
              <w:t>327</w:t>
            </w:r>
          </w:p>
        </w:tc>
        <w:tc>
          <w:tcPr>
            <w:tcW w:w="646" w:type="dxa"/>
          </w:tcPr>
          <w:p w14:paraId="2B6EB97A" w14:textId="57D2E067" w:rsidR="00051D4A" w:rsidRPr="002E28AA" w:rsidRDefault="00051D4A" w:rsidP="009A6246">
            <w:pPr>
              <w:pStyle w:val="tbnormal"/>
              <w:jc w:val="center"/>
              <w:rPr>
                <w:i/>
              </w:rPr>
            </w:pPr>
            <w:r w:rsidRPr="002E28AA">
              <w:rPr>
                <w:i/>
              </w:rPr>
              <w:t>332</w:t>
            </w:r>
          </w:p>
        </w:tc>
        <w:tc>
          <w:tcPr>
            <w:tcW w:w="646" w:type="dxa"/>
          </w:tcPr>
          <w:p w14:paraId="492EFE34" w14:textId="6608FF79" w:rsidR="00051D4A" w:rsidRPr="002E28AA" w:rsidRDefault="00051D4A" w:rsidP="009A6246">
            <w:pPr>
              <w:pStyle w:val="tbnormal"/>
              <w:jc w:val="center"/>
              <w:rPr>
                <w:i/>
              </w:rPr>
            </w:pPr>
            <w:r w:rsidRPr="002E28AA">
              <w:rPr>
                <w:i/>
              </w:rPr>
              <w:t>419</w:t>
            </w:r>
          </w:p>
        </w:tc>
        <w:tc>
          <w:tcPr>
            <w:tcW w:w="646" w:type="dxa"/>
          </w:tcPr>
          <w:p w14:paraId="7C17AD12" w14:textId="11DF0ED1" w:rsidR="00051D4A" w:rsidRPr="002E28AA" w:rsidRDefault="00051D4A" w:rsidP="009A6246">
            <w:pPr>
              <w:pStyle w:val="tbnormal"/>
              <w:jc w:val="center"/>
              <w:rPr>
                <w:i/>
              </w:rPr>
            </w:pPr>
            <w:r w:rsidRPr="002E28AA">
              <w:rPr>
                <w:i/>
              </w:rPr>
              <w:t>258</w:t>
            </w:r>
          </w:p>
        </w:tc>
        <w:tc>
          <w:tcPr>
            <w:tcW w:w="1289" w:type="dxa"/>
          </w:tcPr>
          <w:p w14:paraId="4A061B28" w14:textId="404D8B36" w:rsidR="00051D4A" w:rsidRDefault="003B4E80" w:rsidP="009A6246">
            <w:pPr>
              <w:pStyle w:val="tbnormal"/>
              <w:jc w:val="center"/>
            </w:pPr>
            <w:r>
              <w:t>344.40</w:t>
            </w:r>
          </w:p>
        </w:tc>
      </w:tr>
      <w:tr w:rsidR="00051D4A" w:rsidRPr="003A4596" w14:paraId="7F67FEE5" w14:textId="674C9888" w:rsidTr="00051D4A">
        <w:trPr>
          <w:trHeight w:val="454"/>
        </w:trPr>
        <w:tc>
          <w:tcPr>
            <w:tcW w:w="1524" w:type="dxa"/>
            <w:vMerge/>
          </w:tcPr>
          <w:p w14:paraId="3A7E0423" w14:textId="77777777" w:rsidR="00051D4A" w:rsidRPr="00717372" w:rsidRDefault="00051D4A" w:rsidP="00012DD1">
            <w:pPr>
              <w:pStyle w:val="tbnormal"/>
              <w:jc w:val="left"/>
              <w:rPr>
                <w:b/>
              </w:rPr>
            </w:pPr>
          </w:p>
        </w:tc>
        <w:tc>
          <w:tcPr>
            <w:tcW w:w="1317" w:type="dxa"/>
          </w:tcPr>
          <w:p w14:paraId="0F717B79" w14:textId="5FE0A2FD" w:rsidR="00051D4A" w:rsidRPr="00717372" w:rsidRDefault="00051D4A" w:rsidP="009A6246">
            <w:pPr>
              <w:pStyle w:val="tbnormal"/>
              <w:jc w:val="center"/>
              <w:rPr>
                <w:b/>
              </w:rPr>
            </w:pPr>
            <w:r w:rsidRPr="00717372">
              <w:rPr>
                <w:b/>
              </w:rPr>
              <w:t>C2</w:t>
            </w:r>
          </w:p>
        </w:tc>
        <w:tc>
          <w:tcPr>
            <w:tcW w:w="646" w:type="dxa"/>
          </w:tcPr>
          <w:p w14:paraId="0F9A92BF" w14:textId="024A462C" w:rsidR="00051D4A" w:rsidRPr="002E28AA" w:rsidRDefault="00051D4A" w:rsidP="009A6246">
            <w:pPr>
              <w:pStyle w:val="tbnormal"/>
              <w:jc w:val="center"/>
              <w:rPr>
                <w:i/>
              </w:rPr>
            </w:pPr>
            <w:r w:rsidRPr="002E28AA">
              <w:rPr>
                <w:i/>
              </w:rPr>
              <w:t>280</w:t>
            </w:r>
          </w:p>
        </w:tc>
        <w:tc>
          <w:tcPr>
            <w:tcW w:w="646" w:type="dxa"/>
          </w:tcPr>
          <w:p w14:paraId="37FC6F4C" w14:textId="5E7335BA" w:rsidR="00051D4A" w:rsidRPr="002E28AA" w:rsidRDefault="00051D4A" w:rsidP="009A6246">
            <w:pPr>
              <w:pStyle w:val="tbnormal"/>
              <w:jc w:val="center"/>
              <w:rPr>
                <w:i/>
              </w:rPr>
            </w:pPr>
            <w:r w:rsidRPr="002E28AA">
              <w:rPr>
                <w:i/>
              </w:rPr>
              <w:t>274</w:t>
            </w:r>
          </w:p>
        </w:tc>
        <w:tc>
          <w:tcPr>
            <w:tcW w:w="646" w:type="dxa"/>
          </w:tcPr>
          <w:p w14:paraId="6A467C24" w14:textId="2E3F7232" w:rsidR="00051D4A" w:rsidRPr="002E28AA" w:rsidRDefault="00051D4A" w:rsidP="009A6246">
            <w:pPr>
              <w:pStyle w:val="tbnormal"/>
              <w:jc w:val="center"/>
              <w:rPr>
                <w:i/>
              </w:rPr>
            </w:pPr>
            <w:r w:rsidRPr="002E28AA">
              <w:rPr>
                <w:i/>
              </w:rPr>
              <w:t>283</w:t>
            </w:r>
          </w:p>
        </w:tc>
        <w:tc>
          <w:tcPr>
            <w:tcW w:w="646" w:type="dxa"/>
          </w:tcPr>
          <w:p w14:paraId="2D15607F" w14:textId="39B4CD84" w:rsidR="00051D4A" w:rsidRPr="002E28AA" w:rsidRDefault="00051D4A" w:rsidP="009A6246">
            <w:pPr>
              <w:pStyle w:val="tbnormal"/>
              <w:jc w:val="center"/>
              <w:rPr>
                <w:i/>
              </w:rPr>
            </w:pPr>
            <w:r w:rsidRPr="002E28AA">
              <w:rPr>
                <w:i/>
              </w:rPr>
              <w:t>404</w:t>
            </w:r>
          </w:p>
        </w:tc>
        <w:tc>
          <w:tcPr>
            <w:tcW w:w="646" w:type="dxa"/>
          </w:tcPr>
          <w:p w14:paraId="2823C5CD" w14:textId="5D082F80" w:rsidR="00051D4A" w:rsidRPr="002E28AA" w:rsidRDefault="00051D4A" w:rsidP="009A6246">
            <w:pPr>
              <w:pStyle w:val="tbnormal"/>
              <w:jc w:val="center"/>
              <w:rPr>
                <w:i/>
              </w:rPr>
            </w:pPr>
            <w:r w:rsidRPr="002E28AA">
              <w:rPr>
                <w:i/>
              </w:rPr>
              <w:t>354</w:t>
            </w:r>
          </w:p>
        </w:tc>
        <w:tc>
          <w:tcPr>
            <w:tcW w:w="1289" w:type="dxa"/>
          </w:tcPr>
          <w:p w14:paraId="008492CB" w14:textId="79E264EB" w:rsidR="00051D4A" w:rsidRDefault="003B4E80" w:rsidP="009A6246">
            <w:pPr>
              <w:pStyle w:val="tbnormal"/>
              <w:jc w:val="center"/>
            </w:pPr>
            <w:r>
              <w:t>319.00</w:t>
            </w:r>
          </w:p>
        </w:tc>
      </w:tr>
      <w:tr w:rsidR="00051D4A" w:rsidRPr="003A4596" w14:paraId="76908C82" w14:textId="7900331C" w:rsidTr="00051D4A">
        <w:trPr>
          <w:trHeight w:val="454"/>
        </w:trPr>
        <w:tc>
          <w:tcPr>
            <w:tcW w:w="1524" w:type="dxa"/>
            <w:vMerge/>
          </w:tcPr>
          <w:p w14:paraId="22C837FF" w14:textId="77777777" w:rsidR="00051D4A" w:rsidRPr="00717372" w:rsidRDefault="00051D4A" w:rsidP="00012DD1">
            <w:pPr>
              <w:pStyle w:val="tbnormal"/>
              <w:jc w:val="left"/>
              <w:rPr>
                <w:b/>
              </w:rPr>
            </w:pPr>
          </w:p>
        </w:tc>
        <w:tc>
          <w:tcPr>
            <w:tcW w:w="1317" w:type="dxa"/>
          </w:tcPr>
          <w:p w14:paraId="7618E3B0" w14:textId="47D9B128" w:rsidR="00051D4A" w:rsidRPr="00717372" w:rsidRDefault="00051D4A" w:rsidP="009A6246">
            <w:pPr>
              <w:pStyle w:val="tbnormal"/>
              <w:jc w:val="center"/>
              <w:rPr>
                <w:b/>
              </w:rPr>
            </w:pPr>
            <w:r w:rsidRPr="00717372">
              <w:rPr>
                <w:b/>
              </w:rPr>
              <w:t>C3</w:t>
            </w:r>
          </w:p>
        </w:tc>
        <w:tc>
          <w:tcPr>
            <w:tcW w:w="646" w:type="dxa"/>
          </w:tcPr>
          <w:p w14:paraId="33E3BDAA" w14:textId="1F37CB3E" w:rsidR="00051D4A" w:rsidRPr="002E28AA" w:rsidRDefault="00051D4A" w:rsidP="009A6246">
            <w:pPr>
              <w:pStyle w:val="tbnormal"/>
              <w:jc w:val="center"/>
              <w:rPr>
                <w:i/>
              </w:rPr>
            </w:pPr>
            <w:r w:rsidRPr="002E28AA">
              <w:rPr>
                <w:i/>
              </w:rPr>
              <w:t>409</w:t>
            </w:r>
          </w:p>
        </w:tc>
        <w:tc>
          <w:tcPr>
            <w:tcW w:w="646" w:type="dxa"/>
          </w:tcPr>
          <w:p w14:paraId="42EFFDCC" w14:textId="4A370472" w:rsidR="00051D4A" w:rsidRPr="002E28AA" w:rsidRDefault="00051D4A" w:rsidP="009A6246">
            <w:pPr>
              <w:pStyle w:val="tbnormal"/>
              <w:jc w:val="center"/>
              <w:rPr>
                <w:i/>
              </w:rPr>
            </w:pPr>
            <w:r w:rsidRPr="002E28AA">
              <w:rPr>
                <w:i/>
              </w:rPr>
              <w:t>333</w:t>
            </w:r>
          </w:p>
        </w:tc>
        <w:tc>
          <w:tcPr>
            <w:tcW w:w="646" w:type="dxa"/>
          </w:tcPr>
          <w:p w14:paraId="0BE84930" w14:textId="1C7F1357" w:rsidR="00051D4A" w:rsidRPr="002E28AA" w:rsidRDefault="00051D4A" w:rsidP="009A6246">
            <w:pPr>
              <w:pStyle w:val="tbnormal"/>
              <w:jc w:val="center"/>
              <w:rPr>
                <w:i/>
              </w:rPr>
            </w:pPr>
            <w:r w:rsidRPr="002E28AA">
              <w:rPr>
                <w:i/>
              </w:rPr>
              <w:t>367</w:t>
            </w:r>
          </w:p>
        </w:tc>
        <w:tc>
          <w:tcPr>
            <w:tcW w:w="646" w:type="dxa"/>
          </w:tcPr>
          <w:p w14:paraId="694C7440" w14:textId="3AF4F179" w:rsidR="00051D4A" w:rsidRPr="002E28AA" w:rsidRDefault="00051D4A" w:rsidP="009A6246">
            <w:pPr>
              <w:pStyle w:val="tbnormal"/>
              <w:jc w:val="center"/>
              <w:rPr>
                <w:i/>
              </w:rPr>
            </w:pPr>
            <w:r w:rsidRPr="002E28AA">
              <w:rPr>
                <w:i/>
              </w:rPr>
              <w:t>318</w:t>
            </w:r>
          </w:p>
        </w:tc>
        <w:tc>
          <w:tcPr>
            <w:tcW w:w="646" w:type="dxa"/>
          </w:tcPr>
          <w:p w14:paraId="3514B5D5" w14:textId="23B78C3B" w:rsidR="00051D4A" w:rsidRPr="002E28AA" w:rsidRDefault="00051D4A" w:rsidP="009A6246">
            <w:pPr>
              <w:pStyle w:val="tbnormal"/>
              <w:jc w:val="center"/>
              <w:rPr>
                <w:i/>
              </w:rPr>
            </w:pPr>
            <w:r w:rsidRPr="002E28AA">
              <w:rPr>
                <w:i/>
              </w:rPr>
              <w:t>371</w:t>
            </w:r>
          </w:p>
        </w:tc>
        <w:tc>
          <w:tcPr>
            <w:tcW w:w="1289" w:type="dxa"/>
          </w:tcPr>
          <w:p w14:paraId="17B5B050" w14:textId="7D467517" w:rsidR="00051D4A" w:rsidRDefault="003B4E80" w:rsidP="009A6246">
            <w:pPr>
              <w:pStyle w:val="tbnormal"/>
              <w:jc w:val="center"/>
            </w:pPr>
            <w:r>
              <w:t>359.60</w:t>
            </w:r>
          </w:p>
        </w:tc>
      </w:tr>
      <w:tr w:rsidR="00051D4A" w:rsidRPr="003A4596" w14:paraId="48CA7040" w14:textId="77777777" w:rsidTr="00051D4A">
        <w:trPr>
          <w:trHeight w:val="454"/>
        </w:trPr>
        <w:tc>
          <w:tcPr>
            <w:tcW w:w="6071" w:type="dxa"/>
            <w:gridSpan w:val="7"/>
            <w:shd w:val="clear" w:color="auto" w:fill="E7E6E6" w:themeFill="background2"/>
          </w:tcPr>
          <w:p w14:paraId="5AB12D52" w14:textId="7A39615E" w:rsidR="00051D4A" w:rsidRPr="00051D4A" w:rsidRDefault="00051D4A" w:rsidP="00EE4808">
            <w:pPr>
              <w:pStyle w:val="tbnormal"/>
              <w:jc w:val="right"/>
            </w:pPr>
            <w:r w:rsidRPr="00051D4A">
              <w:t xml:space="preserve">Moyenne </w:t>
            </w:r>
            <w:r w:rsidR="00EE4808">
              <w:t>de temps des opérations de</w:t>
            </w:r>
            <w:r w:rsidRPr="00051D4A">
              <w:t xml:space="preserve"> lecture</w:t>
            </w:r>
            <w:r w:rsidR="00EE4808">
              <w:t>s</w:t>
            </w:r>
            <w:r w:rsidRPr="00051D4A">
              <w:t> :</w:t>
            </w:r>
          </w:p>
        </w:tc>
        <w:tc>
          <w:tcPr>
            <w:tcW w:w="1289" w:type="dxa"/>
            <w:shd w:val="clear" w:color="auto" w:fill="E7E6E6" w:themeFill="background2"/>
          </w:tcPr>
          <w:p w14:paraId="5A24973A" w14:textId="3289CCEF" w:rsidR="00051D4A" w:rsidRPr="00051D4A" w:rsidRDefault="006B0946" w:rsidP="009A6246">
            <w:pPr>
              <w:pStyle w:val="tbnormal"/>
              <w:jc w:val="center"/>
              <w:rPr>
                <w:b/>
              </w:rPr>
            </w:pPr>
            <w:r>
              <w:rPr>
                <w:b/>
              </w:rPr>
              <w:t>341.00</w:t>
            </w:r>
          </w:p>
        </w:tc>
      </w:tr>
      <w:tr w:rsidR="00051D4A" w:rsidRPr="003A4596" w14:paraId="3AB8FF48" w14:textId="3039A4BC" w:rsidTr="00051D4A">
        <w:trPr>
          <w:trHeight w:val="454"/>
        </w:trPr>
        <w:tc>
          <w:tcPr>
            <w:tcW w:w="1524" w:type="dxa"/>
            <w:vMerge w:val="restart"/>
          </w:tcPr>
          <w:p w14:paraId="24D0FB04" w14:textId="77777777" w:rsidR="00051D4A" w:rsidRDefault="00051D4A" w:rsidP="00012DD1">
            <w:pPr>
              <w:pStyle w:val="tbnormal"/>
              <w:jc w:val="left"/>
              <w:rPr>
                <w:b/>
              </w:rPr>
            </w:pPr>
            <w:r w:rsidRPr="00717372">
              <w:rPr>
                <w:b/>
              </w:rPr>
              <w:t>Suppression</w:t>
            </w:r>
          </w:p>
          <w:p w14:paraId="5F0AE7D8" w14:textId="003A860C" w:rsidR="00051D4A" w:rsidRPr="00253B0E" w:rsidRDefault="00051D4A" w:rsidP="00012DD1">
            <w:pPr>
              <w:pStyle w:val="tbnormal"/>
              <w:jc w:val="left"/>
              <w:rPr>
                <w:i/>
              </w:rPr>
            </w:pPr>
            <w:proofErr w:type="spellStart"/>
            <w:r w:rsidRPr="00253B0E">
              <w:rPr>
                <w:i/>
              </w:rPr>
              <w:t>unlink</w:t>
            </w:r>
            <w:proofErr w:type="spellEnd"/>
          </w:p>
        </w:tc>
        <w:tc>
          <w:tcPr>
            <w:tcW w:w="1317" w:type="dxa"/>
          </w:tcPr>
          <w:p w14:paraId="49AC678F" w14:textId="056E1EEE" w:rsidR="00051D4A" w:rsidRPr="00717372" w:rsidRDefault="00051D4A" w:rsidP="009A6246">
            <w:pPr>
              <w:pStyle w:val="tbnormal"/>
              <w:jc w:val="center"/>
              <w:rPr>
                <w:b/>
              </w:rPr>
            </w:pPr>
            <w:r w:rsidRPr="00717372">
              <w:rPr>
                <w:b/>
              </w:rPr>
              <w:t>C1</w:t>
            </w:r>
          </w:p>
        </w:tc>
        <w:tc>
          <w:tcPr>
            <w:tcW w:w="646" w:type="dxa"/>
          </w:tcPr>
          <w:p w14:paraId="5FBFEFF4" w14:textId="239296B5" w:rsidR="00051D4A" w:rsidRPr="002E28AA" w:rsidRDefault="00051D4A" w:rsidP="009A6246">
            <w:pPr>
              <w:pStyle w:val="tbnormal"/>
              <w:jc w:val="center"/>
              <w:rPr>
                <w:i/>
              </w:rPr>
            </w:pPr>
            <w:r w:rsidRPr="002E28AA">
              <w:rPr>
                <w:i/>
              </w:rPr>
              <w:t>164</w:t>
            </w:r>
          </w:p>
        </w:tc>
        <w:tc>
          <w:tcPr>
            <w:tcW w:w="646" w:type="dxa"/>
          </w:tcPr>
          <w:p w14:paraId="103C2071" w14:textId="47F9B052" w:rsidR="00051D4A" w:rsidRPr="002E28AA" w:rsidRDefault="00051D4A" w:rsidP="009A6246">
            <w:pPr>
              <w:pStyle w:val="tbnormal"/>
              <w:jc w:val="center"/>
              <w:rPr>
                <w:i/>
              </w:rPr>
            </w:pPr>
            <w:r w:rsidRPr="002E28AA">
              <w:rPr>
                <w:i/>
              </w:rPr>
              <w:t>172</w:t>
            </w:r>
          </w:p>
        </w:tc>
        <w:tc>
          <w:tcPr>
            <w:tcW w:w="646" w:type="dxa"/>
          </w:tcPr>
          <w:p w14:paraId="5B8E4C03" w14:textId="4FF7A968" w:rsidR="00051D4A" w:rsidRPr="002E28AA" w:rsidRDefault="00051D4A" w:rsidP="009A6246">
            <w:pPr>
              <w:pStyle w:val="tbnormal"/>
              <w:jc w:val="center"/>
              <w:rPr>
                <w:i/>
              </w:rPr>
            </w:pPr>
            <w:r w:rsidRPr="002E28AA">
              <w:rPr>
                <w:i/>
              </w:rPr>
              <w:t>189</w:t>
            </w:r>
          </w:p>
        </w:tc>
        <w:tc>
          <w:tcPr>
            <w:tcW w:w="646" w:type="dxa"/>
          </w:tcPr>
          <w:p w14:paraId="1F28C59B" w14:textId="023DBA60" w:rsidR="00051D4A" w:rsidRPr="002E28AA" w:rsidRDefault="00051D4A" w:rsidP="009A6246">
            <w:pPr>
              <w:pStyle w:val="tbnormal"/>
              <w:jc w:val="center"/>
              <w:rPr>
                <w:i/>
              </w:rPr>
            </w:pPr>
            <w:r w:rsidRPr="002E28AA">
              <w:rPr>
                <w:i/>
              </w:rPr>
              <w:t>166</w:t>
            </w:r>
          </w:p>
        </w:tc>
        <w:tc>
          <w:tcPr>
            <w:tcW w:w="646" w:type="dxa"/>
          </w:tcPr>
          <w:p w14:paraId="406D433B" w14:textId="15239A31" w:rsidR="00051D4A" w:rsidRPr="002E28AA" w:rsidRDefault="00051D4A" w:rsidP="009A6246">
            <w:pPr>
              <w:pStyle w:val="tbnormal"/>
              <w:jc w:val="center"/>
              <w:rPr>
                <w:i/>
              </w:rPr>
            </w:pPr>
            <w:r w:rsidRPr="002E28AA">
              <w:rPr>
                <w:i/>
              </w:rPr>
              <w:t>146</w:t>
            </w:r>
          </w:p>
        </w:tc>
        <w:tc>
          <w:tcPr>
            <w:tcW w:w="1289" w:type="dxa"/>
          </w:tcPr>
          <w:p w14:paraId="2E719890" w14:textId="73330589" w:rsidR="00051D4A" w:rsidRDefault="003B4E80" w:rsidP="009A6246">
            <w:pPr>
              <w:pStyle w:val="tbnormal"/>
              <w:jc w:val="center"/>
            </w:pPr>
            <w:r>
              <w:t>167.40</w:t>
            </w:r>
          </w:p>
        </w:tc>
      </w:tr>
      <w:tr w:rsidR="00051D4A" w:rsidRPr="003A4596" w14:paraId="2330A1AE" w14:textId="56F6A51A" w:rsidTr="00051D4A">
        <w:trPr>
          <w:trHeight w:val="454"/>
        </w:trPr>
        <w:tc>
          <w:tcPr>
            <w:tcW w:w="1524" w:type="dxa"/>
            <w:vMerge/>
          </w:tcPr>
          <w:p w14:paraId="564E34EA" w14:textId="77777777" w:rsidR="00051D4A" w:rsidRDefault="00051D4A" w:rsidP="00012DD1">
            <w:pPr>
              <w:pStyle w:val="tbnormal"/>
              <w:jc w:val="left"/>
            </w:pPr>
          </w:p>
        </w:tc>
        <w:tc>
          <w:tcPr>
            <w:tcW w:w="1317" w:type="dxa"/>
          </w:tcPr>
          <w:p w14:paraId="1150D9A4" w14:textId="6CA54A4E" w:rsidR="00051D4A" w:rsidRPr="00717372" w:rsidRDefault="00051D4A" w:rsidP="009A6246">
            <w:pPr>
              <w:pStyle w:val="tbnormal"/>
              <w:jc w:val="center"/>
              <w:rPr>
                <w:b/>
              </w:rPr>
            </w:pPr>
            <w:r w:rsidRPr="00717372">
              <w:rPr>
                <w:b/>
              </w:rPr>
              <w:t>C2</w:t>
            </w:r>
          </w:p>
        </w:tc>
        <w:tc>
          <w:tcPr>
            <w:tcW w:w="646" w:type="dxa"/>
          </w:tcPr>
          <w:p w14:paraId="65BA19E1" w14:textId="7672C05A" w:rsidR="00051D4A" w:rsidRPr="002E28AA" w:rsidRDefault="00051D4A" w:rsidP="009A6246">
            <w:pPr>
              <w:pStyle w:val="tbnormal"/>
              <w:jc w:val="center"/>
              <w:rPr>
                <w:i/>
              </w:rPr>
            </w:pPr>
            <w:r w:rsidRPr="002E28AA">
              <w:rPr>
                <w:i/>
              </w:rPr>
              <w:t>183</w:t>
            </w:r>
          </w:p>
        </w:tc>
        <w:tc>
          <w:tcPr>
            <w:tcW w:w="646" w:type="dxa"/>
          </w:tcPr>
          <w:p w14:paraId="2F7FBA82" w14:textId="04E0FE4F" w:rsidR="00051D4A" w:rsidRPr="002E28AA" w:rsidRDefault="00051D4A" w:rsidP="009A6246">
            <w:pPr>
              <w:pStyle w:val="tbnormal"/>
              <w:jc w:val="center"/>
              <w:rPr>
                <w:i/>
              </w:rPr>
            </w:pPr>
            <w:r w:rsidRPr="002E28AA">
              <w:rPr>
                <w:i/>
              </w:rPr>
              <w:t>135</w:t>
            </w:r>
          </w:p>
        </w:tc>
        <w:tc>
          <w:tcPr>
            <w:tcW w:w="646" w:type="dxa"/>
          </w:tcPr>
          <w:p w14:paraId="5222EB09" w14:textId="530CBC9B" w:rsidR="00051D4A" w:rsidRPr="002E28AA" w:rsidRDefault="00051D4A" w:rsidP="009A6246">
            <w:pPr>
              <w:pStyle w:val="tbnormal"/>
              <w:jc w:val="center"/>
              <w:rPr>
                <w:i/>
              </w:rPr>
            </w:pPr>
            <w:r w:rsidRPr="002E28AA">
              <w:rPr>
                <w:i/>
              </w:rPr>
              <w:t>147</w:t>
            </w:r>
          </w:p>
        </w:tc>
        <w:tc>
          <w:tcPr>
            <w:tcW w:w="646" w:type="dxa"/>
          </w:tcPr>
          <w:p w14:paraId="209FA1FF" w14:textId="26DAE375" w:rsidR="00051D4A" w:rsidRPr="002E28AA" w:rsidRDefault="00051D4A" w:rsidP="009A6246">
            <w:pPr>
              <w:pStyle w:val="tbnormal"/>
              <w:jc w:val="center"/>
              <w:rPr>
                <w:i/>
              </w:rPr>
            </w:pPr>
            <w:r w:rsidRPr="002E28AA">
              <w:rPr>
                <w:i/>
              </w:rPr>
              <w:t>182</w:t>
            </w:r>
          </w:p>
        </w:tc>
        <w:tc>
          <w:tcPr>
            <w:tcW w:w="646" w:type="dxa"/>
          </w:tcPr>
          <w:p w14:paraId="2716726E" w14:textId="1E1328E7" w:rsidR="00051D4A" w:rsidRPr="002E28AA" w:rsidRDefault="00051D4A" w:rsidP="009A6246">
            <w:pPr>
              <w:pStyle w:val="tbnormal"/>
              <w:jc w:val="center"/>
              <w:rPr>
                <w:i/>
              </w:rPr>
            </w:pPr>
            <w:r w:rsidRPr="002E28AA">
              <w:rPr>
                <w:i/>
              </w:rPr>
              <w:t>205</w:t>
            </w:r>
          </w:p>
        </w:tc>
        <w:tc>
          <w:tcPr>
            <w:tcW w:w="1289" w:type="dxa"/>
          </w:tcPr>
          <w:p w14:paraId="4F28B9A6" w14:textId="07685B99" w:rsidR="00051D4A" w:rsidRDefault="003B4E80" w:rsidP="009A6246">
            <w:pPr>
              <w:pStyle w:val="tbnormal"/>
              <w:jc w:val="center"/>
            </w:pPr>
            <w:r>
              <w:t>170.40</w:t>
            </w:r>
          </w:p>
        </w:tc>
      </w:tr>
      <w:tr w:rsidR="00051D4A" w:rsidRPr="003A4596" w14:paraId="1A6EAF0C" w14:textId="68670206" w:rsidTr="00051D4A">
        <w:trPr>
          <w:trHeight w:val="454"/>
        </w:trPr>
        <w:tc>
          <w:tcPr>
            <w:tcW w:w="1524" w:type="dxa"/>
            <w:vMerge/>
          </w:tcPr>
          <w:p w14:paraId="70EF6191" w14:textId="77777777" w:rsidR="00051D4A" w:rsidRDefault="00051D4A" w:rsidP="00012DD1">
            <w:pPr>
              <w:pStyle w:val="tbnormal"/>
              <w:jc w:val="left"/>
            </w:pPr>
          </w:p>
        </w:tc>
        <w:tc>
          <w:tcPr>
            <w:tcW w:w="1317" w:type="dxa"/>
          </w:tcPr>
          <w:p w14:paraId="2A7EE66C" w14:textId="1C2074DF" w:rsidR="00051D4A" w:rsidRPr="00717372" w:rsidRDefault="00051D4A" w:rsidP="009A6246">
            <w:pPr>
              <w:pStyle w:val="tbnormal"/>
              <w:jc w:val="center"/>
              <w:rPr>
                <w:b/>
              </w:rPr>
            </w:pPr>
            <w:r w:rsidRPr="00717372">
              <w:rPr>
                <w:b/>
              </w:rPr>
              <w:t>C3</w:t>
            </w:r>
          </w:p>
        </w:tc>
        <w:tc>
          <w:tcPr>
            <w:tcW w:w="646" w:type="dxa"/>
          </w:tcPr>
          <w:p w14:paraId="615A82B1" w14:textId="3A7CCBB0" w:rsidR="00051D4A" w:rsidRPr="002E28AA" w:rsidRDefault="00051D4A" w:rsidP="009A6246">
            <w:pPr>
              <w:pStyle w:val="tbnormal"/>
              <w:jc w:val="center"/>
              <w:rPr>
                <w:i/>
              </w:rPr>
            </w:pPr>
            <w:r w:rsidRPr="002E28AA">
              <w:rPr>
                <w:i/>
              </w:rPr>
              <w:t>193</w:t>
            </w:r>
          </w:p>
        </w:tc>
        <w:tc>
          <w:tcPr>
            <w:tcW w:w="646" w:type="dxa"/>
          </w:tcPr>
          <w:p w14:paraId="6854A8C0" w14:textId="609EE153" w:rsidR="00051D4A" w:rsidRPr="002E28AA" w:rsidRDefault="00051D4A" w:rsidP="009A6246">
            <w:pPr>
              <w:pStyle w:val="tbnormal"/>
              <w:jc w:val="center"/>
              <w:rPr>
                <w:i/>
              </w:rPr>
            </w:pPr>
            <w:r w:rsidRPr="002E28AA">
              <w:rPr>
                <w:i/>
              </w:rPr>
              <w:t>181</w:t>
            </w:r>
          </w:p>
        </w:tc>
        <w:tc>
          <w:tcPr>
            <w:tcW w:w="646" w:type="dxa"/>
          </w:tcPr>
          <w:p w14:paraId="12DAAF89" w14:textId="5215A8CD" w:rsidR="00051D4A" w:rsidRPr="002E28AA" w:rsidRDefault="00051D4A" w:rsidP="009A6246">
            <w:pPr>
              <w:pStyle w:val="tbnormal"/>
              <w:jc w:val="center"/>
              <w:rPr>
                <w:i/>
              </w:rPr>
            </w:pPr>
            <w:r w:rsidRPr="002E28AA">
              <w:rPr>
                <w:i/>
              </w:rPr>
              <w:t>206</w:t>
            </w:r>
          </w:p>
        </w:tc>
        <w:tc>
          <w:tcPr>
            <w:tcW w:w="646" w:type="dxa"/>
          </w:tcPr>
          <w:p w14:paraId="6A8CCFD1" w14:textId="23F9A328" w:rsidR="00051D4A" w:rsidRPr="002E28AA" w:rsidRDefault="00051D4A" w:rsidP="009A6246">
            <w:pPr>
              <w:pStyle w:val="tbnormal"/>
              <w:jc w:val="center"/>
              <w:rPr>
                <w:i/>
              </w:rPr>
            </w:pPr>
            <w:r w:rsidRPr="002E28AA">
              <w:rPr>
                <w:i/>
              </w:rPr>
              <w:t>176</w:t>
            </w:r>
          </w:p>
        </w:tc>
        <w:tc>
          <w:tcPr>
            <w:tcW w:w="646" w:type="dxa"/>
          </w:tcPr>
          <w:p w14:paraId="370D75D8" w14:textId="538B84A8" w:rsidR="00051D4A" w:rsidRPr="002E28AA" w:rsidRDefault="00051D4A" w:rsidP="009A6246">
            <w:pPr>
              <w:pStyle w:val="tbnormal"/>
              <w:jc w:val="center"/>
              <w:rPr>
                <w:i/>
              </w:rPr>
            </w:pPr>
            <w:r w:rsidRPr="002E28AA">
              <w:rPr>
                <w:i/>
              </w:rPr>
              <w:t>237</w:t>
            </w:r>
          </w:p>
        </w:tc>
        <w:tc>
          <w:tcPr>
            <w:tcW w:w="1289" w:type="dxa"/>
          </w:tcPr>
          <w:p w14:paraId="52C58F86" w14:textId="498EB5C1" w:rsidR="00051D4A" w:rsidRDefault="003B4E80" w:rsidP="009A6246">
            <w:pPr>
              <w:pStyle w:val="tbnormal"/>
              <w:jc w:val="center"/>
            </w:pPr>
            <w:r>
              <w:t>198.60</w:t>
            </w:r>
          </w:p>
        </w:tc>
      </w:tr>
      <w:tr w:rsidR="00051D4A" w:rsidRPr="003A4596" w14:paraId="6E8CEFF8" w14:textId="77777777" w:rsidTr="00051D4A">
        <w:trPr>
          <w:trHeight w:val="454"/>
        </w:trPr>
        <w:tc>
          <w:tcPr>
            <w:tcW w:w="6071" w:type="dxa"/>
            <w:gridSpan w:val="7"/>
            <w:shd w:val="clear" w:color="auto" w:fill="E7E6E6" w:themeFill="background2"/>
          </w:tcPr>
          <w:p w14:paraId="740E1154" w14:textId="0B8B25A0" w:rsidR="00051D4A" w:rsidRDefault="00051D4A" w:rsidP="00051D4A">
            <w:pPr>
              <w:pStyle w:val="tbnormal"/>
              <w:jc w:val="right"/>
            </w:pPr>
            <w:r>
              <w:t>Moyenne en suppression :</w:t>
            </w:r>
          </w:p>
        </w:tc>
        <w:tc>
          <w:tcPr>
            <w:tcW w:w="1289" w:type="dxa"/>
            <w:shd w:val="clear" w:color="auto" w:fill="E7E6E6" w:themeFill="background2"/>
          </w:tcPr>
          <w:p w14:paraId="5ABBB7F4" w14:textId="6B87CAC8" w:rsidR="00051D4A" w:rsidRPr="00051D4A" w:rsidRDefault="006B0946" w:rsidP="009A6246">
            <w:pPr>
              <w:pStyle w:val="tbnormal"/>
              <w:jc w:val="center"/>
              <w:rPr>
                <w:b/>
              </w:rPr>
            </w:pPr>
            <w:r>
              <w:rPr>
                <w:b/>
              </w:rPr>
              <w:t>178.80</w:t>
            </w:r>
          </w:p>
        </w:tc>
      </w:tr>
      <w:tr w:rsidR="00C0792D" w:rsidRPr="003A4596" w14:paraId="499B44CF" w14:textId="77777777" w:rsidTr="00051D4A">
        <w:trPr>
          <w:trHeight w:val="454"/>
        </w:trPr>
        <w:tc>
          <w:tcPr>
            <w:tcW w:w="6071" w:type="dxa"/>
            <w:gridSpan w:val="7"/>
            <w:shd w:val="clear" w:color="auto" w:fill="E7E6E6" w:themeFill="background2"/>
          </w:tcPr>
          <w:p w14:paraId="1818CB7C" w14:textId="75F67350" w:rsidR="00C0792D" w:rsidRPr="00D417BE" w:rsidRDefault="00C0792D" w:rsidP="00051D4A">
            <w:pPr>
              <w:pStyle w:val="tbnormal"/>
              <w:jc w:val="right"/>
              <w:rPr>
                <w:b/>
              </w:rPr>
            </w:pPr>
            <w:r w:rsidRPr="00D417BE">
              <w:rPr>
                <w:b/>
              </w:rPr>
              <w:t>Moyenne d’une transaction tous types confondus :</w:t>
            </w:r>
          </w:p>
        </w:tc>
        <w:tc>
          <w:tcPr>
            <w:tcW w:w="1289" w:type="dxa"/>
            <w:shd w:val="clear" w:color="auto" w:fill="E7E6E6" w:themeFill="background2"/>
          </w:tcPr>
          <w:p w14:paraId="0A430ECB" w14:textId="0E9BA8A5" w:rsidR="00C0792D" w:rsidRPr="00D417BE" w:rsidRDefault="00D417BE" w:rsidP="009A6246">
            <w:pPr>
              <w:pStyle w:val="tbnormal"/>
              <w:jc w:val="center"/>
              <w:rPr>
                <w:b/>
              </w:rPr>
            </w:pPr>
            <w:r w:rsidRPr="00D417BE">
              <w:rPr>
                <w:b/>
              </w:rPr>
              <w:t>269.24</w:t>
            </w:r>
          </w:p>
        </w:tc>
      </w:tr>
    </w:tbl>
    <w:p w14:paraId="4C292C16" w14:textId="2C3A1E80" w:rsidR="00D656EB" w:rsidRDefault="005C2995" w:rsidP="00D656EB">
      <w:pPr>
        <w:pStyle w:val="tbnormal"/>
      </w:pPr>
      <w:r>
        <w:t>Ce qu’</w:t>
      </w:r>
      <w:r w:rsidR="00521778">
        <w:t xml:space="preserve">il faut retenir </w:t>
      </w:r>
      <w:r>
        <w:t>c’est qu’une transaction</w:t>
      </w:r>
      <w:r w:rsidR="00521778">
        <w:t>,</w:t>
      </w:r>
      <w:r>
        <w:t xml:space="preserve"> qu’importe son type</w:t>
      </w:r>
      <w:r w:rsidR="00521778">
        <w:t>,</w:t>
      </w:r>
      <w:r>
        <w:t xml:space="preserve"> prend en moyenne un tiers de secondes. Cela signifie que la recommandation de </w:t>
      </w:r>
      <w:r>
        <w:lastRenderedPageBreak/>
        <w:t xml:space="preserve">diminuer les échanges est justifiée et </w:t>
      </w:r>
      <w:r w:rsidR="00676B82">
        <w:t>doit être prise très au sérieux afin de rester dans des temps d’exécution abordables.</w:t>
      </w:r>
    </w:p>
    <w:p w14:paraId="096AE463" w14:textId="64C86814" w:rsidR="00057BDF" w:rsidRDefault="00057BDF" w:rsidP="00EA48BE">
      <w:pPr>
        <w:pStyle w:val="tbtitre3"/>
      </w:pPr>
      <w:bookmarkStart w:id="276" w:name="_Toc455044871"/>
      <w:r>
        <w:t>Alternative</w:t>
      </w:r>
      <w:bookmarkEnd w:id="276"/>
    </w:p>
    <w:p w14:paraId="6B2411F9" w14:textId="029E80D3" w:rsidR="00EA48BE" w:rsidRDefault="00EA48BE" w:rsidP="00EA48BE">
      <w:pPr>
        <w:pStyle w:val="tbnormal"/>
      </w:pPr>
      <w:r>
        <w:t>Cette alternative repose sur les mê</w:t>
      </w:r>
      <w:r w:rsidR="00845661">
        <w:t>mes tests. C</w:t>
      </w:r>
      <w:r>
        <w:t>ependant</w:t>
      </w:r>
      <w:r w:rsidR="00845661">
        <w:t>, ils sont effectués</w:t>
      </w:r>
      <w:r>
        <w:t xml:space="preserve"> sur une version </w:t>
      </w:r>
      <w:r w:rsidR="00845661" w:rsidRPr="00845661">
        <w:rPr>
          <w:b/>
        </w:rPr>
        <w:t xml:space="preserve">Odoo </w:t>
      </w:r>
      <w:proofErr w:type="spellStart"/>
      <w:r w:rsidRPr="00845661">
        <w:rPr>
          <w:b/>
        </w:rPr>
        <w:t>Communit</w:t>
      </w:r>
      <w:r w:rsidR="00DF7382" w:rsidRPr="00845661">
        <w:rPr>
          <w:b/>
        </w:rPr>
        <w:t>y</w:t>
      </w:r>
      <w:proofErr w:type="spellEnd"/>
      <w:r w:rsidR="00DF7382" w:rsidRPr="00845661">
        <w:rPr>
          <w:b/>
        </w:rPr>
        <w:t xml:space="preserve"> 8.0.0-0109</w:t>
      </w:r>
      <w:r w:rsidR="00DF7382">
        <w:t xml:space="preserve"> installée sur un serveur </w:t>
      </w:r>
      <w:r w:rsidR="008734C1">
        <w:t xml:space="preserve">NAS </w:t>
      </w:r>
      <w:proofErr w:type="spellStart"/>
      <w:r w:rsidR="00DF7382">
        <w:t>Synology</w:t>
      </w:r>
      <w:proofErr w:type="spellEnd"/>
      <w:r w:rsidR="00DF7382">
        <w:t xml:space="preserve"> connecté au réseau local par une connexion de 100Mbit/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0B79BC" w14:paraId="5ECD30A5" w14:textId="77777777" w:rsidTr="00D25896">
        <w:trPr>
          <w:trHeight w:hRule="exact" w:val="113"/>
        </w:trPr>
        <w:tc>
          <w:tcPr>
            <w:tcW w:w="597" w:type="dxa"/>
            <w:tcBorders>
              <w:bottom w:val="single" w:sz="2" w:space="0" w:color="D0CECE" w:themeColor="background2" w:themeShade="E6"/>
            </w:tcBorders>
            <w:shd w:val="clear" w:color="auto" w:fill="auto"/>
            <w:vAlign w:val="center"/>
          </w:tcPr>
          <w:p w14:paraId="308E0604" w14:textId="77777777" w:rsidR="000B79BC" w:rsidRPr="00025F11" w:rsidRDefault="000B79BC" w:rsidP="00D25896">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53898C03" w14:textId="77777777" w:rsidR="000B79BC" w:rsidRPr="00025F11" w:rsidRDefault="000B79BC" w:rsidP="00D25896">
            <w:pPr>
              <w:pStyle w:val="tbnormal"/>
              <w:jc w:val="left"/>
              <w:rPr>
                <w:b/>
                <w:sz w:val="2"/>
                <w:szCs w:val="2"/>
              </w:rPr>
            </w:pPr>
          </w:p>
        </w:tc>
      </w:tr>
      <w:tr w:rsidR="000B79BC" w14:paraId="20C12D7A" w14:textId="77777777" w:rsidTr="00D25896">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00D016D1" w14:textId="77777777" w:rsidR="000B79BC" w:rsidRPr="000353ED" w:rsidRDefault="000B79BC" w:rsidP="00D25896">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4A08007B" w14:textId="6FC6A1E5" w:rsidR="000B79BC" w:rsidRPr="00C676D4" w:rsidRDefault="000B79BC" w:rsidP="00D25896">
            <w:pPr>
              <w:pStyle w:val="tbnormal"/>
              <w:rPr>
                <w:sz w:val="21"/>
              </w:rPr>
            </w:pPr>
            <w:r>
              <w:rPr>
                <w:b/>
                <w:sz w:val="21"/>
              </w:rPr>
              <w:t>Spécifications techniques du serveur :</w:t>
            </w:r>
          </w:p>
          <w:p w14:paraId="30073D23" w14:textId="615E50FD" w:rsidR="000B79BC" w:rsidRPr="005E4253" w:rsidRDefault="000B79BC" w:rsidP="000B79BC">
            <w:pPr>
              <w:pStyle w:val="tbnormal"/>
              <w:rPr>
                <w:b/>
                <w:sz w:val="21"/>
              </w:rPr>
            </w:pPr>
            <w:r>
              <w:rPr>
                <w:sz w:val="21"/>
              </w:rPr>
              <w:t xml:space="preserve">Modèle DS213j avec processeur mono-cœur 1.2 </w:t>
            </w:r>
            <w:proofErr w:type="spellStart"/>
            <w:r>
              <w:rPr>
                <w:sz w:val="21"/>
              </w:rPr>
              <w:t>Ghz</w:t>
            </w:r>
            <w:proofErr w:type="spellEnd"/>
            <w:r>
              <w:rPr>
                <w:sz w:val="21"/>
              </w:rPr>
              <w:t xml:space="preserve"> et 512 Mo de mémoire vive.</w:t>
            </w:r>
          </w:p>
        </w:tc>
      </w:tr>
      <w:tr w:rsidR="000B79BC" w14:paraId="31507D09" w14:textId="77777777" w:rsidTr="00D25896">
        <w:trPr>
          <w:trHeight w:hRule="exact" w:val="90"/>
        </w:trPr>
        <w:tc>
          <w:tcPr>
            <w:tcW w:w="597" w:type="dxa"/>
            <w:tcBorders>
              <w:top w:val="single" w:sz="2" w:space="0" w:color="D0CECE" w:themeColor="background2" w:themeShade="E6"/>
            </w:tcBorders>
            <w:shd w:val="clear" w:color="auto" w:fill="auto"/>
            <w:vAlign w:val="center"/>
          </w:tcPr>
          <w:p w14:paraId="2DFA58EB" w14:textId="77777777" w:rsidR="000B79BC" w:rsidRPr="00025F11" w:rsidRDefault="000B79BC" w:rsidP="00D25896">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783200AA" w14:textId="77777777" w:rsidR="000B79BC" w:rsidRPr="00025F11" w:rsidRDefault="000B79BC" w:rsidP="00D25896">
            <w:pPr>
              <w:pStyle w:val="tbnormal"/>
              <w:jc w:val="left"/>
              <w:rPr>
                <w:b/>
                <w:sz w:val="2"/>
                <w:szCs w:val="2"/>
              </w:rPr>
            </w:pPr>
          </w:p>
        </w:tc>
      </w:tr>
    </w:tbl>
    <w:p w14:paraId="6CFA314D" w14:textId="5A681338" w:rsidR="000B79BC" w:rsidRDefault="00433B01" w:rsidP="00EA48BE">
      <w:pPr>
        <w:pStyle w:val="tbnormal"/>
      </w:pPr>
      <w:r>
        <w:t>Les résultats obtenus sont les suivants :</w:t>
      </w:r>
    </w:p>
    <w:tbl>
      <w:tblPr>
        <w:tblStyle w:val="Grilledetableauclaire"/>
        <w:tblW w:w="5000" w:type="pct"/>
        <w:tblLook w:val="04A0" w:firstRow="1" w:lastRow="0" w:firstColumn="1" w:lastColumn="0" w:noHBand="0" w:noVBand="1"/>
      </w:tblPr>
      <w:tblGrid>
        <w:gridCol w:w="1501"/>
        <w:gridCol w:w="1142"/>
        <w:gridCol w:w="696"/>
        <w:gridCol w:w="696"/>
        <w:gridCol w:w="696"/>
        <w:gridCol w:w="696"/>
        <w:gridCol w:w="696"/>
        <w:gridCol w:w="1237"/>
      </w:tblGrid>
      <w:tr w:rsidR="00F17D87" w:rsidRPr="003A4596" w14:paraId="16AFF0C4" w14:textId="77777777" w:rsidTr="0090756F">
        <w:trPr>
          <w:trHeight w:val="454"/>
        </w:trPr>
        <w:tc>
          <w:tcPr>
            <w:tcW w:w="1501" w:type="dxa"/>
            <w:vMerge w:val="restart"/>
            <w:shd w:val="clear" w:color="auto" w:fill="E7E6E6" w:themeFill="background2"/>
            <w:vAlign w:val="center"/>
          </w:tcPr>
          <w:p w14:paraId="7778A739" w14:textId="77777777" w:rsidR="00F17D87" w:rsidRDefault="00F17D87" w:rsidP="00D25896">
            <w:pPr>
              <w:pStyle w:val="tbnormal"/>
              <w:jc w:val="left"/>
              <w:rPr>
                <w:b/>
              </w:rPr>
            </w:pPr>
            <w:r>
              <w:rPr>
                <w:b/>
              </w:rPr>
              <w:t>Opération</w:t>
            </w:r>
          </w:p>
          <w:p w14:paraId="6AB43C93" w14:textId="77777777" w:rsidR="00F17D87" w:rsidRPr="00253B0E" w:rsidRDefault="00F17D87" w:rsidP="00D25896">
            <w:pPr>
              <w:pStyle w:val="tbnormal"/>
              <w:jc w:val="left"/>
              <w:rPr>
                <w:i/>
              </w:rPr>
            </w:pPr>
            <w:r w:rsidRPr="00253B0E">
              <w:rPr>
                <w:i/>
              </w:rPr>
              <w:t xml:space="preserve">Méthode </w:t>
            </w:r>
            <w:r>
              <w:rPr>
                <w:i/>
              </w:rPr>
              <w:t>API</w:t>
            </w:r>
          </w:p>
        </w:tc>
        <w:tc>
          <w:tcPr>
            <w:tcW w:w="4622" w:type="dxa"/>
            <w:gridSpan w:val="6"/>
            <w:shd w:val="clear" w:color="auto" w:fill="E7E6E6" w:themeFill="background2"/>
            <w:vAlign w:val="center"/>
          </w:tcPr>
          <w:p w14:paraId="4571B616" w14:textId="77777777" w:rsidR="00F17D87" w:rsidRDefault="00F17D87" w:rsidP="00D25896">
            <w:pPr>
              <w:pStyle w:val="tbnormal"/>
              <w:jc w:val="center"/>
              <w:rPr>
                <w:b/>
              </w:rPr>
            </w:pPr>
            <w:r>
              <w:rPr>
                <w:b/>
              </w:rPr>
              <w:t>Moyenne des 10 opérations successives en millisecondes</w:t>
            </w:r>
          </w:p>
        </w:tc>
        <w:tc>
          <w:tcPr>
            <w:tcW w:w="1237" w:type="dxa"/>
            <w:vMerge w:val="restart"/>
            <w:shd w:val="clear" w:color="auto" w:fill="E7E6E6" w:themeFill="background2"/>
            <w:vAlign w:val="center"/>
          </w:tcPr>
          <w:p w14:paraId="36633333" w14:textId="77777777" w:rsidR="00F17D87" w:rsidRDefault="00F17D87" w:rsidP="00D25896">
            <w:pPr>
              <w:pStyle w:val="tbnormal"/>
              <w:jc w:val="center"/>
              <w:rPr>
                <w:b/>
              </w:rPr>
            </w:pPr>
            <w:r>
              <w:rPr>
                <w:b/>
              </w:rPr>
              <w:t>Moyenne</w:t>
            </w:r>
          </w:p>
        </w:tc>
      </w:tr>
      <w:tr w:rsidR="00433B01" w:rsidRPr="003A4596" w14:paraId="2E3DE00E" w14:textId="77777777" w:rsidTr="0090756F">
        <w:trPr>
          <w:trHeight w:val="454"/>
        </w:trPr>
        <w:tc>
          <w:tcPr>
            <w:tcW w:w="1501" w:type="dxa"/>
            <w:vMerge/>
            <w:shd w:val="clear" w:color="auto" w:fill="E7E6E6" w:themeFill="background2"/>
          </w:tcPr>
          <w:p w14:paraId="76B43C62" w14:textId="77777777" w:rsidR="00433B01" w:rsidRDefault="00433B01" w:rsidP="00D25896">
            <w:pPr>
              <w:pStyle w:val="tbnormal"/>
              <w:jc w:val="left"/>
              <w:rPr>
                <w:b/>
              </w:rPr>
            </w:pPr>
          </w:p>
        </w:tc>
        <w:tc>
          <w:tcPr>
            <w:tcW w:w="1142" w:type="dxa"/>
            <w:shd w:val="clear" w:color="auto" w:fill="E7E6E6" w:themeFill="background2"/>
            <w:vAlign w:val="center"/>
          </w:tcPr>
          <w:p w14:paraId="7B7D69BE" w14:textId="459D798B" w:rsidR="00433B01" w:rsidRDefault="00F17D87" w:rsidP="00F17D87">
            <w:pPr>
              <w:pStyle w:val="tbnormal"/>
              <w:jc w:val="left"/>
              <w:rPr>
                <w:b/>
              </w:rPr>
            </w:pPr>
            <w:r>
              <w:rPr>
                <w:b/>
              </w:rPr>
              <w:t>Type</w:t>
            </w:r>
          </w:p>
        </w:tc>
        <w:tc>
          <w:tcPr>
            <w:tcW w:w="696" w:type="dxa"/>
            <w:shd w:val="clear" w:color="auto" w:fill="E7E6E6" w:themeFill="background2"/>
            <w:vAlign w:val="center"/>
          </w:tcPr>
          <w:p w14:paraId="154E9ED4" w14:textId="77777777" w:rsidR="00433B01" w:rsidRDefault="00433B01" w:rsidP="00D25896">
            <w:pPr>
              <w:pStyle w:val="tbnormal"/>
              <w:jc w:val="center"/>
              <w:rPr>
                <w:b/>
              </w:rPr>
            </w:pPr>
            <w:r>
              <w:rPr>
                <w:b/>
              </w:rPr>
              <w:t>T1</w:t>
            </w:r>
          </w:p>
        </w:tc>
        <w:tc>
          <w:tcPr>
            <w:tcW w:w="696" w:type="dxa"/>
            <w:shd w:val="clear" w:color="auto" w:fill="E7E6E6" w:themeFill="background2"/>
            <w:vAlign w:val="center"/>
          </w:tcPr>
          <w:p w14:paraId="042FE7C9" w14:textId="77777777" w:rsidR="00433B01" w:rsidRDefault="00433B01" w:rsidP="00D25896">
            <w:pPr>
              <w:pStyle w:val="tbnormal"/>
              <w:jc w:val="center"/>
              <w:rPr>
                <w:b/>
              </w:rPr>
            </w:pPr>
            <w:r>
              <w:rPr>
                <w:b/>
              </w:rPr>
              <w:t>T2</w:t>
            </w:r>
          </w:p>
        </w:tc>
        <w:tc>
          <w:tcPr>
            <w:tcW w:w="696" w:type="dxa"/>
            <w:shd w:val="clear" w:color="auto" w:fill="E7E6E6" w:themeFill="background2"/>
            <w:vAlign w:val="center"/>
          </w:tcPr>
          <w:p w14:paraId="3CDBC969" w14:textId="77777777" w:rsidR="00433B01" w:rsidRDefault="00433B01" w:rsidP="00D25896">
            <w:pPr>
              <w:pStyle w:val="tbnormal"/>
              <w:jc w:val="center"/>
              <w:rPr>
                <w:b/>
              </w:rPr>
            </w:pPr>
            <w:r>
              <w:rPr>
                <w:b/>
              </w:rPr>
              <w:t>T3</w:t>
            </w:r>
          </w:p>
        </w:tc>
        <w:tc>
          <w:tcPr>
            <w:tcW w:w="696" w:type="dxa"/>
            <w:shd w:val="clear" w:color="auto" w:fill="E7E6E6" w:themeFill="background2"/>
            <w:vAlign w:val="center"/>
          </w:tcPr>
          <w:p w14:paraId="56CA8E3F" w14:textId="77777777" w:rsidR="00433B01" w:rsidRDefault="00433B01" w:rsidP="00D25896">
            <w:pPr>
              <w:pStyle w:val="tbnormal"/>
              <w:jc w:val="center"/>
              <w:rPr>
                <w:b/>
              </w:rPr>
            </w:pPr>
            <w:r>
              <w:rPr>
                <w:b/>
              </w:rPr>
              <w:t>T4</w:t>
            </w:r>
          </w:p>
        </w:tc>
        <w:tc>
          <w:tcPr>
            <w:tcW w:w="696" w:type="dxa"/>
            <w:shd w:val="clear" w:color="auto" w:fill="E7E6E6" w:themeFill="background2"/>
            <w:vAlign w:val="center"/>
          </w:tcPr>
          <w:p w14:paraId="33BFDD35" w14:textId="77777777" w:rsidR="00433B01" w:rsidRDefault="00433B01" w:rsidP="00D25896">
            <w:pPr>
              <w:pStyle w:val="tbnormal"/>
              <w:jc w:val="center"/>
              <w:rPr>
                <w:b/>
              </w:rPr>
            </w:pPr>
            <w:r>
              <w:rPr>
                <w:b/>
              </w:rPr>
              <w:t>T5</w:t>
            </w:r>
          </w:p>
        </w:tc>
        <w:tc>
          <w:tcPr>
            <w:tcW w:w="1237" w:type="dxa"/>
            <w:vMerge/>
            <w:shd w:val="clear" w:color="auto" w:fill="E7E6E6" w:themeFill="background2"/>
          </w:tcPr>
          <w:p w14:paraId="6295F752" w14:textId="77777777" w:rsidR="00433B01" w:rsidRDefault="00433B01" w:rsidP="00D25896">
            <w:pPr>
              <w:pStyle w:val="tbnormal"/>
              <w:jc w:val="center"/>
              <w:rPr>
                <w:b/>
              </w:rPr>
            </w:pPr>
          </w:p>
        </w:tc>
      </w:tr>
      <w:tr w:rsidR="00433B01" w:rsidRPr="003A4596" w14:paraId="445EE05C" w14:textId="77777777" w:rsidTr="0090756F">
        <w:trPr>
          <w:trHeight w:val="454"/>
        </w:trPr>
        <w:tc>
          <w:tcPr>
            <w:tcW w:w="1501" w:type="dxa"/>
            <w:vMerge w:val="restart"/>
          </w:tcPr>
          <w:p w14:paraId="16C935B5" w14:textId="77777777" w:rsidR="00433B01" w:rsidRDefault="00433B01" w:rsidP="00D25896">
            <w:pPr>
              <w:pStyle w:val="tbnormal"/>
              <w:jc w:val="left"/>
              <w:rPr>
                <w:b/>
              </w:rPr>
            </w:pPr>
            <w:r w:rsidRPr="00717372">
              <w:rPr>
                <w:b/>
              </w:rPr>
              <w:t>Insertion</w:t>
            </w:r>
          </w:p>
          <w:p w14:paraId="401E1235" w14:textId="77777777" w:rsidR="00433B01" w:rsidRPr="00253B0E" w:rsidRDefault="00433B01" w:rsidP="00D25896">
            <w:pPr>
              <w:pStyle w:val="tbnormal"/>
              <w:jc w:val="left"/>
              <w:rPr>
                <w:i/>
              </w:rPr>
            </w:pPr>
            <w:proofErr w:type="spellStart"/>
            <w:r w:rsidRPr="00253B0E">
              <w:rPr>
                <w:i/>
              </w:rPr>
              <w:t>create</w:t>
            </w:r>
            <w:proofErr w:type="spellEnd"/>
          </w:p>
        </w:tc>
        <w:tc>
          <w:tcPr>
            <w:tcW w:w="1142" w:type="dxa"/>
          </w:tcPr>
          <w:p w14:paraId="5CAD5099" w14:textId="454C9C5E" w:rsidR="00433B01" w:rsidRPr="00717372" w:rsidRDefault="00F17D87" w:rsidP="00F17D87">
            <w:pPr>
              <w:pStyle w:val="tbnormal"/>
              <w:jc w:val="left"/>
              <w:rPr>
                <w:b/>
              </w:rPr>
            </w:pPr>
            <w:r>
              <w:rPr>
                <w:b/>
              </w:rPr>
              <w:t>Filaire</w:t>
            </w:r>
          </w:p>
        </w:tc>
        <w:tc>
          <w:tcPr>
            <w:tcW w:w="696" w:type="dxa"/>
          </w:tcPr>
          <w:p w14:paraId="7FF9D326" w14:textId="3340924E" w:rsidR="00433B01" w:rsidRPr="004841DE" w:rsidRDefault="00F44D32" w:rsidP="00D25896">
            <w:pPr>
              <w:pStyle w:val="tbnormal"/>
              <w:jc w:val="center"/>
              <w:rPr>
                <w:i/>
              </w:rPr>
            </w:pPr>
            <w:r>
              <w:rPr>
                <w:i/>
              </w:rPr>
              <w:t>971</w:t>
            </w:r>
          </w:p>
        </w:tc>
        <w:tc>
          <w:tcPr>
            <w:tcW w:w="696" w:type="dxa"/>
          </w:tcPr>
          <w:p w14:paraId="2E264347" w14:textId="414844B2" w:rsidR="00433B01" w:rsidRPr="004841DE" w:rsidRDefault="00F44D32" w:rsidP="00D25896">
            <w:pPr>
              <w:pStyle w:val="tbnormal"/>
              <w:jc w:val="center"/>
              <w:rPr>
                <w:i/>
              </w:rPr>
            </w:pPr>
            <w:r>
              <w:rPr>
                <w:i/>
              </w:rPr>
              <w:t>986</w:t>
            </w:r>
          </w:p>
        </w:tc>
        <w:tc>
          <w:tcPr>
            <w:tcW w:w="696" w:type="dxa"/>
          </w:tcPr>
          <w:p w14:paraId="0CEFD8FB" w14:textId="7F08508F" w:rsidR="00433B01" w:rsidRPr="004841DE" w:rsidRDefault="00F44D32" w:rsidP="00D25896">
            <w:pPr>
              <w:pStyle w:val="tbnormal"/>
              <w:jc w:val="center"/>
              <w:rPr>
                <w:i/>
              </w:rPr>
            </w:pPr>
            <w:r>
              <w:rPr>
                <w:i/>
              </w:rPr>
              <w:t>974</w:t>
            </w:r>
          </w:p>
        </w:tc>
        <w:tc>
          <w:tcPr>
            <w:tcW w:w="696" w:type="dxa"/>
          </w:tcPr>
          <w:p w14:paraId="6863D505" w14:textId="7A1D9E39" w:rsidR="00433B01" w:rsidRPr="004841DE" w:rsidRDefault="00F44D32" w:rsidP="00D25896">
            <w:pPr>
              <w:pStyle w:val="tbnormal"/>
              <w:jc w:val="center"/>
              <w:rPr>
                <w:i/>
              </w:rPr>
            </w:pPr>
            <w:r>
              <w:rPr>
                <w:i/>
              </w:rPr>
              <w:t>988</w:t>
            </w:r>
          </w:p>
        </w:tc>
        <w:tc>
          <w:tcPr>
            <w:tcW w:w="696" w:type="dxa"/>
          </w:tcPr>
          <w:p w14:paraId="58F017BA" w14:textId="27BB0BFB" w:rsidR="00433B01" w:rsidRPr="004841DE" w:rsidRDefault="0040449E" w:rsidP="00D25896">
            <w:pPr>
              <w:pStyle w:val="tbnormal"/>
              <w:jc w:val="center"/>
              <w:rPr>
                <w:i/>
              </w:rPr>
            </w:pPr>
            <w:r>
              <w:rPr>
                <w:i/>
              </w:rPr>
              <w:t>983</w:t>
            </w:r>
          </w:p>
        </w:tc>
        <w:tc>
          <w:tcPr>
            <w:tcW w:w="1237" w:type="dxa"/>
          </w:tcPr>
          <w:p w14:paraId="0DCB1E87" w14:textId="6CDDA9FE" w:rsidR="00433B01" w:rsidRDefault="006B0744" w:rsidP="00D25896">
            <w:pPr>
              <w:pStyle w:val="tbnormal"/>
              <w:jc w:val="center"/>
            </w:pPr>
            <w:r>
              <w:t>980.40</w:t>
            </w:r>
          </w:p>
        </w:tc>
      </w:tr>
      <w:tr w:rsidR="00433B01" w:rsidRPr="003A4596" w14:paraId="22BA44BC" w14:textId="77777777" w:rsidTr="0090756F">
        <w:trPr>
          <w:trHeight w:val="454"/>
        </w:trPr>
        <w:tc>
          <w:tcPr>
            <w:tcW w:w="1501" w:type="dxa"/>
            <w:vMerge/>
          </w:tcPr>
          <w:p w14:paraId="06D1EF8F" w14:textId="77777777" w:rsidR="00433B01" w:rsidRPr="00717372" w:rsidRDefault="00433B01" w:rsidP="00D25896">
            <w:pPr>
              <w:pStyle w:val="tbnormal"/>
              <w:jc w:val="left"/>
              <w:rPr>
                <w:b/>
              </w:rPr>
            </w:pPr>
          </w:p>
        </w:tc>
        <w:tc>
          <w:tcPr>
            <w:tcW w:w="1142" w:type="dxa"/>
          </w:tcPr>
          <w:p w14:paraId="3EDFF506" w14:textId="529F49DD" w:rsidR="00433B01" w:rsidRPr="00717372" w:rsidRDefault="00F17D87" w:rsidP="00F17D87">
            <w:pPr>
              <w:pStyle w:val="tbnormal"/>
              <w:jc w:val="left"/>
              <w:rPr>
                <w:b/>
              </w:rPr>
            </w:pPr>
            <w:r>
              <w:rPr>
                <w:b/>
              </w:rPr>
              <w:t>Wifi</w:t>
            </w:r>
          </w:p>
        </w:tc>
        <w:tc>
          <w:tcPr>
            <w:tcW w:w="696" w:type="dxa"/>
          </w:tcPr>
          <w:p w14:paraId="30C7CA3C" w14:textId="2DB609F2" w:rsidR="00433B01" w:rsidRPr="004841DE" w:rsidRDefault="0060315E" w:rsidP="00D25896">
            <w:pPr>
              <w:pStyle w:val="tbnormal"/>
              <w:jc w:val="center"/>
              <w:rPr>
                <w:i/>
              </w:rPr>
            </w:pPr>
            <w:r>
              <w:rPr>
                <w:i/>
              </w:rPr>
              <w:t>1037</w:t>
            </w:r>
          </w:p>
        </w:tc>
        <w:tc>
          <w:tcPr>
            <w:tcW w:w="696" w:type="dxa"/>
          </w:tcPr>
          <w:p w14:paraId="7BA63E94" w14:textId="71DAC9F2" w:rsidR="00433B01" w:rsidRPr="004841DE" w:rsidRDefault="00CA58F8" w:rsidP="00D25896">
            <w:pPr>
              <w:pStyle w:val="tbnormal"/>
              <w:jc w:val="center"/>
              <w:rPr>
                <w:i/>
              </w:rPr>
            </w:pPr>
            <w:r>
              <w:rPr>
                <w:i/>
              </w:rPr>
              <w:t>1038</w:t>
            </w:r>
          </w:p>
        </w:tc>
        <w:tc>
          <w:tcPr>
            <w:tcW w:w="696" w:type="dxa"/>
          </w:tcPr>
          <w:p w14:paraId="33BBAB5A" w14:textId="4A906010" w:rsidR="00433B01" w:rsidRPr="004841DE" w:rsidRDefault="00D7213D" w:rsidP="00D25896">
            <w:pPr>
              <w:pStyle w:val="tbnormal"/>
              <w:jc w:val="center"/>
              <w:rPr>
                <w:i/>
              </w:rPr>
            </w:pPr>
            <w:r>
              <w:rPr>
                <w:i/>
              </w:rPr>
              <w:t>1057</w:t>
            </w:r>
          </w:p>
        </w:tc>
        <w:tc>
          <w:tcPr>
            <w:tcW w:w="696" w:type="dxa"/>
          </w:tcPr>
          <w:p w14:paraId="41A971A3" w14:textId="6F864B86" w:rsidR="00433B01" w:rsidRPr="004841DE" w:rsidRDefault="00014E38" w:rsidP="00D25896">
            <w:pPr>
              <w:pStyle w:val="tbnormal"/>
              <w:jc w:val="center"/>
              <w:rPr>
                <w:i/>
              </w:rPr>
            </w:pPr>
            <w:r>
              <w:rPr>
                <w:i/>
              </w:rPr>
              <w:t>1058</w:t>
            </w:r>
          </w:p>
        </w:tc>
        <w:tc>
          <w:tcPr>
            <w:tcW w:w="696" w:type="dxa"/>
          </w:tcPr>
          <w:p w14:paraId="1C79612B" w14:textId="05848C70" w:rsidR="00433B01" w:rsidRPr="004841DE" w:rsidRDefault="00014E38" w:rsidP="00D25896">
            <w:pPr>
              <w:pStyle w:val="tbnormal"/>
              <w:jc w:val="center"/>
              <w:rPr>
                <w:i/>
              </w:rPr>
            </w:pPr>
            <w:r>
              <w:rPr>
                <w:i/>
              </w:rPr>
              <w:t>1038</w:t>
            </w:r>
          </w:p>
        </w:tc>
        <w:tc>
          <w:tcPr>
            <w:tcW w:w="1237" w:type="dxa"/>
          </w:tcPr>
          <w:p w14:paraId="7791781F" w14:textId="2872CDE8" w:rsidR="00433B01" w:rsidRDefault="006B0744" w:rsidP="00D25896">
            <w:pPr>
              <w:pStyle w:val="tbnormal"/>
              <w:jc w:val="center"/>
            </w:pPr>
            <w:r>
              <w:t>1045.60</w:t>
            </w:r>
          </w:p>
        </w:tc>
      </w:tr>
      <w:tr w:rsidR="00433B01" w:rsidRPr="003A4596" w14:paraId="21C8EEB7" w14:textId="77777777" w:rsidTr="0090756F">
        <w:trPr>
          <w:trHeight w:val="454"/>
        </w:trPr>
        <w:tc>
          <w:tcPr>
            <w:tcW w:w="1501" w:type="dxa"/>
            <w:vMerge w:val="restart"/>
          </w:tcPr>
          <w:p w14:paraId="613467FF" w14:textId="77777777" w:rsidR="00433B01" w:rsidRDefault="00433B01" w:rsidP="00D25896">
            <w:pPr>
              <w:pStyle w:val="tbnormal"/>
              <w:jc w:val="left"/>
              <w:rPr>
                <w:b/>
              </w:rPr>
            </w:pPr>
            <w:r w:rsidRPr="00717372">
              <w:rPr>
                <w:b/>
              </w:rPr>
              <w:t>Mise à jour</w:t>
            </w:r>
          </w:p>
          <w:p w14:paraId="328697CD" w14:textId="77777777" w:rsidR="00433B01" w:rsidRPr="00253B0E" w:rsidRDefault="00433B01" w:rsidP="00D25896">
            <w:pPr>
              <w:pStyle w:val="tbnormal"/>
              <w:jc w:val="left"/>
              <w:rPr>
                <w:i/>
              </w:rPr>
            </w:pPr>
            <w:proofErr w:type="spellStart"/>
            <w:r w:rsidRPr="00253B0E">
              <w:rPr>
                <w:i/>
              </w:rPr>
              <w:t>write</w:t>
            </w:r>
            <w:proofErr w:type="spellEnd"/>
          </w:p>
        </w:tc>
        <w:tc>
          <w:tcPr>
            <w:tcW w:w="1142" w:type="dxa"/>
          </w:tcPr>
          <w:p w14:paraId="707A581B" w14:textId="3B7332D8" w:rsidR="00433B01" w:rsidRPr="00717372" w:rsidRDefault="00F17D87" w:rsidP="00F17D87">
            <w:pPr>
              <w:pStyle w:val="tbnormal"/>
              <w:jc w:val="left"/>
              <w:rPr>
                <w:b/>
              </w:rPr>
            </w:pPr>
            <w:r>
              <w:rPr>
                <w:b/>
              </w:rPr>
              <w:t>Filaire</w:t>
            </w:r>
          </w:p>
        </w:tc>
        <w:tc>
          <w:tcPr>
            <w:tcW w:w="696" w:type="dxa"/>
          </w:tcPr>
          <w:p w14:paraId="2092EC56" w14:textId="4F398257" w:rsidR="00433B01" w:rsidRPr="004841DE" w:rsidRDefault="00F44D32" w:rsidP="00D25896">
            <w:pPr>
              <w:pStyle w:val="tbnormal"/>
              <w:jc w:val="center"/>
              <w:rPr>
                <w:i/>
              </w:rPr>
            </w:pPr>
            <w:r>
              <w:rPr>
                <w:i/>
              </w:rPr>
              <w:t>142</w:t>
            </w:r>
          </w:p>
        </w:tc>
        <w:tc>
          <w:tcPr>
            <w:tcW w:w="696" w:type="dxa"/>
          </w:tcPr>
          <w:p w14:paraId="3F8161B4" w14:textId="0C8025FA" w:rsidR="00433B01" w:rsidRPr="004841DE" w:rsidRDefault="00F44D32" w:rsidP="00D25896">
            <w:pPr>
              <w:pStyle w:val="tbnormal"/>
              <w:jc w:val="center"/>
              <w:rPr>
                <w:i/>
              </w:rPr>
            </w:pPr>
            <w:r>
              <w:rPr>
                <w:i/>
              </w:rPr>
              <w:t>139</w:t>
            </w:r>
          </w:p>
        </w:tc>
        <w:tc>
          <w:tcPr>
            <w:tcW w:w="696" w:type="dxa"/>
          </w:tcPr>
          <w:p w14:paraId="618E14A6" w14:textId="7D07760E" w:rsidR="00433B01" w:rsidRPr="004841DE" w:rsidRDefault="00F44D32" w:rsidP="00D25896">
            <w:pPr>
              <w:pStyle w:val="tbnormal"/>
              <w:jc w:val="center"/>
              <w:rPr>
                <w:i/>
              </w:rPr>
            </w:pPr>
            <w:r>
              <w:rPr>
                <w:i/>
              </w:rPr>
              <w:t>154</w:t>
            </w:r>
          </w:p>
        </w:tc>
        <w:tc>
          <w:tcPr>
            <w:tcW w:w="696" w:type="dxa"/>
          </w:tcPr>
          <w:p w14:paraId="22BB117A" w14:textId="7899F384" w:rsidR="00433B01" w:rsidRPr="004841DE" w:rsidRDefault="00F44D32" w:rsidP="00D25896">
            <w:pPr>
              <w:pStyle w:val="tbnormal"/>
              <w:jc w:val="center"/>
              <w:rPr>
                <w:i/>
              </w:rPr>
            </w:pPr>
            <w:r>
              <w:rPr>
                <w:i/>
              </w:rPr>
              <w:t>140</w:t>
            </w:r>
          </w:p>
        </w:tc>
        <w:tc>
          <w:tcPr>
            <w:tcW w:w="696" w:type="dxa"/>
          </w:tcPr>
          <w:p w14:paraId="7D9A41BE" w14:textId="22D2BCBF" w:rsidR="00433B01" w:rsidRPr="004841DE" w:rsidRDefault="00EB0B88" w:rsidP="00D25896">
            <w:pPr>
              <w:pStyle w:val="tbnormal"/>
              <w:jc w:val="center"/>
              <w:rPr>
                <w:i/>
              </w:rPr>
            </w:pPr>
            <w:r>
              <w:rPr>
                <w:i/>
              </w:rPr>
              <w:t>140</w:t>
            </w:r>
          </w:p>
        </w:tc>
        <w:tc>
          <w:tcPr>
            <w:tcW w:w="1237" w:type="dxa"/>
          </w:tcPr>
          <w:p w14:paraId="21D920B8" w14:textId="4309729F" w:rsidR="00433B01" w:rsidRDefault="006B0744" w:rsidP="00D25896">
            <w:pPr>
              <w:pStyle w:val="tbnormal"/>
              <w:jc w:val="center"/>
            </w:pPr>
            <w:r>
              <w:t>143.00</w:t>
            </w:r>
          </w:p>
        </w:tc>
      </w:tr>
      <w:tr w:rsidR="00433B01" w:rsidRPr="003A4596" w14:paraId="0B26EFF7" w14:textId="77777777" w:rsidTr="0090756F">
        <w:trPr>
          <w:trHeight w:val="454"/>
        </w:trPr>
        <w:tc>
          <w:tcPr>
            <w:tcW w:w="1501" w:type="dxa"/>
            <w:vMerge/>
          </w:tcPr>
          <w:p w14:paraId="347A9AFA" w14:textId="77777777" w:rsidR="00433B01" w:rsidRPr="00717372" w:rsidRDefault="00433B01" w:rsidP="00D25896">
            <w:pPr>
              <w:pStyle w:val="tbnormal"/>
              <w:jc w:val="left"/>
              <w:rPr>
                <w:b/>
              </w:rPr>
            </w:pPr>
          </w:p>
        </w:tc>
        <w:tc>
          <w:tcPr>
            <w:tcW w:w="1142" w:type="dxa"/>
          </w:tcPr>
          <w:p w14:paraId="5E984102" w14:textId="34CB498F" w:rsidR="00433B01" w:rsidRPr="00717372" w:rsidRDefault="00F17D87" w:rsidP="00F17D87">
            <w:pPr>
              <w:pStyle w:val="tbnormal"/>
              <w:jc w:val="left"/>
              <w:rPr>
                <w:b/>
              </w:rPr>
            </w:pPr>
            <w:r>
              <w:rPr>
                <w:b/>
              </w:rPr>
              <w:t>Wifi</w:t>
            </w:r>
          </w:p>
        </w:tc>
        <w:tc>
          <w:tcPr>
            <w:tcW w:w="696" w:type="dxa"/>
          </w:tcPr>
          <w:p w14:paraId="1202E1EA" w14:textId="3BA843CF" w:rsidR="00433B01" w:rsidRPr="004841DE" w:rsidRDefault="0060315E" w:rsidP="00D25896">
            <w:pPr>
              <w:pStyle w:val="tbnormal"/>
              <w:jc w:val="center"/>
              <w:rPr>
                <w:i/>
              </w:rPr>
            </w:pPr>
            <w:r>
              <w:rPr>
                <w:i/>
              </w:rPr>
              <w:t>148</w:t>
            </w:r>
          </w:p>
        </w:tc>
        <w:tc>
          <w:tcPr>
            <w:tcW w:w="696" w:type="dxa"/>
          </w:tcPr>
          <w:p w14:paraId="13A18EF9" w14:textId="71824584" w:rsidR="00433B01" w:rsidRPr="004841DE" w:rsidRDefault="00CA58F8" w:rsidP="00D25896">
            <w:pPr>
              <w:pStyle w:val="tbnormal"/>
              <w:jc w:val="center"/>
              <w:rPr>
                <w:i/>
              </w:rPr>
            </w:pPr>
            <w:r>
              <w:rPr>
                <w:i/>
              </w:rPr>
              <w:t>151</w:t>
            </w:r>
          </w:p>
        </w:tc>
        <w:tc>
          <w:tcPr>
            <w:tcW w:w="696" w:type="dxa"/>
          </w:tcPr>
          <w:p w14:paraId="37F6AC71" w14:textId="1FC21F94" w:rsidR="00433B01" w:rsidRPr="004841DE" w:rsidRDefault="00D7213D" w:rsidP="00D25896">
            <w:pPr>
              <w:pStyle w:val="tbnormal"/>
              <w:jc w:val="center"/>
              <w:rPr>
                <w:i/>
              </w:rPr>
            </w:pPr>
            <w:r>
              <w:rPr>
                <w:i/>
              </w:rPr>
              <w:t>150</w:t>
            </w:r>
          </w:p>
        </w:tc>
        <w:tc>
          <w:tcPr>
            <w:tcW w:w="696" w:type="dxa"/>
          </w:tcPr>
          <w:p w14:paraId="0D42378E" w14:textId="0E0C4BCB" w:rsidR="00433B01" w:rsidRPr="004841DE" w:rsidRDefault="00014E38" w:rsidP="00D25896">
            <w:pPr>
              <w:pStyle w:val="tbnormal"/>
              <w:jc w:val="center"/>
              <w:rPr>
                <w:i/>
              </w:rPr>
            </w:pPr>
            <w:r>
              <w:rPr>
                <w:i/>
              </w:rPr>
              <w:t>150</w:t>
            </w:r>
          </w:p>
        </w:tc>
        <w:tc>
          <w:tcPr>
            <w:tcW w:w="696" w:type="dxa"/>
          </w:tcPr>
          <w:p w14:paraId="405A0785" w14:textId="4D7B1294" w:rsidR="00433B01" w:rsidRPr="004841DE" w:rsidRDefault="00014E38" w:rsidP="00D25896">
            <w:pPr>
              <w:pStyle w:val="tbnormal"/>
              <w:jc w:val="center"/>
              <w:rPr>
                <w:i/>
              </w:rPr>
            </w:pPr>
            <w:r>
              <w:rPr>
                <w:i/>
              </w:rPr>
              <w:t>149</w:t>
            </w:r>
          </w:p>
        </w:tc>
        <w:tc>
          <w:tcPr>
            <w:tcW w:w="1237" w:type="dxa"/>
          </w:tcPr>
          <w:p w14:paraId="58DF575A" w14:textId="6986DCCA" w:rsidR="00433B01" w:rsidRDefault="00B73502" w:rsidP="00D25896">
            <w:pPr>
              <w:pStyle w:val="tbnormal"/>
              <w:jc w:val="center"/>
            </w:pPr>
            <w:r>
              <w:t>149.60</w:t>
            </w:r>
          </w:p>
        </w:tc>
      </w:tr>
      <w:tr w:rsidR="00433B01" w:rsidRPr="003A4596" w14:paraId="152DD162" w14:textId="77777777" w:rsidTr="0090756F">
        <w:trPr>
          <w:trHeight w:val="454"/>
        </w:trPr>
        <w:tc>
          <w:tcPr>
            <w:tcW w:w="1501" w:type="dxa"/>
            <w:vMerge w:val="restart"/>
          </w:tcPr>
          <w:p w14:paraId="121FE6B9" w14:textId="77777777" w:rsidR="00433B01" w:rsidRDefault="00433B01" w:rsidP="00D25896">
            <w:pPr>
              <w:pStyle w:val="tbnormal"/>
              <w:jc w:val="left"/>
              <w:rPr>
                <w:b/>
              </w:rPr>
            </w:pPr>
            <w:r w:rsidRPr="00717372">
              <w:rPr>
                <w:b/>
              </w:rPr>
              <w:t>Lecture</w:t>
            </w:r>
          </w:p>
          <w:p w14:paraId="6CE31162" w14:textId="77777777" w:rsidR="00433B01" w:rsidRPr="00253B0E" w:rsidRDefault="00433B01" w:rsidP="00D25896">
            <w:pPr>
              <w:pStyle w:val="tbnormal"/>
              <w:jc w:val="left"/>
              <w:rPr>
                <w:i/>
              </w:rPr>
            </w:pPr>
            <w:proofErr w:type="spellStart"/>
            <w:r w:rsidRPr="00253B0E">
              <w:rPr>
                <w:i/>
              </w:rPr>
              <w:t>search_read</w:t>
            </w:r>
            <w:proofErr w:type="spellEnd"/>
          </w:p>
        </w:tc>
        <w:tc>
          <w:tcPr>
            <w:tcW w:w="1142" w:type="dxa"/>
          </w:tcPr>
          <w:p w14:paraId="5E1ED60F" w14:textId="0A00F1B5" w:rsidR="00433B01" w:rsidRPr="00717372" w:rsidRDefault="00F17D87" w:rsidP="00F17D87">
            <w:pPr>
              <w:pStyle w:val="tbnormal"/>
              <w:jc w:val="left"/>
              <w:rPr>
                <w:b/>
              </w:rPr>
            </w:pPr>
            <w:r>
              <w:rPr>
                <w:b/>
              </w:rPr>
              <w:t>Filaire</w:t>
            </w:r>
          </w:p>
        </w:tc>
        <w:tc>
          <w:tcPr>
            <w:tcW w:w="696" w:type="dxa"/>
          </w:tcPr>
          <w:p w14:paraId="6006E838" w14:textId="758BAB3A" w:rsidR="00433B01" w:rsidRPr="002E28AA" w:rsidRDefault="00F44D32" w:rsidP="00D25896">
            <w:pPr>
              <w:pStyle w:val="tbnormal"/>
              <w:jc w:val="center"/>
              <w:rPr>
                <w:i/>
              </w:rPr>
            </w:pPr>
            <w:r>
              <w:rPr>
                <w:i/>
              </w:rPr>
              <w:t>517</w:t>
            </w:r>
          </w:p>
        </w:tc>
        <w:tc>
          <w:tcPr>
            <w:tcW w:w="696" w:type="dxa"/>
          </w:tcPr>
          <w:p w14:paraId="0407A655" w14:textId="2B3D9BF9" w:rsidR="00433B01" w:rsidRPr="002E28AA" w:rsidRDefault="00F44D32" w:rsidP="00D25896">
            <w:pPr>
              <w:pStyle w:val="tbnormal"/>
              <w:jc w:val="center"/>
              <w:rPr>
                <w:i/>
              </w:rPr>
            </w:pPr>
            <w:r>
              <w:rPr>
                <w:i/>
              </w:rPr>
              <w:t>501</w:t>
            </w:r>
          </w:p>
        </w:tc>
        <w:tc>
          <w:tcPr>
            <w:tcW w:w="696" w:type="dxa"/>
          </w:tcPr>
          <w:p w14:paraId="3484B344" w14:textId="2248FDE2" w:rsidR="00433B01" w:rsidRPr="002E28AA" w:rsidRDefault="00F44D32" w:rsidP="00D25896">
            <w:pPr>
              <w:pStyle w:val="tbnormal"/>
              <w:jc w:val="center"/>
              <w:rPr>
                <w:i/>
              </w:rPr>
            </w:pPr>
            <w:r>
              <w:rPr>
                <w:i/>
              </w:rPr>
              <w:t>503</w:t>
            </w:r>
          </w:p>
        </w:tc>
        <w:tc>
          <w:tcPr>
            <w:tcW w:w="696" w:type="dxa"/>
          </w:tcPr>
          <w:p w14:paraId="61DE0DDE" w14:textId="5D4BDBC7" w:rsidR="00433B01" w:rsidRPr="002E28AA" w:rsidRDefault="00F44D32" w:rsidP="00D25896">
            <w:pPr>
              <w:pStyle w:val="tbnormal"/>
              <w:jc w:val="center"/>
              <w:rPr>
                <w:i/>
              </w:rPr>
            </w:pPr>
            <w:r>
              <w:rPr>
                <w:i/>
              </w:rPr>
              <w:t>503</w:t>
            </w:r>
          </w:p>
        </w:tc>
        <w:tc>
          <w:tcPr>
            <w:tcW w:w="696" w:type="dxa"/>
          </w:tcPr>
          <w:p w14:paraId="1EC6F982" w14:textId="0AB87B5D" w:rsidR="00433B01" w:rsidRPr="002E28AA" w:rsidRDefault="009760BB" w:rsidP="00D25896">
            <w:pPr>
              <w:pStyle w:val="tbnormal"/>
              <w:jc w:val="center"/>
              <w:rPr>
                <w:i/>
              </w:rPr>
            </w:pPr>
            <w:r>
              <w:rPr>
                <w:i/>
              </w:rPr>
              <w:t>509</w:t>
            </w:r>
          </w:p>
        </w:tc>
        <w:tc>
          <w:tcPr>
            <w:tcW w:w="1237" w:type="dxa"/>
          </w:tcPr>
          <w:p w14:paraId="525EAD5E" w14:textId="2362D3F2" w:rsidR="0090756F" w:rsidRDefault="006B0744" w:rsidP="0090756F">
            <w:pPr>
              <w:pStyle w:val="tbnormal"/>
              <w:jc w:val="center"/>
            </w:pPr>
            <w:r>
              <w:t>506.60</w:t>
            </w:r>
          </w:p>
        </w:tc>
      </w:tr>
      <w:tr w:rsidR="00433B01" w:rsidRPr="003A4596" w14:paraId="2138FCD4" w14:textId="77777777" w:rsidTr="0090756F">
        <w:trPr>
          <w:trHeight w:val="454"/>
        </w:trPr>
        <w:tc>
          <w:tcPr>
            <w:tcW w:w="1501" w:type="dxa"/>
            <w:vMerge/>
          </w:tcPr>
          <w:p w14:paraId="19C6551A" w14:textId="77777777" w:rsidR="00433B01" w:rsidRPr="00717372" w:rsidRDefault="00433B01" w:rsidP="00D25896">
            <w:pPr>
              <w:pStyle w:val="tbnormal"/>
              <w:jc w:val="left"/>
              <w:rPr>
                <w:b/>
              </w:rPr>
            </w:pPr>
          </w:p>
        </w:tc>
        <w:tc>
          <w:tcPr>
            <w:tcW w:w="1142" w:type="dxa"/>
          </w:tcPr>
          <w:p w14:paraId="68BB7845" w14:textId="401EAB5C" w:rsidR="00433B01" w:rsidRPr="00717372" w:rsidRDefault="00F17D87" w:rsidP="00F17D87">
            <w:pPr>
              <w:pStyle w:val="tbnormal"/>
              <w:jc w:val="left"/>
              <w:rPr>
                <w:b/>
              </w:rPr>
            </w:pPr>
            <w:r>
              <w:rPr>
                <w:b/>
              </w:rPr>
              <w:t>Wifi</w:t>
            </w:r>
          </w:p>
        </w:tc>
        <w:tc>
          <w:tcPr>
            <w:tcW w:w="696" w:type="dxa"/>
          </w:tcPr>
          <w:p w14:paraId="7B01E740" w14:textId="413E2D32" w:rsidR="00433B01" w:rsidRPr="002E28AA" w:rsidRDefault="0060315E" w:rsidP="00D25896">
            <w:pPr>
              <w:pStyle w:val="tbnormal"/>
              <w:jc w:val="center"/>
              <w:rPr>
                <w:i/>
              </w:rPr>
            </w:pPr>
            <w:r>
              <w:rPr>
                <w:i/>
              </w:rPr>
              <w:t>609</w:t>
            </w:r>
          </w:p>
        </w:tc>
        <w:tc>
          <w:tcPr>
            <w:tcW w:w="696" w:type="dxa"/>
          </w:tcPr>
          <w:p w14:paraId="13116994" w14:textId="2DB1DBDB" w:rsidR="00433B01" w:rsidRPr="002E28AA" w:rsidRDefault="00CA58F8" w:rsidP="00D25896">
            <w:pPr>
              <w:pStyle w:val="tbnormal"/>
              <w:jc w:val="center"/>
              <w:rPr>
                <w:i/>
              </w:rPr>
            </w:pPr>
            <w:r>
              <w:rPr>
                <w:i/>
              </w:rPr>
              <w:t>563</w:t>
            </w:r>
          </w:p>
        </w:tc>
        <w:tc>
          <w:tcPr>
            <w:tcW w:w="696" w:type="dxa"/>
          </w:tcPr>
          <w:p w14:paraId="1E0C18D3" w14:textId="75423B77" w:rsidR="00433B01" w:rsidRPr="002E28AA" w:rsidRDefault="00D7213D" w:rsidP="00D25896">
            <w:pPr>
              <w:pStyle w:val="tbnormal"/>
              <w:jc w:val="center"/>
              <w:rPr>
                <w:i/>
              </w:rPr>
            </w:pPr>
            <w:r>
              <w:rPr>
                <w:i/>
              </w:rPr>
              <w:t>545</w:t>
            </w:r>
          </w:p>
        </w:tc>
        <w:tc>
          <w:tcPr>
            <w:tcW w:w="696" w:type="dxa"/>
          </w:tcPr>
          <w:p w14:paraId="51212A1F" w14:textId="08C464D2" w:rsidR="00433B01" w:rsidRPr="002E28AA" w:rsidRDefault="00014E38" w:rsidP="00D25896">
            <w:pPr>
              <w:pStyle w:val="tbnormal"/>
              <w:jc w:val="center"/>
              <w:rPr>
                <w:i/>
              </w:rPr>
            </w:pPr>
            <w:r>
              <w:rPr>
                <w:i/>
              </w:rPr>
              <w:t>587</w:t>
            </w:r>
          </w:p>
        </w:tc>
        <w:tc>
          <w:tcPr>
            <w:tcW w:w="696" w:type="dxa"/>
          </w:tcPr>
          <w:p w14:paraId="0059CE71" w14:textId="62D62CA1" w:rsidR="00433B01" w:rsidRPr="002E28AA" w:rsidRDefault="00014E38" w:rsidP="00D25896">
            <w:pPr>
              <w:pStyle w:val="tbnormal"/>
              <w:jc w:val="center"/>
              <w:rPr>
                <w:i/>
              </w:rPr>
            </w:pPr>
            <w:r>
              <w:rPr>
                <w:i/>
              </w:rPr>
              <w:t>608</w:t>
            </w:r>
          </w:p>
        </w:tc>
        <w:tc>
          <w:tcPr>
            <w:tcW w:w="1237" w:type="dxa"/>
          </w:tcPr>
          <w:p w14:paraId="10517D1A" w14:textId="1EAB1A92" w:rsidR="00433B01" w:rsidRDefault="00B73502" w:rsidP="00D25896">
            <w:pPr>
              <w:pStyle w:val="tbnormal"/>
              <w:jc w:val="center"/>
            </w:pPr>
            <w:r>
              <w:t>582.40</w:t>
            </w:r>
          </w:p>
        </w:tc>
      </w:tr>
      <w:tr w:rsidR="00433B01" w:rsidRPr="003A4596" w14:paraId="22BC828A" w14:textId="77777777" w:rsidTr="0090756F">
        <w:trPr>
          <w:trHeight w:val="454"/>
        </w:trPr>
        <w:tc>
          <w:tcPr>
            <w:tcW w:w="1501" w:type="dxa"/>
            <w:vMerge w:val="restart"/>
          </w:tcPr>
          <w:p w14:paraId="664CB506" w14:textId="77777777" w:rsidR="00433B01" w:rsidRDefault="00433B01" w:rsidP="00D25896">
            <w:pPr>
              <w:pStyle w:val="tbnormal"/>
              <w:jc w:val="left"/>
              <w:rPr>
                <w:b/>
              </w:rPr>
            </w:pPr>
            <w:r w:rsidRPr="00717372">
              <w:rPr>
                <w:b/>
              </w:rPr>
              <w:t>Suppression</w:t>
            </w:r>
          </w:p>
          <w:p w14:paraId="27C9A49D" w14:textId="77777777" w:rsidR="00433B01" w:rsidRPr="00253B0E" w:rsidRDefault="00433B01" w:rsidP="00D25896">
            <w:pPr>
              <w:pStyle w:val="tbnormal"/>
              <w:jc w:val="left"/>
              <w:rPr>
                <w:i/>
              </w:rPr>
            </w:pPr>
            <w:proofErr w:type="spellStart"/>
            <w:r w:rsidRPr="00253B0E">
              <w:rPr>
                <w:i/>
              </w:rPr>
              <w:t>unlink</w:t>
            </w:r>
            <w:proofErr w:type="spellEnd"/>
          </w:p>
        </w:tc>
        <w:tc>
          <w:tcPr>
            <w:tcW w:w="1142" w:type="dxa"/>
          </w:tcPr>
          <w:p w14:paraId="7DBCD10E" w14:textId="7AE74363" w:rsidR="00433B01" w:rsidRPr="00717372" w:rsidRDefault="00F17D87" w:rsidP="00F17D87">
            <w:pPr>
              <w:pStyle w:val="tbnormal"/>
              <w:jc w:val="left"/>
              <w:rPr>
                <w:b/>
              </w:rPr>
            </w:pPr>
            <w:r>
              <w:rPr>
                <w:b/>
              </w:rPr>
              <w:t>Filaire</w:t>
            </w:r>
          </w:p>
        </w:tc>
        <w:tc>
          <w:tcPr>
            <w:tcW w:w="696" w:type="dxa"/>
          </w:tcPr>
          <w:p w14:paraId="4FAD04DD" w14:textId="238F0890" w:rsidR="00433B01" w:rsidRPr="002E28AA" w:rsidRDefault="00F44D32" w:rsidP="00D25896">
            <w:pPr>
              <w:pStyle w:val="tbnormal"/>
              <w:jc w:val="center"/>
              <w:rPr>
                <w:i/>
              </w:rPr>
            </w:pPr>
            <w:r>
              <w:rPr>
                <w:i/>
              </w:rPr>
              <w:t>174</w:t>
            </w:r>
          </w:p>
        </w:tc>
        <w:tc>
          <w:tcPr>
            <w:tcW w:w="696" w:type="dxa"/>
          </w:tcPr>
          <w:p w14:paraId="3BA07903" w14:textId="7595631D" w:rsidR="00433B01" w:rsidRPr="002E28AA" w:rsidRDefault="00F44D32" w:rsidP="00D25896">
            <w:pPr>
              <w:pStyle w:val="tbnormal"/>
              <w:jc w:val="center"/>
              <w:rPr>
                <w:i/>
              </w:rPr>
            </w:pPr>
            <w:r>
              <w:rPr>
                <w:i/>
              </w:rPr>
              <w:t>168</w:t>
            </w:r>
          </w:p>
        </w:tc>
        <w:tc>
          <w:tcPr>
            <w:tcW w:w="696" w:type="dxa"/>
          </w:tcPr>
          <w:p w14:paraId="164F430E" w14:textId="6540983F" w:rsidR="00433B01" w:rsidRPr="002E28AA" w:rsidRDefault="00F44D32" w:rsidP="00D25896">
            <w:pPr>
              <w:pStyle w:val="tbnormal"/>
              <w:jc w:val="center"/>
              <w:rPr>
                <w:i/>
              </w:rPr>
            </w:pPr>
            <w:r>
              <w:rPr>
                <w:i/>
              </w:rPr>
              <w:t>158</w:t>
            </w:r>
          </w:p>
        </w:tc>
        <w:tc>
          <w:tcPr>
            <w:tcW w:w="696" w:type="dxa"/>
          </w:tcPr>
          <w:p w14:paraId="79CC3731" w14:textId="423B50DD" w:rsidR="00433B01" w:rsidRPr="002E28AA" w:rsidRDefault="00F44D32" w:rsidP="00D25896">
            <w:pPr>
              <w:pStyle w:val="tbnormal"/>
              <w:jc w:val="center"/>
              <w:rPr>
                <w:i/>
              </w:rPr>
            </w:pPr>
            <w:r>
              <w:rPr>
                <w:i/>
              </w:rPr>
              <w:t>155</w:t>
            </w:r>
          </w:p>
        </w:tc>
        <w:tc>
          <w:tcPr>
            <w:tcW w:w="696" w:type="dxa"/>
          </w:tcPr>
          <w:p w14:paraId="2A6E3B1A" w14:textId="1BB1AFF8" w:rsidR="00433B01" w:rsidRPr="002E28AA" w:rsidRDefault="009760BB" w:rsidP="00D25896">
            <w:pPr>
              <w:pStyle w:val="tbnormal"/>
              <w:jc w:val="center"/>
              <w:rPr>
                <w:i/>
              </w:rPr>
            </w:pPr>
            <w:r>
              <w:rPr>
                <w:i/>
              </w:rPr>
              <w:t>158</w:t>
            </w:r>
          </w:p>
        </w:tc>
        <w:tc>
          <w:tcPr>
            <w:tcW w:w="1237" w:type="dxa"/>
          </w:tcPr>
          <w:p w14:paraId="61DE284A" w14:textId="3EFDC72E" w:rsidR="00433B01" w:rsidRDefault="0090756F" w:rsidP="00D25896">
            <w:pPr>
              <w:pStyle w:val="tbnormal"/>
              <w:jc w:val="center"/>
            </w:pPr>
            <w:r>
              <w:t>162.60</w:t>
            </w:r>
          </w:p>
        </w:tc>
      </w:tr>
      <w:tr w:rsidR="00433B01" w:rsidRPr="003A4596" w14:paraId="6CC73724" w14:textId="77777777" w:rsidTr="0090756F">
        <w:trPr>
          <w:trHeight w:val="454"/>
        </w:trPr>
        <w:tc>
          <w:tcPr>
            <w:tcW w:w="1501" w:type="dxa"/>
            <w:vMerge/>
          </w:tcPr>
          <w:p w14:paraId="34E8B1F0" w14:textId="77777777" w:rsidR="00433B01" w:rsidRDefault="00433B01" w:rsidP="00D25896">
            <w:pPr>
              <w:pStyle w:val="tbnormal"/>
              <w:jc w:val="left"/>
            </w:pPr>
          </w:p>
        </w:tc>
        <w:tc>
          <w:tcPr>
            <w:tcW w:w="1142" w:type="dxa"/>
          </w:tcPr>
          <w:p w14:paraId="5DFF1ACE" w14:textId="4C413BEC" w:rsidR="00433B01" w:rsidRPr="00717372" w:rsidRDefault="00F17D87" w:rsidP="00F17D87">
            <w:pPr>
              <w:pStyle w:val="tbnormal"/>
              <w:jc w:val="left"/>
              <w:rPr>
                <w:b/>
              </w:rPr>
            </w:pPr>
            <w:r>
              <w:rPr>
                <w:b/>
              </w:rPr>
              <w:t>Wifi</w:t>
            </w:r>
          </w:p>
        </w:tc>
        <w:tc>
          <w:tcPr>
            <w:tcW w:w="696" w:type="dxa"/>
          </w:tcPr>
          <w:p w14:paraId="1EB429C7" w14:textId="0958BE92" w:rsidR="00433B01" w:rsidRPr="002E28AA" w:rsidRDefault="0060315E" w:rsidP="00D25896">
            <w:pPr>
              <w:pStyle w:val="tbnormal"/>
              <w:jc w:val="center"/>
              <w:rPr>
                <w:i/>
              </w:rPr>
            </w:pPr>
            <w:r>
              <w:rPr>
                <w:i/>
              </w:rPr>
              <w:t>169</w:t>
            </w:r>
          </w:p>
        </w:tc>
        <w:tc>
          <w:tcPr>
            <w:tcW w:w="696" w:type="dxa"/>
          </w:tcPr>
          <w:p w14:paraId="00B38213" w14:textId="1B4C20A0" w:rsidR="00433B01" w:rsidRPr="002E28AA" w:rsidRDefault="00CA58F8" w:rsidP="00D25896">
            <w:pPr>
              <w:pStyle w:val="tbnormal"/>
              <w:jc w:val="center"/>
              <w:rPr>
                <w:i/>
              </w:rPr>
            </w:pPr>
            <w:r>
              <w:rPr>
                <w:i/>
              </w:rPr>
              <w:t>170</w:t>
            </w:r>
          </w:p>
        </w:tc>
        <w:tc>
          <w:tcPr>
            <w:tcW w:w="696" w:type="dxa"/>
          </w:tcPr>
          <w:p w14:paraId="0191D106" w14:textId="08F0481C" w:rsidR="00433B01" w:rsidRPr="002E28AA" w:rsidRDefault="00D7213D" w:rsidP="00D25896">
            <w:pPr>
              <w:pStyle w:val="tbnormal"/>
              <w:jc w:val="center"/>
              <w:rPr>
                <w:i/>
              </w:rPr>
            </w:pPr>
            <w:r>
              <w:rPr>
                <w:i/>
              </w:rPr>
              <w:t>168</w:t>
            </w:r>
          </w:p>
        </w:tc>
        <w:tc>
          <w:tcPr>
            <w:tcW w:w="696" w:type="dxa"/>
          </w:tcPr>
          <w:p w14:paraId="520C768C" w14:textId="715C76FF" w:rsidR="00433B01" w:rsidRPr="002E28AA" w:rsidRDefault="00014E38" w:rsidP="00D25896">
            <w:pPr>
              <w:pStyle w:val="tbnormal"/>
              <w:jc w:val="center"/>
              <w:rPr>
                <w:i/>
              </w:rPr>
            </w:pPr>
            <w:r>
              <w:rPr>
                <w:i/>
              </w:rPr>
              <w:t>164</w:t>
            </w:r>
          </w:p>
        </w:tc>
        <w:tc>
          <w:tcPr>
            <w:tcW w:w="696" w:type="dxa"/>
          </w:tcPr>
          <w:p w14:paraId="432CB402" w14:textId="034E0303" w:rsidR="00433B01" w:rsidRPr="002E28AA" w:rsidRDefault="00014E38" w:rsidP="00D25896">
            <w:pPr>
              <w:pStyle w:val="tbnormal"/>
              <w:jc w:val="center"/>
              <w:rPr>
                <w:i/>
              </w:rPr>
            </w:pPr>
            <w:r>
              <w:rPr>
                <w:i/>
              </w:rPr>
              <w:t>166</w:t>
            </w:r>
          </w:p>
        </w:tc>
        <w:tc>
          <w:tcPr>
            <w:tcW w:w="1237" w:type="dxa"/>
          </w:tcPr>
          <w:p w14:paraId="25028579" w14:textId="5A653A9F" w:rsidR="00433B01" w:rsidRDefault="00B73502" w:rsidP="00D25896">
            <w:pPr>
              <w:pStyle w:val="tbnormal"/>
              <w:jc w:val="center"/>
            </w:pPr>
            <w:r>
              <w:t>167.40</w:t>
            </w:r>
          </w:p>
        </w:tc>
      </w:tr>
      <w:tr w:rsidR="00433B01" w:rsidRPr="003A4596" w14:paraId="5CD6DFB7" w14:textId="77777777" w:rsidTr="0090756F">
        <w:trPr>
          <w:trHeight w:val="454"/>
        </w:trPr>
        <w:tc>
          <w:tcPr>
            <w:tcW w:w="6123" w:type="dxa"/>
            <w:gridSpan w:val="7"/>
            <w:shd w:val="clear" w:color="auto" w:fill="E7E6E6" w:themeFill="background2"/>
          </w:tcPr>
          <w:p w14:paraId="4692E2CB" w14:textId="77777777" w:rsidR="00433B01" w:rsidRPr="00D417BE" w:rsidRDefault="00433B01" w:rsidP="00D25896">
            <w:pPr>
              <w:pStyle w:val="tbnormal"/>
              <w:jc w:val="right"/>
              <w:rPr>
                <w:b/>
              </w:rPr>
            </w:pPr>
            <w:r w:rsidRPr="00D417BE">
              <w:rPr>
                <w:b/>
              </w:rPr>
              <w:t>Moyenne d’une transaction tous types confondus :</w:t>
            </w:r>
          </w:p>
        </w:tc>
        <w:tc>
          <w:tcPr>
            <w:tcW w:w="1237" w:type="dxa"/>
            <w:shd w:val="clear" w:color="auto" w:fill="E7E6E6" w:themeFill="background2"/>
          </w:tcPr>
          <w:p w14:paraId="0C1355FF" w14:textId="0B93BD70" w:rsidR="00433B01" w:rsidRPr="00D417BE" w:rsidRDefault="0090756F" w:rsidP="00D25896">
            <w:pPr>
              <w:pStyle w:val="tbnormal"/>
              <w:jc w:val="center"/>
              <w:rPr>
                <w:b/>
              </w:rPr>
            </w:pPr>
            <w:r>
              <w:rPr>
                <w:b/>
              </w:rPr>
              <w:t>467.20</w:t>
            </w:r>
          </w:p>
        </w:tc>
      </w:tr>
    </w:tbl>
    <w:p w14:paraId="62F4ED5B" w14:textId="77777777" w:rsidR="00C57FEC" w:rsidRDefault="008734C1" w:rsidP="00EA48BE">
      <w:pPr>
        <w:pStyle w:val="tbnormal"/>
      </w:pPr>
      <w:r>
        <w:t xml:space="preserve">Cette version montre que les transactions avec l’API ne sont pas plus performantes sur un réseau local qu’avec la version du SaaS. Cependant, il est important de spécifier que la configuration du serveur qui exécute Odoo </w:t>
      </w:r>
      <w:proofErr w:type="spellStart"/>
      <w:r w:rsidRPr="008734C1">
        <w:rPr>
          <w:b/>
        </w:rPr>
        <w:t>Community</w:t>
      </w:r>
      <w:proofErr w:type="spellEnd"/>
      <w:r>
        <w:t xml:space="preserve"> possède des cap</w:t>
      </w:r>
      <w:r w:rsidR="00C57FEC">
        <w:t>acités de traitements réduites.</w:t>
      </w:r>
    </w:p>
    <w:p w14:paraId="75FCD9D6" w14:textId="77777777" w:rsidR="00686A47" w:rsidRDefault="00C57FEC" w:rsidP="00EA48BE">
      <w:pPr>
        <w:pStyle w:val="tbnormal"/>
      </w:pPr>
      <w:r>
        <w:t xml:space="preserve">Ci-dessous, le résultat de la console </w:t>
      </w:r>
      <w:r w:rsidR="00686A47">
        <w:t xml:space="preserve">de monitoring des ressources du serveur </w:t>
      </w:r>
      <w:proofErr w:type="spellStart"/>
      <w:r w:rsidR="00686A47">
        <w:t>Synology</w:t>
      </w:r>
      <w:proofErr w:type="spellEnd"/>
      <w:r w:rsidR="00686A47">
        <w:t xml:space="preserve"> lorsque les tests sont effectués :</w:t>
      </w:r>
    </w:p>
    <w:p w14:paraId="5DA73390" w14:textId="2F9B93DF" w:rsidR="00686A47" w:rsidRDefault="00686A47" w:rsidP="00EA48BE">
      <w:pPr>
        <w:pStyle w:val="tbnormal"/>
      </w:pPr>
      <w:r>
        <w:rPr>
          <w:noProof/>
          <w:lang w:val="fr-FR" w:eastAsia="fr-FR"/>
        </w:rPr>
        <w:lastRenderedPageBreak/>
        <mc:AlternateContent>
          <mc:Choice Requires="wpg">
            <w:drawing>
              <wp:anchor distT="0" distB="0" distL="114300" distR="114300" simplePos="0" relativeHeight="251682816" behindDoc="0" locked="0" layoutInCell="1" allowOverlap="1" wp14:anchorId="3CDB74AB" wp14:editId="38B26A0F">
                <wp:simplePos x="0" y="0"/>
                <wp:positionH relativeFrom="column">
                  <wp:posOffset>3302635</wp:posOffset>
                </wp:positionH>
                <wp:positionV relativeFrom="paragraph">
                  <wp:posOffset>138430</wp:posOffset>
                </wp:positionV>
                <wp:extent cx="1079500" cy="2312670"/>
                <wp:effectExtent l="0" t="0" r="12700" b="0"/>
                <wp:wrapNone/>
                <wp:docPr id="158" name="Grouper 158"/>
                <wp:cNvGraphicFramePr/>
                <a:graphic xmlns:a="http://schemas.openxmlformats.org/drawingml/2006/main">
                  <a:graphicData uri="http://schemas.microsoft.com/office/word/2010/wordprocessingGroup">
                    <wpg:wgp>
                      <wpg:cNvGrpSpPr/>
                      <wpg:grpSpPr>
                        <a:xfrm>
                          <a:off x="0" y="0"/>
                          <a:ext cx="1079500" cy="2312670"/>
                          <a:chOff x="0" y="0"/>
                          <a:chExt cx="1080000" cy="2313125"/>
                        </a:xfrm>
                      </wpg:grpSpPr>
                      <wps:wsp>
                        <wps:cNvPr id="159" name="Rectangle 159"/>
                        <wps:cNvSpPr/>
                        <wps:spPr>
                          <a:xfrm>
                            <a:off x="0" y="0"/>
                            <a:ext cx="1080000" cy="1044000"/>
                          </a:xfrm>
                          <a:prstGeom prst="rect">
                            <a:avLst/>
                          </a:prstGeom>
                          <a:solidFill>
                            <a:schemeClr val="accent1">
                              <a:alpha val="4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0" name="Rectangle 160"/>
                        <wps:cNvSpPr/>
                        <wps:spPr>
                          <a:xfrm>
                            <a:off x="0" y="1269125"/>
                            <a:ext cx="1080000" cy="1044000"/>
                          </a:xfrm>
                          <a:prstGeom prst="rect">
                            <a:avLst/>
                          </a:prstGeom>
                          <a:solidFill>
                            <a:schemeClr val="accent1">
                              <a:alpha val="4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57D64AE3" id="Grouper 158" o:spid="_x0000_s1026" style="position:absolute;margin-left:260.05pt;margin-top:10.9pt;width:85pt;height:182.1pt;z-index:251682816" coordsize="1080000,2313125"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">
                <v:rect id="Rectangle 159" o:spid="_x0000_s1027" style="position:absolute;width:1080000;height:104400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" fillcolor="#5b9bd5 [3204]" stroked="f" strokeweight="1pt">
                  <v:fill opacity="26214f"/>
                </v:rect>
                <v:rect id="Rectangle 160" o:spid="_x0000_s1028" style="position:absolute;top:1269125;width:1080000;height:104400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" fillcolor="#5b9bd5 [3204]" stroked="f" strokeweight="1pt">
                  <v:fill opacity="26214f"/>
                </v:rect>
              </v:group>
            </w:pict>
          </mc:Fallback>
        </mc:AlternateContent>
      </w:r>
      <w:r>
        <w:rPr>
          <w:noProof/>
          <w:lang w:val="fr-FR" w:eastAsia="fr-FR"/>
        </w:rPr>
        <mc:AlternateContent>
          <mc:Choice Requires="wpg">
            <w:drawing>
              <wp:anchor distT="0" distB="0" distL="114300" distR="114300" simplePos="0" relativeHeight="251679744" behindDoc="0" locked="0" layoutInCell="1" allowOverlap="1" wp14:anchorId="0865FC9E" wp14:editId="7E84A45B">
                <wp:simplePos x="0" y="0"/>
                <wp:positionH relativeFrom="column">
                  <wp:posOffset>1737995</wp:posOffset>
                </wp:positionH>
                <wp:positionV relativeFrom="paragraph">
                  <wp:posOffset>134620</wp:posOffset>
                </wp:positionV>
                <wp:extent cx="1080000" cy="2313125"/>
                <wp:effectExtent l="0" t="0" r="12700" b="0"/>
                <wp:wrapNone/>
                <wp:docPr id="152" name="Grouper 152"/>
                <wp:cNvGraphicFramePr/>
                <a:graphic xmlns:a="http://schemas.openxmlformats.org/drawingml/2006/main">
                  <a:graphicData uri="http://schemas.microsoft.com/office/word/2010/wordprocessingGroup">
                    <wpg:wgp>
                      <wpg:cNvGrpSpPr/>
                      <wpg:grpSpPr>
                        <a:xfrm>
                          <a:off x="0" y="0"/>
                          <a:ext cx="1080000" cy="2313125"/>
                          <a:chOff x="0" y="0"/>
                          <a:chExt cx="1080000" cy="2313125"/>
                        </a:xfrm>
                      </wpg:grpSpPr>
                      <wps:wsp>
                        <wps:cNvPr id="153" name="Rectangle 153"/>
                        <wps:cNvSpPr/>
                        <wps:spPr>
                          <a:xfrm>
                            <a:off x="0" y="0"/>
                            <a:ext cx="1080000" cy="1044000"/>
                          </a:xfrm>
                          <a:prstGeom prst="rect">
                            <a:avLst/>
                          </a:prstGeom>
                          <a:solidFill>
                            <a:schemeClr val="accent1">
                              <a:alpha val="4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4" name="Rectangle 154"/>
                        <wps:cNvSpPr/>
                        <wps:spPr>
                          <a:xfrm>
                            <a:off x="0" y="1269125"/>
                            <a:ext cx="1080000" cy="1044000"/>
                          </a:xfrm>
                          <a:prstGeom prst="rect">
                            <a:avLst/>
                          </a:prstGeom>
                          <a:solidFill>
                            <a:schemeClr val="accent1">
                              <a:alpha val="4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3EAC4794" id="Grouper 152" o:spid="_x0000_s1026" style="position:absolute;margin-left:136.85pt;margin-top:10.6pt;width:85.05pt;height:182.15pt;z-index:251679744" coordsize="1080000,2313125"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">
                <v:rect id="Rectangle 153" o:spid="_x0000_s1027" style="position:absolute;width:1080000;height:104400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k3a0wgAA&#10;ANwAAAAPAAAAZHJzL2Rvd25yZXYueG1sRE9Na8JAEL0X/A/LFLzVTZWKpq4SBEEoFExy8TZkp9lg&#10;djZk1yT9992C4G0e73N2h8m2YqDeN44VvC8SEMSV0w3XCsri9LYB4QOyxtYxKfglD4f97GWHqXYj&#10;X2jIQy1iCPsUFZgQulRKXxmy6BeuI47cj+sthgj7WuoexxhuW7lMkrW02HBsMNjR0VB1y+9Wwfd0&#10;z4zbDmUx5vUt00W5vH4lSs1fp+wTRKApPMUP91nH+R8r+H8mXiD3f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P6TdrTCAAAA3AAAAA8AAAAAAAAAAAAAAAAAlwIAAGRycy9kb3du&#10;cmV2LnhtbFBLBQYAAAAABAAEAPUAAACGAwAAAAA=&#10;" fillcolor="#5b9bd5 [3204]" stroked="f" strokeweight="1pt">
                  <v:fill opacity="26214f"/>
                </v:rect>
                <v:rect id="Rectangle 154" o:spid="_x0000_s1028" style="position:absolute;top:1269125;width:1080000;height:104400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xeu7AwgAA&#10;ANwAAAAPAAAAZHJzL2Rvd25yZXYueG1sRE9Na8JAEL0X/A/LFLzVTcWKpq4SBEEoFExy8TZkp9lg&#10;djZk1yT9992C4G0e73N2h8m2YqDeN44VvC8SEMSV0w3XCsri9LYB4QOyxtYxKfglD4f97GWHqXYj&#10;X2jIQy1iCPsUFZgQulRKXxmy6BeuI47cj+sthgj7WuoexxhuW7lMkrW02HBsMNjR0VB1y+9Wwfd0&#10;z4zbDmUx5vUt00W5vH4lSs1fp+wTRKApPMUP91nH+R8r+H8mXiD3f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HF67sDCAAAA3AAAAA8AAAAAAAAAAAAAAAAAlwIAAGRycy9kb3du&#10;cmV2LnhtbFBLBQYAAAAABAAEAPUAAACGAwAAAAA=&#10;" fillcolor="#5b9bd5 [3204]" stroked="f" strokeweight="1pt">
                  <v:fill opacity="26214f"/>
                </v:rect>
              </v:group>
            </w:pict>
          </mc:Fallback>
        </mc:AlternateContent>
      </w:r>
      <w:r>
        <w:rPr>
          <w:noProof/>
          <w:lang w:val="fr-FR" w:eastAsia="fr-FR"/>
        </w:rPr>
        <mc:AlternateContent>
          <mc:Choice Requires="wpg">
            <w:drawing>
              <wp:anchor distT="0" distB="0" distL="114300" distR="114300" simplePos="0" relativeHeight="251677696" behindDoc="0" locked="0" layoutInCell="1" allowOverlap="1" wp14:anchorId="491311AA" wp14:editId="4A4815E1">
                <wp:simplePos x="0" y="0"/>
                <wp:positionH relativeFrom="column">
                  <wp:posOffset>175260</wp:posOffset>
                </wp:positionH>
                <wp:positionV relativeFrom="paragraph">
                  <wp:posOffset>134620</wp:posOffset>
                </wp:positionV>
                <wp:extent cx="1080000" cy="2313125"/>
                <wp:effectExtent l="0" t="0" r="12700" b="0"/>
                <wp:wrapNone/>
                <wp:docPr id="151" name="Grouper 151"/>
                <wp:cNvGraphicFramePr/>
                <a:graphic xmlns:a="http://schemas.openxmlformats.org/drawingml/2006/main">
                  <a:graphicData uri="http://schemas.microsoft.com/office/word/2010/wordprocessingGroup">
                    <wpg:wgp>
                      <wpg:cNvGrpSpPr/>
                      <wpg:grpSpPr>
                        <a:xfrm>
                          <a:off x="0" y="0"/>
                          <a:ext cx="1080000" cy="2313125"/>
                          <a:chOff x="0" y="0"/>
                          <a:chExt cx="1080000" cy="2313125"/>
                        </a:xfrm>
                      </wpg:grpSpPr>
                      <wps:wsp>
                        <wps:cNvPr id="146" name="Rectangle 146"/>
                        <wps:cNvSpPr/>
                        <wps:spPr>
                          <a:xfrm>
                            <a:off x="0" y="0"/>
                            <a:ext cx="1080000" cy="1044000"/>
                          </a:xfrm>
                          <a:prstGeom prst="rect">
                            <a:avLst/>
                          </a:prstGeom>
                          <a:solidFill>
                            <a:schemeClr val="accent1">
                              <a:alpha val="4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0" name="Rectangle 150"/>
                        <wps:cNvSpPr/>
                        <wps:spPr>
                          <a:xfrm>
                            <a:off x="0" y="1269125"/>
                            <a:ext cx="1080000" cy="1044000"/>
                          </a:xfrm>
                          <a:prstGeom prst="rect">
                            <a:avLst/>
                          </a:prstGeom>
                          <a:solidFill>
                            <a:schemeClr val="accent1">
                              <a:alpha val="4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6B1C8BF6" id="Grouper 151" o:spid="_x0000_s1026" style="position:absolute;margin-left:13.8pt;margin-top:10.6pt;width:85.05pt;height:182.15pt;z-index:251677696" coordsize="1080000,2313125"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">
                <v:rect id="Rectangle 146" o:spid="_x0000_s1027" style="position:absolute;width:1080000;height:104400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rPUPxwgAA&#10;ANwAAAAPAAAAZHJzL2Rvd25yZXYueG1sRE9Na4NAEL0X8h+WCfTWrAklNCarSCBQKBSqXnIb3Ikr&#10;cWfF3aj9991Cobd5vM855YvtxUSj7xwr2G4SEMSN0x23Curq8vIGwgdkjb1jUvBNHvJs9XTCVLuZ&#10;v2gqQytiCPsUFZgQhlRK3xiy6DduII7czY0WQ4RjK/WIcwy3vdwlyV5a7Dg2GBzobKi5lw+r4HN5&#10;FMYdprqay/Ze6KreXT8SpZ7XS3EEEWgJ/+I/97uO81/38PtMvEBmP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Gs9Q/HCAAAA3AAAAA8AAAAAAAAAAAAAAAAAlwIAAGRycy9kb3du&#10;cmV2LnhtbFBLBQYAAAAABAAEAPUAAACGAwAAAAA=&#10;" fillcolor="#5b9bd5 [3204]" stroked="f" strokeweight="1pt">
                  <v:fill opacity="26214f"/>
                </v:rect>
                <v:rect id="Rectangle 150" o:spid="_x0000_s1028" style="position:absolute;top:1269125;width:1080000;height:104400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" fillcolor="#5b9bd5 [3204]" stroked="f" strokeweight="1pt">
                  <v:fill opacity="26214f"/>
                </v:rect>
              </v:group>
            </w:pict>
          </mc:Fallback>
        </mc:AlternateContent>
      </w:r>
      <w:r>
        <w:rPr>
          <w:noProof/>
          <w:lang w:val="fr-FR" w:eastAsia="fr-FR"/>
        </w:rPr>
        <w:drawing>
          <wp:inline distT="0" distB="0" distL="0" distR="0" wp14:anchorId="2919019E" wp14:editId="70BC8762">
            <wp:extent cx="4679950" cy="2610485"/>
            <wp:effectExtent l="0" t="0" r="0" b="5715"/>
            <wp:docPr id="84" name="Imag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Capture d’écran 2016-06-29 à 13.15.02.png"/>
                    <pic:cNvPicPr/>
                  </pic:nvPicPr>
                  <pic:blipFill>
                    <a:blip r:embed="rId76" cstate="print">
                      <a:extLst>
                        <a:ext uri="{28A0092B-C50C-407E-A947-70E740481C1C}">
                          <a14:useLocalDpi xmlns:a14="http://schemas.microsoft.com/office/drawing/2010/main" val="0"/>
                        </a:ext>
                      </a:extLst>
                    </a:blip>
                    <a:stretch>
                      <a:fillRect/>
                    </a:stretch>
                  </pic:blipFill>
                  <pic:spPr>
                    <a:xfrm>
                      <a:off x="0" y="0"/>
                      <a:ext cx="4679950" cy="2610485"/>
                    </a:xfrm>
                    <a:prstGeom prst="rect">
                      <a:avLst/>
                    </a:prstGeom>
                  </pic:spPr>
                </pic:pic>
              </a:graphicData>
            </a:graphic>
          </wp:inline>
        </w:drawing>
      </w:r>
    </w:p>
    <w:p w14:paraId="05D538FD" w14:textId="62AB75B4" w:rsidR="0098393D" w:rsidRDefault="0098393D" w:rsidP="00EA48BE">
      <w:pPr>
        <w:pStyle w:val="tbnormal"/>
      </w:pPr>
      <w:r>
        <w:t xml:space="preserve">Figure X : Moniteur des ressources </w:t>
      </w:r>
      <w:r w:rsidRPr="0098393D">
        <w:t>DSM 6.0-7321 Update 2</w:t>
      </w:r>
      <w:r>
        <w:t>.</w:t>
      </w:r>
    </w:p>
    <w:p w14:paraId="41A228CD" w14:textId="46972913" w:rsidR="00686A47" w:rsidRDefault="00686A47" w:rsidP="00EA48BE">
      <w:pPr>
        <w:pStyle w:val="tbnormal"/>
      </w:pPr>
      <w:r>
        <w:t xml:space="preserve">L’impact des opérations est visualisable assez facilement. Les rectangles bleus foncés mettent en évidence le moment où les échanges sont opérés. Le processeur est très impacté puisqu’il tourne à plus de 90% de ses capacités. Les accès au disque sont eux aussi </w:t>
      </w:r>
      <w:r w:rsidR="00AD3D8B">
        <w:t>augmentés</w:t>
      </w:r>
      <w:r>
        <w:t>. La mémoire n’est quant à elle que peu impactée par les opérations.</w:t>
      </w:r>
    </w:p>
    <w:p w14:paraId="65B6440D" w14:textId="003DCB26" w:rsidR="00433B01" w:rsidRDefault="008734C1" w:rsidP="00EA48BE">
      <w:pPr>
        <w:pStyle w:val="tbnormal"/>
      </w:pPr>
      <w:r>
        <w:t xml:space="preserve">Il faut porter les mêmes tests sur un environnement serveur réel afin de pouvoir comparer la version </w:t>
      </w:r>
      <w:r w:rsidRPr="008734C1">
        <w:rPr>
          <w:b/>
        </w:rPr>
        <w:t>Online</w:t>
      </w:r>
      <w:r>
        <w:t xml:space="preserve"> avec la </w:t>
      </w:r>
      <w:proofErr w:type="spellStart"/>
      <w:r w:rsidRPr="008734C1">
        <w:rPr>
          <w:b/>
        </w:rPr>
        <w:t>Community</w:t>
      </w:r>
      <w:proofErr w:type="spellEnd"/>
      <w:r>
        <w:t>. En effet, lorsque les requêtes sont passées au travers du Saas, les serveurs qui répondent sont des infrastructures réparties avec de gros potentiels de traitement ce qui n’est malheureusement pas le cas du serveur employé pour ce comparatif.</w:t>
      </w:r>
    </w:p>
    <w:p w14:paraId="7367C2F5" w14:textId="4DBB4125" w:rsidR="00667BC4" w:rsidRDefault="00667BC4" w:rsidP="00EA48BE">
      <w:pPr>
        <w:pStyle w:val="tbnormal"/>
      </w:pPr>
      <w:r>
        <w:br w:type="page"/>
      </w:r>
    </w:p>
    <w:p w14:paraId="0273ADEC" w14:textId="5016D512" w:rsidR="003C7B45" w:rsidRDefault="003C7B45" w:rsidP="008302A3">
      <w:pPr>
        <w:pStyle w:val="tbtitre2"/>
      </w:pPr>
      <w:bookmarkStart w:id="277" w:name="_Toc454297913"/>
      <w:bookmarkStart w:id="278" w:name="_Toc455044872"/>
      <w:r>
        <w:lastRenderedPageBreak/>
        <w:t xml:space="preserve">Calcul </w:t>
      </w:r>
      <w:r w:rsidR="00F161D2">
        <w:t xml:space="preserve">théorique </w:t>
      </w:r>
      <w:bookmarkEnd w:id="277"/>
      <w:r w:rsidR="00352AEE">
        <w:t>du temps d’exécution</w:t>
      </w:r>
      <w:bookmarkEnd w:id="278"/>
    </w:p>
    <w:p w14:paraId="4AE8658F" w14:textId="531BE32D" w:rsidR="003C7B45" w:rsidRDefault="001C56C3" w:rsidP="003C7B45">
      <w:pPr>
        <w:pStyle w:val="tbnormal"/>
      </w:pPr>
      <w:r>
        <w:t xml:space="preserve">Cette analyse est </w:t>
      </w:r>
      <w:r w:rsidR="00114EEF">
        <w:t xml:space="preserve">réalisée en se basant sur les </w:t>
      </w:r>
      <w:r>
        <w:t>hypothèse</w:t>
      </w:r>
      <w:r w:rsidR="00114EEF">
        <w:t>s</w:t>
      </w:r>
      <w:r>
        <w:t xml:space="preserve"> </w:t>
      </w:r>
      <w:r w:rsidR="00114EEF">
        <w:t>liées</w:t>
      </w:r>
      <w:r>
        <w:t xml:space="preserve"> </w:t>
      </w:r>
      <w:r w:rsidR="00114EEF">
        <w:t xml:space="preserve">aux </w:t>
      </w:r>
      <w:r w:rsidR="00982440">
        <w:t xml:space="preserve">recommandations faites au chapitre </w:t>
      </w:r>
      <w:r w:rsidR="00982440" w:rsidRPr="00D87094">
        <w:rPr>
          <w:b/>
        </w:rPr>
        <w:t xml:space="preserve">#REF (hypothèse des activités </w:t>
      </w:r>
      <w:proofErr w:type="spellStart"/>
      <w:r w:rsidR="00982440" w:rsidRPr="00D87094">
        <w:rPr>
          <w:b/>
        </w:rPr>
        <w:t>pl</w:t>
      </w:r>
      <w:proofErr w:type="spellEnd"/>
      <w:r w:rsidR="00982440" w:rsidRPr="00D87094">
        <w:rPr>
          <w:b/>
        </w:rPr>
        <w:t xml:space="preserve">, </w:t>
      </w:r>
      <w:proofErr w:type="spellStart"/>
      <w:r w:rsidR="00982440" w:rsidRPr="00D87094">
        <w:rPr>
          <w:b/>
        </w:rPr>
        <w:t>pr</w:t>
      </w:r>
      <w:proofErr w:type="spellEnd"/>
      <w:r w:rsidR="00982440" w:rsidRPr="00D87094">
        <w:rPr>
          <w:b/>
        </w:rPr>
        <w:t xml:space="preserve"> et ma)</w:t>
      </w:r>
      <w:r w:rsidR="00982440">
        <w:t xml:space="preserve">. Elle donne un ordre de grandeur en temps d’exécution que le simulateur doit prévoir pour effectuer les activités de la chaîne de valeur. Pour le calcul, les données obtenues dans l’analyse faite au chapitre </w:t>
      </w:r>
      <w:r w:rsidR="00982440" w:rsidRPr="00D87094">
        <w:rPr>
          <w:b/>
        </w:rPr>
        <w:t>#REF (temps des différents appels)</w:t>
      </w:r>
      <w:r w:rsidR="00982440">
        <w:t xml:space="preserve"> sont utilisées.</w:t>
      </w:r>
    </w:p>
    <w:p w14:paraId="175A8A3A" w14:textId="3007CDBB" w:rsidR="00E75AB5" w:rsidRDefault="0042207A" w:rsidP="003C7B45">
      <w:pPr>
        <w:pStyle w:val="tbnormal"/>
      </w:pPr>
      <w:r>
        <w:t xml:space="preserve">Les deux parties de la chaîne de valeur que sont la logistique et la vente sont analysée séparément. En effet, le nombre de transaction dans la partie des ventes est sensiblement affectée par les paramètres de </w:t>
      </w:r>
      <w:r w:rsidR="0086341F">
        <w:t>volumétrie</w:t>
      </w:r>
      <w:r w:rsidR="00027C48">
        <w:t xml:space="preserve"> passés au simulateur.</w:t>
      </w:r>
    </w:p>
    <w:p w14:paraId="2BA707DB" w14:textId="0C5732ED" w:rsidR="00027C48" w:rsidRDefault="00027C48" w:rsidP="008302A3">
      <w:pPr>
        <w:pStyle w:val="tbtitre3"/>
      </w:pPr>
      <w:bookmarkStart w:id="279" w:name="_Toc455044873"/>
      <w:r>
        <w:t>Partie logistique</w:t>
      </w:r>
      <w:bookmarkEnd w:id="279"/>
    </w:p>
    <w:p w14:paraId="07EC72B4" w14:textId="48CA556C" w:rsidR="00027C48" w:rsidRDefault="0086341F" w:rsidP="00027C48">
      <w:pPr>
        <w:pStyle w:val="tbnormal"/>
      </w:pPr>
      <w:r>
        <w:t>Il faut compter 1 transaction</w:t>
      </w:r>
      <w:r w:rsidR="00B82F5A">
        <w:t xml:space="preserve"> de type lecture</w:t>
      </w:r>
      <w:r>
        <w:t xml:space="preserve"> pour l’activité PL02. Pour le processus des achats, il faut compter 1 transaction </w:t>
      </w:r>
      <w:r w:rsidR="007D368C">
        <w:t xml:space="preserve">de lecture </w:t>
      </w:r>
      <w:r>
        <w:t>principale plus 13 transactions</w:t>
      </w:r>
      <w:r w:rsidR="007D368C">
        <w:t xml:space="preserve"> (2 insertions</w:t>
      </w:r>
      <w:r w:rsidR="00CE2ACE">
        <w:t xml:space="preserve"> / 6</w:t>
      </w:r>
      <w:r w:rsidR="007D368C">
        <w:t xml:space="preserve"> lectures / 2 </w:t>
      </w:r>
      <w:proofErr w:type="spellStart"/>
      <w:r w:rsidR="007D368C">
        <w:t>màj</w:t>
      </w:r>
      <w:proofErr w:type="spellEnd"/>
      <w:r w:rsidR="007D368C">
        <w:t xml:space="preserve"> / 3 autres)</w:t>
      </w:r>
      <w:r>
        <w:t xml:space="preserve"> par demande d’achat pour lesquelles il faut terminer le processus d’achat. L’activité MA02 génère 1 première transaction</w:t>
      </w:r>
      <w:r w:rsidR="007D368C">
        <w:t xml:space="preserve"> de lecture</w:t>
      </w:r>
      <w:r>
        <w:t xml:space="preserve"> pour récupérer les bons ordres de fabrication plus 2</w:t>
      </w:r>
      <w:r w:rsidR="007D368C">
        <w:t xml:space="preserve"> (1 insertion / 1 </w:t>
      </w:r>
      <w:proofErr w:type="spellStart"/>
      <w:r w:rsidR="007D368C">
        <w:t>màj</w:t>
      </w:r>
      <w:proofErr w:type="spellEnd"/>
      <w:r w:rsidR="007D368C">
        <w:t>)</w:t>
      </w:r>
      <w:r>
        <w:t xml:space="preserve"> autres transactions destinées à terminer le processus de production.</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A412AE" w14:paraId="19C7CB0D" w14:textId="77777777" w:rsidTr="00B56AA4">
        <w:trPr>
          <w:trHeight w:hRule="exact" w:val="113"/>
        </w:trPr>
        <w:tc>
          <w:tcPr>
            <w:tcW w:w="597" w:type="dxa"/>
            <w:tcBorders>
              <w:bottom w:val="single" w:sz="2" w:space="0" w:color="D0CECE" w:themeColor="background2" w:themeShade="E6"/>
            </w:tcBorders>
            <w:shd w:val="clear" w:color="auto" w:fill="auto"/>
            <w:vAlign w:val="center"/>
          </w:tcPr>
          <w:p w14:paraId="39069557" w14:textId="77777777" w:rsidR="00A412AE" w:rsidRPr="00025F11" w:rsidRDefault="00A412AE" w:rsidP="00B56AA4">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4C9C0DBC" w14:textId="77777777" w:rsidR="00A412AE" w:rsidRPr="00025F11" w:rsidRDefault="00A412AE" w:rsidP="00B56AA4">
            <w:pPr>
              <w:pStyle w:val="tbnormal"/>
              <w:jc w:val="left"/>
              <w:rPr>
                <w:b/>
                <w:sz w:val="2"/>
                <w:szCs w:val="2"/>
              </w:rPr>
            </w:pPr>
          </w:p>
        </w:tc>
      </w:tr>
      <w:tr w:rsidR="00A412AE" w14:paraId="2FF32A88" w14:textId="77777777" w:rsidTr="00B56AA4">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20C57ED3" w14:textId="77777777" w:rsidR="00A412AE" w:rsidRPr="000353ED" w:rsidRDefault="00A412AE" w:rsidP="00B56AA4">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539F3AF8" w14:textId="77777777" w:rsidR="00A412AE" w:rsidRPr="00C676D4" w:rsidRDefault="00A412AE" w:rsidP="00B56AA4">
            <w:pPr>
              <w:pStyle w:val="tbnormal"/>
              <w:rPr>
                <w:sz w:val="21"/>
              </w:rPr>
            </w:pPr>
            <w:r>
              <w:rPr>
                <w:b/>
                <w:sz w:val="21"/>
              </w:rPr>
              <w:t>Hypothèse</w:t>
            </w:r>
            <w:r w:rsidRPr="00C676D4">
              <w:rPr>
                <w:b/>
                <w:sz w:val="21"/>
              </w:rPr>
              <w:t> :</w:t>
            </w:r>
          </w:p>
          <w:p w14:paraId="661432F1" w14:textId="7FBB61BD" w:rsidR="00A412AE" w:rsidRPr="005E4253" w:rsidRDefault="00A412AE" w:rsidP="00B56AA4">
            <w:pPr>
              <w:pStyle w:val="tbnormal"/>
              <w:rPr>
                <w:b/>
                <w:sz w:val="21"/>
              </w:rPr>
            </w:pPr>
            <w:r>
              <w:rPr>
                <w:sz w:val="21"/>
              </w:rPr>
              <w:t>5 sociétés en compétition ayant pour un jour donné 5 demandes d’achat dont le processus doit se terminer et 3 ordres de fabrication pour lesquels le processus de fabrication est arrivé à terme.</w:t>
            </w:r>
          </w:p>
        </w:tc>
      </w:tr>
      <w:tr w:rsidR="00A412AE" w14:paraId="7FCD3B4A" w14:textId="77777777" w:rsidTr="00B56AA4">
        <w:trPr>
          <w:trHeight w:hRule="exact" w:val="90"/>
        </w:trPr>
        <w:tc>
          <w:tcPr>
            <w:tcW w:w="597" w:type="dxa"/>
            <w:tcBorders>
              <w:top w:val="single" w:sz="2" w:space="0" w:color="D0CECE" w:themeColor="background2" w:themeShade="E6"/>
            </w:tcBorders>
            <w:shd w:val="clear" w:color="auto" w:fill="auto"/>
            <w:vAlign w:val="center"/>
          </w:tcPr>
          <w:p w14:paraId="1EB37B39" w14:textId="77777777" w:rsidR="00A412AE" w:rsidRPr="00025F11" w:rsidRDefault="00A412AE" w:rsidP="00B56AA4">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668B0F0C" w14:textId="77777777" w:rsidR="00A412AE" w:rsidRPr="00025F11" w:rsidRDefault="00A412AE" w:rsidP="00B56AA4">
            <w:pPr>
              <w:pStyle w:val="tbnormal"/>
              <w:jc w:val="left"/>
              <w:rPr>
                <w:b/>
                <w:sz w:val="2"/>
                <w:szCs w:val="2"/>
              </w:rPr>
            </w:pPr>
          </w:p>
        </w:tc>
      </w:tr>
    </w:tbl>
    <w:p w14:paraId="09A4D8FD" w14:textId="4F6B67EE" w:rsidR="00CE2ACE" w:rsidRDefault="00C0792D" w:rsidP="00027C48">
      <w:pPr>
        <w:pStyle w:val="tbnormal"/>
      </w:pPr>
      <w:r>
        <w:t>En se basant sur l’hypothèse précédente, chaque société génère 74 transactions avec l’API.</w:t>
      </w:r>
      <w:r w:rsidR="00D768B7">
        <w:t xml:space="preserve"> </w:t>
      </w:r>
      <w:r w:rsidR="007D368C">
        <w:t xml:space="preserve">En détail, cela donne </w:t>
      </w:r>
      <w:r w:rsidR="00CE2ACE">
        <w:t>13</w:t>
      </w:r>
      <w:r w:rsidR="007D368C">
        <w:t xml:space="preserve"> insertions, </w:t>
      </w:r>
      <w:r w:rsidR="00CE2ACE">
        <w:t>33</w:t>
      </w:r>
      <w:r w:rsidR="007D368C">
        <w:t xml:space="preserve"> lectures, 13 mises à jour et 15 transaction d’un type </w:t>
      </w:r>
      <w:r w:rsidR="00CE2ACE">
        <w:t>spécial.</w:t>
      </w:r>
    </w:p>
    <w:p w14:paraId="3D1C9D3F" w14:textId="6C668878" w:rsidR="00CE2ACE" w:rsidRDefault="00CE2ACE" w:rsidP="00027C48">
      <w:pPr>
        <w:pStyle w:val="tbnormal"/>
      </w:pPr>
      <w:r>
        <w:t>En se référant au temps moyen par type de transaction, les temps obtenus sont :</w:t>
      </w:r>
    </w:p>
    <w:p w14:paraId="7DC66D73" w14:textId="1B42BD73" w:rsidR="00CE2ACE" w:rsidRDefault="00CE2ACE" w:rsidP="00CE2ACE">
      <w:pPr>
        <w:pStyle w:val="tbnormal"/>
        <w:numPr>
          <w:ilvl w:val="0"/>
          <w:numId w:val="44"/>
        </w:numPr>
      </w:pPr>
      <w:r>
        <w:t>13 insertion de 399.94 millisecondes = 5 secondes.</w:t>
      </w:r>
    </w:p>
    <w:p w14:paraId="01EFCD0F" w14:textId="16E5034F" w:rsidR="00CE2ACE" w:rsidRDefault="00CE2ACE" w:rsidP="00CE2ACE">
      <w:pPr>
        <w:pStyle w:val="tbnormal"/>
        <w:numPr>
          <w:ilvl w:val="0"/>
          <w:numId w:val="44"/>
        </w:numPr>
      </w:pPr>
      <w:r>
        <w:t>33 lectures de 341.00 millisecondes = 11 secondes.</w:t>
      </w:r>
    </w:p>
    <w:p w14:paraId="054B64E7" w14:textId="6ABCAFA2" w:rsidR="00CE2ACE" w:rsidRDefault="00CE2ACE" w:rsidP="00CE2ACE">
      <w:pPr>
        <w:pStyle w:val="tbnormal"/>
        <w:numPr>
          <w:ilvl w:val="0"/>
          <w:numId w:val="44"/>
        </w:numPr>
      </w:pPr>
      <w:r>
        <w:t>13 mises à jour de 157.20 millisecondes = 2 secondes.</w:t>
      </w:r>
    </w:p>
    <w:p w14:paraId="284FE768" w14:textId="1C6D377B" w:rsidR="00CE2ACE" w:rsidRDefault="00CE2ACE" w:rsidP="00CE2ACE">
      <w:pPr>
        <w:pStyle w:val="tbnormal"/>
        <w:numPr>
          <w:ilvl w:val="0"/>
          <w:numId w:val="44"/>
        </w:numPr>
      </w:pPr>
      <w:r>
        <w:t>15 autres de 269.24 millisecondes = 4 secondes.</w:t>
      </w:r>
    </w:p>
    <w:p w14:paraId="5C6DAA43" w14:textId="143917FF" w:rsidR="0086341F" w:rsidRDefault="00CE2ACE" w:rsidP="00027C48">
      <w:pPr>
        <w:pStyle w:val="tbnormal"/>
      </w:pPr>
      <w:r>
        <w:t>Le temps nécessaire à chaque société est d’environ 22 secondes pour effectuer les transactions nécessaires à l’exécution de la partie logistique.</w:t>
      </w:r>
    </w:p>
    <w:p w14:paraId="1EE6AB2F" w14:textId="7BF8B5B4" w:rsidR="00402AA4" w:rsidRDefault="00402AA4" w:rsidP="00027C48">
      <w:pPr>
        <w:pStyle w:val="tbnormal"/>
      </w:pPr>
      <w:r>
        <w:br w:type="page"/>
      </w:r>
    </w:p>
    <w:p w14:paraId="1485C1FC" w14:textId="571E09E0" w:rsidR="00AB7B23" w:rsidRDefault="00AB7B23" w:rsidP="008302A3">
      <w:pPr>
        <w:pStyle w:val="tbtitre3"/>
      </w:pPr>
      <w:bookmarkStart w:id="280" w:name="_Toc455044874"/>
      <w:r>
        <w:lastRenderedPageBreak/>
        <w:t>Partie des ventes</w:t>
      </w:r>
      <w:bookmarkEnd w:id="280"/>
    </w:p>
    <w:p w14:paraId="73B40E49" w14:textId="3190FA53" w:rsidR="00D220A8" w:rsidRDefault="00AB7B23" w:rsidP="00AB7B23">
      <w:pPr>
        <w:pStyle w:val="tbnormal"/>
      </w:pPr>
      <w:r>
        <w:t xml:space="preserve">En se basant sur les résultats obtenus dans le proof of concept, le nombre de transaction nécessaire à l’exécution du processus de vente entier (sans l’étape manuelle SA05) est de </w:t>
      </w:r>
      <w:r w:rsidR="00887FD2">
        <w:t>16 transactions.</w:t>
      </w:r>
      <w:r w:rsidR="00907171">
        <w:t xml:space="preserve"> </w:t>
      </w:r>
      <w:r w:rsidR="00D220A8">
        <w:t xml:space="preserve">En détail cela se partage en </w:t>
      </w:r>
      <w:r w:rsidR="00907171">
        <w:t>3 insertions, 5 lectures et 8 mises à jour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887FD2" w14:paraId="1D1F9E9C" w14:textId="77777777" w:rsidTr="00B56AA4">
        <w:trPr>
          <w:trHeight w:hRule="exact" w:val="113"/>
        </w:trPr>
        <w:tc>
          <w:tcPr>
            <w:tcW w:w="597" w:type="dxa"/>
            <w:tcBorders>
              <w:bottom w:val="single" w:sz="2" w:space="0" w:color="D0CECE" w:themeColor="background2" w:themeShade="E6"/>
            </w:tcBorders>
            <w:shd w:val="clear" w:color="auto" w:fill="auto"/>
            <w:vAlign w:val="center"/>
          </w:tcPr>
          <w:p w14:paraId="6C98F90C" w14:textId="77777777" w:rsidR="00887FD2" w:rsidRPr="00025F11" w:rsidRDefault="00887FD2" w:rsidP="00B56AA4">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4397442F" w14:textId="77777777" w:rsidR="00887FD2" w:rsidRPr="00025F11" w:rsidRDefault="00887FD2" w:rsidP="00B56AA4">
            <w:pPr>
              <w:pStyle w:val="tbnormal"/>
              <w:jc w:val="left"/>
              <w:rPr>
                <w:b/>
                <w:sz w:val="2"/>
                <w:szCs w:val="2"/>
              </w:rPr>
            </w:pPr>
          </w:p>
        </w:tc>
      </w:tr>
      <w:tr w:rsidR="00887FD2" w14:paraId="17A63BC9" w14:textId="77777777" w:rsidTr="00B56AA4">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611490D9" w14:textId="77777777" w:rsidR="00887FD2" w:rsidRPr="000353ED" w:rsidRDefault="00887FD2" w:rsidP="00B56AA4">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6D05CE4A" w14:textId="77777777" w:rsidR="00887FD2" w:rsidRPr="00C676D4" w:rsidRDefault="00887FD2" w:rsidP="00B56AA4">
            <w:pPr>
              <w:pStyle w:val="tbnormal"/>
              <w:rPr>
                <w:sz w:val="21"/>
              </w:rPr>
            </w:pPr>
            <w:r>
              <w:rPr>
                <w:b/>
                <w:sz w:val="21"/>
              </w:rPr>
              <w:t>Hypothèse</w:t>
            </w:r>
            <w:r w:rsidRPr="00C676D4">
              <w:rPr>
                <w:b/>
                <w:sz w:val="21"/>
              </w:rPr>
              <w:t> :</w:t>
            </w:r>
          </w:p>
          <w:p w14:paraId="12C7D795" w14:textId="7B0B641F" w:rsidR="00887FD2" w:rsidRPr="005E4253" w:rsidRDefault="00887FD2" w:rsidP="00B82F5A">
            <w:pPr>
              <w:pStyle w:val="tbnormal"/>
              <w:rPr>
                <w:b/>
                <w:sz w:val="21"/>
              </w:rPr>
            </w:pPr>
            <w:r>
              <w:rPr>
                <w:sz w:val="21"/>
              </w:rPr>
              <w:t xml:space="preserve">5 sociétés en compétition </w:t>
            </w:r>
            <w:r w:rsidR="00B82F5A">
              <w:rPr>
                <w:sz w:val="21"/>
              </w:rPr>
              <w:t>qui réalisent 4</w:t>
            </w:r>
            <w:r>
              <w:rPr>
                <w:sz w:val="21"/>
              </w:rPr>
              <w:t xml:space="preserve">0 ventes </w:t>
            </w:r>
            <w:r w:rsidR="00B82F5A">
              <w:rPr>
                <w:sz w:val="21"/>
              </w:rPr>
              <w:t>quotidiennes</w:t>
            </w:r>
            <w:r>
              <w:rPr>
                <w:sz w:val="21"/>
              </w:rPr>
              <w:t>.</w:t>
            </w:r>
          </w:p>
        </w:tc>
      </w:tr>
      <w:tr w:rsidR="00887FD2" w14:paraId="355F44C2" w14:textId="77777777" w:rsidTr="00B56AA4">
        <w:trPr>
          <w:trHeight w:hRule="exact" w:val="90"/>
        </w:trPr>
        <w:tc>
          <w:tcPr>
            <w:tcW w:w="597" w:type="dxa"/>
            <w:tcBorders>
              <w:top w:val="single" w:sz="2" w:space="0" w:color="D0CECE" w:themeColor="background2" w:themeShade="E6"/>
            </w:tcBorders>
            <w:shd w:val="clear" w:color="auto" w:fill="auto"/>
            <w:vAlign w:val="center"/>
          </w:tcPr>
          <w:p w14:paraId="5F503A86" w14:textId="77777777" w:rsidR="00887FD2" w:rsidRPr="00025F11" w:rsidRDefault="00887FD2" w:rsidP="00B56AA4">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23E222D7" w14:textId="77777777" w:rsidR="00887FD2" w:rsidRPr="00025F11" w:rsidRDefault="00887FD2" w:rsidP="00B56AA4">
            <w:pPr>
              <w:pStyle w:val="tbnormal"/>
              <w:jc w:val="left"/>
              <w:rPr>
                <w:b/>
                <w:sz w:val="2"/>
                <w:szCs w:val="2"/>
              </w:rPr>
            </w:pPr>
          </w:p>
        </w:tc>
      </w:tr>
    </w:tbl>
    <w:p w14:paraId="4792DB1C" w14:textId="63A22F11" w:rsidR="00907171" w:rsidRDefault="00887FD2" w:rsidP="00AB7B23">
      <w:pPr>
        <w:pStyle w:val="tbnormal"/>
      </w:pPr>
      <w:r>
        <w:t xml:space="preserve">Chaque société génère </w:t>
      </w:r>
      <w:r w:rsidR="00907171">
        <w:t>120 insertions, 200 lectures et 320 mise à jours soit 640 transactions.</w:t>
      </w:r>
      <w:r>
        <w:t xml:space="preserve"> Le temps nécessaire à l’exécution de ces transactions </w:t>
      </w:r>
      <w:r w:rsidR="00907171">
        <w:t>prend :</w:t>
      </w:r>
    </w:p>
    <w:p w14:paraId="5FF47BA3" w14:textId="1BBBFF31" w:rsidR="00907171" w:rsidRDefault="00907171" w:rsidP="00907171">
      <w:pPr>
        <w:pStyle w:val="tbnormal"/>
        <w:numPr>
          <w:ilvl w:val="0"/>
          <w:numId w:val="45"/>
        </w:numPr>
      </w:pPr>
      <w:r>
        <w:t>120 insertions de 399.94 millisecondes, soit 47 secondes.</w:t>
      </w:r>
    </w:p>
    <w:p w14:paraId="4137FB99" w14:textId="3E1928E1" w:rsidR="00907171" w:rsidRDefault="00907171" w:rsidP="00907171">
      <w:pPr>
        <w:pStyle w:val="tbnormal"/>
        <w:numPr>
          <w:ilvl w:val="0"/>
          <w:numId w:val="45"/>
        </w:numPr>
      </w:pPr>
      <w:r>
        <w:t>200 lectures de 341.00 millisecondes, soit 68 secondes.</w:t>
      </w:r>
    </w:p>
    <w:p w14:paraId="1639AFC7" w14:textId="6642136E" w:rsidR="00907171" w:rsidRDefault="00907171" w:rsidP="00907171">
      <w:pPr>
        <w:pStyle w:val="tbnormal"/>
        <w:numPr>
          <w:ilvl w:val="0"/>
          <w:numId w:val="45"/>
        </w:numPr>
      </w:pPr>
      <w:r>
        <w:t>320 mises à jour de 157.20 millisecondes, soit 50 secondes.</w:t>
      </w:r>
    </w:p>
    <w:p w14:paraId="592CE4C4" w14:textId="7CADAED4" w:rsidR="00907171" w:rsidRDefault="00907171" w:rsidP="00907171">
      <w:pPr>
        <w:pStyle w:val="tbnormal"/>
      </w:pPr>
      <w:bookmarkStart w:id="281" w:name="_Toc454297914"/>
      <w:r>
        <w:t>Le résultat final pour la partie des ventes selon l’hypothèse préalable est que le temps nécessaire à l’exécution de ces processus de vente est de 165 secondes.</w:t>
      </w:r>
    </w:p>
    <w:p w14:paraId="3108A1F0" w14:textId="4B28DE25" w:rsidR="007E7841" w:rsidRDefault="007E7841" w:rsidP="00907171">
      <w:pPr>
        <w:pStyle w:val="tbnormal"/>
      </w:pPr>
      <w:r>
        <w:br w:type="page"/>
      </w:r>
    </w:p>
    <w:p w14:paraId="12BCC225" w14:textId="33A48F2E" w:rsidR="00A67468" w:rsidRDefault="005E6119" w:rsidP="008302A3">
      <w:pPr>
        <w:pStyle w:val="tbtitre3"/>
      </w:pPr>
      <w:bookmarkStart w:id="282" w:name="_Toc455044875"/>
      <w:r>
        <w:lastRenderedPageBreak/>
        <w:t>Vérification</w:t>
      </w:r>
      <w:bookmarkEnd w:id="282"/>
    </w:p>
    <w:p w14:paraId="74D7A806" w14:textId="549C3666" w:rsidR="00A67468" w:rsidRDefault="00A67468" w:rsidP="00A67468">
      <w:pPr>
        <w:pStyle w:val="tbnormal"/>
      </w:pPr>
      <w:r>
        <w:t>Le chapitre #REF (juste en dessus) démontre que le temps théorique que met le simulateur à réaliser une exécution du processus de vente est de 4 secondes.</w:t>
      </w:r>
    </w:p>
    <w:p w14:paraId="40F6BC22" w14:textId="2B9FD145" w:rsidR="00A67468" w:rsidRDefault="00A67468" w:rsidP="00A67468">
      <w:pPr>
        <w:pStyle w:val="tbnormal"/>
      </w:pPr>
      <w:r>
        <w:t xml:space="preserve">Il est important de vérifier cette affirmation par la pratique en effectuant une itération du processus de vente dans la version proof of concept du simulateur. </w:t>
      </w:r>
      <w:r w:rsidR="003E6B4A">
        <w:t>Cette itération est effectuée 13</w:t>
      </w:r>
      <w:r>
        <w:t xml:space="preserve"> fois afin de calculer une moyenne permettant de mesurer l’écart entre la mesure réelle et le temps théorique.</w:t>
      </w:r>
    </w:p>
    <w:tbl>
      <w:tblPr>
        <w:tblStyle w:val="Grilledetableauclaire"/>
        <w:tblW w:w="5000" w:type="pct"/>
        <w:tblLayout w:type="fixed"/>
        <w:tblLook w:val="04A0" w:firstRow="1" w:lastRow="0" w:firstColumn="1" w:lastColumn="0" w:noHBand="0" w:noVBand="1"/>
      </w:tblPr>
      <w:tblGrid>
        <w:gridCol w:w="2453"/>
        <w:gridCol w:w="2453"/>
        <w:gridCol w:w="2454"/>
      </w:tblGrid>
      <w:tr w:rsidR="006E0B13" w:rsidRPr="003A4596" w14:paraId="5E2C1EFF" w14:textId="623CAA1C" w:rsidTr="006E0B13">
        <w:trPr>
          <w:trHeight w:val="454"/>
        </w:trPr>
        <w:tc>
          <w:tcPr>
            <w:tcW w:w="2453" w:type="dxa"/>
            <w:shd w:val="clear" w:color="auto" w:fill="E7E6E6" w:themeFill="background2"/>
          </w:tcPr>
          <w:p w14:paraId="4E037EB3" w14:textId="37B74048" w:rsidR="0038447A" w:rsidRDefault="005E6119" w:rsidP="00A67468">
            <w:pPr>
              <w:pStyle w:val="tbnormal"/>
              <w:jc w:val="center"/>
              <w:rPr>
                <w:b/>
              </w:rPr>
            </w:pPr>
            <w:r>
              <w:rPr>
                <w:b/>
              </w:rPr>
              <w:t>N° d’e</w:t>
            </w:r>
            <w:r w:rsidR="0038447A">
              <w:rPr>
                <w:b/>
              </w:rPr>
              <w:t>xécution</w:t>
            </w:r>
          </w:p>
        </w:tc>
        <w:tc>
          <w:tcPr>
            <w:tcW w:w="2453" w:type="dxa"/>
            <w:shd w:val="clear" w:color="auto" w:fill="E7E6E6" w:themeFill="background2"/>
          </w:tcPr>
          <w:p w14:paraId="393FC317" w14:textId="76019F17" w:rsidR="0038447A" w:rsidRDefault="0038447A" w:rsidP="006E0B13">
            <w:pPr>
              <w:pStyle w:val="tbnormal"/>
              <w:jc w:val="center"/>
              <w:rPr>
                <w:b/>
              </w:rPr>
            </w:pPr>
            <w:r>
              <w:rPr>
                <w:b/>
              </w:rPr>
              <w:t>Temps mesuré</w:t>
            </w:r>
          </w:p>
        </w:tc>
        <w:tc>
          <w:tcPr>
            <w:tcW w:w="2454" w:type="dxa"/>
            <w:shd w:val="clear" w:color="auto" w:fill="E7E6E6" w:themeFill="background2"/>
          </w:tcPr>
          <w:p w14:paraId="4C56DD4C" w14:textId="0BBAE468" w:rsidR="0038447A" w:rsidRDefault="006E0B13" w:rsidP="00A67468">
            <w:pPr>
              <w:pStyle w:val="tbnormal"/>
              <w:jc w:val="center"/>
              <w:rPr>
                <w:b/>
              </w:rPr>
            </w:pPr>
            <w:r>
              <w:rPr>
                <w:b/>
              </w:rPr>
              <w:t>Moyenne</w:t>
            </w:r>
          </w:p>
        </w:tc>
      </w:tr>
      <w:tr w:rsidR="003E6B4A" w:rsidRPr="003A4596" w14:paraId="597D10EA" w14:textId="3B748061" w:rsidTr="003E6B4A">
        <w:trPr>
          <w:trHeight w:val="454"/>
        </w:trPr>
        <w:tc>
          <w:tcPr>
            <w:tcW w:w="2453" w:type="dxa"/>
          </w:tcPr>
          <w:p w14:paraId="4A0D7039" w14:textId="10938B32" w:rsidR="003E6B4A" w:rsidRPr="00717372" w:rsidRDefault="003E6B4A" w:rsidP="00B56AA4">
            <w:pPr>
              <w:pStyle w:val="tbnormal"/>
              <w:jc w:val="center"/>
              <w:rPr>
                <w:b/>
              </w:rPr>
            </w:pPr>
            <w:r>
              <w:rPr>
                <w:b/>
              </w:rPr>
              <w:t>1</w:t>
            </w:r>
          </w:p>
        </w:tc>
        <w:tc>
          <w:tcPr>
            <w:tcW w:w="2453" w:type="dxa"/>
          </w:tcPr>
          <w:p w14:paraId="793AA29B" w14:textId="6E711819" w:rsidR="003E6B4A" w:rsidRDefault="003E6B4A" w:rsidP="00B56AA4">
            <w:pPr>
              <w:pStyle w:val="tbnormal"/>
              <w:jc w:val="center"/>
            </w:pPr>
            <w:r>
              <w:t>5367</w:t>
            </w:r>
          </w:p>
        </w:tc>
        <w:tc>
          <w:tcPr>
            <w:tcW w:w="2454" w:type="dxa"/>
            <w:vMerge w:val="restart"/>
            <w:vAlign w:val="center"/>
          </w:tcPr>
          <w:p w14:paraId="7F6DE5EC" w14:textId="664ECFAC" w:rsidR="003E6B4A" w:rsidRDefault="003E6B4A" w:rsidP="003E6B4A">
            <w:pPr>
              <w:pStyle w:val="tbnormal"/>
              <w:jc w:val="center"/>
            </w:pPr>
            <w:r w:rsidRPr="005E6119">
              <w:rPr>
                <w:b/>
              </w:rPr>
              <w:t>4'121</w:t>
            </w:r>
            <w:r>
              <w:t xml:space="preserve"> millisecondes</w:t>
            </w:r>
          </w:p>
        </w:tc>
      </w:tr>
      <w:tr w:rsidR="003E6B4A" w:rsidRPr="003A4596" w14:paraId="34051B74" w14:textId="361A8306" w:rsidTr="006E0B13">
        <w:trPr>
          <w:trHeight w:val="454"/>
        </w:trPr>
        <w:tc>
          <w:tcPr>
            <w:tcW w:w="2453" w:type="dxa"/>
          </w:tcPr>
          <w:p w14:paraId="78D4920B" w14:textId="074FC65F" w:rsidR="003E6B4A" w:rsidRDefault="003E6B4A" w:rsidP="00B56AA4">
            <w:pPr>
              <w:pStyle w:val="tbnormal"/>
              <w:jc w:val="center"/>
              <w:rPr>
                <w:b/>
              </w:rPr>
            </w:pPr>
            <w:r>
              <w:rPr>
                <w:b/>
              </w:rPr>
              <w:t>2</w:t>
            </w:r>
          </w:p>
        </w:tc>
        <w:tc>
          <w:tcPr>
            <w:tcW w:w="2453" w:type="dxa"/>
          </w:tcPr>
          <w:p w14:paraId="335737D1" w14:textId="09F6DE1A" w:rsidR="003E6B4A" w:rsidRDefault="003E6B4A" w:rsidP="00B56AA4">
            <w:pPr>
              <w:pStyle w:val="tbnormal"/>
              <w:jc w:val="center"/>
            </w:pPr>
            <w:r>
              <w:t>3839</w:t>
            </w:r>
          </w:p>
        </w:tc>
        <w:tc>
          <w:tcPr>
            <w:tcW w:w="2454" w:type="dxa"/>
            <w:vMerge/>
          </w:tcPr>
          <w:p w14:paraId="3221536C" w14:textId="77777777" w:rsidR="003E6B4A" w:rsidRDefault="003E6B4A" w:rsidP="00B56AA4">
            <w:pPr>
              <w:pStyle w:val="tbnormal"/>
              <w:jc w:val="center"/>
            </w:pPr>
          </w:p>
        </w:tc>
      </w:tr>
      <w:tr w:rsidR="003E6B4A" w:rsidRPr="003A4596" w14:paraId="229C4389" w14:textId="438A32B2" w:rsidTr="006E0B13">
        <w:trPr>
          <w:trHeight w:val="454"/>
        </w:trPr>
        <w:tc>
          <w:tcPr>
            <w:tcW w:w="2453" w:type="dxa"/>
          </w:tcPr>
          <w:p w14:paraId="4DD5BED6" w14:textId="1A79EFC0" w:rsidR="003E6B4A" w:rsidRDefault="003E6B4A" w:rsidP="00B56AA4">
            <w:pPr>
              <w:pStyle w:val="tbnormal"/>
              <w:jc w:val="center"/>
              <w:rPr>
                <w:b/>
              </w:rPr>
            </w:pPr>
            <w:r>
              <w:rPr>
                <w:b/>
              </w:rPr>
              <w:t>3</w:t>
            </w:r>
          </w:p>
        </w:tc>
        <w:tc>
          <w:tcPr>
            <w:tcW w:w="2453" w:type="dxa"/>
          </w:tcPr>
          <w:p w14:paraId="5E41EFE0" w14:textId="1C03669C" w:rsidR="003E6B4A" w:rsidRDefault="003E6B4A" w:rsidP="00B56AA4">
            <w:pPr>
              <w:pStyle w:val="tbnormal"/>
              <w:jc w:val="center"/>
            </w:pPr>
            <w:r>
              <w:t>4302</w:t>
            </w:r>
          </w:p>
        </w:tc>
        <w:tc>
          <w:tcPr>
            <w:tcW w:w="2454" w:type="dxa"/>
            <w:vMerge/>
          </w:tcPr>
          <w:p w14:paraId="27C7B60D" w14:textId="77777777" w:rsidR="003E6B4A" w:rsidRDefault="003E6B4A" w:rsidP="00B56AA4">
            <w:pPr>
              <w:pStyle w:val="tbnormal"/>
              <w:jc w:val="center"/>
            </w:pPr>
          </w:p>
        </w:tc>
      </w:tr>
      <w:tr w:rsidR="003E6B4A" w:rsidRPr="003A4596" w14:paraId="073DA616" w14:textId="339FCCF7" w:rsidTr="006E0B13">
        <w:trPr>
          <w:trHeight w:val="454"/>
        </w:trPr>
        <w:tc>
          <w:tcPr>
            <w:tcW w:w="2453" w:type="dxa"/>
          </w:tcPr>
          <w:p w14:paraId="44BA5597" w14:textId="52EF45EE" w:rsidR="003E6B4A" w:rsidRDefault="003E6B4A" w:rsidP="00B56AA4">
            <w:pPr>
              <w:pStyle w:val="tbnormal"/>
              <w:jc w:val="center"/>
              <w:rPr>
                <w:b/>
              </w:rPr>
            </w:pPr>
            <w:r>
              <w:rPr>
                <w:b/>
              </w:rPr>
              <w:t>4</w:t>
            </w:r>
          </w:p>
        </w:tc>
        <w:tc>
          <w:tcPr>
            <w:tcW w:w="2453" w:type="dxa"/>
          </w:tcPr>
          <w:p w14:paraId="4075EE24" w14:textId="6EB42B3D" w:rsidR="003E6B4A" w:rsidRDefault="003E6B4A" w:rsidP="00B56AA4">
            <w:pPr>
              <w:pStyle w:val="tbnormal"/>
              <w:jc w:val="center"/>
            </w:pPr>
            <w:r>
              <w:t>4765</w:t>
            </w:r>
          </w:p>
        </w:tc>
        <w:tc>
          <w:tcPr>
            <w:tcW w:w="2454" w:type="dxa"/>
            <w:vMerge/>
          </w:tcPr>
          <w:p w14:paraId="1486FB12" w14:textId="77777777" w:rsidR="003E6B4A" w:rsidRDefault="003E6B4A" w:rsidP="00B56AA4">
            <w:pPr>
              <w:pStyle w:val="tbnormal"/>
              <w:jc w:val="center"/>
            </w:pPr>
          </w:p>
        </w:tc>
      </w:tr>
      <w:tr w:rsidR="003E6B4A" w:rsidRPr="003A4596" w14:paraId="2DDB7EB7" w14:textId="195AA521" w:rsidTr="006E0B13">
        <w:trPr>
          <w:trHeight w:val="454"/>
        </w:trPr>
        <w:tc>
          <w:tcPr>
            <w:tcW w:w="2453" w:type="dxa"/>
          </w:tcPr>
          <w:p w14:paraId="738FBD51" w14:textId="405AA99B" w:rsidR="003E6B4A" w:rsidRDefault="003E6B4A" w:rsidP="00B56AA4">
            <w:pPr>
              <w:pStyle w:val="tbnormal"/>
              <w:jc w:val="center"/>
              <w:rPr>
                <w:b/>
              </w:rPr>
            </w:pPr>
            <w:r>
              <w:rPr>
                <w:b/>
              </w:rPr>
              <w:t>5</w:t>
            </w:r>
          </w:p>
        </w:tc>
        <w:tc>
          <w:tcPr>
            <w:tcW w:w="2453" w:type="dxa"/>
          </w:tcPr>
          <w:p w14:paraId="6CE1CF52" w14:textId="10EBBD4C" w:rsidR="003E6B4A" w:rsidRDefault="003E6B4A" w:rsidP="00B56AA4">
            <w:pPr>
              <w:pStyle w:val="tbnormal"/>
              <w:jc w:val="center"/>
            </w:pPr>
            <w:r>
              <w:t>3060</w:t>
            </w:r>
          </w:p>
        </w:tc>
        <w:tc>
          <w:tcPr>
            <w:tcW w:w="2454" w:type="dxa"/>
            <w:vMerge/>
          </w:tcPr>
          <w:p w14:paraId="457D9052" w14:textId="77777777" w:rsidR="003E6B4A" w:rsidRDefault="003E6B4A" w:rsidP="00B56AA4">
            <w:pPr>
              <w:pStyle w:val="tbnormal"/>
              <w:jc w:val="center"/>
            </w:pPr>
          </w:p>
        </w:tc>
      </w:tr>
      <w:tr w:rsidR="003E6B4A" w:rsidRPr="003A4596" w14:paraId="0A4A033A" w14:textId="7D166F81" w:rsidTr="006E0B13">
        <w:trPr>
          <w:trHeight w:val="454"/>
        </w:trPr>
        <w:tc>
          <w:tcPr>
            <w:tcW w:w="2453" w:type="dxa"/>
          </w:tcPr>
          <w:p w14:paraId="127BFF17" w14:textId="71297998" w:rsidR="003E6B4A" w:rsidRDefault="003E6B4A" w:rsidP="00B56AA4">
            <w:pPr>
              <w:pStyle w:val="tbnormal"/>
              <w:jc w:val="center"/>
              <w:rPr>
                <w:b/>
              </w:rPr>
            </w:pPr>
            <w:r>
              <w:rPr>
                <w:b/>
              </w:rPr>
              <w:t>6</w:t>
            </w:r>
          </w:p>
        </w:tc>
        <w:tc>
          <w:tcPr>
            <w:tcW w:w="2453" w:type="dxa"/>
          </w:tcPr>
          <w:p w14:paraId="60111470" w14:textId="3EC9C315" w:rsidR="003E6B4A" w:rsidRDefault="003E6B4A" w:rsidP="00B56AA4">
            <w:pPr>
              <w:pStyle w:val="tbnormal"/>
              <w:jc w:val="center"/>
            </w:pPr>
            <w:r>
              <w:t>4025</w:t>
            </w:r>
          </w:p>
        </w:tc>
        <w:tc>
          <w:tcPr>
            <w:tcW w:w="2454" w:type="dxa"/>
            <w:vMerge/>
          </w:tcPr>
          <w:p w14:paraId="60C0A045" w14:textId="77777777" w:rsidR="003E6B4A" w:rsidRDefault="003E6B4A" w:rsidP="00B56AA4">
            <w:pPr>
              <w:pStyle w:val="tbnormal"/>
              <w:jc w:val="center"/>
            </w:pPr>
          </w:p>
        </w:tc>
      </w:tr>
      <w:tr w:rsidR="003E6B4A" w:rsidRPr="003A4596" w14:paraId="25BE4A52" w14:textId="58D1735F" w:rsidTr="006E0B13">
        <w:trPr>
          <w:trHeight w:val="454"/>
        </w:trPr>
        <w:tc>
          <w:tcPr>
            <w:tcW w:w="2453" w:type="dxa"/>
          </w:tcPr>
          <w:p w14:paraId="4316481B" w14:textId="5F2AB7B3" w:rsidR="003E6B4A" w:rsidRDefault="003E6B4A" w:rsidP="00B56AA4">
            <w:pPr>
              <w:pStyle w:val="tbnormal"/>
              <w:jc w:val="center"/>
              <w:rPr>
                <w:b/>
              </w:rPr>
            </w:pPr>
            <w:r>
              <w:rPr>
                <w:b/>
              </w:rPr>
              <w:t>7</w:t>
            </w:r>
          </w:p>
        </w:tc>
        <w:tc>
          <w:tcPr>
            <w:tcW w:w="2453" w:type="dxa"/>
          </w:tcPr>
          <w:p w14:paraId="4225230C" w14:textId="5D4DD87D" w:rsidR="003E6B4A" w:rsidRDefault="003E6B4A" w:rsidP="00B56AA4">
            <w:pPr>
              <w:pStyle w:val="tbnormal"/>
              <w:jc w:val="center"/>
            </w:pPr>
            <w:r>
              <w:t>3966</w:t>
            </w:r>
          </w:p>
        </w:tc>
        <w:tc>
          <w:tcPr>
            <w:tcW w:w="2454" w:type="dxa"/>
            <w:vMerge/>
          </w:tcPr>
          <w:p w14:paraId="7643EA76" w14:textId="77777777" w:rsidR="003E6B4A" w:rsidRDefault="003E6B4A" w:rsidP="00B56AA4">
            <w:pPr>
              <w:pStyle w:val="tbnormal"/>
              <w:jc w:val="center"/>
            </w:pPr>
          </w:p>
        </w:tc>
      </w:tr>
      <w:tr w:rsidR="003E6B4A" w:rsidRPr="003A4596" w14:paraId="4934C9A5" w14:textId="2686A0BD" w:rsidTr="006E0B13">
        <w:trPr>
          <w:trHeight w:val="454"/>
        </w:trPr>
        <w:tc>
          <w:tcPr>
            <w:tcW w:w="2453" w:type="dxa"/>
          </w:tcPr>
          <w:p w14:paraId="1892781C" w14:textId="04D6350F" w:rsidR="003E6B4A" w:rsidRDefault="003E6B4A" w:rsidP="00B56AA4">
            <w:pPr>
              <w:pStyle w:val="tbnormal"/>
              <w:jc w:val="center"/>
              <w:rPr>
                <w:b/>
              </w:rPr>
            </w:pPr>
            <w:r>
              <w:rPr>
                <w:b/>
              </w:rPr>
              <w:t>8</w:t>
            </w:r>
          </w:p>
        </w:tc>
        <w:tc>
          <w:tcPr>
            <w:tcW w:w="2453" w:type="dxa"/>
          </w:tcPr>
          <w:p w14:paraId="21AB71AD" w14:textId="0E7727C7" w:rsidR="003E6B4A" w:rsidRDefault="003E6B4A" w:rsidP="00B56AA4">
            <w:pPr>
              <w:pStyle w:val="tbnormal"/>
              <w:jc w:val="center"/>
            </w:pPr>
            <w:r>
              <w:t>3900</w:t>
            </w:r>
          </w:p>
        </w:tc>
        <w:tc>
          <w:tcPr>
            <w:tcW w:w="2454" w:type="dxa"/>
            <w:vMerge/>
          </w:tcPr>
          <w:p w14:paraId="15D12D7B" w14:textId="77777777" w:rsidR="003E6B4A" w:rsidRDefault="003E6B4A" w:rsidP="00B56AA4">
            <w:pPr>
              <w:pStyle w:val="tbnormal"/>
              <w:jc w:val="center"/>
            </w:pPr>
          </w:p>
        </w:tc>
      </w:tr>
      <w:tr w:rsidR="003E6B4A" w:rsidRPr="003A4596" w14:paraId="042905F2" w14:textId="14CA91B7" w:rsidTr="006E0B13">
        <w:trPr>
          <w:trHeight w:val="454"/>
        </w:trPr>
        <w:tc>
          <w:tcPr>
            <w:tcW w:w="2453" w:type="dxa"/>
          </w:tcPr>
          <w:p w14:paraId="56D9C3DD" w14:textId="28BE2A90" w:rsidR="003E6B4A" w:rsidRDefault="003E6B4A" w:rsidP="00B56AA4">
            <w:pPr>
              <w:pStyle w:val="tbnormal"/>
              <w:jc w:val="center"/>
              <w:rPr>
                <w:b/>
              </w:rPr>
            </w:pPr>
            <w:r>
              <w:rPr>
                <w:b/>
              </w:rPr>
              <w:t>9</w:t>
            </w:r>
          </w:p>
        </w:tc>
        <w:tc>
          <w:tcPr>
            <w:tcW w:w="2453" w:type="dxa"/>
          </w:tcPr>
          <w:p w14:paraId="3871E348" w14:textId="3634A16B" w:rsidR="003E6B4A" w:rsidRDefault="003E6B4A" w:rsidP="00B56AA4">
            <w:pPr>
              <w:pStyle w:val="tbnormal"/>
              <w:jc w:val="center"/>
            </w:pPr>
            <w:r>
              <w:t>4895</w:t>
            </w:r>
          </w:p>
        </w:tc>
        <w:tc>
          <w:tcPr>
            <w:tcW w:w="2454" w:type="dxa"/>
            <w:vMerge/>
          </w:tcPr>
          <w:p w14:paraId="3A44DEA4" w14:textId="77777777" w:rsidR="003E6B4A" w:rsidRDefault="003E6B4A" w:rsidP="00B56AA4">
            <w:pPr>
              <w:pStyle w:val="tbnormal"/>
              <w:jc w:val="center"/>
            </w:pPr>
          </w:p>
        </w:tc>
      </w:tr>
      <w:tr w:rsidR="003E6B4A" w:rsidRPr="003A4596" w14:paraId="5CF122CF" w14:textId="77777777" w:rsidTr="006E0B13">
        <w:trPr>
          <w:trHeight w:val="454"/>
        </w:trPr>
        <w:tc>
          <w:tcPr>
            <w:tcW w:w="2453" w:type="dxa"/>
          </w:tcPr>
          <w:p w14:paraId="369C7230" w14:textId="34B2A0B0" w:rsidR="003E6B4A" w:rsidRDefault="003E6B4A" w:rsidP="00B56AA4">
            <w:pPr>
              <w:pStyle w:val="tbnormal"/>
              <w:jc w:val="center"/>
              <w:rPr>
                <w:b/>
              </w:rPr>
            </w:pPr>
            <w:r>
              <w:rPr>
                <w:b/>
              </w:rPr>
              <w:t>10</w:t>
            </w:r>
          </w:p>
        </w:tc>
        <w:tc>
          <w:tcPr>
            <w:tcW w:w="2453" w:type="dxa"/>
          </w:tcPr>
          <w:p w14:paraId="2AD55C7A" w14:textId="1C2165A2" w:rsidR="003E6B4A" w:rsidRDefault="003E6B4A" w:rsidP="00B56AA4">
            <w:pPr>
              <w:pStyle w:val="tbnormal"/>
              <w:jc w:val="center"/>
            </w:pPr>
            <w:r>
              <w:t>4303</w:t>
            </w:r>
          </w:p>
        </w:tc>
        <w:tc>
          <w:tcPr>
            <w:tcW w:w="2454" w:type="dxa"/>
            <w:vMerge/>
          </w:tcPr>
          <w:p w14:paraId="56498145" w14:textId="77777777" w:rsidR="003E6B4A" w:rsidRDefault="003E6B4A" w:rsidP="00B56AA4">
            <w:pPr>
              <w:pStyle w:val="tbnormal"/>
              <w:jc w:val="center"/>
            </w:pPr>
          </w:p>
        </w:tc>
      </w:tr>
      <w:tr w:rsidR="003E6B4A" w:rsidRPr="003A4596" w14:paraId="47165EFC" w14:textId="77777777" w:rsidTr="006E0B13">
        <w:trPr>
          <w:trHeight w:val="454"/>
        </w:trPr>
        <w:tc>
          <w:tcPr>
            <w:tcW w:w="2453" w:type="dxa"/>
          </w:tcPr>
          <w:p w14:paraId="2803B90E" w14:textId="43CB4AF1" w:rsidR="003E6B4A" w:rsidRDefault="003E6B4A" w:rsidP="00B56AA4">
            <w:pPr>
              <w:pStyle w:val="tbnormal"/>
              <w:jc w:val="center"/>
              <w:rPr>
                <w:b/>
              </w:rPr>
            </w:pPr>
            <w:r>
              <w:rPr>
                <w:b/>
              </w:rPr>
              <w:t>11</w:t>
            </w:r>
          </w:p>
        </w:tc>
        <w:tc>
          <w:tcPr>
            <w:tcW w:w="2453" w:type="dxa"/>
          </w:tcPr>
          <w:p w14:paraId="31DF1FAF" w14:textId="4844B092" w:rsidR="003E6B4A" w:rsidRDefault="003E6B4A" w:rsidP="00B56AA4">
            <w:pPr>
              <w:pStyle w:val="tbnormal"/>
              <w:jc w:val="center"/>
            </w:pPr>
            <w:r>
              <w:t>3312</w:t>
            </w:r>
          </w:p>
        </w:tc>
        <w:tc>
          <w:tcPr>
            <w:tcW w:w="2454" w:type="dxa"/>
            <w:vMerge/>
          </w:tcPr>
          <w:p w14:paraId="57CF4EFF" w14:textId="77777777" w:rsidR="003E6B4A" w:rsidRDefault="003E6B4A" w:rsidP="00B56AA4">
            <w:pPr>
              <w:pStyle w:val="tbnormal"/>
              <w:jc w:val="center"/>
            </w:pPr>
          </w:p>
        </w:tc>
      </w:tr>
      <w:tr w:rsidR="003E6B4A" w:rsidRPr="003A4596" w14:paraId="0D46AF2F" w14:textId="77777777" w:rsidTr="006E0B13">
        <w:trPr>
          <w:trHeight w:val="454"/>
        </w:trPr>
        <w:tc>
          <w:tcPr>
            <w:tcW w:w="2453" w:type="dxa"/>
          </w:tcPr>
          <w:p w14:paraId="1244ED67" w14:textId="6906D292" w:rsidR="003E6B4A" w:rsidRDefault="003E6B4A" w:rsidP="00B56AA4">
            <w:pPr>
              <w:pStyle w:val="tbnormal"/>
              <w:jc w:val="center"/>
              <w:rPr>
                <w:b/>
              </w:rPr>
            </w:pPr>
            <w:r>
              <w:rPr>
                <w:b/>
              </w:rPr>
              <w:t>12</w:t>
            </w:r>
          </w:p>
        </w:tc>
        <w:tc>
          <w:tcPr>
            <w:tcW w:w="2453" w:type="dxa"/>
          </w:tcPr>
          <w:p w14:paraId="7954494D" w14:textId="0E36BE23" w:rsidR="003E6B4A" w:rsidRDefault="003E6B4A" w:rsidP="00B56AA4">
            <w:pPr>
              <w:pStyle w:val="tbnormal"/>
              <w:jc w:val="center"/>
            </w:pPr>
            <w:r>
              <w:t>3968</w:t>
            </w:r>
          </w:p>
        </w:tc>
        <w:tc>
          <w:tcPr>
            <w:tcW w:w="2454" w:type="dxa"/>
            <w:vMerge/>
          </w:tcPr>
          <w:p w14:paraId="318D1AB7" w14:textId="77777777" w:rsidR="003E6B4A" w:rsidRDefault="003E6B4A" w:rsidP="00B56AA4">
            <w:pPr>
              <w:pStyle w:val="tbnormal"/>
              <w:jc w:val="center"/>
            </w:pPr>
          </w:p>
        </w:tc>
      </w:tr>
      <w:tr w:rsidR="003E6B4A" w:rsidRPr="003A4596" w14:paraId="4FC708E2" w14:textId="77777777" w:rsidTr="006E0B13">
        <w:trPr>
          <w:trHeight w:val="454"/>
        </w:trPr>
        <w:tc>
          <w:tcPr>
            <w:tcW w:w="2453" w:type="dxa"/>
          </w:tcPr>
          <w:p w14:paraId="25D60480" w14:textId="45C90EC5" w:rsidR="003E6B4A" w:rsidRDefault="003E6B4A" w:rsidP="00B56AA4">
            <w:pPr>
              <w:pStyle w:val="tbnormal"/>
              <w:jc w:val="center"/>
              <w:rPr>
                <w:b/>
              </w:rPr>
            </w:pPr>
            <w:r>
              <w:rPr>
                <w:b/>
              </w:rPr>
              <w:t>13</w:t>
            </w:r>
          </w:p>
        </w:tc>
        <w:tc>
          <w:tcPr>
            <w:tcW w:w="2453" w:type="dxa"/>
          </w:tcPr>
          <w:p w14:paraId="1E77583A" w14:textId="65290A2C" w:rsidR="003E6B4A" w:rsidRDefault="003E6B4A" w:rsidP="00B56AA4">
            <w:pPr>
              <w:pStyle w:val="tbnormal"/>
              <w:jc w:val="center"/>
            </w:pPr>
            <w:r>
              <w:t>3872</w:t>
            </w:r>
          </w:p>
        </w:tc>
        <w:tc>
          <w:tcPr>
            <w:tcW w:w="2454" w:type="dxa"/>
            <w:vMerge/>
          </w:tcPr>
          <w:p w14:paraId="6380659C" w14:textId="77777777" w:rsidR="003E6B4A" w:rsidRDefault="003E6B4A" w:rsidP="00B56AA4">
            <w:pPr>
              <w:pStyle w:val="tbnormal"/>
              <w:jc w:val="center"/>
            </w:pPr>
          </w:p>
        </w:tc>
      </w:tr>
    </w:tbl>
    <w:p w14:paraId="2D2C210E" w14:textId="7B16EEC4" w:rsidR="003E6B4A" w:rsidRDefault="003E6B4A" w:rsidP="003E6B4A">
      <w:pPr>
        <w:pStyle w:val="tbnormal"/>
      </w:pPr>
      <w:r>
        <w:t>Le résultat théorique coïncide de fait avec les observations réelles. Il est envisageable de calculer l’exécution théorique d’une partie</w:t>
      </w:r>
      <w:r w:rsidR="00EF4663">
        <w:t xml:space="preserve"> de jeu</w:t>
      </w:r>
      <w:r>
        <w:t xml:space="preserve"> sur la base de ces information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EF4663" w14:paraId="043573F8" w14:textId="77777777" w:rsidTr="00D25896">
        <w:trPr>
          <w:trHeight w:hRule="exact" w:val="113"/>
        </w:trPr>
        <w:tc>
          <w:tcPr>
            <w:tcW w:w="597" w:type="dxa"/>
            <w:tcBorders>
              <w:bottom w:val="single" w:sz="2" w:space="0" w:color="D0CECE" w:themeColor="background2" w:themeShade="E6"/>
            </w:tcBorders>
            <w:shd w:val="clear" w:color="auto" w:fill="auto"/>
            <w:vAlign w:val="center"/>
          </w:tcPr>
          <w:p w14:paraId="453A8180" w14:textId="77777777" w:rsidR="00EF4663" w:rsidRPr="00025F11" w:rsidRDefault="00EF4663" w:rsidP="00D25896">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7086F36C" w14:textId="77777777" w:rsidR="00EF4663" w:rsidRPr="00025F11" w:rsidRDefault="00EF4663" w:rsidP="00D25896">
            <w:pPr>
              <w:pStyle w:val="tbnormal"/>
              <w:jc w:val="left"/>
              <w:rPr>
                <w:b/>
                <w:sz w:val="2"/>
                <w:szCs w:val="2"/>
              </w:rPr>
            </w:pPr>
          </w:p>
        </w:tc>
      </w:tr>
      <w:tr w:rsidR="00EF4663" w14:paraId="447DED70" w14:textId="77777777" w:rsidTr="00D25896">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11AE9CC8" w14:textId="77777777" w:rsidR="00EF4663" w:rsidRPr="000353ED" w:rsidRDefault="00EF4663" w:rsidP="00D25896">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72C15428" w14:textId="54885E2C" w:rsidR="00EF4663" w:rsidRPr="00C676D4" w:rsidRDefault="00EF4663" w:rsidP="00D25896">
            <w:pPr>
              <w:pStyle w:val="tbnormal"/>
              <w:rPr>
                <w:sz w:val="21"/>
              </w:rPr>
            </w:pPr>
            <w:r>
              <w:rPr>
                <w:b/>
                <w:sz w:val="21"/>
              </w:rPr>
              <w:t>Complément d’informations :</w:t>
            </w:r>
          </w:p>
          <w:p w14:paraId="7DC688E0" w14:textId="2AFE92F8" w:rsidR="00EF4663" w:rsidRPr="005E4253" w:rsidRDefault="00EF4663" w:rsidP="00D25896">
            <w:pPr>
              <w:pStyle w:val="tbnormal"/>
              <w:rPr>
                <w:b/>
                <w:sz w:val="21"/>
              </w:rPr>
            </w:pPr>
            <w:r>
              <w:rPr>
                <w:sz w:val="21"/>
              </w:rPr>
              <w:t>L’</w:t>
            </w:r>
            <w:r w:rsidR="00E73E08">
              <w:rPr>
                <w:sz w:val="21"/>
              </w:rPr>
              <w:t xml:space="preserve">analyse est réalisée dans les conditions de </w:t>
            </w:r>
            <w:r w:rsidR="00E73E08" w:rsidRPr="00E73E08">
              <w:rPr>
                <w:b/>
                <w:sz w:val="21"/>
              </w:rPr>
              <w:t>C1</w:t>
            </w:r>
            <w:r w:rsidR="00E73E08">
              <w:rPr>
                <w:sz w:val="21"/>
              </w:rPr>
              <w:t xml:space="preserve"> (référence au chapitre #REF).</w:t>
            </w:r>
          </w:p>
        </w:tc>
      </w:tr>
      <w:tr w:rsidR="00EF4663" w14:paraId="14966489" w14:textId="77777777" w:rsidTr="00D25896">
        <w:trPr>
          <w:trHeight w:hRule="exact" w:val="90"/>
        </w:trPr>
        <w:tc>
          <w:tcPr>
            <w:tcW w:w="597" w:type="dxa"/>
            <w:tcBorders>
              <w:top w:val="single" w:sz="2" w:space="0" w:color="D0CECE" w:themeColor="background2" w:themeShade="E6"/>
            </w:tcBorders>
            <w:shd w:val="clear" w:color="auto" w:fill="auto"/>
            <w:vAlign w:val="center"/>
          </w:tcPr>
          <w:p w14:paraId="2E0AC977" w14:textId="77777777" w:rsidR="00EF4663" w:rsidRPr="00025F11" w:rsidRDefault="00EF4663" w:rsidP="00D25896">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6EDFA3A8" w14:textId="77777777" w:rsidR="00EF4663" w:rsidRPr="00025F11" w:rsidRDefault="00EF4663" w:rsidP="00D25896">
            <w:pPr>
              <w:pStyle w:val="tbnormal"/>
              <w:jc w:val="left"/>
              <w:rPr>
                <w:b/>
                <w:sz w:val="2"/>
                <w:szCs w:val="2"/>
              </w:rPr>
            </w:pPr>
          </w:p>
        </w:tc>
      </w:tr>
    </w:tbl>
    <w:p w14:paraId="6DC60042" w14:textId="3736C482" w:rsidR="007E7841" w:rsidRDefault="007E7841" w:rsidP="007E7841">
      <w:pPr>
        <w:pStyle w:val="tbnormal"/>
      </w:pPr>
      <w:r>
        <w:br w:type="page"/>
      </w:r>
    </w:p>
    <w:p w14:paraId="36ECEAF0" w14:textId="6CE91751" w:rsidR="00681693" w:rsidRDefault="00910995" w:rsidP="008302A3">
      <w:pPr>
        <w:pStyle w:val="tbtitre2"/>
      </w:pPr>
      <w:bookmarkStart w:id="283" w:name="_Toc455044876"/>
      <w:r>
        <w:lastRenderedPageBreak/>
        <w:t xml:space="preserve">[New] </w:t>
      </w:r>
      <w:r w:rsidR="00681693">
        <w:t>Projection</w:t>
      </w:r>
      <w:bookmarkEnd w:id="283"/>
    </w:p>
    <w:p w14:paraId="08ABDA20" w14:textId="45A9CFAD" w:rsidR="00910995" w:rsidRDefault="00910995" w:rsidP="00910995">
      <w:pPr>
        <w:pStyle w:val="tbnormal"/>
      </w:pPr>
      <w:r>
        <w:t>En prenant les temps théoriques calculés dans les deux précédents chapitres, une projection dans l’exécution d’un jour virtuel peut être faite. Ceci, afin de calculer le temps que prend la réalisation de toutes les étapes automatisées de la chaîne de valeur Brewery &amp; Co lors de la simulation d’un jour virtuel. Les variables se basent sur les mêmes hypothèses que pour les calculs précédents :</w:t>
      </w:r>
    </w:p>
    <w:p w14:paraId="1E90E981" w14:textId="5F703FAE" w:rsidR="00910995" w:rsidRDefault="00910995" w:rsidP="00910995">
      <w:pPr>
        <w:pStyle w:val="tbnormal"/>
        <w:numPr>
          <w:ilvl w:val="0"/>
          <w:numId w:val="46"/>
        </w:numPr>
      </w:pPr>
      <w:r>
        <w:t>Partie logistique : 5 sociétés, 5 OA et 3 OF.</w:t>
      </w:r>
    </w:p>
    <w:p w14:paraId="75BFF03D" w14:textId="0D0477BA" w:rsidR="00910995" w:rsidRDefault="00910995" w:rsidP="00910995">
      <w:pPr>
        <w:pStyle w:val="tbnormal"/>
        <w:numPr>
          <w:ilvl w:val="0"/>
          <w:numId w:val="46"/>
        </w:numPr>
      </w:pPr>
      <w:r>
        <w:t>Partie vente : 5 sociétés qui réalisent 40 ventes.</w:t>
      </w:r>
    </w:p>
    <w:p w14:paraId="283587DE" w14:textId="12DC5FC9" w:rsidR="00910995" w:rsidRDefault="00910995" w:rsidP="00910995">
      <w:pPr>
        <w:pStyle w:val="tbnormal"/>
      </w:pPr>
      <w:r>
        <w:t>Le détail du temps nécessaire au simulateur pour performer les opérations est le suivant :</w:t>
      </w:r>
    </w:p>
    <w:p w14:paraId="67DB9475" w14:textId="3B227D6D" w:rsidR="00293A40" w:rsidRDefault="00293A40" w:rsidP="00293A40">
      <w:pPr>
        <w:pStyle w:val="tbnormal"/>
        <w:numPr>
          <w:ilvl w:val="0"/>
          <w:numId w:val="47"/>
        </w:numPr>
      </w:pPr>
      <w:r>
        <w:t>Environ 2 minutes (5x22").</w:t>
      </w:r>
    </w:p>
    <w:p w14:paraId="437358CD" w14:textId="02928C4A" w:rsidR="00293A40" w:rsidRDefault="00293A40" w:rsidP="00293A40">
      <w:pPr>
        <w:pStyle w:val="tbnormal"/>
        <w:numPr>
          <w:ilvl w:val="0"/>
          <w:numId w:val="47"/>
        </w:numPr>
      </w:pPr>
      <w:r>
        <w:t>200 ventes qui dure unitairement 4 secondes, le temps nécessaire est de 13 minutes.</w:t>
      </w:r>
    </w:p>
    <w:p w14:paraId="694DD804" w14:textId="5AEDDDD3" w:rsidR="00293A40" w:rsidRPr="00910995" w:rsidRDefault="00293A40" w:rsidP="00293A40">
      <w:pPr>
        <w:pStyle w:val="tbnormal"/>
      </w:pPr>
      <w:r>
        <w:t>Le résultat est décourageant, 15</w:t>
      </w:r>
      <w:r w:rsidR="00EE1651">
        <w:t xml:space="preserve"> minutes pour effectuer l’opérationnel quotidien de Brewery &amp; Co.</w:t>
      </w:r>
    </w:p>
    <w:p w14:paraId="06498809" w14:textId="0F2FC62B" w:rsidR="00624732" w:rsidRDefault="00FC2829" w:rsidP="008302A3">
      <w:pPr>
        <w:pStyle w:val="tbtitre2"/>
      </w:pPr>
      <w:bookmarkStart w:id="284" w:name="_Toc455044877"/>
      <w:r>
        <w:t>[</w:t>
      </w:r>
      <w:proofErr w:type="gramStart"/>
      <w:r>
        <w:t>new</w:t>
      </w:r>
      <w:proofErr w:type="gramEnd"/>
      <w:r>
        <w:t xml:space="preserve">] </w:t>
      </w:r>
      <w:r w:rsidR="00624732">
        <w:t>Limites</w:t>
      </w:r>
    </w:p>
    <w:p w14:paraId="4DF4708C" w14:textId="0C115AF9" w:rsidR="00624732" w:rsidRPr="00624732" w:rsidRDefault="00624732" w:rsidP="00624732">
      <w:pPr>
        <w:pStyle w:val="tbnormal"/>
      </w:pPr>
      <w:r>
        <w:t xml:space="preserve">Rebondir sur les limites de la partie vente du proof of concept qui en réalité pour fonctionner à 100% aurait un nombre de transaction encore plus </w:t>
      </w:r>
      <w:proofErr w:type="spellStart"/>
      <w:r>
        <w:t>élèvées</w:t>
      </w:r>
      <w:proofErr w:type="spellEnd"/>
      <w:r>
        <w:t>…</w:t>
      </w:r>
    </w:p>
    <w:p w14:paraId="0B0B101D" w14:textId="60801111" w:rsidR="00567569" w:rsidRDefault="006D70EE" w:rsidP="008302A3">
      <w:pPr>
        <w:pStyle w:val="tbtitre2"/>
      </w:pPr>
      <w:r>
        <w:t>Recommandations</w:t>
      </w:r>
      <w:bookmarkEnd w:id="284"/>
    </w:p>
    <w:p w14:paraId="3E1EB56B" w14:textId="5C3BA378" w:rsidR="00567569" w:rsidRDefault="00567569" w:rsidP="00567569">
      <w:pPr>
        <w:pStyle w:val="tbnormal"/>
      </w:pPr>
      <w:r>
        <w:t xml:space="preserve">Le temps nécessaire aux opérations est </w:t>
      </w:r>
      <w:r w:rsidR="008302A3">
        <w:t>trop</w:t>
      </w:r>
      <w:r>
        <w:t xml:space="preserve"> long avec les propositions actuelles. Il est impératif de trouver des solutions pour éviter d’effectuer autant d’</w:t>
      </w:r>
      <w:r w:rsidR="006D70EE">
        <w:t>échanges avec l’API.</w:t>
      </w:r>
    </w:p>
    <w:p w14:paraId="41C3E652" w14:textId="1BA87DD4" w:rsidR="00AC1940" w:rsidRDefault="006D70EE" w:rsidP="00567569">
      <w:pPr>
        <w:pStyle w:val="tbnormal"/>
      </w:pPr>
      <w:r>
        <w:t>L’une des possibilités qui est déjà évoquée dans cet ouvrage est de privilégier l’insertion des éléments métiers dans le graphe objet pour bénéficier de l’accès rapide à la mémoire de la machine qui exécute le simulateur.</w:t>
      </w:r>
      <w:r w:rsidR="00DA1FAB">
        <w:t xml:space="preserve"> Cependant, cette solution pose d’autres problèmes. Un exemple, celui des analyses que doivent pouvoir effectuer les participants, avec cette solution cela n’est pas envisageable.</w:t>
      </w:r>
      <w:r w:rsidR="00AC1940">
        <w:br w:type="page"/>
      </w:r>
    </w:p>
    <w:p w14:paraId="56AB1A54" w14:textId="1796F56B" w:rsidR="00696DF7" w:rsidRDefault="0058341A" w:rsidP="00A011D8">
      <w:pPr>
        <w:pStyle w:val="tbtitre1"/>
      </w:pPr>
      <w:bookmarkStart w:id="285" w:name="_Toc455044878"/>
      <w:bookmarkStart w:id="286" w:name="_Toc454297923"/>
      <w:bookmarkEnd w:id="281"/>
      <w:r>
        <w:lastRenderedPageBreak/>
        <w:t xml:space="preserve">[New juste en dessous] </w:t>
      </w:r>
      <w:r w:rsidR="00696DF7">
        <w:t>Développement de l’algorithme de choix de l’offre</w:t>
      </w:r>
      <w:bookmarkEnd w:id="285"/>
    </w:p>
    <w:p w14:paraId="6D2F3E72" w14:textId="55514E3D" w:rsidR="00A948A0" w:rsidRDefault="0058341A" w:rsidP="0058341A">
      <w:pPr>
        <w:pStyle w:val="tbnormal"/>
      </w:pPr>
      <w:r>
        <w:t xml:space="preserve">Il a déjà été présenté mais la version proof of concept met en œuvre un algorithme qui rend la sélection de l’offre plus intelligente et sensible à la variation des prix que les sociétés en jeu </w:t>
      </w:r>
      <w:r w:rsidR="00712167">
        <w:t>effectuent</w:t>
      </w:r>
      <w:r>
        <w:t>.</w:t>
      </w:r>
    </w:p>
    <w:p w14:paraId="210FC0EE" w14:textId="77777777" w:rsidR="00352BAC" w:rsidRDefault="00352BAC" w:rsidP="00352BAC">
      <w:pPr>
        <w:pStyle w:val="tbtitre2"/>
      </w:pPr>
      <w:bookmarkStart w:id="287" w:name="_Toc455044879"/>
      <w:r>
        <w:t>Démarche</w:t>
      </w:r>
      <w:bookmarkEnd w:id="287"/>
    </w:p>
    <w:p w14:paraId="02B66EF2" w14:textId="57937B4A" w:rsidR="00352BAC" w:rsidRDefault="00352BAC" w:rsidP="00352BAC">
      <w:pPr>
        <w:pStyle w:val="tbnormal"/>
      </w:pPr>
      <w:r>
        <w:t>Pour que cela soit réalisable, il faut tout d’abord comprendre ce mécanisme d’élasticité. Une fois que s’est assimilé, il faut prendre connaissance de la formule mathématique permettant d’obtenir le résultat. Suite à cela, il est nécessaire de l’appliquer au niveau de l’algorithme de sélection de l’offre adéquate pour un consommateur virtuel donné.</w:t>
      </w:r>
    </w:p>
    <w:p w14:paraId="2BCAECCB" w14:textId="77777777" w:rsidR="00352BAC" w:rsidRDefault="00352BAC" w:rsidP="00352BAC">
      <w:pPr>
        <w:pStyle w:val="tbtitre2"/>
      </w:pPr>
      <w:bookmarkStart w:id="288" w:name="_Toc455044880"/>
      <w:r>
        <w:t>L’algorithme de sélection de l’offre optimale</w:t>
      </w:r>
      <w:bookmarkEnd w:id="288"/>
    </w:p>
    <w:p w14:paraId="22EAE80A" w14:textId="77777777" w:rsidR="00352BAC" w:rsidRDefault="00352BAC" w:rsidP="00352BAC">
      <w:pPr>
        <w:pStyle w:val="tbnormal"/>
      </w:pPr>
      <w:r>
        <w:t>Cet algorithme sélectionne parmi toutes les offres disponibles sur le marché, l’offre la meilleure d’un point de vue consommateur.</w:t>
      </w:r>
    </w:p>
    <w:p w14:paraId="28D48C45" w14:textId="77777777" w:rsidR="00352BAC" w:rsidRDefault="00352BAC" w:rsidP="00352BAC">
      <w:pPr>
        <w:pStyle w:val="tbnormal"/>
      </w:pPr>
      <w:r>
        <w:t>Il effectue cette sélection de la manière suivante :</w:t>
      </w:r>
    </w:p>
    <w:p w14:paraId="7D15F53A" w14:textId="77777777" w:rsidR="00352BAC" w:rsidRDefault="00352BAC" w:rsidP="00AB054A">
      <w:pPr>
        <w:pStyle w:val="tbnormal"/>
        <w:numPr>
          <w:ilvl w:val="0"/>
          <w:numId w:val="35"/>
        </w:numPr>
      </w:pPr>
      <w:r>
        <w:t>Il mélange toutes les offres et les tris par prix ascendants. En cas de prix égaux, il trie sur la quantité disponible en stock.</w:t>
      </w:r>
    </w:p>
    <w:p w14:paraId="4E6D9AD2" w14:textId="77777777" w:rsidR="00352BAC" w:rsidRDefault="00352BAC" w:rsidP="00AB054A">
      <w:pPr>
        <w:pStyle w:val="tbnormal"/>
        <w:numPr>
          <w:ilvl w:val="0"/>
          <w:numId w:val="35"/>
        </w:numPr>
      </w:pPr>
      <w:r>
        <w:t>Il choisit celle qui se situe en tête de liste et ajuste la quantité demandée grâce au mécanisme de l’élasticité prix-demande.</w:t>
      </w:r>
    </w:p>
    <w:p w14:paraId="5DD941BB" w14:textId="77777777" w:rsidR="00352BAC" w:rsidRDefault="00352BAC" w:rsidP="00AB054A">
      <w:pPr>
        <w:pStyle w:val="tbnormal"/>
        <w:numPr>
          <w:ilvl w:val="0"/>
          <w:numId w:val="35"/>
        </w:numPr>
      </w:pPr>
      <w:r>
        <w:t>Il effectue la transaction entre l’offreur et le demandeur.</w:t>
      </w:r>
    </w:p>
    <w:p w14:paraId="72BB7BCC" w14:textId="77777777" w:rsidR="00352BAC" w:rsidRPr="00505D5C" w:rsidRDefault="00352BAC" w:rsidP="00AB054A">
      <w:pPr>
        <w:pStyle w:val="tbnormal"/>
        <w:numPr>
          <w:ilvl w:val="0"/>
          <w:numId w:val="35"/>
        </w:numPr>
      </w:pPr>
      <w:r>
        <w:t>Si la demande n’est pas satisfaite quantitativement, l’algorithme passe à la deuxième offre et ainsi de suite jusqu’à ce que la demande soit complétement satisfaite.</w:t>
      </w:r>
    </w:p>
    <w:p w14:paraId="1D892B49" w14:textId="77777777" w:rsidR="00352BAC" w:rsidRDefault="00352BAC" w:rsidP="00352BAC">
      <w:pPr>
        <w:pStyle w:val="tbnormal"/>
      </w:pPr>
      <w:r>
        <w:t>La formule mathématique qui est employée l’élasticité prix est la suivante :</w:t>
      </w:r>
    </w:p>
    <w:p w14:paraId="324E51D5" w14:textId="77777777" w:rsidR="00352BAC" w:rsidRPr="005C3AB2" w:rsidRDefault="00352BAC" w:rsidP="00352BAC">
      <w:pPr>
        <w:pStyle w:val="tbnormal"/>
      </w:pPr>
      <m:oMathPara>
        <m:oMath>
          <m:r>
            <w:rPr>
              <w:rFonts w:ascii="Cambria Math" w:hAnsi="Cambria Math"/>
              <w:sz w:val="21"/>
            </w:rPr>
            <m:t xml:space="preserve">élasticité prix </m:t>
          </m:r>
          <m:d>
            <m:dPr>
              <m:ctrlPr>
                <w:rPr>
                  <w:rFonts w:ascii="Cambria Math" w:hAnsi="Cambria Math"/>
                  <w:i/>
                  <w:sz w:val="21"/>
                </w:rPr>
              </m:ctrlPr>
            </m:dPr>
            <m:e>
              <m:r>
                <w:rPr>
                  <w:rFonts w:ascii="Cambria Math" w:hAnsi="Cambria Math"/>
                  <w:sz w:val="21"/>
                </w:rPr>
                <m:t>e</m:t>
              </m:r>
            </m:e>
          </m:d>
          <m:r>
            <w:rPr>
              <w:rFonts w:ascii="Cambria Math" w:hAnsi="Cambria Math"/>
              <w:sz w:val="21"/>
            </w:rPr>
            <m:t>=</m:t>
          </m:r>
          <m:f>
            <m:fPr>
              <m:ctrlPr>
                <w:rPr>
                  <w:rFonts w:ascii="Cambria Math" w:hAnsi="Cambria Math"/>
                  <w:i/>
                  <w:sz w:val="21"/>
                </w:rPr>
              </m:ctrlPr>
            </m:fPr>
            <m:num>
              <m:r>
                <w:rPr>
                  <w:rFonts w:ascii="Cambria Math" w:hAnsi="Cambria Math"/>
                  <w:sz w:val="21"/>
                </w:rPr>
                <m:t>variation de la consommation</m:t>
              </m:r>
            </m:num>
            <m:den>
              <m:r>
                <w:rPr>
                  <w:rFonts w:ascii="Cambria Math" w:hAnsi="Cambria Math"/>
                  <w:sz w:val="21"/>
                </w:rPr>
                <m:t>variation du prix</m:t>
              </m:r>
            </m:den>
          </m:f>
        </m:oMath>
      </m:oMathPara>
    </w:p>
    <w:p w14:paraId="01A628B5" w14:textId="77777777" w:rsidR="00352BAC" w:rsidRDefault="00352BAC" w:rsidP="00352BAC">
      <w:pPr>
        <w:pStyle w:val="tbnormal"/>
      </w:pPr>
      <w:r>
        <w:t>Cette formule utilise des variations. Pour les calculer, il est nécessaire d’avoir deux mesures. La variation se calcule de cette manière :</w:t>
      </w:r>
    </w:p>
    <w:p w14:paraId="5E745070" w14:textId="77777777" w:rsidR="00352BAC" w:rsidRPr="0014404E" w:rsidRDefault="00352BAC" w:rsidP="00352BAC">
      <w:pPr>
        <w:pStyle w:val="tbnormal"/>
        <w:rPr>
          <w:sz w:val="21"/>
        </w:rPr>
      </w:pPr>
      <m:oMathPara>
        <m:oMath>
          <m:r>
            <w:rPr>
              <w:rFonts w:ascii="Cambria Math" w:hAnsi="Cambria Math"/>
              <w:sz w:val="21"/>
            </w:rPr>
            <m:t xml:space="preserve">variation </m:t>
          </m:r>
          <m:d>
            <m:dPr>
              <m:ctrlPr>
                <w:rPr>
                  <w:rFonts w:ascii="Cambria Math" w:hAnsi="Cambria Math"/>
                  <w:i/>
                  <w:sz w:val="21"/>
                </w:rPr>
              </m:ctrlPr>
            </m:dPr>
            <m:e>
              <m:r>
                <w:rPr>
                  <w:rFonts w:ascii="Cambria Math" w:hAnsi="Cambria Math"/>
                  <w:sz w:val="21"/>
                </w:rPr>
                <m:t>v</m:t>
              </m:r>
            </m:e>
          </m:d>
          <m:r>
            <w:rPr>
              <w:rFonts w:ascii="Cambria Math" w:hAnsi="Cambria Math"/>
              <w:sz w:val="21"/>
            </w:rPr>
            <m:t>=</m:t>
          </m:r>
          <m:d>
            <m:dPr>
              <m:ctrlPr>
                <w:rPr>
                  <w:rFonts w:ascii="Cambria Math" w:hAnsi="Cambria Math"/>
                  <w:i/>
                  <w:sz w:val="21"/>
                </w:rPr>
              </m:ctrlPr>
            </m:dPr>
            <m:e>
              <m:f>
                <m:fPr>
                  <m:ctrlPr>
                    <w:rPr>
                      <w:rFonts w:ascii="Cambria Math" w:hAnsi="Cambria Math"/>
                      <w:i/>
                      <w:sz w:val="21"/>
                    </w:rPr>
                  </m:ctrlPr>
                </m:fPr>
                <m:num>
                  <m:r>
                    <w:rPr>
                      <w:rFonts w:ascii="Cambria Math" w:hAnsi="Cambria Math"/>
                      <w:sz w:val="21"/>
                    </w:rPr>
                    <m:t>prixA-prixB</m:t>
                  </m:r>
                </m:num>
                <m:den>
                  <m:r>
                    <w:rPr>
                      <w:rFonts w:ascii="Cambria Math" w:hAnsi="Cambria Math"/>
                      <w:sz w:val="21"/>
                    </w:rPr>
                    <m:t>prixA</m:t>
                  </m:r>
                </m:den>
              </m:f>
            </m:e>
          </m:d>
          <m:r>
            <w:rPr>
              <w:rFonts w:ascii="Cambria Math" w:hAnsi="Cambria Math"/>
              <w:sz w:val="21"/>
            </w:rPr>
            <m:t>*100</m:t>
          </m:r>
        </m:oMath>
      </m:oMathPara>
    </w:p>
    <w:p w14:paraId="2F3ECABB" w14:textId="77777777" w:rsidR="00352BAC" w:rsidRDefault="00352BAC" w:rsidP="00352BAC">
      <w:pPr>
        <w:pStyle w:val="tbtitre2"/>
      </w:pPr>
      <w:bookmarkStart w:id="289" w:name="_Toc455044881"/>
      <w:r>
        <w:t>Variation de la consommation</w:t>
      </w:r>
      <w:bookmarkEnd w:id="289"/>
    </w:p>
    <w:p w14:paraId="16F43869" w14:textId="77777777" w:rsidR="00352BAC" w:rsidRDefault="00352BAC" w:rsidP="00352BAC">
      <w:pPr>
        <w:pStyle w:val="tbnormal"/>
      </w:pPr>
      <w:r>
        <w:t xml:space="preserve">La première mesure est celle qui est définie au niveau de chaque consommateur que le simulateur créé virtuellement. Cette mesure qui se traduit par une demande quantitative est calculée en fonction des appartenances que possède un consommateur virtuel à une région et un type de revendeur (lesquels sont définis dans le scénario Brewery &amp; Co). Cette quantité se calcule par le simulateur dans la phase de configuration lorsqu’il </w:t>
      </w:r>
      <w:r>
        <w:lastRenderedPageBreak/>
        <w:t xml:space="preserve">génère les consommateurs. Le calcul se base sur des informations qui se trouvent dans le fichier de configuration du scénario, </w:t>
      </w:r>
      <w:r w:rsidRPr="002877AB">
        <w:rPr>
          <w:b/>
        </w:rPr>
        <w:t>settings.xml</w:t>
      </w:r>
      <w:r>
        <w:t> :</w:t>
      </w:r>
    </w:p>
    <w:p w14:paraId="3224CAC5" w14:textId="77777777" w:rsidR="00352BAC" w:rsidRDefault="00352BAC" w:rsidP="00AB054A">
      <w:pPr>
        <w:pStyle w:val="tbnormal"/>
        <w:numPr>
          <w:ilvl w:val="0"/>
          <w:numId w:val="34"/>
        </w:numPr>
      </w:pPr>
      <w:r>
        <w:t xml:space="preserve">Le volume total de demande quotidiennes toutes confondues qui se situe dans la balise </w:t>
      </w:r>
      <w:proofErr w:type="spellStart"/>
      <w:r w:rsidRPr="002877AB">
        <w:rPr>
          <w:b/>
        </w:rPr>
        <w:t>markets</w:t>
      </w:r>
      <w:proofErr w:type="spellEnd"/>
      <w:r>
        <w:t xml:space="preserve"> et dans l’attribut </w:t>
      </w:r>
      <w:proofErr w:type="spellStart"/>
      <w:r w:rsidRPr="002877AB">
        <w:rPr>
          <w:b/>
        </w:rPr>
        <w:t>baseVolumDemandDay</w:t>
      </w:r>
      <w:proofErr w:type="spellEnd"/>
      <w:r>
        <w:t>. Ce volume correspond à un produit.</w:t>
      </w:r>
    </w:p>
    <w:p w14:paraId="4883AB00" w14:textId="77777777" w:rsidR="00352BAC" w:rsidRDefault="00352BAC" w:rsidP="00AB054A">
      <w:pPr>
        <w:pStyle w:val="tbnormal"/>
        <w:numPr>
          <w:ilvl w:val="0"/>
          <w:numId w:val="34"/>
        </w:numPr>
      </w:pPr>
      <w:r>
        <w:t xml:space="preserve">La part de marché de la région où se situe le consommateur. Cette valeur se retrouve dans la balise </w:t>
      </w:r>
      <w:proofErr w:type="spellStart"/>
      <w:r w:rsidRPr="0054367D">
        <w:rPr>
          <w:b/>
        </w:rPr>
        <w:t>market</w:t>
      </w:r>
      <w:proofErr w:type="spellEnd"/>
      <w:r>
        <w:t xml:space="preserve"> et son attribut </w:t>
      </w:r>
      <w:r w:rsidRPr="0054367D">
        <w:rPr>
          <w:b/>
        </w:rPr>
        <w:t>part</w:t>
      </w:r>
      <w:r>
        <w:t>.</w:t>
      </w:r>
    </w:p>
    <w:p w14:paraId="7E440B1E" w14:textId="77777777" w:rsidR="00352BAC" w:rsidRDefault="00352BAC" w:rsidP="00AB054A">
      <w:pPr>
        <w:pStyle w:val="tbnormal"/>
        <w:numPr>
          <w:ilvl w:val="0"/>
          <w:numId w:val="34"/>
        </w:numPr>
      </w:pPr>
      <w:r>
        <w:t xml:space="preserve">La part de marché du type de revendeur qui catégorise le consommateur. Cette valeur se trouve dans la balise </w:t>
      </w:r>
      <w:proofErr w:type="spellStart"/>
      <w:r w:rsidRPr="0054367D">
        <w:rPr>
          <w:b/>
        </w:rPr>
        <w:t>retailer</w:t>
      </w:r>
      <w:proofErr w:type="spellEnd"/>
      <w:r>
        <w:t xml:space="preserve"> et son attribut </w:t>
      </w:r>
      <w:r w:rsidRPr="0054367D">
        <w:rPr>
          <w:b/>
        </w:rPr>
        <w:t>part</w:t>
      </w:r>
      <w:r>
        <w:t>.</w:t>
      </w:r>
    </w:p>
    <w:p w14:paraId="136B823A" w14:textId="77777777" w:rsidR="00352BAC" w:rsidRDefault="00352BAC" w:rsidP="00AB054A">
      <w:pPr>
        <w:pStyle w:val="tbnormal"/>
        <w:numPr>
          <w:ilvl w:val="0"/>
          <w:numId w:val="34"/>
        </w:numPr>
      </w:pPr>
      <w:r>
        <w:t xml:space="preserve">Le nombre de consommateur ayant les mêmes caractéristiques. Cette valeur se trouve dans la balise </w:t>
      </w:r>
      <w:proofErr w:type="spellStart"/>
      <w:r w:rsidRPr="005746D6">
        <w:rPr>
          <w:b/>
        </w:rPr>
        <w:t>retailer</w:t>
      </w:r>
      <w:proofErr w:type="spellEnd"/>
      <w:r>
        <w:t xml:space="preserve"> et son attribut </w:t>
      </w:r>
      <w:proofErr w:type="spellStart"/>
      <w:r w:rsidRPr="005746D6">
        <w:rPr>
          <w:b/>
        </w:rPr>
        <w:t>number</w:t>
      </w:r>
      <w:proofErr w:type="spellEnd"/>
      <w:r>
        <w:t>.</w:t>
      </w:r>
    </w:p>
    <w:p w14:paraId="1E6F9628" w14:textId="77777777" w:rsidR="00352BAC" w:rsidRDefault="00352BAC" w:rsidP="00AB054A">
      <w:pPr>
        <w:pStyle w:val="tbnormal"/>
        <w:numPr>
          <w:ilvl w:val="0"/>
          <w:numId w:val="34"/>
        </w:numPr>
      </w:pPr>
      <w:r>
        <w:t xml:space="preserve">Le nombre de produit (la variable est nommée </w:t>
      </w:r>
      <w:proofErr w:type="spellStart"/>
      <w:r w:rsidRPr="00A06781">
        <w:rPr>
          <w:b/>
        </w:rPr>
        <w:t>nbPref</w:t>
      </w:r>
      <w:proofErr w:type="spellEnd"/>
      <w:r>
        <w:t xml:space="preserve">) pour lesquels le consommateur possède des préférences. Cette information est donnée par le nombre de balise </w:t>
      </w:r>
      <w:proofErr w:type="spellStart"/>
      <w:r w:rsidRPr="005746D6">
        <w:rPr>
          <w:b/>
        </w:rPr>
        <w:t>product</w:t>
      </w:r>
      <w:proofErr w:type="spellEnd"/>
      <w:r>
        <w:t xml:space="preserve"> enfant de la balise </w:t>
      </w:r>
      <w:proofErr w:type="spellStart"/>
      <w:r w:rsidRPr="005746D6">
        <w:rPr>
          <w:b/>
        </w:rPr>
        <w:t>preferences</w:t>
      </w:r>
      <w:proofErr w:type="spellEnd"/>
      <w:r>
        <w:t xml:space="preserve"> dont le père est le consommateur.</w:t>
      </w:r>
    </w:p>
    <w:p w14:paraId="39E04104" w14:textId="77777777" w:rsidR="00352BAC" w:rsidRDefault="00352BAC" w:rsidP="00352BAC">
      <w:pPr>
        <w:pStyle w:val="tbnormal"/>
      </w:pPr>
      <w:r>
        <w:t>Afin d’illustrer ces explications, voici la structure du fichier XML et les données qui viennent d’être présentées :</w:t>
      </w:r>
    </w:p>
    <w:p w14:paraId="6B2B110A" w14:textId="77777777" w:rsidR="00352BAC" w:rsidRDefault="00352BAC" w:rsidP="00352BAC">
      <w:pPr>
        <w:pStyle w:val="tbnormal"/>
      </w:pPr>
      <w:r>
        <w:rPr>
          <w:noProof/>
          <w:lang w:val="fr-FR" w:eastAsia="fr-FR"/>
        </w:rPr>
        <w:drawing>
          <wp:inline distT="0" distB="0" distL="0" distR="0" wp14:anchorId="7EB3B592" wp14:editId="294409AD">
            <wp:extent cx="4679950" cy="3107690"/>
            <wp:effectExtent l="0" t="0" r="0" b="0"/>
            <wp:docPr id="80" name="Imag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Capture d’écran 2016-06-26 à 19.41.08.png"/>
                    <pic:cNvPicPr/>
                  </pic:nvPicPr>
                  <pic:blipFill>
                    <a:blip r:embed="rId77" cstate="print">
                      <a:extLst>
                        <a:ext uri="{28A0092B-C50C-407E-A947-70E740481C1C}">
                          <a14:useLocalDpi xmlns:a14="http://schemas.microsoft.com/office/drawing/2010/main" val="0"/>
                        </a:ext>
                      </a:extLst>
                    </a:blip>
                    <a:stretch>
                      <a:fillRect/>
                    </a:stretch>
                  </pic:blipFill>
                  <pic:spPr>
                    <a:xfrm>
                      <a:off x="0" y="0"/>
                      <a:ext cx="4679950" cy="3107690"/>
                    </a:xfrm>
                    <a:prstGeom prst="rect">
                      <a:avLst/>
                    </a:prstGeom>
                  </pic:spPr>
                </pic:pic>
              </a:graphicData>
            </a:graphic>
          </wp:inline>
        </w:drawing>
      </w:r>
    </w:p>
    <w:p w14:paraId="6E399D9F" w14:textId="77777777" w:rsidR="00352BAC" w:rsidRDefault="00352BAC" w:rsidP="00352BAC">
      <w:pPr>
        <w:pStyle w:val="tbnormal"/>
      </w:pPr>
      <w:r>
        <w:t>Figure X : Définition du marché Suisse Est dans le fichier de configuration settings.xml.</w:t>
      </w:r>
    </w:p>
    <w:p w14:paraId="3360D9AB" w14:textId="77777777" w:rsidR="00352BAC" w:rsidRDefault="00352BAC" w:rsidP="00352BAC">
      <w:pPr>
        <w:pStyle w:val="tbnormal"/>
      </w:pPr>
      <w:r>
        <w:t>À la génération des consommateurs, le simulateur calcul la demande quantitative du consommateur en effectuant le calcul suivant :</w:t>
      </w:r>
    </w:p>
    <w:p w14:paraId="258B472B" w14:textId="77777777" w:rsidR="00352BAC" w:rsidRPr="00A06781" w:rsidRDefault="00352BAC" w:rsidP="00352BAC">
      <w:pPr>
        <w:pStyle w:val="tbnormal"/>
        <w:rPr>
          <w:sz w:val="21"/>
          <w:szCs w:val="21"/>
        </w:rPr>
      </w:pPr>
      <m:oMathPara>
        <m:oMath>
          <m:r>
            <w:rPr>
              <w:rFonts w:ascii="Cambria Math" w:hAnsi="Cambria Math"/>
              <w:sz w:val="21"/>
              <w:szCs w:val="21"/>
            </w:rPr>
            <m:t>Demande consommateur=</m:t>
          </m:r>
          <m:f>
            <m:fPr>
              <m:ctrlPr>
                <w:rPr>
                  <w:rFonts w:ascii="Cambria Math" w:hAnsi="Cambria Math"/>
                  <w:i/>
                  <w:sz w:val="21"/>
                  <w:szCs w:val="21"/>
                </w:rPr>
              </m:ctrlPr>
            </m:fPr>
            <m:num>
              <m:d>
                <m:dPr>
                  <m:ctrlPr>
                    <w:rPr>
                      <w:rFonts w:ascii="Cambria Math" w:hAnsi="Cambria Math"/>
                      <w:i/>
                      <w:sz w:val="21"/>
                      <w:szCs w:val="21"/>
                    </w:rPr>
                  </m:ctrlPr>
                </m:dPr>
                <m:e>
                  <m:f>
                    <m:fPr>
                      <m:ctrlPr>
                        <w:rPr>
                          <w:rFonts w:ascii="Cambria Math" w:hAnsi="Cambria Math"/>
                          <w:i/>
                          <w:sz w:val="21"/>
                          <w:szCs w:val="21"/>
                        </w:rPr>
                      </m:ctrlPr>
                    </m:fPr>
                    <m:num>
                      <m:r>
                        <w:rPr>
                          <w:rFonts w:ascii="Cambria Math" w:hAnsi="Cambria Math"/>
                          <w:sz w:val="21"/>
                          <w:szCs w:val="21"/>
                        </w:rPr>
                        <m:t>baseVolumDemandDay</m:t>
                      </m:r>
                    </m:num>
                    <m:den>
                      <m:r>
                        <w:rPr>
                          <w:rFonts w:ascii="Cambria Math" w:hAnsi="Cambria Math"/>
                          <w:sz w:val="21"/>
                          <w:szCs w:val="21"/>
                        </w:rPr>
                        <m:t>100</m:t>
                      </m:r>
                    </m:den>
                  </m:f>
                  <m:r>
                    <w:rPr>
                      <w:rFonts w:ascii="Cambria Math" w:hAnsi="Cambria Math"/>
                      <w:sz w:val="21"/>
                      <w:szCs w:val="21"/>
                    </w:rPr>
                    <m:t>*marketPart</m:t>
                  </m:r>
                </m:e>
              </m:d>
            </m:num>
            <m:den>
              <m:f>
                <m:fPr>
                  <m:ctrlPr>
                    <w:rPr>
                      <w:rFonts w:ascii="Cambria Math" w:hAnsi="Cambria Math"/>
                      <w:i/>
                      <w:sz w:val="21"/>
                      <w:szCs w:val="21"/>
                    </w:rPr>
                  </m:ctrlPr>
                </m:fPr>
                <m:num>
                  <m:d>
                    <m:dPr>
                      <m:ctrlPr>
                        <w:rPr>
                          <w:rFonts w:ascii="Cambria Math" w:hAnsi="Cambria Math"/>
                          <w:i/>
                          <w:sz w:val="21"/>
                          <w:szCs w:val="21"/>
                        </w:rPr>
                      </m:ctrlPr>
                    </m:dPr>
                    <m:e>
                      <m:f>
                        <m:fPr>
                          <m:ctrlPr>
                            <w:rPr>
                              <w:rFonts w:ascii="Cambria Math" w:hAnsi="Cambria Math"/>
                              <w:i/>
                              <w:sz w:val="21"/>
                              <w:szCs w:val="21"/>
                            </w:rPr>
                          </m:ctrlPr>
                        </m:fPr>
                        <m:num>
                          <m:r>
                            <w:rPr>
                              <w:rFonts w:ascii="Cambria Math" w:hAnsi="Cambria Math"/>
                              <w:sz w:val="21"/>
                              <w:szCs w:val="21"/>
                            </w:rPr>
                            <m:t>retailerNumber</m:t>
                          </m:r>
                        </m:num>
                        <m:den>
                          <m:r>
                            <w:rPr>
                              <w:rFonts w:ascii="Cambria Math" w:hAnsi="Cambria Math"/>
                              <w:sz w:val="21"/>
                              <w:szCs w:val="21"/>
                            </w:rPr>
                            <m:t>100</m:t>
                          </m:r>
                        </m:den>
                      </m:f>
                      <m:r>
                        <w:rPr>
                          <w:rFonts w:ascii="Cambria Math" w:hAnsi="Cambria Math"/>
                          <w:sz w:val="21"/>
                          <w:szCs w:val="21"/>
                        </w:rPr>
                        <m:t>*retailPart</m:t>
                      </m:r>
                    </m:e>
                  </m:d>
                </m:num>
                <m:den>
                  <m:r>
                    <w:rPr>
                      <w:rFonts w:ascii="Cambria Math" w:hAnsi="Cambria Math"/>
                      <w:sz w:val="21"/>
                      <w:szCs w:val="21"/>
                    </w:rPr>
                    <m:t>nbPref</m:t>
                  </m:r>
                </m:den>
              </m:f>
            </m:den>
          </m:f>
        </m:oMath>
      </m:oMathPara>
    </w:p>
    <w:p w14:paraId="6B36127D" w14:textId="77777777" w:rsidR="00352BAC" w:rsidRDefault="00352BAC" w:rsidP="00352BAC">
      <w:pPr>
        <w:pStyle w:val="tbnormal"/>
      </w:pPr>
      <w:r>
        <w:lastRenderedPageBreak/>
        <w:t>La deuxième mesure est celle que doit calculée le simulateur lorsqu’il met en œuvre l’algorithme de sélection de l’offre. Elle dépend des différents prix auxquels les marchandises se négocient sur le marché à un instant T.</w:t>
      </w:r>
    </w:p>
    <w:p w14:paraId="14702565" w14:textId="77777777" w:rsidR="00352BAC" w:rsidRDefault="00352BAC" w:rsidP="00352BAC">
      <w:pPr>
        <w:pStyle w:val="tbtitre2"/>
      </w:pPr>
      <w:bookmarkStart w:id="290" w:name="_Toc455044882"/>
      <w:r>
        <w:t>Variation du prix</w:t>
      </w:r>
      <w:bookmarkEnd w:id="290"/>
    </w:p>
    <w:p w14:paraId="2D576165" w14:textId="77777777" w:rsidR="00352BAC" w:rsidRDefault="00352BAC" w:rsidP="00352BAC">
      <w:pPr>
        <w:pStyle w:val="tbnormal"/>
      </w:pPr>
      <w:r>
        <w:t xml:space="preserve">La première mesure permettant de calculer la variation du prix est obtenue à partir du fichier </w:t>
      </w:r>
      <w:r w:rsidRPr="00A553FE">
        <w:rPr>
          <w:b/>
        </w:rPr>
        <w:t>settings.xml</w:t>
      </w:r>
      <w:r>
        <w:t xml:space="preserve">. Elle est définie comme étant le prix idéal d’un point de vue consommateur. Cette information se trouve sur chacun des produits, balise </w:t>
      </w:r>
      <w:proofErr w:type="spellStart"/>
      <w:r w:rsidRPr="0014404E">
        <w:rPr>
          <w:b/>
        </w:rPr>
        <w:t>product_sellable</w:t>
      </w:r>
      <w:proofErr w:type="spellEnd"/>
      <w:r>
        <w:t xml:space="preserve"> attribut </w:t>
      </w:r>
      <w:proofErr w:type="spellStart"/>
      <w:r w:rsidRPr="0014404E">
        <w:rPr>
          <w:b/>
        </w:rPr>
        <w:t>bestPrice</w:t>
      </w:r>
      <w:proofErr w:type="spellEnd"/>
      <w:r>
        <w:t>, que les sociétés commercialisent.</w:t>
      </w:r>
    </w:p>
    <w:p w14:paraId="0C402108" w14:textId="77777777" w:rsidR="00352BAC" w:rsidRDefault="00352BAC" w:rsidP="00352BAC">
      <w:pPr>
        <w:pStyle w:val="tbnormal"/>
      </w:pPr>
      <w:r>
        <w:rPr>
          <w:noProof/>
          <w:lang w:val="fr-FR" w:eastAsia="fr-FR"/>
        </w:rPr>
        <w:drawing>
          <wp:inline distT="0" distB="0" distL="0" distR="0" wp14:anchorId="58044922" wp14:editId="3233F01D">
            <wp:extent cx="4679950" cy="82550"/>
            <wp:effectExtent l="0" t="0" r="0" b="0"/>
            <wp:docPr id="81" name="Imag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Capture d’écran 2016-06-26 à 20.01.16.png"/>
                    <pic:cNvPicPr/>
                  </pic:nvPicPr>
                  <pic:blipFill>
                    <a:blip r:embed="rId78" cstate="print">
                      <a:extLst>
                        <a:ext uri="{28A0092B-C50C-407E-A947-70E740481C1C}">
                          <a14:useLocalDpi xmlns:a14="http://schemas.microsoft.com/office/drawing/2010/main" val="0"/>
                        </a:ext>
                      </a:extLst>
                    </a:blip>
                    <a:stretch>
                      <a:fillRect/>
                    </a:stretch>
                  </pic:blipFill>
                  <pic:spPr>
                    <a:xfrm>
                      <a:off x="0" y="0"/>
                      <a:ext cx="4679950" cy="82550"/>
                    </a:xfrm>
                    <a:prstGeom prst="rect">
                      <a:avLst/>
                    </a:prstGeom>
                  </pic:spPr>
                </pic:pic>
              </a:graphicData>
            </a:graphic>
          </wp:inline>
        </w:drawing>
      </w:r>
    </w:p>
    <w:p w14:paraId="133FF25F" w14:textId="77777777" w:rsidR="00352BAC" w:rsidRDefault="00352BAC" w:rsidP="00352BAC">
      <w:pPr>
        <w:pStyle w:val="tbnormal"/>
      </w:pPr>
      <w:r>
        <w:t>Figure X : Définition du produit BW02B.</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352BAC" w14:paraId="3575E512" w14:textId="77777777" w:rsidTr="00EB5D49">
        <w:trPr>
          <w:trHeight w:hRule="exact" w:val="113"/>
        </w:trPr>
        <w:tc>
          <w:tcPr>
            <w:tcW w:w="597" w:type="dxa"/>
            <w:tcBorders>
              <w:bottom w:val="single" w:sz="2" w:space="0" w:color="D0CECE" w:themeColor="background2" w:themeShade="E6"/>
            </w:tcBorders>
            <w:shd w:val="clear" w:color="auto" w:fill="auto"/>
            <w:vAlign w:val="center"/>
          </w:tcPr>
          <w:p w14:paraId="1741DE69" w14:textId="77777777" w:rsidR="00352BAC" w:rsidRPr="00025F11" w:rsidRDefault="00352BAC" w:rsidP="00EB5D49">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54FE28F3" w14:textId="77777777" w:rsidR="00352BAC" w:rsidRPr="00025F11" w:rsidRDefault="00352BAC" w:rsidP="00EB5D49">
            <w:pPr>
              <w:pStyle w:val="tbnormal"/>
              <w:jc w:val="left"/>
              <w:rPr>
                <w:b/>
                <w:sz w:val="2"/>
                <w:szCs w:val="2"/>
              </w:rPr>
            </w:pPr>
          </w:p>
        </w:tc>
      </w:tr>
      <w:tr w:rsidR="00352BAC" w14:paraId="2C982B11" w14:textId="77777777" w:rsidTr="00EB5D49">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06E1A182" w14:textId="77777777" w:rsidR="00352BAC" w:rsidRPr="000353ED" w:rsidRDefault="00352BAC" w:rsidP="00EB5D49">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18FDB406" w14:textId="77777777" w:rsidR="00352BAC" w:rsidRPr="00887D5F" w:rsidRDefault="00352BAC" w:rsidP="00EB5D49">
            <w:pPr>
              <w:pStyle w:val="tbnormal"/>
              <w:jc w:val="left"/>
              <w:rPr>
                <w:sz w:val="21"/>
              </w:rPr>
            </w:pPr>
            <w:r>
              <w:rPr>
                <w:b/>
                <w:sz w:val="21"/>
              </w:rPr>
              <w:t>Complément d’informations</w:t>
            </w:r>
            <w:r w:rsidRPr="00887D5F">
              <w:rPr>
                <w:b/>
                <w:sz w:val="21"/>
              </w:rPr>
              <w:t> :</w:t>
            </w:r>
          </w:p>
          <w:p w14:paraId="57EFFBB5" w14:textId="77777777" w:rsidR="00352BAC" w:rsidRPr="00025F11" w:rsidRDefault="00352BAC" w:rsidP="00EB5D49">
            <w:pPr>
              <w:pStyle w:val="tbnormal"/>
              <w:jc w:val="left"/>
              <w:rPr>
                <w:i/>
              </w:rPr>
            </w:pPr>
            <w:r>
              <w:rPr>
                <w:sz w:val="21"/>
              </w:rPr>
              <w:t xml:space="preserve">Cette information </w:t>
            </w:r>
            <w:proofErr w:type="spellStart"/>
            <w:r w:rsidRPr="0014404E">
              <w:rPr>
                <w:b/>
                <w:sz w:val="21"/>
              </w:rPr>
              <w:t>product_sellable</w:t>
            </w:r>
            <w:proofErr w:type="spellEnd"/>
            <w:r w:rsidRPr="0014404E">
              <w:rPr>
                <w:b/>
                <w:sz w:val="21"/>
              </w:rPr>
              <w:t xml:space="preserve"> </w:t>
            </w:r>
            <w:proofErr w:type="spellStart"/>
            <w:r w:rsidRPr="0014404E">
              <w:rPr>
                <w:b/>
                <w:sz w:val="21"/>
              </w:rPr>
              <w:t>bestPrice</w:t>
            </w:r>
            <w:proofErr w:type="spellEnd"/>
            <w:r>
              <w:rPr>
                <w:sz w:val="21"/>
              </w:rPr>
              <w:t xml:space="preserve"> est celle que doivent trouver les participants ou plutôt vers laquelle, ils doivent se rapprocher pour maximiser leurs ventes.</w:t>
            </w:r>
          </w:p>
        </w:tc>
      </w:tr>
      <w:tr w:rsidR="00352BAC" w14:paraId="16FB1D43" w14:textId="77777777" w:rsidTr="00EB5D49">
        <w:trPr>
          <w:trHeight w:hRule="exact" w:val="113"/>
        </w:trPr>
        <w:tc>
          <w:tcPr>
            <w:tcW w:w="597" w:type="dxa"/>
            <w:tcBorders>
              <w:top w:val="single" w:sz="2" w:space="0" w:color="D0CECE" w:themeColor="background2" w:themeShade="E6"/>
            </w:tcBorders>
            <w:shd w:val="clear" w:color="auto" w:fill="auto"/>
            <w:vAlign w:val="center"/>
          </w:tcPr>
          <w:p w14:paraId="64B8FC9F" w14:textId="77777777" w:rsidR="00352BAC" w:rsidRPr="00025F11" w:rsidRDefault="00352BAC" w:rsidP="00EB5D49">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27C04A9C" w14:textId="77777777" w:rsidR="00352BAC" w:rsidRPr="00025F11" w:rsidRDefault="00352BAC" w:rsidP="00EB5D49">
            <w:pPr>
              <w:pStyle w:val="tbnormal"/>
              <w:jc w:val="left"/>
              <w:rPr>
                <w:b/>
                <w:sz w:val="2"/>
                <w:szCs w:val="2"/>
              </w:rPr>
            </w:pPr>
          </w:p>
        </w:tc>
      </w:tr>
    </w:tbl>
    <w:p w14:paraId="3A9E5DF8" w14:textId="77777777" w:rsidR="00352BAC" w:rsidRDefault="00352BAC" w:rsidP="00352BAC">
      <w:pPr>
        <w:pStyle w:val="tbnormal"/>
      </w:pPr>
      <w:r>
        <w:t>La deuxième mesure s’obtient en parcourant l’offre. C’est-à-dire en allant requêter les instances Odoo en jeu et en récupérant les prix appliqués sur les produits.</w:t>
      </w:r>
    </w:p>
    <w:p w14:paraId="6887C9A2" w14:textId="77777777" w:rsidR="00352BAC" w:rsidRDefault="00352BAC" w:rsidP="00352BAC">
      <w:pPr>
        <w:pStyle w:val="tbtitre2"/>
      </w:pPr>
      <w:bookmarkStart w:id="291" w:name="_Toc455044883"/>
      <w:r>
        <w:t>Élasticité prix</w:t>
      </w:r>
      <w:bookmarkEnd w:id="291"/>
    </w:p>
    <w:p w14:paraId="3C4F4430" w14:textId="77777777" w:rsidR="00352BAC" w:rsidRDefault="00352BAC" w:rsidP="00352BAC">
      <w:pPr>
        <w:pStyle w:val="tbnormal"/>
      </w:pPr>
      <w:r>
        <w:t xml:space="preserve">L’élasticité prix est donnée pour chaque type de consommateur, de revendeur. Elle se trouve aussi dans le fichier de configuration </w:t>
      </w:r>
      <w:r w:rsidRPr="00985087">
        <w:rPr>
          <w:b/>
        </w:rPr>
        <w:t>settings.xml</w:t>
      </w:r>
      <w:r>
        <w:t xml:space="preserve"> du scénario Brewery &amp; Co. Pour la récupérer, il est nécessaire d’atteindre la balise </w:t>
      </w:r>
      <w:proofErr w:type="spellStart"/>
      <w:r w:rsidRPr="00436EF1">
        <w:rPr>
          <w:b/>
        </w:rPr>
        <w:t>retailer</w:t>
      </w:r>
      <w:proofErr w:type="spellEnd"/>
      <w:r>
        <w:t xml:space="preserve"> et l’attribut </w:t>
      </w:r>
      <w:proofErr w:type="spellStart"/>
      <w:r w:rsidRPr="00436EF1">
        <w:rPr>
          <w:b/>
        </w:rPr>
        <w:t>elasticity</w:t>
      </w:r>
      <w:proofErr w:type="spellEnd"/>
      <w:r>
        <w:t>.</w:t>
      </w:r>
    </w:p>
    <w:p w14:paraId="47F7B456" w14:textId="77777777" w:rsidR="00352BAC" w:rsidRDefault="00352BAC" w:rsidP="00352BAC">
      <w:pPr>
        <w:pStyle w:val="tbtitre2"/>
      </w:pPr>
      <w:bookmarkStart w:id="292" w:name="_Toc455044884"/>
      <w:r>
        <w:t>Calcul final de la demande adaptée aux prix du marché</w:t>
      </w:r>
      <w:bookmarkEnd w:id="292"/>
    </w:p>
    <w:p w14:paraId="04CE2B5A" w14:textId="77777777" w:rsidR="00352BAC" w:rsidRDefault="00352BAC" w:rsidP="00352BAC">
      <w:pPr>
        <w:pStyle w:val="tbnormal"/>
      </w:pPr>
      <w:r>
        <w:t>Il est nécessaire de modifier la formule de base afin de prendre en compte les inconnues qu’a le simulateur. La variation du prix est calculable, l’élasticité est connue, il reste à trouver une des deux mesures de la variation de la demande, celle de la nouvelle quantité que demande le consommateur par rapport aux prix du marché :</w:t>
      </w:r>
    </w:p>
    <w:p w14:paraId="7C3234F0" w14:textId="215EC8CB" w:rsidR="00352BAC" w:rsidRPr="00D637D3" w:rsidRDefault="00FC2829" w:rsidP="00352BAC">
      <w:pPr>
        <w:pStyle w:val="tbnormal"/>
      </w:pPr>
      <m:oMathPara>
        <m:oMath>
          <m:d>
            <m:dPr>
              <m:ctrlPr>
                <w:rPr>
                  <w:rFonts w:ascii="Cambria Math" w:hAnsi="Cambria Math"/>
                  <w:i/>
                  <w:sz w:val="21"/>
                </w:rPr>
              </m:ctrlPr>
            </m:dPr>
            <m:e>
              <m:f>
                <m:fPr>
                  <m:ctrlPr>
                    <w:rPr>
                      <w:rFonts w:ascii="Cambria Math" w:hAnsi="Cambria Math"/>
                      <w:i/>
                      <w:sz w:val="21"/>
                    </w:rPr>
                  </m:ctrlPr>
                </m:fPr>
                <m:num>
                  <m:d>
                    <m:dPr>
                      <m:ctrlPr>
                        <w:rPr>
                          <w:rFonts w:ascii="Cambria Math" w:hAnsi="Cambria Math"/>
                          <w:i/>
                          <w:sz w:val="21"/>
                        </w:rPr>
                      </m:ctrlPr>
                    </m:dPr>
                    <m:e>
                      <m:r>
                        <w:rPr>
                          <w:rFonts w:ascii="Cambria Math" w:hAnsi="Cambria Math"/>
                          <w:sz w:val="21"/>
                        </w:rPr>
                        <m:t>∆Prix*100</m:t>
                      </m:r>
                    </m:e>
                  </m:d>
                  <m:r>
                    <w:rPr>
                      <w:rFonts w:ascii="Cambria Math" w:hAnsi="Cambria Math"/>
                      <w:sz w:val="21"/>
                    </w:rPr>
                    <m:t>*elasticité</m:t>
                  </m:r>
                </m:num>
                <m:den>
                  <m:r>
                    <w:rPr>
                      <w:rFonts w:ascii="Cambria Math" w:hAnsi="Cambria Math"/>
                      <w:sz w:val="21"/>
                    </w:rPr>
                    <m:t>demande</m:t>
                  </m:r>
                </m:den>
              </m:f>
            </m:e>
          </m:d>
          <m:r>
            <w:rPr>
              <w:rFonts w:ascii="Cambria Math" w:hAnsi="Cambria Math"/>
              <w:sz w:val="21"/>
            </w:rPr>
            <m:t>*demande-demande*-1</m:t>
          </m:r>
        </m:oMath>
      </m:oMathPara>
    </w:p>
    <w:p w14:paraId="2D25C523" w14:textId="77777777" w:rsidR="00352BAC" w:rsidRDefault="00352BAC" w:rsidP="00352BAC">
      <w:pPr>
        <w:pStyle w:val="tbtitre2"/>
      </w:pPr>
      <w:bookmarkStart w:id="293" w:name="_Toc455044885"/>
      <w:r>
        <w:t>Limites et recommandations</w:t>
      </w:r>
      <w:bookmarkEnd w:id="293"/>
    </w:p>
    <w:p w14:paraId="1D08A390" w14:textId="77777777" w:rsidR="00352BAC" w:rsidRDefault="00352BAC" w:rsidP="00352BAC">
      <w:pPr>
        <w:pStyle w:val="tbnormal"/>
      </w:pPr>
      <w:r>
        <w:t xml:space="preserve">L’algorithme semble bien fonctionner dans le cadre où il en fait usage. L’exemple ci-dessous met en compétition 3 sociétés durant 2 rounds de 10 </w:t>
      </w:r>
      <w:r>
        <w:lastRenderedPageBreak/>
        <w:t>jours. Lors du premier round, qui s’exécute virtuellement en janvier, les 3 sociétés vendent toutes le produit au prix de 3.50 CHF. Le résultat démontre que les ventes sont plus ou moins égales entre les 3 sociétés :</w:t>
      </w:r>
    </w:p>
    <w:p w14:paraId="6F77889A" w14:textId="77777777" w:rsidR="00352BAC" w:rsidRDefault="00352BAC" w:rsidP="00352BAC">
      <w:pPr>
        <w:pStyle w:val="tbnormal"/>
      </w:pPr>
      <w:r>
        <w:t xml:space="preserve">Image de </w:t>
      </w:r>
      <w:proofErr w:type="spellStart"/>
      <w:r>
        <w:t>reporting</w:t>
      </w:r>
      <w:proofErr w:type="spellEnd"/>
      <w:r>
        <w:t xml:space="preserve"> des 3 sociétés</w:t>
      </w:r>
    </w:p>
    <w:p w14:paraId="57C06C1D" w14:textId="77777777" w:rsidR="00352BAC" w:rsidRDefault="00352BAC" w:rsidP="00352BAC">
      <w:pPr>
        <w:pStyle w:val="tbnormal"/>
      </w:pPr>
      <w:r>
        <w:t>Durant le deuxième round, simulé en février, la société 1 vend au prix de 2.50 CHF. La société 2 vend au prix de 4.00 CHF. La société 3 vend au prix de 7.20 CHF. Le prix optimal pour les consommateurs est de 3.50, le volume de demande quotidien de 100'000 unités et l’élasticité est de -8.00%.</w:t>
      </w:r>
    </w:p>
    <w:p w14:paraId="0C006B3B" w14:textId="77777777" w:rsidR="00352BAC" w:rsidRDefault="00352BAC" w:rsidP="00352BAC">
      <w:pPr>
        <w:pStyle w:val="tbnormal"/>
      </w:pPr>
      <w:r>
        <w:t>À la fin du round 2, le résultat montre l’effet du changement de prix sur les quantités demandées par les consommateurs. Évidemment, la société 1 et 2 vendent plus que la dernière :</w:t>
      </w:r>
    </w:p>
    <w:p w14:paraId="071E6FFB" w14:textId="77777777" w:rsidR="00352BAC" w:rsidRDefault="00352BAC" w:rsidP="00352BAC">
      <w:pPr>
        <w:pStyle w:val="tbnormal"/>
      </w:pPr>
      <w:r>
        <w:t xml:space="preserve">Image de </w:t>
      </w:r>
      <w:proofErr w:type="spellStart"/>
      <w:r>
        <w:t>reporting</w:t>
      </w:r>
      <w:proofErr w:type="spellEnd"/>
      <w:r>
        <w:t xml:space="preserve"> des 3 sociétés</w:t>
      </w:r>
    </w:p>
    <w:p w14:paraId="35BAB6D8" w14:textId="77777777" w:rsidR="00352BAC" w:rsidRDefault="00352BAC" w:rsidP="00352BAC">
      <w:pPr>
        <w:pStyle w:val="tbnormal"/>
      </w:pPr>
      <w:r>
        <w:t>Cet exemple prouve que l’algorithme est rendu intelligent par la prise en considération des variations de prix sur la demande.</w:t>
      </w:r>
    </w:p>
    <w:p w14:paraId="57053AF5" w14:textId="77777777" w:rsidR="00352BAC" w:rsidRDefault="00352BAC" w:rsidP="00352BAC">
      <w:pPr>
        <w:pStyle w:val="tbnormal"/>
      </w:pPr>
      <w:r>
        <w:t>Dans le développement d’OdooSIM, cet algorithme peut être repris pour la partie des ventes.</w:t>
      </w:r>
    </w:p>
    <w:p w14:paraId="554AB694" w14:textId="162D631E" w:rsidR="00A05F7F" w:rsidRDefault="00A05F7F" w:rsidP="00352BAC">
      <w:pPr>
        <w:pStyle w:val="tbnormal"/>
      </w:pPr>
      <w:r>
        <w:br w:type="page"/>
      </w:r>
    </w:p>
    <w:p w14:paraId="2247AE56" w14:textId="77777777" w:rsidR="00A54AAE" w:rsidRDefault="00A54AAE" w:rsidP="00A54AAE">
      <w:pPr>
        <w:pStyle w:val="tbtitre1"/>
      </w:pPr>
      <w:bookmarkStart w:id="294" w:name="_Toc455044886"/>
      <w:r>
        <w:lastRenderedPageBreak/>
        <w:t>Analyse de l’aspect pédagogique</w:t>
      </w:r>
      <w:bookmarkEnd w:id="294"/>
    </w:p>
    <w:p w14:paraId="32F7EFEF" w14:textId="77777777" w:rsidR="00A54AAE" w:rsidRDefault="00A54AAE" w:rsidP="00A54AAE">
      <w:pPr>
        <w:pStyle w:val="tbnormal"/>
      </w:pPr>
      <w:r>
        <w:t>Pour les besoins du jeu sérieux, les activités présentées dans les chapitres précédents sont catégorisées de deux manières différentes :</w:t>
      </w:r>
    </w:p>
    <w:p w14:paraId="6CBC83BB" w14:textId="77777777" w:rsidR="00A54AAE" w:rsidRDefault="00A54AAE" w:rsidP="00A54AAE">
      <w:pPr>
        <w:pStyle w:val="tbnormal"/>
        <w:numPr>
          <w:ilvl w:val="0"/>
          <w:numId w:val="20"/>
        </w:numPr>
      </w:pPr>
      <w:r w:rsidRPr="00C41285">
        <w:rPr>
          <w:b/>
        </w:rPr>
        <w:t>Automatique</w:t>
      </w:r>
      <w:r>
        <w:t> : C’est-à-dire jouée par le simulateur.</w:t>
      </w:r>
    </w:p>
    <w:p w14:paraId="171689F5" w14:textId="77777777" w:rsidR="00A54AAE" w:rsidRDefault="00A54AAE" w:rsidP="00A54AAE">
      <w:pPr>
        <w:pStyle w:val="tbnormal"/>
        <w:numPr>
          <w:ilvl w:val="0"/>
          <w:numId w:val="10"/>
        </w:numPr>
      </w:pPr>
      <w:r w:rsidRPr="00C41285">
        <w:rPr>
          <w:b/>
        </w:rPr>
        <w:t>Manuelle</w:t>
      </w:r>
      <w:r>
        <w:t> : C’est-à-dire exécutées par les participants.</w:t>
      </w:r>
    </w:p>
    <w:p w14:paraId="56B73A91" w14:textId="77777777" w:rsidR="00A54AAE" w:rsidRDefault="00A54AAE" w:rsidP="00A54AAE">
      <w:pPr>
        <w:pStyle w:val="tbnormal"/>
      </w:pPr>
      <w:r>
        <w:t>Cela est indispensable pour donner l’impression aux participants que le scénario évolue de manière automne. De plus, le jeu serait perçu comme étant ennuyant si les participants avaient à effectuer eux-mêmes la réalisation de tous les processus et leurs activités. Le jeu serait alors uniquement conçu pour créer des ventes et marquer des temps d’arrêt entre les opérations avec délai. Comme cela est le cas pour l’attente des matières premières ou encore l’attente sur la production.</w:t>
      </w:r>
    </w:p>
    <w:p w14:paraId="4E4EC037" w14:textId="77777777" w:rsidR="00A54AAE" w:rsidRDefault="00A54AAE" w:rsidP="00A54AAE">
      <w:pPr>
        <w:pStyle w:val="tbtitre2"/>
      </w:pPr>
      <w:bookmarkStart w:id="295" w:name="_Toc455044887"/>
      <w:r>
        <w:t>Démarche</w:t>
      </w:r>
      <w:bookmarkEnd w:id="295"/>
    </w:p>
    <w:p w14:paraId="3E30DB44" w14:textId="77777777" w:rsidR="00A54AAE" w:rsidRPr="004F769E" w:rsidRDefault="00A54AAE" w:rsidP="00A54AAE">
      <w:pPr>
        <w:pStyle w:val="tbnormal"/>
      </w:pPr>
      <w:r>
        <w:t>La démarche consiste à récupérer la liste de toutes les activités nécessaires au pilotage de Brewery &amp; Co. et de les analysées avec les critères qui doivent être préalablement établis.</w:t>
      </w:r>
    </w:p>
    <w:p w14:paraId="73589F02" w14:textId="77777777" w:rsidR="00A54AAE" w:rsidRDefault="00A54AAE" w:rsidP="00A54AAE">
      <w:pPr>
        <w:pStyle w:val="tbtitre2"/>
      </w:pPr>
      <w:bookmarkStart w:id="296" w:name="_Toc454297965"/>
      <w:bookmarkStart w:id="297" w:name="_Toc455044888"/>
      <w:r>
        <w:t>Critères de sélection</w:t>
      </w:r>
      <w:bookmarkEnd w:id="296"/>
      <w:bookmarkEnd w:id="297"/>
    </w:p>
    <w:p w14:paraId="29D911BB" w14:textId="77777777" w:rsidR="00A54AAE" w:rsidRDefault="00A54AAE" w:rsidP="00A54AAE">
      <w:pPr>
        <w:pStyle w:val="tbnormal"/>
      </w:pPr>
      <w:r>
        <w:t>Ce choix doit être fait sur la base de critères compréhensibles et reproductibles par d’autres personnes. De ce fait, le choix s’est porté sur deux critères simples et subjectif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A54AAE" w14:paraId="42746A01" w14:textId="77777777" w:rsidTr="00965E06">
        <w:trPr>
          <w:trHeight w:hRule="exact" w:val="113"/>
        </w:trPr>
        <w:tc>
          <w:tcPr>
            <w:tcW w:w="597" w:type="dxa"/>
            <w:tcBorders>
              <w:bottom w:val="single" w:sz="2" w:space="0" w:color="D0CECE" w:themeColor="background2" w:themeShade="E6"/>
            </w:tcBorders>
            <w:shd w:val="clear" w:color="auto" w:fill="auto"/>
            <w:vAlign w:val="center"/>
          </w:tcPr>
          <w:p w14:paraId="0789EC1C" w14:textId="77777777" w:rsidR="00A54AAE" w:rsidRPr="00025F11" w:rsidRDefault="00A54AAE" w:rsidP="00965E06">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513391FD" w14:textId="77777777" w:rsidR="00A54AAE" w:rsidRPr="00025F11" w:rsidRDefault="00A54AAE" w:rsidP="00965E06">
            <w:pPr>
              <w:pStyle w:val="tbnormal"/>
              <w:jc w:val="left"/>
              <w:rPr>
                <w:b/>
                <w:sz w:val="2"/>
                <w:szCs w:val="2"/>
              </w:rPr>
            </w:pPr>
          </w:p>
        </w:tc>
      </w:tr>
      <w:tr w:rsidR="00A54AAE" w14:paraId="5E35E43D" w14:textId="77777777" w:rsidTr="00965E06">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07139311" w14:textId="77777777" w:rsidR="00A54AAE" w:rsidRPr="000353ED" w:rsidRDefault="00A54AAE" w:rsidP="00965E06">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14FD9978" w14:textId="77777777" w:rsidR="00A54AAE" w:rsidRPr="00C676D4" w:rsidRDefault="00A54AAE" w:rsidP="00965E06">
            <w:pPr>
              <w:pStyle w:val="tbnormal"/>
              <w:rPr>
                <w:sz w:val="21"/>
              </w:rPr>
            </w:pPr>
            <w:r>
              <w:rPr>
                <w:b/>
                <w:sz w:val="21"/>
              </w:rPr>
              <w:t>Considérations :</w:t>
            </w:r>
          </w:p>
          <w:p w14:paraId="5FF53D19" w14:textId="77777777" w:rsidR="00A54AAE" w:rsidRPr="005E4253" w:rsidRDefault="00A54AAE" w:rsidP="00965E06">
            <w:pPr>
              <w:pStyle w:val="tbnormal"/>
              <w:rPr>
                <w:b/>
                <w:sz w:val="21"/>
              </w:rPr>
            </w:pPr>
            <w:r>
              <w:rPr>
                <w:sz w:val="21"/>
              </w:rPr>
              <w:t>L’auteur ne possède aucune compétence dans le domaine de la pédagogie. C’est pourquoi, les critères sont qualifiés comme étant subjectifs. Ils ont été déterminés par pure logique et ressenti de la part de l’auteur. Cependant, ils semblent être pertinent.</w:t>
            </w:r>
          </w:p>
        </w:tc>
      </w:tr>
      <w:tr w:rsidR="00A54AAE" w14:paraId="78C5E213" w14:textId="77777777" w:rsidTr="00965E06">
        <w:trPr>
          <w:trHeight w:hRule="exact" w:val="90"/>
        </w:trPr>
        <w:tc>
          <w:tcPr>
            <w:tcW w:w="597" w:type="dxa"/>
            <w:tcBorders>
              <w:top w:val="single" w:sz="2" w:space="0" w:color="D0CECE" w:themeColor="background2" w:themeShade="E6"/>
            </w:tcBorders>
            <w:shd w:val="clear" w:color="auto" w:fill="auto"/>
            <w:vAlign w:val="center"/>
          </w:tcPr>
          <w:p w14:paraId="5481D12D" w14:textId="77777777" w:rsidR="00A54AAE" w:rsidRPr="00025F11" w:rsidRDefault="00A54AAE" w:rsidP="00965E06">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13427D19" w14:textId="77777777" w:rsidR="00A54AAE" w:rsidRPr="00025F11" w:rsidRDefault="00A54AAE" w:rsidP="00965E06">
            <w:pPr>
              <w:pStyle w:val="tbnormal"/>
              <w:jc w:val="left"/>
              <w:rPr>
                <w:b/>
                <w:sz w:val="2"/>
                <w:szCs w:val="2"/>
              </w:rPr>
            </w:pPr>
          </w:p>
        </w:tc>
      </w:tr>
    </w:tbl>
    <w:p w14:paraId="5A7EE35E" w14:textId="77777777" w:rsidR="00A54AAE" w:rsidRDefault="00A54AAE" w:rsidP="00A54AAE">
      <w:pPr>
        <w:pStyle w:val="tbnormal"/>
      </w:pPr>
      <w:r>
        <w:t>Finalement, les activités sont catégorisées grâce aux critères qui suivent :</w:t>
      </w:r>
    </w:p>
    <w:p w14:paraId="50E57FB7" w14:textId="77777777" w:rsidR="00A54AAE" w:rsidRDefault="00A54AAE" w:rsidP="00A54AAE">
      <w:pPr>
        <w:pStyle w:val="tbnormal"/>
        <w:numPr>
          <w:ilvl w:val="0"/>
          <w:numId w:val="11"/>
        </w:numPr>
      </w:pPr>
      <w:r>
        <w:t>Si l’activité est simple et répétitive, sans besoin d’analyse pour son exécution alors l’hypothèse est qu’elle n’apporte pas de plus-value pédagogique. Elle est donc automatisée par le simulateur.</w:t>
      </w:r>
    </w:p>
    <w:p w14:paraId="0F615EE8" w14:textId="77777777" w:rsidR="00A54AAE" w:rsidRDefault="00A54AAE" w:rsidP="00A54AAE">
      <w:pPr>
        <w:pStyle w:val="tbnormal"/>
        <w:numPr>
          <w:ilvl w:val="0"/>
          <w:numId w:val="11"/>
        </w:numPr>
      </w:pPr>
      <w:r>
        <w:t>Si l’activité nécessite une analyse ou une réflexion alors l’hypothèse est qu’elle a du sens dans l’apprentissage et est de ce fait catégorisée comme étant manuelle. Elle se joue sur la base d’une prise de décision que doivent faire les participants.</w:t>
      </w:r>
    </w:p>
    <w:p w14:paraId="2582B270" w14:textId="1B7430BE" w:rsidR="00A05F7F" w:rsidRDefault="00A54AAE" w:rsidP="00A54AAE">
      <w:pPr>
        <w:pStyle w:val="tbnormal"/>
        <w:numPr>
          <w:ilvl w:val="0"/>
          <w:numId w:val="11"/>
        </w:numPr>
      </w:pPr>
      <w:r>
        <w:t>C’est grâce à ces activités que les participants font des erreurs. Par conséquent, elles représentent la plus-value de la solution.</w:t>
      </w:r>
      <w:r w:rsidR="00A05F7F">
        <w:br w:type="page"/>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A54AAE" w14:paraId="4A26585A" w14:textId="77777777" w:rsidTr="00965E06">
        <w:trPr>
          <w:trHeight w:hRule="exact" w:val="113"/>
        </w:trPr>
        <w:tc>
          <w:tcPr>
            <w:tcW w:w="597" w:type="dxa"/>
            <w:tcBorders>
              <w:bottom w:val="single" w:sz="2" w:space="0" w:color="D0CECE" w:themeColor="background2" w:themeShade="E6"/>
            </w:tcBorders>
            <w:shd w:val="clear" w:color="auto" w:fill="auto"/>
            <w:vAlign w:val="center"/>
          </w:tcPr>
          <w:p w14:paraId="22044975" w14:textId="77777777" w:rsidR="00A54AAE" w:rsidRPr="00025F11" w:rsidRDefault="00A54AAE" w:rsidP="00965E06">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1982CE05" w14:textId="77777777" w:rsidR="00A54AAE" w:rsidRPr="00025F11" w:rsidRDefault="00A54AAE" w:rsidP="00965E06">
            <w:pPr>
              <w:pStyle w:val="tbnormal"/>
              <w:jc w:val="left"/>
              <w:rPr>
                <w:b/>
                <w:sz w:val="2"/>
                <w:szCs w:val="2"/>
              </w:rPr>
            </w:pPr>
          </w:p>
        </w:tc>
      </w:tr>
      <w:tr w:rsidR="00A54AAE" w14:paraId="1C3C6B19" w14:textId="77777777" w:rsidTr="00965E06">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3C1859ED" w14:textId="77777777" w:rsidR="00A54AAE" w:rsidRPr="000353ED" w:rsidRDefault="00A54AAE" w:rsidP="00965E06">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0D3E9BCA" w14:textId="77777777" w:rsidR="00A54AAE" w:rsidRPr="00C676D4" w:rsidRDefault="00A54AAE" w:rsidP="00965E06">
            <w:pPr>
              <w:pStyle w:val="tbnormal"/>
              <w:rPr>
                <w:sz w:val="21"/>
              </w:rPr>
            </w:pPr>
            <w:r>
              <w:rPr>
                <w:b/>
                <w:sz w:val="21"/>
              </w:rPr>
              <w:t>Explications :</w:t>
            </w:r>
          </w:p>
          <w:p w14:paraId="35EB3AD2" w14:textId="77777777" w:rsidR="00A54AAE" w:rsidRPr="005E4253" w:rsidRDefault="00A54AAE" w:rsidP="00965E06">
            <w:pPr>
              <w:pStyle w:val="tbnormal"/>
              <w:rPr>
                <w:b/>
                <w:sz w:val="21"/>
              </w:rPr>
            </w:pPr>
            <w:r>
              <w:rPr>
                <w:sz w:val="21"/>
              </w:rPr>
              <w:t>Les décisions que font les participants ne sont pas toujours justifiées. De ce fait, les participants sont confrontés à leurs erreurs et peuvent en tirer des leçons. C’est grâce à ce mécanisme que les jeux sérieux sont très bénéfiques pour l’apprentissage.</w:t>
            </w:r>
          </w:p>
        </w:tc>
      </w:tr>
      <w:tr w:rsidR="00A54AAE" w14:paraId="57811B1A" w14:textId="77777777" w:rsidTr="00965E06">
        <w:trPr>
          <w:trHeight w:hRule="exact" w:val="90"/>
        </w:trPr>
        <w:tc>
          <w:tcPr>
            <w:tcW w:w="597" w:type="dxa"/>
            <w:tcBorders>
              <w:top w:val="single" w:sz="2" w:space="0" w:color="D0CECE" w:themeColor="background2" w:themeShade="E6"/>
            </w:tcBorders>
            <w:shd w:val="clear" w:color="auto" w:fill="auto"/>
            <w:vAlign w:val="center"/>
          </w:tcPr>
          <w:p w14:paraId="54E56BA2" w14:textId="77777777" w:rsidR="00A54AAE" w:rsidRPr="00025F11" w:rsidRDefault="00A54AAE" w:rsidP="00965E06">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005EFF9F" w14:textId="77777777" w:rsidR="00A54AAE" w:rsidRPr="00025F11" w:rsidRDefault="00A54AAE" w:rsidP="00965E06">
            <w:pPr>
              <w:pStyle w:val="tbnormal"/>
              <w:jc w:val="left"/>
              <w:rPr>
                <w:b/>
                <w:sz w:val="2"/>
                <w:szCs w:val="2"/>
              </w:rPr>
            </w:pPr>
          </w:p>
        </w:tc>
      </w:tr>
    </w:tbl>
    <w:p w14:paraId="0EF991F6" w14:textId="77777777" w:rsidR="00A54AAE" w:rsidRDefault="00A54AAE" w:rsidP="00A54AAE">
      <w:pPr>
        <w:pStyle w:val="tbnormal"/>
      </w:pPr>
      <w:r>
        <w:t>Toutefois, les recommandons font état qu’une validation de ces choix par des personnes qualifiées en pédagogie serait une réelle plus-value pour OdooSIM.</w:t>
      </w:r>
    </w:p>
    <w:p w14:paraId="1761403E" w14:textId="77777777" w:rsidR="00A54AAE" w:rsidRDefault="00A54AAE" w:rsidP="00A54AAE">
      <w:pPr>
        <w:pStyle w:val="tbtitre2"/>
      </w:pPr>
      <w:bookmarkStart w:id="298" w:name="_Toc454297966"/>
      <w:bookmarkStart w:id="299" w:name="_Toc455044889"/>
      <w:r>
        <w:t>Résultats</w:t>
      </w:r>
      <w:bookmarkEnd w:id="298"/>
      <w:bookmarkEnd w:id="299"/>
    </w:p>
    <w:p w14:paraId="08EA5501" w14:textId="77777777" w:rsidR="00A54AAE" w:rsidRDefault="00A54AAE" w:rsidP="00A54AAE">
      <w:pPr>
        <w:pStyle w:val="tbnormal"/>
      </w:pPr>
      <w:r>
        <w:t>Présenter toutes les étapes et montrer les résultats de l’analyse selon les critères.</w:t>
      </w:r>
    </w:p>
    <w:tbl>
      <w:tblPr>
        <w:tblStyle w:val="Grilledetableauclaire"/>
        <w:tblW w:w="5000" w:type="pct"/>
        <w:tblLook w:val="04A0" w:firstRow="1" w:lastRow="0" w:firstColumn="1" w:lastColumn="0" w:noHBand="0" w:noVBand="1"/>
      </w:tblPr>
      <w:tblGrid>
        <w:gridCol w:w="2077"/>
        <w:gridCol w:w="1497"/>
        <w:gridCol w:w="3786"/>
      </w:tblGrid>
      <w:tr w:rsidR="00A54AAE" w:rsidRPr="003A4596" w14:paraId="596532FA" w14:textId="77777777" w:rsidTr="00965E06">
        <w:trPr>
          <w:trHeight w:val="454"/>
        </w:trPr>
        <w:tc>
          <w:tcPr>
            <w:tcW w:w="2077" w:type="dxa"/>
            <w:shd w:val="clear" w:color="auto" w:fill="E7E6E6" w:themeFill="background2"/>
          </w:tcPr>
          <w:p w14:paraId="20CBCFF9" w14:textId="77777777" w:rsidR="00A54AAE" w:rsidRPr="004576DB" w:rsidRDefault="00A54AAE" w:rsidP="00965E06">
            <w:pPr>
              <w:pStyle w:val="tbnormal"/>
              <w:rPr>
                <w:b/>
              </w:rPr>
            </w:pPr>
            <w:r>
              <w:rPr>
                <w:b/>
              </w:rPr>
              <w:t>Activité</w:t>
            </w:r>
          </w:p>
        </w:tc>
        <w:tc>
          <w:tcPr>
            <w:tcW w:w="1497" w:type="dxa"/>
            <w:shd w:val="clear" w:color="auto" w:fill="E7E6E6" w:themeFill="background2"/>
          </w:tcPr>
          <w:p w14:paraId="45F6374F" w14:textId="77777777" w:rsidR="00A54AAE" w:rsidRPr="00741F67" w:rsidRDefault="00A54AAE" w:rsidP="00965E06">
            <w:pPr>
              <w:pStyle w:val="tbnormal"/>
              <w:rPr>
                <w:b/>
              </w:rPr>
            </w:pPr>
            <w:r>
              <w:rPr>
                <w:b/>
              </w:rPr>
              <w:t>Responsable</w:t>
            </w:r>
          </w:p>
        </w:tc>
        <w:tc>
          <w:tcPr>
            <w:tcW w:w="3786" w:type="dxa"/>
            <w:shd w:val="clear" w:color="auto" w:fill="E7E6E6" w:themeFill="background2"/>
          </w:tcPr>
          <w:p w14:paraId="11B49FDA" w14:textId="77777777" w:rsidR="00A54AAE" w:rsidRDefault="00A54AAE" w:rsidP="00965E06">
            <w:pPr>
              <w:pStyle w:val="tbnormal"/>
              <w:rPr>
                <w:b/>
              </w:rPr>
            </w:pPr>
            <w:r>
              <w:rPr>
                <w:b/>
              </w:rPr>
              <w:t>Explications</w:t>
            </w:r>
          </w:p>
        </w:tc>
      </w:tr>
      <w:tr w:rsidR="00A54AAE" w:rsidRPr="003A4596" w14:paraId="302475CC" w14:textId="77777777" w:rsidTr="00965E06">
        <w:trPr>
          <w:trHeight w:val="454"/>
        </w:trPr>
        <w:tc>
          <w:tcPr>
            <w:tcW w:w="2077" w:type="dxa"/>
          </w:tcPr>
          <w:p w14:paraId="1A619749" w14:textId="77777777" w:rsidR="00A54AAE" w:rsidRDefault="00A54AAE" w:rsidP="00965E06">
            <w:pPr>
              <w:pStyle w:val="tbnormal"/>
              <w:jc w:val="left"/>
            </w:pPr>
            <w:r>
              <w:t>PL01</w:t>
            </w:r>
          </w:p>
          <w:p w14:paraId="2CF585AA" w14:textId="77777777" w:rsidR="00A54AAE" w:rsidRPr="00AC005B" w:rsidRDefault="00A54AAE" w:rsidP="00965E06">
            <w:pPr>
              <w:pStyle w:val="tbnormal"/>
              <w:jc w:val="left"/>
            </w:pPr>
            <w:r>
              <w:t>Effectuer les prévisions</w:t>
            </w:r>
          </w:p>
        </w:tc>
        <w:tc>
          <w:tcPr>
            <w:tcW w:w="1497" w:type="dxa"/>
          </w:tcPr>
          <w:p w14:paraId="6215A2CC" w14:textId="77777777" w:rsidR="00A54AAE" w:rsidRDefault="00A54AAE" w:rsidP="00965E06">
            <w:pPr>
              <w:pStyle w:val="tbnormal"/>
              <w:jc w:val="left"/>
            </w:pPr>
            <w:r>
              <w:t>Participants</w:t>
            </w:r>
          </w:p>
        </w:tc>
        <w:tc>
          <w:tcPr>
            <w:tcW w:w="3786" w:type="dxa"/>
          </w:tcPr>
          <w:p w14:paraId="7313565B" w14:textId="77777777" w:rsidR="00A54AAE" w:rsidRDefault="00A54AAE" w:rsidP="00965E06">
            <w:pPr>
              <w:pStyle w:val="tbnormal"/>
            </w:pPr>
            <w:r>
              <w:t>Prévoir les ventes et donc le besoin de production semble être un exercice important dans l’apprentissage de la gestion d’entreprise. Si les données de ventes ou l’étude de marché est bien faite, les prévisions sont un des facteurs clés de succès.</w:t>
            </w:r>
          </w:p>
          <w:p w14:paraId="47E4D0A0" w14:textId="77777777" w:rsidR="00A54AAE" w:rsidRDefault="00A54AAE" w:rsidP="00965E06">
            <w:pPr>
              <w:pStyle w:val="tbnormal"/>
            </w:pPr>
            <w:r>
              <w:t>Les prévisions peuvent s’appuyer sur les données de jeu historique ou sur les supports liés au scénario.</w:t>
            </w:r>
          </w:p>
        </w:tc>
      </w:tr>
      <w:tr w:rsidR="00A54AAE" w:rsidRPr="003A4596" w14:paraId="52A8DBD1" w14:textId="77777777" w:rsidTr="00965E06">
        <w:trPr>
          <w:trHeight w:val="454"/>
        </w:trPr>
        <w:tc>
          <w:tcPr>
            <w:tcW w:w="2077" w:type="dxa"/>
          </w:tcPr>
          <w:p w14:paraId="01C7EDA0" w14:textId="77777777" w:rsidR="00A54AAE" w:rsidRDefault="00A54AAE" w:rsidP="00965E06">
            <w:pPr>
              <w:pStyle w:val="tbnormal"/>
              <w:jc w:val="left"/>
            </w:pPr>
            <w:r>
              <w:t>PL02</w:t>
            </w:r>
          </w:p>
          <w:p w14:paraId="6DF3D6C8" w14:textId="77777777" w:rsidR="00A54AAE" w:rsidRDefault="00A54AAE" w:rsidP="00965E06">
            <w:pPr>
              <w:pStyle w:val="tbnormal"/>
              <w:jc w:val="left"/>
              <w:rPr>
                <w:b/>
              </w:rPr>
            </w:pPr>
            <w:r>
              <w:t>Exécuter le calcul des besoins</w:t>
            </w:r>
          </w:p>
        </w:tc>
        <w:tc>
          <w:tcPr>
            <w:tcW w:w="1497" w:type="dxa"/>
          </w:tcPr>
          <w:p w14:paraId="3E83B7AF" w14:textId="77777777" w:rsidR="00A54AAE" w:rsidRDefault="00A54AAE" w:rsidP="00965E06">
            <w:pPr>
              <w:pStyle w:val="tbnormal"/>
              <w:jc w:val="left"/>
            </w:pPr>
            <w:r>
              <w:t>Simulateur</w:t>
            </w:r>
          </w:p>
        </w:tc>
        <w:tc>
          <w:tcPr>
            <w:tcW w:w="3786" w:type="dxa"/>
          </w:tcPr>
          <w:p w14:paraId="5E2A9D3F" w14:textId="77777777" w:rsidR="00A54AAE" w:rsidRDefault="00A54AAE" w:rsidP="00965E06">
            <w:pPr>
              <w:pStyle w:val="tbnormal"/>
            </w:pPr>
            <w:r>
              <w:t>Cette activité ne semble pas apporter de plus-value pédagogique.</w:t>
            </w:r>
          </w:p>
          <w:p w14:paraId="23DF7093" w14:textId="77777777" w:rsidR="00A54AAE" w:rsidRDefault="00A54AAE" w:rsidP="00965E06">
            <w:pPr>
              <w:pStyle w:val="tbnormal"/>
            </w:pPr>
            <w:r>
              <w:t>De plus, une problématique technique s’est posée quant aux éléments métiers (OF et OA) qui sont créés.</w:t>
            </w:r>
          </w:p>
          <w:p w14:paraId="4DEE8673" w14:textId="77777777" w:rsidR="00A54AAE" w:rsidRDefault="00A54AAE" w:rsidP="00965E06">
            <w:pPr>
              <w:pStyle w:val="tbnormal"/>
            </w:pPr>
            <w:r>
              <w:t>En effet, dès que le MRP créé les besoins, il les date au jour réel alors que le simulateur joue des jours fictifs. Ceci dit, un problème de cohérence survient. En rendant cette tâche automatique, le simulateur exécute le calcul et récupère directement les besoins générés qu’il date au jour fictif. Ainsi, dès que les participants visualisent les OA et OF, ils les identifient comme étant cohérent avec les dates des jours simulés.</w:t>
            </w:r>
          </w:p>
        </w:tc>
      </w:tr>
      <w:tr w:rsidR="00A54AAE" w:rsidRPr="003A4596" w14:paraId="3FAB8C8F" w14:textId="77777777" w:rsidTr="00965E06">
        <w:trPr>
          <w:trHeight w:val="454"/>
        </w:trPr>
        <w:tc>
          <w:tcPr>
            <w:tcW w:w="2077" w:type="dxa"/>
          </w:tcPr>
          <w:p w14:paraId="3305CC4D" w14:textId="77777777" w:rsidR="00A54AAE" w:rsidRDefault="00A54AAE" w:rsidP="00965E06">
            <w:pPr>
              <w:pStyle w:val="tbnormal"/>
              <w:jc w:val="left"/>
            </w:pPr>
            <w:r>
              <w:t>PR01</w:t>
            </w:r>
          </w:p>
          <w:p w14:paraId="007B649E" w14:textId="77777777" w:rsidR="00A54AAE" w:rsidRDefault="00A54AAE" w:rsidP="00965E06">
            <w:pPr>
              <w:pStyle w:val="tbnormal"/>
              <w:jc w:val="left"/>
            </w:pPr>
            <w:r>
              <w:lastRenderedPageBreak/>
              <w:t>Confirmer les demandes d’achat</w:t>
            </w:r>
          </w:p>
        </w:tc>
        <w:tc>
          <w:tcPr>
            <w:tcW w:w="1497" w:type="dxa"/>
          </w:tcPr>
          <w:p w14:paraId="18CFAF2F" w14:textId="77777777" w:rsidR="00A54AAE" w:rsidRDefault="00A54AAE" w:rsidP="00965E06">
            <w:pPr>
              <w:pStyle w:val="tbnormal"/>
              <w:jc w:val="left"/>
            </w:pPr>
            <w:r>
              <w:lastRenderedPageBreak/>
              <w:t>Participants</w:t>
            </w:r>
          </w:p>
        </w:tc>
        <w:tc>
          <w:tcPr>
            <w:tcW w:w="3786" w:type="dxa"/>
          </w:tcPr>
          <w:p w14:paraId="728050E0" w14:textId="77777777" w:rsidR="00A54AAE" w:rsidRDefault="00A54AAE" w:rsidP="00965E06">
            <w:pPr>
              <w:pStyle w:val="tbnormal"/>
            </w:pPr>
            <w:r>
              <w:t xml:space="preserve">Cette opération doit être effectuée par les participants. En effet, elle suscite </w:t>
            </w:r>
            <w:r>
              <w:lastRenderedPageBreak/>
              <w:t>une interrogation. « Avons-nous les liquidités pour effectuer l’achat ? » ou encore comment se projeter dans un court terme afin d’évaluer la trésorerie future.</w:t>
            </w:r>
          </w:p>
        </w:tc>
      </w:tr>
      <w:tr w:rsidR="00A54AAE" w:rsidRPr="003A4596" w14:paraId="76662ED0" w14:textId="77777777" w:rsidTr="00965E06">
        <w:trPr>
          <w:trHeight w:val="454"/>
        </w:trPr>
        <w:tc>
          <w:tcPr>
            <w:tcW w:w="2077" w:type="dxa"/>
          </w:tcPr>
          <w:p w14:paraId="333C30D4" w14:textId="77777777" w:rsidR="00A54AAE" w:rsidRDefault="00A54AAE" w:rsidP="00965E06">
            <w:pPr>
              <w:pStyle w:val="tbnormal"/>
              <w:jc w:val="left"/>
            </w:pPr>
            <w:r>
              <w:lastRenderedPageBreak/>
              <w:t>PR02</w:t>
            </w:r>
          </w:p>
          <w:p w14:paraId="2729F78E" w14:textId="77777777" w:rsidR="00A54AAE" w:rsidRDefault="00A54AAE" w:rsidP="00965E06">
            <w:pPr>
              <w:pStyle w:val="tbnormal"/>
              <w:jc w:val="left"/>
            </w:pPr>
            <w:r>
              <w:t>Réceptionner la marchandise</w:t>
            </w:r>
          </w:p>
        </w:tc>
        <w:tc>
          <w:tcPr>
            <w:tcW w:w="1497" w:type="dxa"/>
          </w:tcPr>
          <w:p w14:paraId="100AC174" w14:textId="77777777" w:rsidR="00A54AAE" w:rsidRDefault="00A54AAE" w:rsidP="00965E06">
            <w:pPr>
              <w:pStyle w:val="tbnormal"/>
              <w:jc w:val="left"/>
            </w:pPr>
            <w:r>
              <w:t>Simulateur</w:t>
            </w:r>
          </w:p>
        </w:tc>
        <w:tc>
          <w:tcPr>
            <w:tcW w:w="3786" w:type="dxa"/>
          </w:tcPr>
          <w:p w14:paraId="07AC41D5" w14:textId="77777777" w:rsidR="00A54AAE" w:rsidRDefault="00A54AAE" w:rsidP="00965E06">
            <w:pPr>
              <w:pStyle w:val="tbnormal"/>
            </w:pPr>
            <w:r>
              <w:t>Cette tâche est simple et répétitive. En effet, le scénario ne prévoit pas de prendre en compte les risques de livraison et les erreurs qui peuvent survenir dans les quantités. Par conséquent, cette tâche est amenée à être exécutée à chaque fois de la même manière.</w:t>
            </w:r>
          </w:p>
        </w:tc>
      </w:tr>
      <w:tr w:rsidR="00A54AAE" w:rsidRPr="003A4596" w14:paraId="224EB908" w14:textId="77777777" w:rsidTr="00965E06">
        <w:trPr>
          <w:trHeight w:val="454"/>
        </w:trPr>
        <w:tc>
          <w:tcPr>
            <w:tcW w:w="2077" w:type="dxa"/>
          </w:tcPr>
          <w:p w14:paraId="491EE8BC" w14:textId="77777777" w:rsidR="00A54AAE" w:rsidRDefault="00A54AAE" w:rsidP="00965E06">
            <w:pPr>
              <w:pStyle w:val="tbnormal"/>
              <w:jc w:val="left"/>
            </w:pPr>
            <w:r>
              <w:t>PR03</w:t>
            </w:r>
          </w:p>
          <w:p w14:paraId="41D341D9" w14:textId="77777777" w:rsidR="00A54AAE" w:rsidRDefault="00A54AAE" w:rsidP="00965E06">
            <w:pPr>
              <w:pStyle w:val="tbnormal"/>
              <w:jc w:val="left"/>
            </w:pPr>
            <w:r>
              <w:t>Créer la facture fournisseur</w:t>
            </w:r>
          </w:p>
        </w:tc>
        <w:tc>
          <w:tcPr>
            <w:tcW w:w="1497" w:type="dxa"/>
          </w:tcPr>
          <w:p w14:paraId="6091FB98" w14:textId="77777777" w:rsidR="00A54AAE" w:rsidRDefault="00A54AAE" w:rsidP="00965E06">
            <w:pPr>
              <w:pStyle w:val="tbnormal"/>
              <w:jc w:val="left"/>
            </w:pPr>
            <w:r>
              <w:t>Simulateur</w:t>
            </w:r>
          </w:p>
        </w:tc>
        <w:tc>
          <w:tcPr>
            <w:tcW w:w="3786" w:type="dxa"/>
          </w:tcPr>
          <w:p w14:paraId="5B6DE749" w14:textId="77777777" w:rsidR="00A54AAE" w:rsidRDefault="00A54AAE" w:rsidP="00965E06">
            <w:pPr>
              <w:pStyle w:val="tbnormal"/>
            </w:pPr>
            <w:r>
              <w:t>Une nouvelle fois, cette tâche est relativement simple. Dans la réalité, cela s’effectue par une simple saisie. De cette observation, l’hypothèse fait office que les participants ne tirent pas de leçon à l’exécuter eux-mêmes.</w:t>
            </w:r>
          </w:p>
        </w:tc>
      </w:tr>
      <w:tr w:rsidR="00A54AAE" w:rsidRPr="003A4596" w14:paraId="69843997" w14:textId="77777777" w:rsidTr="00965E06">
        <w:trPr>
          <w:trHeight w:val="454"/>
        </w:trPr>
        <w:tc>
          <w:tcPr>
            <w:tcW w:w="2077" w:type="dxa"/>
          </w:tcPr>
          <w:p w14:paraId="411D35C2" w14:textId="77777777" w:rsidR="00A54AAE" w:rsidRDefault="00A54AAE" w:rsidP="00965E06">
            <w:pPr>
              <w:pStyle w:val="tbnormal"/>
              <w:jc w:val="left"/>
            </w:pPr>
            <w:r>
              <w:t>PR04</w:t>
            </w:r>
          </w:p>
          <w:p w14:paraId="18A422C1" w14:textId="77777777" w:rsidR="00A54AAE" w:rsidRDefault="00A54AAE" w:rsidP="00965E06">
            <w:pPr>
              <w:pStyle w:val="tbnormal"/>
              <w:jc w:val="left"/>
            </w:pPr>
            <w:r>
              <w:t>Comptabiliser le paiement fournisseur</w:t>
            </w:r>
          </w:p>
        </w:tc>
        <w:tc>
          <w:tcPr>
            <w:tcW w:w="1497" w:type="dxa"/>
          </w:tcPr>
          <w:p w14:paraId="6BD60055" w14:textId="77777777" w:rsidR="00A54AAE" w:rsidRDefault="00A54AAE" w:rsidP="00965E06">
            <w:pPr>
              <w:pStyle w:val="tbnormal"/>
              <w:jc w:val="left"/>
            </w:pPr>
            <w:r>
              <w:t>Simulateur</w:t>
            </w:r>
          </w:p>
        </w:tc>
        <w:tc>
          <w:tcPr>
            <w:tcW w:w="3786" w:type="dxa"/>
          </w:tcPr>
          <w:p w14:paraId="0BD79BE4" w14:textId="77777777" w:rsidR="00A54AAE" w:rsidRDefault="00A54AAE" w:rsidP="00965E06">
            <w:pPr>
              <w:pStyle w:val="tbnormal"/>
            </w:pPr>
            <w:r>
              <w:t>A la fin du mois, le département comptabilité paie ces créanciers. Cela n’étant pas une tâche qui nécessite analyse ou réflexion, elle est la candidate parfaite à l’automatisation.</w:t>
            </w:r>
          </w:p>
        </w:tc>
      </w:tr>
      <w:tr w:rsidR="00A54AAE" w:rsidRPr="003A4596" w14:paraId="18860AE0" w14:textId="77777777" w:rsidTr="00965E06">
        <w:trPr>
          <w:trHeight w:val="454"/>
        </w:trPr>
        <w:tc>
          <w:tcPr>
            <w:tcW w:w="2077" w:type="dxa"/>
          </w:tcPr>
          <w:p w14:paraId="10A245CD" w14:textId="77777777" w:rsidR="00A54AAE" w:rsidRDefault="00A54AAE" w:rsidP="00965E06">
            <w:pPr>
              <w:pStyle w:val="tbnormal"/>
              <w:jc w:val="left"/>
            </w:pPr>
            <w:r>
              <w:t>MA01</w:t>
            </w:r>
          </w:p>
          <w:p w14:paraId="3C5C8B2F" w14:textId="77777777" w:rsidR="00A54AAE" w:rsidRDefault="00A54AAE" w:rsidP="00965E06">
            <w:pPr>
              <w:pStyle w:val="tbnormal"/>
              <w:jc w:val="left"/>
            </w:pPr>
            <w:r>
              <w:t>Lancer des ordres de fabrication</w:t>
            </w:r>
          </w:p>
        </w:tc>
        <w:tc>
          <w:tcPr>
            <w:tcW w:w="1497" w:type="dxa"/>
          </w:tcPr>
          <w:p w14:paraId="45546F61" w14:textId="77777777" w:rsidR="00A54AAE" w:rsidRDefault="00A54AAE" w:rsidP="00965E06">
            <w:pPr>
              <w:pStyle w:val="tbnormal"/>
              <w:jc w:val="left"/>
            </w:pPr>
            <w:r>
              <w:t>Participants</w:t>
            </w:r>
          </w:p>
        </w:tc>
        <w:tc>
          <w:tcPr>
            <w:tcW w:w="3786" w:type="dxa"/>
          </w:tcPr>
          <w:p w14:paraId="5341A5E4" w14:textId="77777777" w:rsidR="00A54AAE" w:rsidRDefault="00A54AAE" w:rsidP="00965E06">
            <w:pPr>
              <w:pStyle w:val="tbnormal"/>
            </w:pPr>
            <w:r>
              <w:t>Le lancement des ordres de fabrication doit s’effectuer en analysant ce qui se passe actuellement sur les lignes. « Avons-nous déjà atteint notre nombre simultané d’OF en cours ? » ou encore « Comment priorisons-nous les OF ? ». Toutes ces questions déclenchent réflexion et éléments stratégiques où les participants doivent faire des choix, prendre des décisions.</w:t>
            </w:r>
          </w:p>
        </w:tc>
      </w:tr>
      <w:tr w:rsidR="00A54AAE" w:rsidRPr="003A4596" w14:paraId="600FEED6" w14:textId="77777777" w:rsidTr="00965E06">
        <w:trPr>
          <w:trHeight w:val="454"/>
        </w:trPr>
        <w:tc>
          <w:tcPr>
            <w:tcW w:w="2077" w:type="dxa"/>
          </w:tcPr>
          <w:p w14:paraId="695BEE31" w14:textId="77777777" w:rsidR="00A54AAE" w:rsidRDefault="00A54AAE" w:rsidP="00965E06">
            <w:pPr>
              <w:pStyle w:val="tbnormal"/>
              <w:jc w:val="left"/>
            </w:pPr>
            <w:r>
              <w:t>MA02</w:t>
            </w:r>
          </w:p>
          <w:p w14:paraId="06CDBE32" w14:textId="77777777" w:rsidR="00A54AAE" w:rsidRDefault="00A54AAE" w:rsidP="00965E06">
            <w:pPr>
              <w:pStyle w:val="tbnormal"/>
              <w:jc w:val="left"/>
            </w:pPr>
            <w:r>
              <w:t>Confirmer la production</w:t>
            </w:r>
          </w:p>
        </w:tc>
        <w:tc>
          <w:tcPr>
            <w:tcW w:w="1497" w:type="dxa"/>
          </w:tcPr>
          <w:p w14:paraId="1E064953" w14:textId="77777777" w:rsidR="00A54AAE" w:rsidRDefault="00A54AAE" w:rsidP="00965E06">
            <w:pPr>
              <w:pStyle w:val="tbnormal"/>
              <w:jc w:val="left"/>
            </w:pPr>
            <w:r>
              <w:t>Simulateur</w:t>
            </w:r>
          </w:p>
        </w:tc>
        <w:tc>
          <w:tcPr>
            <w:tcW w:w="3786" w:type="dxa"/>
          </w:tcPr>
          <w:p w14:paraId="7237C1BA" w14:textId="77777777" w:rsidR="00A54AAE" w:rsidRDefault="00A54AAE" w:rsidP="00965E06">
            <w:pPr>
              <w:pStyle w:val="tbnormal"/>
            </w:pPr>
            <w:r>
              <w:t>La confirmation de la production prend en compte le délai que le scénario impose en tant que contrainte. Pour ne pas donner la possibilité aux participants d’effectuer des tricheries, la décision est de rendre cette étape automatique. De plus, le scénario ne prévoit pas d’ajouter des contraintes comme des problèmes de fabrication ou des retards.</w:t>
            </w:r>
          </w:p>
        </w:tc>
      </w:tr>
    </w:tbl>
    <w:p w14:paraId="5E4A61BB" w14:textId="77777777" w:rsidR="00A54AAE" w:rsidRDefault="00A54AAE" w:rsidP="00A54AAE">
      <w:pPr>
        <w:pStyle w:val="tbnormal"/>
      </w:pP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A54AAE" w14:paraId="3A452BEB" w14:textId="77777777" w:rsidTr="00965E06">
        <w:trPr>
          <w:trHeight w:hRule="exact" w:val="113"/>
        </w:trPr>
        <w:tc>
          <w:tcPr>
            <w:tcW w:w="597" w:type="dxa"/>
            <w:tcBorders>
              <w:bottom w:val="single" w:sz="2" w:space="0" w:color="D0CECE" w:themeColor="background2" w:themeShade="E6"/>
            </w:tcBorders>
            <w:shd w:val="clear" w:color="auto" w:fill="auto"/>
            <w:vAlign w:val="center"/>
          </w:tcPr>
          <w:p w14:paraId="6694228A" w14:textId="77777777" w:rsidR="00A54AAE" w:rsidRPr="00025F11" w:rsidRDefault="00A54AAE" w:rsidP="00965E06">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5BFDFFA4" w14:textId="77777777" w:rsidR="00A54AAE" w:rsidRPr="00025F11" w:rsidRDefault="00A54AAE" w:rsidP="00965E06">
            <w:pPr>
              <w:pStyle w:val="tbnormal"/>
              <w:jc w:val="left"/>
              <w:rPr>
                <w:b/>
                <w:sz w:val="2"/>
                <w:szCs w:val="2"/>
              </w:rPr>
            </w:pPr>
          </w:p>
        </w:tc>
      </w:tr>
      <w:tr w:rsidR="00A54AAE" w14:paraId="47C6837A" w14:textId="77777777" w:rsidTr="00965E06">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0AB29B15" w14:textId="77777777" w:rsidR="00A54AAE" w:rsidRPr="000353ED" w:rsidRDefault="00A54AAE" w:rsidP="00965E06">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00F43DC3" w14:textId="77777777" w:rsidR="00A54AAE" w:rsidRPr="00C676D4" w:rsidRDefault="00A54AAE" w:rsidP="00965E06">
            <w:pPr>
              <w:pStyle w:val="tbnormal"/>
              <w:rPr>
                <w:sz w:val="21"/>
              </w:rPr>
            </w:pPr>
            <w:r>
              <w:rPr>
                <w:b/>
                <w:sz w:val="21"/>
              </w:rPr>
              <w:t>Explications :</w:t>
            </w:r>
          </w:p>
          <w:p w14:paraId="34F2201B" w14:textId="77777777" w:rsidR="00A54AAE" w:rsidRPr="005E4253" w:rsidRDefault="00A54AAE" w:rsidP="00965E06">
            <w:pPr>
              <w:pStyle w:val="tbnormal"/>
              <w:rPr>
                <w:b/>
                <w:sz w:val="21"/>
              </w:rPr>
            </w:pPr>
            <w:r>
              <w:rPr>
                <w:sz w:val="21"/>
              </w:rPr>
              <w:t>Ce point a été présenté précédemment dans ce document. Cependant, au moment de passer en revue les résultats liés au processus de vente, il semble important de rappeler qu’un jeu sérieux se doit de donner l’impression aux participants, qu’il évolue et qu’il réagit aux décisions et aux actions qu’ils prennent. De ce constat, le processus de vente est le candidat parfait pour rendre le jeu fluide. Comme ce processus vient en bout de chaîne, il est le générateur de revenu pour la société. Toutes les décisions prisent en amont affectent les ventes. C’est une caractéristique propre au domaine étudié. De plus, l’objectif d’une partie OdooSIM est d’atteindre le plus haut bénéfice possible. C’est pour cela, que ce processus est majoritairement automatisé.</w:t>
            </w:r>
          </w:p>
        </w:tc>
      </w:tr>
      <w:tr w:rsidR="00A54AAE" w14:paraId="04DE601E" w14:textId="77777777" w:rsidTr="00965E06">
        <w:trPr>
          <w:trHeight w:hRule="exact" w:val="90"/>
        </w:trPr>
        <w:tc>
          <w:tcPr>
            <w:tcW w:w="597" w:type="dxa"/>
            <w:tcBorders>
              <w:top w:val="single" w:sz="2" w:space="0" w:color="D0CECE" w:themeColor="background2" w:themeShade="E6"/>
            </w:tcBorders>
            <w:shd w:val="clear" w:color="auto" w:fill="auto"/>
            <w:vAlign w:val="center"/>
          </w:tcPr>
          <w:p w14:paraId="25AEB23B" w14:textId="77777777" w:rsidR="00A54AAE" w:rsidRPr="00025F11" w:rsidRDefault="00A54AAE" w:rsidP="00965E06">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39F84791" w14:textId="77777777" w:rsidR="00A54AAE" w:rsidRPr="00025F11" w:rsidRDefault="00A54AAE" w:rsidP="00965E06">
            <w:pPr>
              <w:pStyle w:val="tbnormal"/>
              <w:jc w:val="left"/>
              <w:rPr>
                <w:b/>
                <w:sz w:val="2"/>
                <w:szCs w:val="2"/>
              </w:rPr>
            </w:pPr>
          </w:p>
        </w:tc>
      </w:tr>
    </w:tbl>
    <w:p w14:paraId="621A1B97" w14:textId="77777777" w:rsidR="00A54AAE" w:rsidRDefault="00A54AAE" w:rsidP="00A54AAE">
      <w:pPr>
        <w:pStyle w:val="tbnormal"/>
      </w:pPr>
    </w:p>
    <w:tbl>
      <w:tblPr>
        <w:tblStyle w:val="Grilledetableauclaire"/>
        <w:tblW w:w="5000" w:type="pct"/>
        <w:tblLook w:val="04A0" w:firstRow="1" w:lastRow="0" w:firstColumn="1" w:lastColumn="0" w:noHBand="0" w:noVBand="1"/>
      </w:tblPr>
      <w:tblGrid>
        <w:gridCol w:w="2077"/>
        <w:gridCol w:w="1497"/>
        <w:gridCol w:w="3786"/>
      </w:tblGrid>
      <w:tr w:rsidR="00A54AAE" w14:paraId="7B5F9D5E" w14:textId="77777777" w:rsidTr="00965E06">
        <w:trPr>
          <w:trHeight w:val="454"/>
        </w:trPr>
        <w:tc>
          <w:tcPr>
            <w:tcW w:w="2077" w:type="dxa"/>
          </w:tcPr>
          <w:p w14:paraId="1EA14EA4" w14:textId="77777777" w:rsidR="00A54AAE" w:rsidRDefault="00A54AAE" w:rsidP="00965E06">
            <w:pPr>
              <w:pStyle w:val="tbnormal"/>
              <w:jc w:val="left"/>
            </w:pPr>
            <w:r>
              <w:t>SA01</w:t>
            </w:r>
          </w:p>
          <w:p w14:paraId="2D52BACD" w14:textId="77777777" w:rsidR="00A54AAE" w:rsidRDefault="00A54AAE" w:rsidP="00965E06">
            <w:pPr>
              <w:pStyle w:val="tbnormal"/>
              <w:jc w:val="left"/>
            </w:pPr>
            <w:r>
              <w:t>Créer une vente</w:t>
            </w:r>
          </w:p>
        </w:tc>
        <w:tc>
          <w:tcPr>
            <w:tcW w:w="1497" w:type="dxa"/>
          </w:tcPr>
          <w:p w14:paraId="59D5206A" w14:textId="77777777" w:rsidR="00A54AAE" w:rsidRDefault="00A54AAE" w:rsidP="00965E06">
            <w:pPr>
              <w:pStyle w:val="tbnormal"/>
              <w:jc w:val="left"/>
            </w:pPr>
            <w:r>
              <w:t>Simulateur</w:t>
            </w:r>
          </w:p>
        </w:tc>
        <w:tc>
          <w:tcPr>
            <w:tcW w:w="3786" w:type="dxa"/>
          </w:tcPr>
          <w:p w14:paraId="60496975" w14:textId="77777777" w:rsidR="00A54AAE" w:rsidRDefault="00A54AAE" w:rsidP="00965E06">
            <w:pPr>
              <w:pStyle w:val="tbnormal"/>
            </w:pPr>
            <w:r>
              <w:t>La concrétisation d’une vente par une équipe est le résultat de plusieurs décisions. C’est donc tout naturellement que cette tâche est automatisée car elle est le résultat de plusieurs critères que doit remplir l’offre que créé les sociétés.</w:t>
            </w:r>
          </w:p>
        </w:tc>
      </w:tr>
      <w:tr w:rsidR="00A54AAE" w14:paraId="3771B7F8" w14:textId="77777777" w:rsidTr="00965E06">
        <w:trPr>
          <w:trHeight w:val="454"/>
        </w:trPr>
        <w:tc>
          <w:tcPr>
            <w:tcW w:w="2077" w:type="dxa"/>
          </w:tcPr>
          <w:p w14:paraId="1E25269F" w14:textId="77777777" w:rsidR="00A54AAE" w:rsidRDefault="00A54AAE" w:rsidP="00965E06">
            <w:pPr>
              <w:pStyle w:val="tbnormal"/>
              <w:jc w:val="left"/>
            </w:pPr>
            <w:r>
              <w:t>SA02</w:t>
            </w:r>
          </w:p>
          <w:p w14:paraId="124764D3" w14:textId="77777777" w:rsidR="00A54AAE" w:rsidRDefault="00A54AAE" w:rsidP="00965E06">
            <w:pPr>
              <w:pStyle w:val="tbnormal"/>
              <w:jc w:val="left"/>
            </w:pPr>
            <w:r>
              <w:t>Expédier la marchandise</w:t>
            </w:r>
          </w:p>
        </w:tc>
        <w:tc>
          <w:tcPr>
            <w:tcW w:w="1497" w:type="dxa"/>
          </w:tcPr>
          <w:p w14:paraId="57F3BBEE" w14:textId="77777777" w:rsidR="00A54AAE" w:rsidRDefault="00A54AAE" w:rsidP="00965E06">
            <w:pPr>
              <w:pStyle w:val="tbnormal"/>
              <w:jc w:val="left"/>
            </w:pPr>
            <w:r>
              <w:t>Simulateur</w:t>
            </w:r>
          </w:p>
        </w:tc>
        <w:tc>
          <w:tcPr>
            <w:tcW w:w="3786" w:type="dxa"/>
          </w:tcPr>
          <w:p w14:paraId="3C7D8C07" w14:textId="77777777" w:rsidR="00A54AAE" w:rsidRDefault="00A54AAE" w:rsidP="00965E06">
            <w:pPr>
              <w:pStyle w:val="tbnormal"/>
            </w:pPr>
            <w:r>
              <w:t>Tout comme pour la réception d’une commande fournisseur, cette étape n’apporte aucune plus-value pédagogique.</w:t>
            </w:r>
          </w:p>
        </w:tc>
      </w:tr>
      <w:tr w:rsidR="00A54AAE" w14:paraId="6D856D9B" w14:textId="77777777" w:rsidTr="00965E06">
        <w:trPr>
          <w:trHeight w:val="454"/>
        </w:trPr>
        <w:tc>
          <w:tcPr>
            <w:tcW w:w="2077" w:type="dxa"/>
          </w:tcPr>
          <w:p w14:paraId="20AB6D40" w14:textId="77777777" w:rsidR="00A54AAE" w:rsidRDefault="00A54AAE" w:rsidP="00965E06">
            <w:pPr>
              <w:pStyle w:val="tbnormal"/>
              <w:jc w:val="left"/>
            </w:pPr>
            <w:r>
              <w:t>SA03</w:t>
            </w:r>
          </w:p>
          <w:p w14:paraId="6B8B0704" w14:textId="77777777" w:rsidR="00A54AAE" w:rsidRDefault="00A54AAE" w:rsidP="00965E06">
            <w:pPr>
              <w:pStyle w:val="tbnormal"/>
              <w:jc w:val="left"/>
            </w:pPr>
            <w:r>
              <w:t>Facturer le client</w:t>
            </w:r>
          </w:p>
        </w:tc>
        <w:tc>
          <w:tcPr>
            <w:tcW w:w="1497" w:type="dxa"/>
          </w:tcPr>
          <w:p w14:paraId="4F990B54" w14:textId="77777777" w:rsidR="00A54AAE" w:rsidRDefault="00A54AAE" w:rsidP="00965E06">
            <w:pPr>
              <w:pStyle w:val="tbnormal"/>
              <w:jc w:val="left"/>
            </w:pPr>
            <w:r>
              <w:t>Simulateur</w:t>
            </w:r>
          </w:p>
        </w:tc>
        <w:tc>
          <w:tcPr>
            <w:tcW w:w="3786" w:type="dxa"/>
          </w:tcPr>
          <w:p w14:paraId="3D547E7E" w14:textId="77777777" w:rsidR="00A54AAE" w:rsidRDefault="00A54AAE" w:rsidP="00965E06">
            <w:pPr>
              <w:pStyle w:val="tbnormal"/>
            </w:pPr>
            <w:r>
              <w:t>L’employé qui facture le client ne fait que de se référer à la vente réalisée et aux conditions négociées. C’est une simple tâche de saisie.</w:t>
            </w:r>
          </w:p>
        </w:tc>
      </w:tr>
      <w:tr w:rsidR="00A54AAE" w14:paraId="437EC789" w14:textId="77777777" w:rsidTr="00965E06">
        <w:trPr>
          <w:trHeight w:val="454"/>
        </w:trPr>
        <w:tc>
          <w:tcPr>
            <w:tcW w:w="2077" w:type="dxa"/>
          </w:tcPr>
          <w:p w14:paraId="32CAB83D" w14:textId="77777777" w:rsidR="00A54AAE" w:rsidRDefault="00A54AAE" w:rsidP="00965E06">
            <w:pPr>
              <w:pStyle w:val="tbnormal"/>
              <w:jc w:val="left"/>
            </w:pPr>
            <w:r>
              <w:t>SA04</w:t>
            </w:r>
          </w:p>
          <w:p w14:paraId="260AC96A" w14:textId="77777777" w:rsidR="00A54AAE" w:rsidRDefault="00A54AAE" w:rsidP="00965E06">
            <w:pPr>
              <w:pStyle w:val="tbnormal"/>
              <w:jc w:val="left"/>
            </w:pPr>
            <w:r>
              <w:t>Comptabiliser le paiement</w:t>
            </w:r>
          </w:p>
        </w:tc>
        <w:tc>
          <w:tcPr>
            <w:tcW w:w="1497" w:type="dxa"/>
          </w:tcPr>
          <w:p w14:paraId="06DDA567" w14:textId="77777777" w:rsidR="00A54AAE" w:rsidRDefault="00A54AAE" w:rsidP="00965E06">
            <w:pPr>
              <w:pStyle w:val="tbnormal"/>
              <w:jc w:val="left"/>
            </w:pPr>
            <w:r>
              <w:t>Simulateur</w:t>
            </w:r>
          </w:p>
        </w:tc>
        <w:tc>
          <w:tcPr>
            <w:tcW w:w="3786" w:type="dxa"/>
          </w:tcPr>
          <w:p w14:paraId="001F153F" w14:textId="77777777" w:rsidR="00A54AAE" w:rsidRDefault="00A54AAE" w:rsidP="00965E06">
            <w:pPr>
              <w:pStyle w:val="tbnormal"/>
            </w:pPr>
            <w:r>
              <w:t>à nouveau, l’employé qui effectue cette tâche n’a qu’</w:t>
            </w:r>
            <w:proofErr w:type="spellStart"/>
            <w:r>
              <w:t>a</w:t>
            </w:r>
            <w:proofErr w:type="spellEnd"/>
            <w:r>
              <w:t xml:space="preserve"> se référer aux relevés des comptes et changer le statut d’une facture ouverte à </w:t>
            </w:r>
            <w:proofErr w:type="spellStart"/>
            <w:r>
              <w:t>payé</w:t>
            </w:r>
            <w:proofErr w:type="spellEnd"/>
            <w:r>
              <w:t>.</w:t>
            </w:r>
          </w:p>
        </w:tc>
      </w:tr>
      <w:tr w:rsidR="00A54AAE" w14:paraId="3E4066F9" w14:textId="77777777" w:rsidTr="00965E06">
        <w:trPr>
          <w:trHeight w:val="454"/>
        </w:trPr>
        <w:tc>
          <w:tcPr>
            <w:tcW w:w="2077" w:type="dxa"/>
          </w:tcPr>
          <w:p w14:paraId="71B9AEB5" w14:textId="77777777" w:rsidR="00A54AAE" w:rsidRDefault="00A54AAE" w:rsidP="00965E06">
            <w:pPr>
              <w:pStyle w:val="tbnormal"/>
              <w:jc w:val="left"/>
            </w:pPr>
            <w:r>
              <w:t>SA05</w:t>
            </w:r>
          </w:p>
          <w:p w14:paraId="7B70391B" w14:textId="77777777" w:rsidR="00A54AAE" w:rsidRDefault="00A54AAE" w:rsidP="00965E06">
            <w:pPr>
              <w:pStyle w:val="tbnormal"/>
              <w:jc w:val="left"/>
            </w:pPr>
            <w:r>
              <w:t>Changer les prix de vente</w:t>
            </w:r>
          </w:p>
        </w:tc>
        <w:tc>
          <w:tcPr>
            <w:tcW w:w="1497" w:type="dxa"/>
          </w:tcPr>
          <w:p w14:paraId="1B4BBB9E" w14:textId="77777777" w:rsidR="00A54AAE" w:rsidRDefault="00A54AAE" w:rsidP="00965E06">
            <w:pPr>
              <w:pStyle w:val="tbnormal"/>
              <w:jc w:val="left"/>
            </w:pPr>
            <w:r>
              <w:t>Participants</w:t>
            </w:r>
          </w:p>
        </w:tc>
        <w:tc>
          <w:tcPr>
            <w:tcW w:w="3786" w:type="dxa"/>
          </w:tcPr>
          <w:p w14:paraId="43696B26" w14:textId="77777777" w:rsidR="00A54AAE" w:rsidRDefault="00A54AAE" w:rsidP="00965E06">
            <w:pPr>
              <w:pStyle w:val="tbnormal"/>
            </w:pPr>
            <w:r>
              <w:t xml:space="preserve">Lors de la présentation de la tâche SA01, il a été fait mention que plusieurs critères devaient être présents pour qu’une société effectue une vente. Les prix des produits en </w:t>
            </w:r>
            <w:proofErr w:type="gramStart"/>
            <w:r>
              <w:t>est</w:t>
            </w:r>
            <w:proofErr w:type="gramEnd"/>
            <w:r>
              <w:t xml:space="preserve"> un. C’est donc une analyse de justesse qu’il faut effectuer pour statuer des prix que l’on désire pratiquer sur le marché. Cette décision affecte directement le volume de vente réalisé. C’est pour cela que cette tâche est à charge des participants.</w:t>
            </w:r>
          </w:p>
        </w:tc>
      </w:tr>
    </w:tbl>
    <w:p w14:paraId="47BB33F3" w14:textId="77777777" w:rsidR="00A54AAE" w:rsidRDefault="00A54AAE" w:rsidP="00A54AAE">
      <w:pPr>
        <w:pStyle w:val="tbnormal"/>
      </w:pPr>
      <w:r>
        <w:lastRenderedPageBreak/>
        <w:t>Le constat de ces résultats est que la majeure partie des opérations s’effectuent par le simulateur. Seules les opérations où un impact sur les connaissances des participants semble être mesurable sont rendus manuelle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A54AAE" w14:paraId="382A8966" w14:textId="77777777" w:rsidTr="00965E06">
        <w:trPr>
          <w:trHeight w:hRule="exact" w:val="113"/>
        </w:trPr>
        <w:tc>
          <w:tcPr>
            <w:tcW w:w="597" w:type="dxa"/>
            <w:tcBorders>
              <w:bottom w:val="single" w:sz="2" w:space="0" w:color="D0CECE" w:themeColor="background2" w:themeShade="E6"/>
            </w:tcBorders>
            <w:shd w:val="clear" w:color="auto" w:fill="auto"/>
            <w:vAlign w:val="center"/>
          </w:tcPr>
          <w:p w14:paraId="73C4D4C7" w14:textId="77777777" w:rsidR="00A54AAE" w:rsidRPr="00025F11" w:rsidRDefault="00A54AAE" w:rsidP="00965E06">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6123DEE3" w14:textId="77777777" w:rsidR="00A54AAE" w:rsidRPr="00025F11" w:rsidRDefault="00A54AAE" w:rsidP="00965E06">
            <w:pPr>
              <w:pStyle w:val="tbnormal"/>
              <w:jc w:val="left"/>
              <w:rPr>
                <w:b/>
                <w:sz w:val="2"/>
                <w:szCs w:val="2"/>
              </w:rPr>
            </w:pPr>
          </w:p>
        </w:tc>
      </w:tr>
      <w:tr w:rsidR="00A54AAE" w14:paraId="59BEE978" w14:textId="77777777" w:rsidTr="00965E06">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52E5ED36" w14:textId="77777777" w:rsidR="00A54AAE" w:rsidRPr="000353ED" w:rsidRDefault="00A54AAE" w:rsidP="00965E06">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59CA24AE" w14:textId="77777777" w:rsidR="00A54AAE" w:rsidRPr="00C676D4" w:rsidRDefault="00A54AAE" w:rsidP="00965E06">
            <w:pPr>
              <w:pStyle w:val="tbnormal"/>
              <w:rPr>
                <w:sz w:val="21"/>
              </w:rPr>
            </w:pPr>
            <w:r>
              <w:rPr>
                <w:b/>
                <w:sz w:val="21"/>
              </w:rPr>
              <w:t>Informations :</w:t>
            </w:r>
          </w:p>
          <w:p w14:paraId="3AEE0EEA" w14:textId="77777777" w:rsidR="00A54AAE" w:rsidRPr="005E4253" w:rsidRDefault="00A54AAE" w:rsidP="00965E06">
            <w:pPr>
              <w:pStyle w:val="tbnormal"/>
              <w:rPr>
                <w:b/>
                <w:sz w:val="21"/>
              </w:rPr>
            </w:pPr>
            <w:r>
              <w:rPr>
                <w:sz w:val="21"/>
              </w:rPr>
              <w:t>Les activités sont identifiables par leur code. Pour visualiser comment elle s’effectuent dans Odoo et les impacts qu’elle a sur les élément du PGI, il est nécessaire de se référer au chapitre #REF (guides des opérations).</w:t>
            </w:r>
          </w:p>
        </w:tc>
      </w:tr>
      <w:tr w:rsidR="00A54AAE" w14:paraId="296B0894" w14:textId="77777777" w:rsidTr="00965E06">
        <w:trPr>
          <w:trHeight w:hRule="exact" w:val="90"/>
        </w:trPr>
        <w:tc>
          <w:tcPr>
            <w:tcW w:w="597" w:type="dxa"/>
            <w:tcBorders>
              <w:top w:val="single" w:sz="2" w:space="0" w:color="D0CECE" w:themeColor="background2" w:themeShade="E6"/>
            </w:tcBorders>
            <w:shd w:val="clear" w:color="auto" w:fill="auto"/>
            <w:vAlign w:val="center"/>
          </w:tcPr>
          <w:p w14:paraId="0C0F7EDB" w14:textId="77777777" w:rsidR="00A54AAE" w:rsidRPr="00025F11" w:rsidRDefault="00A54AAE" w:rsidP="00965E06">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49825E5E" w14:textId="77777777" w:rsidR="00A54AAE" w:rsidRPr="00025F11" w:rsidRDefault="00A54AAE" w:rsidP="00965E06">
            <w:pPr>
              <w:pStyle w:val="tbnormal"/>
              <w:jc w:val="left"/>
              <w:rPr>
                <w:b/>
                <w:sz w:val="2"/>
                <w:szCs w:val="2"/>
              </w:rPr>
            </w:pPr>
          </w:p>
        </w:tc>
      </w:tr>
    </w:tbl>
    <w:p w14:paraId="0A34D3BC" w14:textId="77777777" w:rsidR="00A54AAE" w:rsidRDefault="00A54AAE" w:rsidP="00A54AAE">
      <w:pPr>
        <w:pStyle w:val="tbtitre2"/>
      </w:pPr>
      <w:bookmarkStart w:id="300" w:name="_Toc455044890"/>
      <w:r>
        <w:t>Limites et recommandations</w:t>
      </w:r>
      <w:bookmarkEnd w:id="300"/>
    </w:p>
    <w:p w14:paraId="27AB8F17" w14:textId="77777777" w:rsidR="00A54AAE" w:rsidRDefault="00A54AAE" w:rsidP="00A54AAE">
      <w:pPr>
        <w:pStyle w:val="tbnormal"/>
      </w:pPr>
      <w:r>
        <w:t>Les résultats obtenus sont faits à partir de critères purement subjectifs. Il est nécessaire de faire valider ces choix par des personnes pédagogues.</w:t>
      </w:r>
    </w:p>
    <w:p w14:paraId="3FC47871" w14:textId="06A79B36" w:rsidR="00A05F7F" w:rsidRDefault="00A05F7F" w:rsidP="00A54AAE">
      <w:pPr>
        <w:pStyle w:val="tbnormal"/>
      </w:pPr>
      <w:r>
        <w:br w:type="page"/>
      </w:r>
    </w:p>
    <w:p w14:paraId="7B9D3D3E" w14:textId="77777777" w:rsidR="00A54AAE" w:rsidRDefault="00A54AAE" w:rsidP="00A54AAE">
      <w:pPr>
        <w:pStyle w:val="tbtitre1"/>
      </w:pPr>
      <w:bookmarkStart w:id="301" w:name="_Toc455044891"/>
      <w:r>
        <w:lastRenderedPageBreak/>
        <w:t>Analyse des objets manipulés</w:t>
      </w:r>
      <w:bookmarkEnd w:id="301"/>
    </w:p>
    <w:p w14:paraId="5A437632" w14:textId="77777777" w:rsidR="00A54AAE" w:rsidRDefault="00A54AAE" w:rsidP="00A54AAE">
      <w:pPr>
        <w:pStyle w:val="tbnormal"/>
      </w:pPr>
      <w:r>
        <w:t>Toutes les opérations effectuées au chapitre #REF donnent lieues à la constitution d’un référentiel d’éléments Odoo manipulés au travers des différentes activités. Ce référentiel constitue une base solide sur laquelle s’appuyer pour développer le simulateur.</w:t>
      </w:r>
    </w:p>
    <w:p w14:paraId="691A53F9" w14:textId="6C6FF766" w:rsidR="00A54AAE" w:rsidRDefault="00A54AAE" w:rsidP="00A54AAE">
      <w:pPr>
        <w:pStyle w:val="tbnormal"/>
      </w:pPr>
      <w:r>
        <w:t>La matrice ci-dessous présente pour chaque activité de la chaîne de valeur Brewery</w:t>
      </w:r>
      <w:r w:rsidR="009C60DE">
        <w:t xml:space="preserve"> &amp; Co., le ou les modèles créés :</w:t>
      </w:r>
    </w:p>
    <w:tbl>
      <w:tblPr>
        <w:tblStyle w:val="Grilledetableauclaire"/>
        <w:tblW w:w="5000" w:type="pct"/>
        <w:tblLook w:val="04A0" w:firstRow="1" w:lastRow="0" w:firstColumn="1" w:lastColumn="0" w:noHBand="0" w:noVBand="1"/>
      </w:tblPr>
      <w:tblGrid>
        <w:gridCol w:w="2852"/>
        <w:gridCol w:w="4508"/>
      </w:tblGrid>
      <w:tr w:rsidR="00A54AAE" w:rsidRPr="003A4596" w14:paraId="13F162BB" w14:textId="77777777" w:rsidTr="00965E06">
        <w:trPr>
          <w:trHeight w:val="454"/>
        </w:trPr>
        <w:tc>
          <w:tcPr>
            <w:tcW w:w="2852" w:type="dxa"/>
            <w:shd w:val="clear" w:color="auto" w:fill="E7E6E6" w:themeFill="background2"/>
          </w:tcPr>
          <w:p w14:paraId="3214624E" w14:textId="77777777" w:rsidR="00A54AAE" w:rsidRPr="004576DB" w:rsidRDefault="00A54AAE" w:rsidP="00965E06">
            <w:pPr>
              <w:pStyle w:val="tbnormal"/>
              <w:jc w:val="left"/>
              <w:rPr>
                <w:b/>
              </w:rPr>
            </w:pPr>
            <w:r>
              <w:rPr>
                <w:b/>
              </w:rPr>
              <w:t>Activité</w:t>
            </w:r>
          </w:p>
        </w:tc>
        <w:tc>
          <w:tcPr>
            <w:tcW w:w="4508" w:type="dxa"/>
            <w:shd w:val="clear" w:color="auto" w:fill="E7E6E6" w:themeFill="background2"/>
          </w:tcPr>
          <w:p w14:paraId="530C24EC" w14:textId="77777777" w:rsidR="00A54AAE" w:rsidRPr="00741F67" w:rsidRDefault="00A54AAE" w:rsidP="00965E06">
            <w:pPr>
              <w:pStyle w:val="tbnormal"/>
              <w:jc w:val="left"/>
              <w:rPr>
                <w:b/>
              </w:rPr>
            </w:pPr>
            <w:r>
              <w:rPr>
                <w:b/>
              </w:rPr>
              <w:t>Modèles crées Odoo</w:t>
            </w:r>
          </w:p>
        </w:tc>
      </w:tr>
      <w:tr w:rsidR="00A54AAE" w:rsidRPr="003A4596" w14:paraId="01BF1BCF" w14:textId="77777777" w:rsidTr="00965E06">
        <w:trPr>
          <w:trHeight w:val="454"/>
        </w:trPr>
        <w:tc>
          <w:tcPr>
            <w:tcW w:w="2852" w:type="dxa"/>
          </w:tcPr>
          <w:p w14:paraId="2E65501D" w14:textId="77777777" w:rsidR="00A54AAE" w:rsidRDefault="00A54AAE" w:rsidP="00965E06">
            <w:pPr>
              <w:pStyle w:val="tbnormal"/>
              <w:jc w:val="left"/>
            </w:pPr>
            <w:r w:rsidRPr="00A11605">
              <w:t>PL01</w:t>
            </w:r>
            <w:r>
              <w:t> :</w:t>
            </w:r>
          </w:p>
          <w:p w14:paraId="7FBF3A81" w14:textId="77777777" w:rsidR="00A54AAE" w:rsidRPr="00A11605" w:rsidRDefault="00A54AAE" w:rsidP="00965E06">
            <w:pPr>
              <w:pStyle w:val="tbnormal"/>
              <w:jc w:val="left"/>
            </w:pPr>
            <w:r>
              <w:t>Effectuer prévisions</w:t>
            </w:r>
          </w:p>
        </w:tc>
        <w:tc>
          <w:tcPr>
            <w:tcW w:w="4508" w:type="dxa"/>
          </w:tcPr>
          <w:p w14:paraId="66345C20" w14:textId="77777777" w:rsidR="00A54AAE" w:rsidRPr="00A11605" w:rsidRDefault="00A54AAE" w:rsidP="00965E06">
            <w:pPr>
              <w:pStyle w:val="tbnormal"/>
              <w:numPr>
                <w:ilvl w:val="0"/>
                <w:numId w:val="21"/>
              </w:numPr>
              <w:jc w:val="left"/>
            </w:pPr>
            <w:proofErr w:type="spellStart"/>
            <w:r>
              <w:t>stock.warehouse.orderpoint</w:t>
            </w:r>
            <w:proofErr w:type="spellEnd"/>
          </w:p>
        </w:tc>
      </w:tr>
      <w:tr w:rsidR="00A54AAE" w:rsidRPr="003A4596" w14:paraId="52E2A844" w14:textId="77777777" w:rsidTr="00965E06">
        <w:trPr>
          <w:trHeight w:val="454"/>
        </w:trPr>
        <w:tc>
          <w:tcPr>
            <w:tcW w:w="2852" w:type="dxa"/>
          </w:tcPr>
          <w:p w14:paraId="64C5DDE8" w14:textId="77777777" w:rsidR="00A54AAE" w:rsidRDefault="00A54AAE" w:rsidP="00965E06">
            <w:pPr>
              <w:pStyle w:val="tbnormal"/>
              <w:jc w:val="left"/>
            </w:pPr>
            <w:r w:rsidRPr="00A11605">
              <w:t>PL02</w:t>
            </w:r>
          </w:p>
          <w:p w14:paraId="15DF0312" w14:textId="77777777" w:rsidR="00A54AAE" w:rsidRPr="00A11605" w:rsidRDefault="00A54AAE" w:rsidP="00965E06">
            <w:pPr>
              <w:pStyle w:val="tbnormal"/>
              <w:jc w:val="left"/>
            </w:pPr>
            <w:r>
              <w:t>Calculer besoins</w:t>
            </w:r>
          </w:p>
        </w:tc>
        <w:tc>
          <w:tcPr>
            <w:tcW w:w="4508" w:type="dxa"/>
          </w:tcPr>
          <w:p w14:paraId="278591B2" w14:textId="77777777" w:rsidR="00A54AAE" w:rsidRDefault="00A54AAE" w:rsidP="00965E06">
            <w:pPr>
              <w:pStyle w:val="tbnormal"/>
              <w:numPr>
                <w:ilvl w:val="0"/>
                <w:numId w:val="21"/>
              </w:numPr>
              <w:jc w:val="left"/>
            </w:pPr>
            <w:proofErr w:type="spellStart"/>
            <w:proofErr w:type="gramStart"/>
            <w:r>
              <w:t>procurement.orderpoint</w:t>
            </w:r>
            <w:proofErr w:type="gramEnd"/>
            <w:r>
              <w:t>.compute</w:t>
            </w:r>
            <w:proofErr w:type="spellEnd"/>
          </w:p>
          <w:p w14:paraId="4A33306E" w14:textId="77777777" w:rsidR="00A54AAE" w:rsidRDefault="00A54AAE" w:rsidP="00965E06">
            <w:pPr>
              <w:pStyle w:val="tbnormal"/>
              <w:numPr>
                <w:ilvl w:val="0"/>
                <w:numId w:val="21"/>
              </w:numPr>
              <w:jc w:val="left"/>
            </w:pPr>
            <w:proofErr w:type="spellStart"/>
            <w:proofErr w:type="gramStart"/>
            <w:r w:rsidRPr="00A51B77">
              <w:t>procurement.order</w:t>
            </w:r>
            <w:proofErr w:type="spellEnd"/>
            <w:proofErr w:type="gramEnd"/>
          </w:p>
          <w:p w14:paraId="28D5D2D7" w14:textId="77777777" w:rsidR="00A54AAE" w:rsidRDefault="00A54AAE" w:rsidP="00965E06">
            <w:pPr>
              <w:pStyle w:val="tbnormal"/>
              <w:numPr>
                <w:ilvl w:val="0"/>
                <w:numId w:val="21"/>
              </w:numPr>
              <w:jc w:val="left"/>
            </w:pPr>
            <w:proofErr w:type="spellStart"/>
            <w:proofErr w:type="gramStart"/>
            <w:r>
              <w:t>purchase.order</w:t>
            </w:r>
            <w:proofErr w:type="spellEnd"/>
            <w:proofErr w:type="gramEnd"/>
          </w:p>
          <w:p w14:paraId="2E0644A5" w14:textId="77777777" w:rsidR="00A54AAE" w:rsidRDefault="00A54AAE" w:rsidP="00965E06">
            <w:pPr>
              <w:pStyle w:val="tbnormal"/>
              <w:numPr>
                <w:ilvl w:val="0"/>
                <w:numId w:val="21"/>
              </w:numPr>
              <w:jc w:val="left"/>
            </w:pPr>
            <w:proofErr w:type="spellStart"/>
            <w:proofErr w:type="gramStart"/>
            <w:r>
              <w:t>purchase.order</w:t>
            </w:r>
            <w:proofErr w:type="gramEnd"/>
            <w:r>
              <w:t>.line</w:t>
            </w:r>
            <w:proofErr w:type="spellEnd"/>
          </w:p>
          <w:p w14:paraId="41842CCE" w14:textId="77777777" w:rsidR="00A54AAE" w:rsidRDefault="00A54AAE" w:rsidP="00965E06">
            <w:pPr>
              <w:pStyle w:val="tbnormal"/>
              <w:numPr>
                <w:ilvl w:val="0"/>
                <w:numId w:val="21"/>
              </w:numPr>
              <w:jc w:val="left"/>
            </w:pPr>
            <w:proofErr w:type="spellStart"/>
            <w:proofErr w:type="gramStart"/>
            <w:r>
              <w:t>mrp.production</w:t>
            </w:r>
            <w:proofErr w:type="spellEnd"/>
            <w:proofErr w:type="gramEnd"/>
          </w:p>
          <w:p w14:paraId="06B7C3E4" w14:textId="77777777" w:rsidR="00A54AAE" w:rsidRPr="00A11605" w:rsidRDefault="00A54AAE" w:rsidP="00965E06">
            <w:pPr>
              <w:pStyle w:val="tbnormal"/>
              <w:numPr>
                <w:ilvl w:val="0"/>
                <w:numId w:val="21"/>
              </w:numPr>
              <w:jc w:val="left"/>
            </w:pPr>
            <w:proofErr w:type="spellStart"/>
            <w:r>
              <w:t>stock.move</w:t>
            </w:r>
            <w:proofErr w:type="spellEnd"/>
          </w:p>
        </w:tc>
      </w:tr>
      <w:tr w:rsidR="00A54AAE" w:rsidRPr="003A4596" w14:paraId="4B0A5B2C" w14:textId="77777777" w:rsidTr="00965E06">
        <w:trPr>
          <w:trHeight w:val="454"/>
        </w:trPr>
        <w:tc>
          <w:tcPr>
            <w:tcW w:w="2852" w:type="dxa"/>
          </w:tcPr>
          <w:p w14:paraId="6788BC2A" w14:textId="77777777" w:rsidR="00A54AAE" w:rsidRDefault="00A54AAE" w:rsidP="00965E06">
            <w:pPr>
              <w:pStyle w:val="tbnormal"/>
              <w:jc w:val="left"/>
            </w:pPr>
            <w:r w:rsidRPr="00A11605">
              <w:t>PR01</w:t>
            </w:r>
          </w:p>
          <w:p w14:paraId="03A7839C" w14:textId="77777777" w:rsidR="00A54AAE" w:rsidRPr="00A11605" w:rsidRDefault="00A54AAE" w:rsidP="00965E06">
            <w:pPr>
              <w:pStyle w:val="tbnormal"/>
              <w:jc w:val="left"/>
            </w:pPr>
            <w:r>
              <w:t>Confirmer OA</w:t>
            </w:r>
          </w:p>
        </w:tc>
        <w:tc>
          <w:tcPr>
            <w:tcW w:w="4508" w:type="dxa"/>
          </w:tcPr>
          <w:p w14:paraId="4C709DCF" w14:textId="77777777" w:rsidR="00A54AAE" w:rsidRDefault="00A54AAE" w:rsidP="00965E06">
            <w:pPr>
              <w:pStyle w:val="tbnormal"/>
              <w:numPr>
                <w:ilvl w:val="0"/>
                <w:numId w:val="22"/>
              </w:numPr>
              <w:jc w:val="left"/>
            </w:pPr>
            <w:proofErr w:type="spellStart"/>
            <w:proofErr w:type="gramStart"/>
            <w:r>
              <w:t>stock.picking</w:t>
            </w:r>
            <w:proofErr w:type="spellEnd"/>
            <w:proofErr w:type="gramEnd"/>
          </w:p>
          <w:p w14:paraId="1762F980" w14:textId="77777777" w:rsidR="00A54AAE" w:rsidRPr="000139C7" w:rsidRDefault="00A54AAE" w:rsidP="00965E06">
            <w:pPr>
              <w:pStyle w:val="tbnormal"/>
              <w:numPr>
                <w:ilvl w:val="0"/>
                <w:numId w:val="22"/>
              </w:numPr>
              <w:jc w:val="left"/>
            </w:pPr>
            <w:proofErr w:type="spellStart"/>
            <w:r>
              <w:t>stock.pack.operation</w:t>
            </w:r>
            <w:proofErr w:type="spellEnd"/>
          </w:p>
        </w:tc>
      </w:tr>
      <w:tr w:rsidR="00A54AAE" w:rsidRPr="003A4596" w14:paraId="2FEF3966" w14:textId="77777777" w:rsidTr="00965E06">
        <w:trPr>
          <w:trHeight w:val="454"/>
        </w:trPr>
        <w:tc>
          <w:tcPr>
            <w:tcW w:w="2852" w:type="dxa"/>
          </w:tcPr>
          <w:p w14:paraId="5C18B536" w14:textId="77777777" w:rsidR="00A54AAE" w:rsidRDefault="00A54AAE" w:rsidP="00965E06">
            <w:pPr>
              <w:pStyle w:val="tbnormal"/>
              <w:jc w:val="left"/>
            </w:pPr>
            <w:r w:rsidRPr="00A11605">
              <w:t>PR02</w:t>
            </w:r>
          </w:p>
          <w:p w14:paraId="3AECC650" w14:textId="77777777" w:rsidR="00A54AAE" w:rsidRPr="00A11605" w:rsidRDefault="00A54AAE" w:rsidP="00965E06">
            <w:pPr>
              <w:pStyle w:val="tbnormal"/>
              <w:jc w:val="left"/>
            </w:pPr>
            <w:r>
              <w:t>Réceptionner marchandise</w:t>
            </w:r>
          </w:p>
        </w:tc>
        <w:tc>
          <w:tcPr>
            <w:tcW w:w="4508" w:type="dxa"/>
          </w:tcPr>
          <w:p w14:paraId="2880C1E8" w14:textId="77777777" w:rsidR="00A54AAE" w:rsidRDefault="00A54AAE" w:rsidP="00965E06">
            <w:pPr>
              <w:pStyle w:val="tbnormal"/>
              <w:numPr>
                <w:ilvl w:val="0"/>
                <w:numId w:val="23"/>
              </w:numPr>
              <w:jc w:val="left"/>
            </w:pPr>
            <w:proofErr w:type="spellStart"/>
            <w:proofErr w:type="gramStart"/>
            <w:r>
              <w:t>stock.immediate</w:t>
            </w:r>
            <w:proofErr w:type="gramEnd"/>
            <w:r>
              <w:t>.transfer</w:t>
            </w:r>
            <w:proofErr w:type="spellEnd"/>
          </w:p>
          <w:p w14:paraId="6E9BA8C3" w14:textId="77777777" w:rsidR="00A54AAE" w:rsidRDefault="00A54AAE" w:rsidP="00965E06">
            <w:pPr>
              <w:pStyle w:val="tbnormal"/>
              <w:numPr>
                <w:ilvl w:val="0"/>
                <w:numId w:val="23"/>
              </w:numPr>
              <w:jc w:val="left"/>
            </w:pPr>
            <w:proofErr w:type="spellStart"/>
            <w:proofErr w:type="gramStart"/>
            <w:r>
              <w:t>stock.quant</w:t>
            </w:r>
            <w:proofErr w:type="spellEnd"/>
            <w:proofErr w:type="gramEnd"/>
          </w:p>
          <w:p w14:paraId="64A6259E" w14:textId="77777777" w:rsidR="00A54AAE" w:rsidRDefault="00A54AAE" w:rsidP="00965E06">
            <w:pPr>
              <w:pStyle w:val="tbnormal"/>
              <w:numPr>
                <w:ilvl w:val="0"/>
                <w:numId w:val="23"/>
              </w:numPr>
              <w:jc w:val="left"/>
            </w:pPr>
            <w:proofErr w:type="spellStart"/>
            <w:proofErr w:type="gramStart"/>
            <w:r>
              <w:t>account.move</w:t>
            </w:r>
            <w:proofErr w:type="spellEnd"/>
            <w:proofErr w:type="gramEnd"/>
          </w:p>
          <w:p w14:paraId="54FE0413" w14:textId="77777777" w:rsidR="00A54AAE" w:rsidRPr="00A11605" w:rsidRDefault="00A54AAE" w:rsidP="00965E06">
            <w:pPr>
              <w:pStyle w:val="tbnormal"/>
              <w:numPr>
                <w:ilvl w:val="0"/>
                <w:numId w:val="23"/>
              </w:numPr>
              <w:jc w:val="left"/>
            </w:pPr>
            <w:proofErr w:type="spellStart"/>
            <w:r>
              <w:t>account.move.line</w:t>
            </w:r>
            <w:proofErr w:type="spellEnd"/>
          </w:p>
        </w:tc>
      </w:tr>
      <w:tr w:rsidR="00A54AAE" w:rsidRPr="003A4596" w14:paraId="7FA54207" w14:textId="77777777" w:rsidTr="00965E06">
        <w:trPr>
          <w:trHeight w:val="454"/>
        </w:trPr>
        <w:tc>
          <w:tcPr>
            <w:tcW w:w="2852" w:type="dxa"/>
          </w:tcPr>
          <w:p w14:paraId="27F16FCD" w14:textId="77777777" w:rsidR="00A54AAE" w:rsidRDefault="00A54AAE" w:rsidP="00965E06">
            <w:pPr>
              <w:pStyle w:val="tbnormal"/>
              <w:jc w:val="left"/>
            </w:pPr>
            <w:r w:rsidRPr="00A11605">
              <w:t>PR03</w:t>
            </w:r>
          </w:p>
          <w:p w14:paraId="745ADCB1" w14:textId="77777777" w:rsidR="00A54AAE" w:rsidRPr="00A11605" w:rsidRDefault="00A54AAE" w:rsidP="00965E06">
            <w:pPr>
              <w:pStyle w:val="tbnormal"/>
              <w:jc w:val="left"/>
            </w:pPr>
            <w:r>
              <w:t>Créer facture fournisseur</w:t>
            </w:r>
          </w:p>
        </w:tc>
        <w:tc>
          <w:tcPr>
            <w:tcW w:w="4508" w:type="dxa"/>
          </w:tcPr>
          <w:p w14:paraId="5CD16E9B" w14:textId="77777777" w:rsidR="00A54AAE" w:rsidRDefault="00A54AAE" w:rsidP="00965E06">
            <w:pPr>
              <w:pStyle w:val="tbnormal"/>
              <w:numPr>
                <w:ilvl w:val="0"/>
                <w:numId w:val="24"/>
              </w:numPr>
              <w:jc w:val="left"/>
            </w:pPr>
            <w:proofErr w:type="spellStart"/>
            <w:proofErr w:type="gramStart"/>
            <w:r>
              <w:t>account.invoice</w:t>
            </w:r>
            <w:proofErr w:type="spellEnd"/>
            <w:proofErr w:type="gramEnd"/>
          </w:p>
          <w:p w14:paraId="698D1755" w14:textId="77777777" w:rsidR="00A54AAE" w:rsidRDefault="00A54AAE" w:rsidP="00965E06">
            <w:pPr>
              <w:pStyle w:val="tbnormal"/>
              <w:numPr>
                <w:ilvl w:val="0"/>
                <w:numId w:val="24"/>
              </w:numPr>
              <w:jc w:val="left"/>
            </w:pPr>
            <w:proofErr w:type="spellStart"/>
            <w:proofErr w:type="gramStart"/>
            <w:r>
              <w:t>account.invoice</w:t>
            </w:r>
            <w:proofErr w:type="gramEnd"/>
            <w:r>
              <w:t>.line</w:t>
            </w:r>
            <w:proofErr w:type="spellEnd"/>
          </w:p>
          <w:p w14:paraId="64C50EB7" w14:textId="77777777" w:rsidR="00A54AAE" w:rsidRDefault="00A54AAE" w:rsidP="00965E06">
            <w:pPr>
              <w:pStyle w:val="tbnormal"/>
              <w:numPr>
                <w:ilvl w:val="0"/>
                <w:numId w:val="24"/>
              </w:numPr>
              <w:jc w:val="left"/>
            </w:pPr>
            <w:proofErr w:type="spellStart"/>
            <w:proofErr w:type="gramStart"/>
            <w:r>
              <w:t>account.move</w:t>
            </w:r>
            <w:proofErr w:type="spellEnd"/>
            <w:proofErr w:type="gramEnd"/>
          </w:p>
          <w:p w14:paraId="76D25F77" w14:textId="77777777" w:rsidR="00A54AAE" w:rsidRPr="00A11605" w:rsidRDefault="00A54AAE" w:rsidP="00965E06">
            <w:pPr>
              <w:pStyle w:val="tbnormal"/>
              <w:numPr>
                <w:ilvl w:val="0"/>
                <w:numId w:val="24"/>
              </w:numPr>
              <w:jc w:val="left"/>
            </w:pPr>
            <w:proofErr w:type="spellStart"/>
            <w:r>
              <w:t>account.move.line</w:t>
            </w:r>
            <w:proofErr w:type="spellEnd"/>
          </w:p>
        </w:tc>
      </w:tr>
      <w:tr w:rsidR="00A54AAE" w:rsidRPr="003A4596" w14:paraId="5299AA98" w14:textId="77777777" w:rsidTr="00965E06">
        <w:trPr>
          <w:trHeight w:val="454"/>
        </w:trPr>
        <w:tc>
          <w:tcPr>
            <w:tcW w:w="2852" w:type="dxa"/>
          </w:tcPr>
          <w:p w14:paraId="01E2F2AB" w14:textId="77777777" w:rsidR="00A54AAE" w:rsidRDefault="00A54AAE" w:rsidP="00965E06">
            <w:pPr>
              <w:pStyle w:val="tbnormal"/>
              <w:jc w:val="left"/>
            </w:pPr>
            <w:r w:rsidRPr="00A11605">
              <w:t>PR04</w:t>
            </w:r>
          </w:p>
          <w:p w14:paraId="7A8441CA" w14:textId="77777777" w:rsidR="00A54AAE" w:rsidRPr="00A11605" w:rsidRDefault="00A54AAE" w:rsidP="00965E06">
            <w:pPr>
              <w:pStyle w:val="tbnormal"/>
              <w:jc w:val="left"/>
            </w:pPr>
            <w:r>
              <w:t>Comptabiliser paiement fournisseur</w:t>
            </w:r>
          </w:p>
        </w:tc>
        <w:tc>
          <w:tcPr>
            <w:tcW w:w="4508" w:type="dxa"/>
          </w:tcPr>
          <w:p w14:paraId="3EDCE104" w14:textId="77777777" w:rsidR="00A54AAE" w:rsidRDefault="00A54AAE" w:rsidP="00965E06">
            <w:pPr>
              <w:pStyle w:val="tbnormal"/>
              <w:numPr>
                <w:ilvl w:val="0"/>
                <w:numId w:val="24"/>
              </w:numPr>
              <w:spacing w:line="259" w:lineRule="auto"/>
              <w:jc w:val="left"/>
            </w:pPr>
            <w:proofErr w:type="spellStart"/>
            <w:proofErr w:type="gramStart"/>
            <w:r>
              <w:t>account.move</w:t>
            </w:r>
            <w:proofErr w:type="spellEnd"/>
            <w:proofErr w:type="gramEnd"/>
          </w:p>
          <w:p w14:paraId="3AB11FF5" w14:textId="77777777" w:rsidR="00A54AAE" w:rsidRDefault="00A54AAE" w:rsidP="00965E06">
            <w:pPr>
              <w:pStyle w:val="tbnormal"/>
              <w:numPr>
                <w:ilvl w:val="0"/>
                <w:numId w:val="24"/>
              </w:numPr>
              <w:jc w:val="left"/>
            </w:pPr>
            <w:proofErr w:type="spellStart"/>
            <w:proofErr w:type="gramStart"/>
            <w:r>
              <w:t>account.move</w:t>
            </w:r>
            <w:proofErr w:type="gramEnd"/>
            <w:r>
              <w:t>.line</w:t>
            </w:r>
            <w:proofErr w:type="spellEnd"/>
          </w:p>
          <w:p w14:paraId="3823DB1D" w14:textId="77777777" w:rsidR="00A54AAE" w:rsidRPr="00A11605" w:rsidRDefault="00A54AAE" w:rsidP="00965E06">
            <w:pPr>
              <w:pStyle w:val="tbnormal"/>
              <w:numPr>
                <w:ilvl w:val="0"/>
                <w:numId w:val="24"/>
              </w:numPr>
              <w:jc w:val="left"/>
            </w:pPr>
            <w:proofErr w:type="spellStart"/>
            <w:r>
              <w:t>account.payment</w:t>
            </w:r>
            <w:proofErr w:type="spellEnd"/>
          </w:p>
        </w:tc>
      </w:tr>
      <w:tr w:rsidR="00A54AAE" w:rsidRPr="003A4596" w14:paraId="69ABEDC4" w14:textId="77777777" w:rsidTr="00965E06">
        <w:trPr>
          <w:trHeight w:val="454"/>
        </w:trPr>
        <w:tc>
          <w:tcPr>
            <w:tcW w:w="2852" w:type="dxa"/>
          </w:tcPr>
          <w:p w14:paraId="6C3278DC" w14:textId="77777777" w:rsidR="00A54AAE" w:rsidRDefault="00A54AAE" w:rsidP="00965E06">
            <w:pPr>
              <w:pStyle w:val="tbnormal"/>
              <w:jc w:val="left"/>
            </w:pPr>
            <w:r w:rsidRPr="00A11605">
              <w:t>MA01</w:t>
            </w:r>
          </w:p>
          <w:p w14:paraId="6753827C" w14:textId="77777777" w:rsidR="00A54AAE" w:rsidRPr="00A11605" w:rsidRDefault="00A54AAE" w:rsidP="00965E06">
            <w:pPr>
              <w:pStyle w:val="tbnormal"/>
              <w:jc w:val="left"/>
            </w:pPr>
            <w:r>
              <w:t>Lancer OF</w:t>
            </w:r>
          </w:p>
        </w:tc>
        <w:tc>
          <w:tcPr>
            <w:tcW w:w="4508" w:type="dxa"/>
          </w:tcPr>
          <w:p w14:paraId="09C1C4EA" w14:textId="77777777" w:rsidR="00A54AAE" w:rsidRPr="00A11605" w:rsidRDefault="00A54AAE" w:rsidP="00965E06">
            <w:pPr>
              <w:pStyle w:val="tbnormal"/>
              <w:numPr>
                <w:ilvl w:val="0"/>
                <w:numId w:val="24"/>
              </w:numPr>
              <w:jc w:val="left"/>
            </w:pPr>
            <w:r>
              <w:t>Aucun</w:t>
            </w:r>
          </w:p>
        </w:tc>
      </w:tr>
      <w:tr w:rsidR="00A54AAE" w:rsidRPr="003A4596" w14:paraId="6B37900D" w14:textId="77777777" w:rsidTr="00965E06">
        <w:trPr>
          <w:trHeight w:val="454"/>
        </w:trPr>
        <w:tc>
          <w:tcPr>
            <w:tcW w:w="2852" w:type="dxa"/>
          </w:tcPr>
          <w:p w14:paraId="03CD7137" w14:textId="77777777" w:rsidR="00A54AAE" w:rsidRDefault="00A54AAE" w:rsidP="00965E06">
            <w:pPr>
              <w:pStyle w:val="tbnormal"/>
              <w:jc w:val="left"/>
            </w:pPr>
            <w:r w:rsidRPr="00A11605">
              <w:t>MA02</w:t>
            </w:r>
          </w:p>
          <w:p w14:paraId="7B7D0BDD" w14:textId="77777777" w:rsidR="00A54AAE" w:rsidRPr="00A11605" w:rsidRDefault="00A54AAE" w:rsidP="00965E06">
            <w:pPr>
              <w:pStyle w:val="tbnormal"/>
              <w:jc w:val="left"/>
            </w:pPr>
            <w:r>
              <w:t>Confirmer OF</w:t>
            </w:r>
          </w:p>
        </w:tc>
        <w:tc>
          <w:tcPr>
            <w:tcW w:w="4508" w:type="dxa"/>
          </w:tcPr>
          <w:p w14:paraId="073D2908" w14:textId="77777777" w:rsidR="00A54AAE" w:rsidRDefault="00A54AAE" w:rsidP="00965E06">
            <w:pPr>
              <w:pStyle w:val="tbnormal"/>
              <w:numPr>
                <w:ilvl w:val="0"/>
                <w:numId w:val="24"/>
              </w:numPr>
              <w:jc w:val="left"/>
            </w:pPr>
            <w:proofErr w:type="spellStart"/>
            <w:proofErr w:type="gramStart"/>
            <w:r>
              <w:t>mrp.product</w:t>
            </w:r>
            <w:proofErr w:type="gramEnd"/>
            <w:r>
              <w:t>.produce</w:t>
            </w:r>
            <w:proofErr w:type="spellEnd"/>
          </w:p>
          <w:p w14:paraId="505BC23D" w14:textId="77777777" w:rsidR="00A54AAE" w:rsidRPr="00A11605" w:rsidRDefault="00A54AAE" w:rsidP="00965E06">
            <w:pPr>
              <w:pStyle w:val="tbnormal"/>
              <w:numPr>
                <w:ilvl w:val="0"/>
                <w:numId w:val="24"/>
              </w:numPr>
              <w:jc w:val="left"/>
            </w:pPr>
            <w:proofErr w:type="spellStart"/>
            <w:r>
              <w:t>mrp.product.produce.line</w:t>
            </w:r>
            <w:proofErr w:type="spellEnd"/>
          </w:p>
        </w:tc>
      </w:tr>
      <w:tr w:rsidR="00A54AAE" w:rsidRPr="003A4596" w14:paraId="68BE21AE" w14:textId="77777777" w:rsidTr="00965E06">
        <w:trPr>
          <w:trHeight w:val="454"/>
        </w:trPr>
        <w:tc>
          <w:tcPr>
            <w:tcW w:w="2852" w:type="dxa"/>
          </w:tcPr>
          <w:p w14:paraId="4D9E2028" w14:textId="77777777" w:rsidR="00A54AAE" w:rsidRDefault="00A54AAE" w:rsidP="00965E06">
            <w:pPr>
              <w:pStyle w:val="tbnormal"/>
              <w:jc w:val="left"/>
            </w:pPr>
            <w:r w:rsidRPr="00A11605">
              <w:t>SA01</w:t>
            </w:r>
          </w:p>
          <w:p w14:paraId="46448BDA" w14:textId="77777777" w:rsidR="00A54AAE" w:rsidRPr="00A11605" w:rsidRDefault="00A54AAE" w:rsidP="00965E06">
            <w:pPr>
              <w:pStyle w:val="tbnormal"/>
              <w:jc w:val="left"/>
            </w:pPr>
            <w:r>
              <w:t>Créer vente</w:t>
            </w:r>
          </w:p>
        </w:tc>
        <w:tc>
          <w:tcPr>
            <w:tcW w:w="4508" w:type="dxa"/>
          </w:tcPr>
          <w:p w14:paraId="4EB6048F" w14:textId="77777777" w:rsidR="00A54AAE" w:rsidRDefault="00A54AAE" w:rsidP="00965E06">
            <w:pPr>
              <w:pStyle w:val="tbnormal"/>
              <w:numPr>
                <w:ilvl w:val="0"/>
                <w:numId w:val="25"/>
              </w:numPr>
              <w:jc w:val="left"/>
            </w:pPr>
            <w:proofErr w:type="spellStart"/>
            <w:proofErr w:type="gramStart"/>
            <w:r>
              <w:t>sale.order</w:t>
            </w:r>
            <w:proofErr w:type="spellEnd"/>
            <w:proofErr w:type="gramEnd"/>
          </w:p>
          <w:p w14:paraId="37D9BE09" w14:textId="77777777" w:rsidR="00A54AAE" w:rsidRDefault="00A54AAE" w:rsidP="00965E06">
            <w:pPr>
              <w:pStyle w:val="tbnormal"/>
              <w:numPr>
                <w:ilvl w:val="0"/>
                <w:numId w:val="25"/>
              </w:numPr>
              <w:jc w:val="left"/>
            </w:pPr>
            <w:proofErr w:type="spellStart"/>
            <w:proofErr w:type="gramStart"/>
            <w:r>
              <w:t>sale.order</w:t>
            </w:r>
            <w:proofErr w:type="gramEnd"/>
            <w:r>
              <w:t>.line</w:t>
            </w:r>
            <w:proofErr w:type="spellEnd"/>
          </w:p>
          <w:p w14:paraId="375C422D" w14:textId="77777777" w:rsidR="00A54AAE" w:rsidRDefault="00A54AAE" w:rsidP="00965E06">
            <w:pPr>
              <w:pStyle w:val="tbnormal"/>
              <w:numPr>
                <w:ilvl w:val="0"/>
                <w:numId w:val="25"/>
              </w:numPr>
              <w:jc w:val="left"/>
            </w:pPr>
            <w:proofErr w:type="spellStart"/>
            <w:proofErr w:type="gramStart"/>
            <w:r>
              <w:t>stock.picking</w:t>
            </w:r>
            <w:proofErr w:type="spellEnd"/>
            <w:proofErr w:type="gramEnd"/>
          </w:p>
          <w:p w14:paraId="69638931" w14:textId="77777777" w:rsidR="00A54AAE" w:rsidRDefault="00A54AAE" w:rsidP="00965E06">
            <w:pPr>
              <w:pStyle w:val="tbnormal"/>
              <w:numPr>
                <w:ilvl w:val="0"/>
                <w:numId w:val="25"/>
              </w:numPr>
              <w:jc w:val="left"/>
            </w:pPr>
            <w:proofErr w:type="spellStart"/>
            <w:proofErr w:type="gramStart"/>
            <w:r>
              <w:t>stock.pack</w:t>
            </w:r>
            <w:proofErr w:type="gramEnd"/>
            <w:r>
              <w:t>.operation</w:t>
            </w:r>
            <w:proofErr w:type="spellEnd"/>
          </w:p>
          <w:p w14:paraId="2A931CA1" w14:textId="77777777" w:rsidR="00A54AAE" w:rsidRPr="00A11605" w:rsidRDefault="00A54AAE" w:rsidP="00965E06">
            <w:pPr>
              <w:pStyle w:val="tbnormal"/>
              <w:numPr>
                <w:ilvl w:val="0"/>
                <w:numId w:val="25"/>
              </w:numPr>
              <w:jc w:val="left"/>
            </w:pPr>
            <w:proofErr w:type="spellStart"/>
            <w:r>
              <w:lastRenderedPageBreak/>
              <w:t>stock.move</w:t>
            </w:r>
            <w:proofErr w:type="spellEnd"/>
          </w:p>
        </w:tc>
      </w:tr>
      <w:tr w:rsidR="00A54AAE" w:rsidRPr="003A4596" w14:paraId="1629FD79" w14:textId="77777777" w:rsidTr="00965E06">
        <w:trPr>
          <w:trHeight w:val="454"/>
        </w:trPr>
        <w:tc>
          <w:tcPr>
            <w:tcW w:w="2852" w:type="dxa"/>
          </w:tcPr>
          <w:p w14:paraId="611EFE34" w14:textId="77777777" w:rsidR="00A54AAE" w:rsidRDefault="00A54AAE" w:rsidP="00965E06">
            <w:pPr>
              <w:pStyle w:val="tbnormal"/>
              <w:jc w:val="left"/>
            </w:pPr>
            <w:r w:rsidRPr="00A11605">
              <w:lastRenderedPageBreak/>
              <w:t>SA02</w:t>
            </w:r>
          </w:p>
          <w:p w14:paraId="7D0B039A" w14:textId="77777777" w:rsidR="00A54AAE" w:rsidRPr="00A11605" w:rsidRDefault="00A54AAE" w:rsidP="00965E06">
            <w:pPr>
              <w:pStyle w:val="tbnormal"/>
              <w:jc w:val="left"/>
            </w:pPr>
            <w:r>
              <w:t>Expédier marchandise</w:t>
            </w:r>
          </w:p>
        </w:tc>
        <w:tc>
          <w:tcPr>
            <w:tcW w:w="4508" w:type="dxa"/>
          </w:tcPr>
          <w:p w14:paraId="2A962EAC" w14:textId="77777777" w:rsidR="00A54AAE" w:rsidRDefault="00A54AAE" w:rsidP="00965E06">
            <w:pPr>
              <w:pStyle w:val="tbnormal"/>
              <w:numPr>
                <w:ilvl w:val="0"/>
                <w:numId w:val="23"/>
              </w:numPr>
              <w:jc w:val="left"/>
            </w:pPr>
            <w:proofErr w:type="spellStart"/>
            <w:proofErr w:type="gramStart"/>
            <w:r>
              <w:t>stock.immediate</w:t>
            </w:r>
            <w:proofErr w:type="gramEnd"/>
            <w:r>
              <w:t>.transfer</w:t>
            </w:r>
            <w:proofErr w:type="spellEnd"/>
          </w:p>
          <w:p w14:paraId="5E893C8C" w14:textId="77777777" w:rsidR="00A54AAE" w:rsidRDefault="00A54AAE" w:rsidP="00965E06">
            <w:pPr>
              <w:pStyle w:val="tbnormal"/>
              <w:numPr>
                <w:ilvl w:val="0"/>
                <w:numId w:val="23"/>
              </w:numPr>
              <w:jc w:val="left"/>
            </w:pPr>
            <w:proofErr w:type="spellStart"/>
            <w:proofErr w:type="gramStart"/>
            <w:r>
              <w:t>stock.quant</w:t>
            </w:r>
            <w:proofErr w:type="spellEnd"/>
            <w:proofErr w:type="gramEnd"/>
          </w:p>
          <w:p w14:paraId="51E4AC50" w14:textId="77777777" w:rsidR="00A54AAE" w:rsidRDefault="00A54AAE" w:rsidP="00965E06">
            <w:pPr>
              <w:pStyle w:val="tbnormal"/>
              <w:numPr>
                <w:ilvl w:val="0"/>
                <w:numId w:val="23"/>
              </w:numPr>
              <w:jc w:val="left"/>
            </w:pPr>
            <w:proofErr w:type="spellStart"/>
            <w:proofErr w:type="gramStart"/>
            <w:r>
              <w:t>account.move</w:t>
            </w:r>
            <w:proofErr w:type="spellEnd"/>
            <w:proofErr w:type="gramEnd"/>
          </w:p>
          <w:p w14:paraId="4CB350A7" w14:textId="77777777" w:rsidR="00A54AAE" w:rsidRPr="00A11605" w:rsidRDefault="00A54AAE" w:rsidP="00965E06">
            <w:pPr>
              <w:pStyle w:val="tbnormal"/>
              <w:numPr>
                <w:ilvl w:val="0"/>
                <w:numId w:val="23"/>
              </w:numPr>
              <w:jc w:val="left"/>
            </w:pPr>
            <w:proofErr w:type="spellStart"/>
            <w:r>
              <w:t>account.move.line</w:t>
            </w:r>
            <w:proofErr w:type="spellEnd"/>
          </w:p>
        </w:tc>
      </w:tr>
      <w:tr w:rsidR="00A54AAE" w:rsidRPr="003A4596" w14:paraId="6930E1C4" w14:textId="77777777" w:rsidTr="00965E06">
        <w:trPr>
          <w:trHeight w:val="454"/>
        </w:trPr>
        <w:tc>
          <w:tcPr>
            <w:tcW w:w="2852" w:type="dxa"/>
          </w:tcPr>
          <w:p w14:paraId="63EDC686" w14:textId="77777777" w:rsidR="00A54AAE" w:rsidRDefault="00A54AAE" w:rsidP="00965E06">
            <w:pPr>
              <w:pStyle w:val="tbnormal"/>
              <w:jc w:val="left"/>
            </w:pPr>
            <w:r w:rsidRPr="00A11605">
              <w:t>SA03</w:t>
            </w:r>
          </w:p>
          <w:p w14:paraId="33E5EC08" w14:textId="77777777" w:rsidR="00A54AAE" w:rsidRPr="00A11605" w:rsidRDefault="00A54AAE" w:rsidP="00965E06">
            <w:pPr>
              <w:pStyle w:val="tbnormal"/>
              <w:jc w:val="left"/>
            </w:pPr>
            <w:r>
              <w:t>Facturer client</w:t>
            </w:r>
          </w:p>
        </w:tc>
        <w:tc>
          <w:tcPr>
            <w:tcW w:w="4508" w:type="dxa"/>
          </w:tcPr>
          <w:p w14:paraId="169CB138" w14:textId="77777777" w:rsidR="00A54AAE" w:rsidRDefault="00A54AAE" w:rsidP="00965E06">
            <w:pPr>
              <w:pStyle w:val="tbnormal"/>
              <w:numPr>
                <w:ilvl w:val="0"/>
                <w:numId w:val="24"/>
              </w:numPr>
              <w:jc w:val="left"/>
            </w:pPr>
            <w:proofErr w:type="spellStart"/>
            <w:proofErr w:type="gramStart"/>
            <w:r>
              <w:t>account.invoice</w:t>
            </w:r>
            <w:proofErr w:type="spellEnd"/>
            <w:proofErr w:type="gramEnd"/>
          </w:p>
          <w:p w14:paraId="144781AB" w14:textId="77777777" w:rsidR="00A54AAE" w:rsidRDefault="00A54AAE" w:rsidP="00965E06">
            <w:pPr>
              <w:pStyle w:val="tbnormal"/>
              <w:numPr>
                <w:ilvl w:val="0"/>
                <w:numId w:val="24"/>
              </w:numPr>
              <w:jc w:val="left"/>
            </w:pPr>
            <w:proofErr w:type="spellStart"/>
            <w:proofErr w:type="gramStart"/>
            <w:r>
              <w:t>account.invoice</w:t>
            </w:r>
            <w:proofErr w:type="gramEnd"/>
            <w:r>
              <w:t>.line</w:t>
            </w:r>
            <w:proofErr w:type="spellEnd"/>
          </w:p>
          <w:p w14:paraId="16464C2C" w14:textId="77777777" w:rsidR="00A54AAE" w:rsidRDefault="00A54AAE" w:rsidP="00965E06">
            <w:pPr>
              <w:pStyle w:val="tbnormal"/>
              <w:numPr>
                <w:ilvl w:val="0"/>
                <w:numId w:val="24"/>
              </w:numPr>
              <w:jc w:val="left"/>
            </w:pPr>
            <w:proofErr w:type="spellStart"/>
            <w:proofErr w:type="gramStart"/>
            <w:r>
              <w:t>account.move</w:t>
            </w:r>
            <w:proofErr w:type="spellEnd"/>
            <w:proofErr w:type="gramEnd"/>
          </w:p>
          <w:p w14:paraId="21E4FFAA" w14:textId="77777777" w:rsidR="00A54AAE" w:rsidRPr="00A11605" w:rsidRDefault="00A54AAE" w:rsidP="00965E06">
            <w:pPr>
              <w:pStyle w:val="tbnormal"/>
              <w:numPr>
                <w:ilvl w:val="0"/>
                <w:numId w:val="24"/>
              </w:numPr>
              <w:jc w:val="left"/>
            </w:pPr>
            <w:proofErr w:type="spellStart"/>
            <w:r>
              <w:t>account.move.line</w:t>
            </w:r>
            <w:proofErr w:type="spellEnd"/>
          </w:p>
        </w:tc>
      </w:tr>
      <w:tr w:rsidR="00A54AAE" w:rsidRPr="003A4596" w14:paraId="1AEEA232" w14:textId="77777777" w:rsidTr="00965E06">
        <w:trPr>
          <w:trHeight w:val="454"/>
        </w:trPr>
        <w:tc>
          <w:tcPr>
            <w:tcW w:w="2852" w:type="dxa"/>
          </w:tcPr>
          <w:p w14:paraId="13520136" w14:textId="77777777" w:rsidR="00A54AAE" w:rsidRDefault="00A54AAE" w:rsidP="00965E06">
            <w:pPr>
              <w:pStyle w:val="tbnormal"/>
              <w:jc w:val="left"/>
            </w:pPr>
            <w:r w:rsidRPr="00A11605">
              <w:t>SA04</w:t>
            </w:r>
          </w:p>
          <w:p w14:paraId="4C052266" w14:textId="77777777" w:rsidR="00A54AAE" w:rsidRPr="00A11605" w:rsidRDefault="00A54AAE" w:rsidP="00965E06">
            <w:pPr>
              <w:pStyle w:val="tbnormal"/>
              <w:jc w:val="left"/>
            </w:pPr>
            <w:r>
              <w:t>Comptabiliser paiement</w:t>
            </w:r>
          </w:p>
        </w:tc>
        <w:tc>
          <w:tcPr>
            <w:tcW w:w="4508" w:type="dxa"/>
          </w:tcPr>
          <w:p w14:paraId="7C057C37" w14:textId="77777777" w:rsidR="00A54AAE" w:rsidRDefault="00A54AAE" w:rsidP="00965E06">
            <w:pPr>
              <w:pStyle w:val="tbnormal"/>
              <w:numPr>
                <w:ilvl w:val="0"/>
                <w:numId w:val="24"/>
              </w:numPr>
              <w:jc w:val="left"/>
            </w:pPr>
            <w:proofErr w:type="spellStart"/>
            <w:proofErr w:type="gramStart"/>
            <w:r>
              <w:t>account.move</w:t>
            </w:r>
            <w:proofErr w:type="spellEnd"/>
            <w:proofErr w:type="gramEnd"/>
          </w:p>
          <w:p w14:paraId="797B5006" w14:textId="77777777" w:rsidR="00A54AAE" w:rsidRDefault="00A54AAE" w:rsidP="00965E06">
            <w:pPr>
              <w:pStyle w:val="tbnormal"/>
              <w:numPr>
                <w:ilvl w:val="0"/>
                <w:numId w:val="24"/>
              </w:numPr>
              <w:jc w:val="left"/>
            </w:pPr>
            <w:proofErr w:type="spellStart"/>
            <w:proofErr w:type="gramStart"/>
            <w:r>
              <w:t>account.move</w:t>
            </w:r>
            <w:proofErr w:type="gramEnd"/>
            <w:r>
              <w:t>.line</w:t>
            </w:r>
            <w:proofErr w:type="spellEnd"/>
          </w:p>
          <w:p w14:paraId="0AB9F4BD" w14:textId="77777777" w:rsidR="00A54AAE" w:rsidRPr="00A11605" w:rsidRDefault="00A54AAE" w:rsidP="00965E06">
            <w:pPr>
              <w:pStyle w:val="tbnormal"/>
              <w:numPr>
                <w:ilvl w:val="0"/>
                <w:numId w:val="24"/>
              </w:numPr>
              <w:jc w:val="left"/>
            </w:pPr>
            <w:proofErr w:type="spellStart"/>
            <w:r>
              <w:t>account.payment</w:t>
            </w:r>
            <w:proofErr w:type="spellEnd"/>
          </w:p>
        </w:tc>
      </w:tr>
      <w:tr w:rsidR="00A54AAE" w:rsidRPr="003A4596" w14:paraId="02E81D2A" w14:textId="77777777" w:rsidTr="00965E06">
        <w:trPr>
          <w:trHeight w:val="454"/>
        </w:trPr>
        <w:tc>
          <w:tcPr>
            <w:tcW w:w="2852" w:type="dxa"/>
          </w:tcPr>
          <w:p w14:paraId="4FD12018" w14:textId="77777777" w:rsidR="00A54AAE" w:rsidRDefault="00A54AAE" w:rsidP="00965E06">
            <w:pPr>
              <w:pStyle w:val="tbnormal"/>
              <w:jc w:val="left"/>
            </w:pPr>
            <w:r w:rsidRPr="00A11605">
              <w:t>SA05</w:t>
            </w:r>
          </w:p>
          <w:p w14:paraId="24C920F2" w14:textId="77777777" w:rsidR="00A54AAE" w:rsidRPr="00A11605" w:rsidRDefault="00A54AAE" w:rsidP="00965E06">
            <w:pPr>
              <w:pStyle w:val="tbnormal"/>
              <w:jc w:val="left"/>
            </w:pPr>
            <w:r>
              <w:t>Changer prix de vente</w:t>
            </w:r>
          </w:p>
        </w:tc>
        <w:tc>
          <w:tcPr>
            <w:tcW w:w="4508" w:type="dxa"/>
          </w:tcPr>
          <w:p w14:paraId="5301B0CA" w14:textId="77777777" w:rsidR="00A54AAE" w:rsidRPr="00A11605" w:rsidRDefault="00A54AAE" w:rsidP="00965E06">
            <w:pPr>
              <w:pStyle w:val="tbnormal"/>
              <w:numPr>
                <w:ilvl w:val="0"/>
                <w:numId w:val="26"/>
              </w:numPr>
              <w:jc w:val="left"/>
            </w:pPr>
            <w:r>
              <w:t>aucun</w:t>
            </w:r>
          </w:p>
        </w:tc>
      </w:tr>
    </w:tbl>
    <w:p w14:paraId="1DB37754" w14:textId="77777777" w:rsidR="00A54AAE" w:rsidRDefault="00A54AAE" w:rsidP="00A54AAE">
      <w:pPr>
        <w:pStyle w:val="tbnormal"/>
      </w:pP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A54AAE" w14:paraId="0DD79E2B" w14:textId="77777777" w:rsidTr="00965E06">
        <w:trPr>
          <w:trHeight w:hRule="exact" w:val="113"/>
        </w:trPr>
        <w:tc>
          <w:tcPr>
            <w:tcW w:w="597" w:type="dxa"/>
            <w:tcBorders>
              <w:bottom w:val="single" w:sz="2" w:space="0" w:color="D0CECE" w:themeColor="background2" w:themeShade="E6"/>
            </w:tcBorders>
            <w:shd w:val="clear" w:color="auto" w:fill="auto"/>
            <w:vAlign w:val="center"/>
          </w:tcPr>
          <w:p w14:paraId="08F5854C" w14:textId="77777777" w:rsidR="00A54AAE" w:rsidRPr="00025F11" w:rsidRDefault="00A54AAE" w:rsidP="00965E06">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4E076C6E" w14:textId="77777777" w:rsidR="00A54AAE" w:rsidRPr="00025F11" w:rsidRDefault="00A54AAE" w:rsidP="00965E06">
            <w:pPr>
              <w:pStyle w:val="tbnormal"/>
              <w:jc w:val="left"/>
              <w:rPr>
                <w:b/>
                <w:sz w:val="2"/>
                <w:szCs w:val="2"/>
              </w:rPr>
            </w:pPr>
          </w:p>
        </w:tc>
      </w:tr>
      <w:tr w:rsidR="00A54AAE" w14:paraId="1C37AEC1" w14:textId="77777777" w:rsidTr="00965E06">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23DB81CF" w14:textId="77777777" w:rsidR="00A54AAE" w:rsidRPr="000353ED" w:rsidRDefault="00A54AAE" w:rsidP="00965E06">
            <w:pPr>
              <w:pStyle w:val="tbnormal"/>
              <w:jc w:val="center"/>
              <w:rPr>
                <w:rFonts w:ascii="Times" w:hAnsi="Times"/>
                <w:b/>
                <w:bCs/>
              </w:rPr>
            </w:pPr>
            <w:r>
              <w:rPr>
                <w:rFonts w:ascii="Times" w:hAnsi="Times"/>
                <w:b/>
                <w:bCs/>
                <w:sz w:val="56"/>
              </w:rPr>
              <w:t>!</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370F9FCB" w14:textId="77777777" w:rsidR="00A54AAE" w:rsidRPr="00C676D4" w:rsidRDefault="00A54AAE" w:rsidP="00965E06">
            <w:pPr>
              <w:pStyle w:val="tbnormal"/>
              <w:rPr>
                <w:sz w:val="21"/>
              </w:rPr>
            </w:pPr>
            <w:r>
              <w:rPr>
                <w:b/>
                <w:sz w:val="21"/>
              </w:rPr>
              <w:t>Considération :</w:t>
            </w:r>
          </w:p>
          <w:p w14:paraId="6D71EE0F" w14:textId="77777777" w:rsidR="00A54AAE" w:rsidRDefault="00A54AAE" w:rsidP="00965E06">
            <w:pPr>
              <w:pStyle w:val="tbnormal"/>
              <w:rPr>
                <w:sz w:val="21"/>
              </w:rPr>
            </w:pPr>
            <w:r>
              <w:rPr>
                <w:sz w:val="21"/>
              </w:rPr>
              <w:t>Cette matrice a été générée du mieux possible. Cependant, il serait prétentieux d’affirmer qu’elle soit exhaustive. D’autres éléments peuvent être créés dans les méandres d’Odoo.</w:t>
            </w:r>
          </w:p>
          <w:p w14:paraId="46C6A1F2" w14:textId="77777777" w:rsidR="00A54AAE" w:rsidRDefault="00A54AAE" w:rsidP="00965E06">
            <w:pPr>
              <w:pStyle w:val="tbnormal"/>
              <w:rPr>
                <w:sz w:val="21"/>
              </w:rPr>
            </w:pPr>
            <w:r>
              <w:rPr>
                <w:sz w:val="21"/>
              </w:rPr>
              <w:t xml:space="preserve">Pour d’avantage de détail, les paramètres techniques accessible via l’application </w:t>
            </w:r>
            <w:r w:rsidRPr="00C41285">
              <w:rPr>
                <w:b/>
                <w:sz w:val="21"/>
              </w:rPr>
              <w:t xml:space="preserve">Settings / </w:t>
            </w:r>
            <w:proofErr w:type="spellStart"/>
            <w:r w:rsidRPr="00C41285">
              <w:rPr>
                <w:b/>
                <w:sz w:val="21"/>
              </w:rPr>
              <w:t>Technical</w:t>
            </w:r>
            <w:proofErr w:type="spellEnd"/>
            <w:r w:rsidRPr="00C41285">
              <w:rPr>
                <w:b/>
                <w:sz w:val="21"/>
              </w:rPr>
              <w:t xml:space="preserve"> / </w:t>
            </w:r>
            <w:proofErr w:type="spellStart"/>
            <w:r w:rsidRPr="00C41285">
              <w:rPr>
                <w:b/>
                <w:sz w:val="21"/>
              </w:rPr>
              <w:t>Database</w:t>
            </w:r>
            <w:proofErr w:type="spellEnd"/>
            <w:r w:rsidRPr="00C41285">
              <w:rPr>
                <w:b/>
                <w:sz w:val="21"/>
              </w:rPr>
              <w:t xml:space="preserve"> Structure / </w:t>
            </w:r>
            <w:proofErr w:type="spellStart"/>
            <w:r w:rsidRPr="00C41285">
              <w:rPr>
                <w:b/>
                <w:sz w:val="21"/>
              </w:rPr>
              <w:t>Models</w:t>
            </w:r>
            <w:proofErr w:type="spellEnd"/>
            <w:r>
              <w:rPr>
                <w:sz w:val="21"/>
              </w:rPr>
              <w:t xml:space="preserve"> peuvent être d’une enrichissante aide. Par exemple, pour obtenir des informations en détail sur le modèle </w:t>
            </w:r>
            <w:proofErr w:type="spellStart"/>
            <w:proofErr w:type="gramStart"/>
            <w:r w:rsidRPr="00C41285">
              <w:rPr>
                <w:b/>
                <w:sz w:val="21"/>
              </w:rPr>
              <w:t>stock.immediate</w:t>
            </w:r>
            <w:proofErr w:type="gramEnd"/>
            <w:r w:rsidRPr="00C41285">
              <w:rPr>
                <w:b/>
                <w:sz w:val="21"/>
              </w:rPr>
              <w:t>.transfer</w:t>
            </w:r>
            <w:proofErr w:type="spellEnd"/>
            <w:r>
              <w:rPr>
                <w:sz w:val="21"/>
              </w:rPr>
              <w:t xml:space="preserve">, taper le nom du modèle dans la barre de recherche, ouvrir son détail en cliquant dessus et utiliser le menu </w:t>
            </w:r>
            <w:proofErr w:type="spellStart"/>
            <w:r w:rsidRPr="00C41285">
              <w:rPr>
                <w:b/>
                <w:sz w:val="21"/>
              </w:rPr>
              <w:t>Print</w:t>
            </w:r>
            <w:proofErr w:type="spellEnd"/>
            <w:r w:rsidRPr="00C41285">
              <w:rPr>
                <w:b/>
                <w:sz w:val="21"/>
              </w:rPr>
              <w:t xml:space="preserve"> / Model </w:t>
            </w:r>
            <w:proofErr w:type="spellStart"/>
            <w:r w:rsidRPr="00C41285">
              <w:rPr>
                <w:b/>
                <w:sz w:val="21"/>
              </w:rPr>
              <w:t>Overview</w:t>
            </w:r>
            <w:proofErr w:type="spellEnd"/>
            <w:r>
              <w:rPr>
                <w:sz w:val="21"/>
              </w:rPr>
              <w:t>. Le détail du modèle se télécharge au format PDF :</w:t>
            </w:r>
          </w:p>
          <w:p w14:paraId="4D3F9B5A" w14:textId="77777777" w:rsidR="00A54AAE" w:rsidRPr="005E4253" w:rsidRDefault="00A54AAE" w:rsidP="00965E06">
            <w:pPr>
              <w:pStyle w:val="tbnormal"/>
              <w:jc w:val="center"/>
              <w:rPr>
                <w:b/>
                <w:sz w:val="21"/>
              </w:rPr>
            </w:pPr>
            <w:r>
              <w:rPr>
                <w:b/>
                <w:noProof/>
                <w:sz w:val="21"/>
                <w:lang w:eastAsia="fr-FR"/>
              </w:rPr>
              <w:drawing>
                <wp:inline distT="0" distB="0" distL="0" distR="0" wp14:anchorId="78F8E0CA" wp14:editId="0D8F6034">
                  <wp:extent cx="3312000" cy="2781548"/>
                  <wp:effectExtent l="0" t="0" r="0" b="0"/>
                  <wp:docPr id="39" name="Imag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Capture d’écran 2016-06-20 à 17.50.42.png"/>
                          <pic:cNvPicPr/>
                        </pic:nvPicPr>
                        <pic:blipFill rotWithShape="1">
                          <a:blip r:embed="rId79">
                            <a:extLst>
                              <a:ext uri="{28A0092B-C50C-407E-A947-70E740481C1C}">
                                <a14:useLocalDpi xmlns:a14="http://schemas.microsoft.com/office/drawing/2010/main" val="0"/>
                              </a:ext>
                            </a:extLst>
                          </a:blip>
                          <a:srcRect l="3998" t="12690" r="4042" b="32505"/>
                          <a:stretch/>
                        </pic:blipFill>
                        <pic:spPr bwMode="auto">
                          <a:xfrm>
                            <a:off x="0" y="0"/>
                            <a:ext cx="3312000" cy="2781548"/>
                          </a:xfrm>
                          <a:prstGeom prst="rect">
                            <a:avLst/>
                          </a:prstGeom>
                          <a:ln>
                            <a:noFill/>
                          </a:ln>
                          <a:extLst>
                            <a:ext uri="{53640926-AAD7-44D8-BBD7-CCE9431645EC}">
                              <a14:shadowObscured xmlns:a14="http://schemas.microsoft.com/office/drawing/2010/main"/>
                            </a:ext>
                          </a:extLst>
                        </pic:spPr>
                      </pic:pic>
                    </a:graphicData>
                  </a:graphic>
                </wp:inline>
              </w:drawing>
            </w:r>
          </w:p>
        </w:tc>
      </w:tr>
      <w:tr w:rsidR="00A54AAE" w14:paraId="4E2C0837" w14:textId="77777777" w:rsidTr="00965E06">
        <w:trPr>
          <w:trHeight w:hRule="exact" w:val="90"/>
        </w:trPr>
        <w:tc>
          <w:tcPr>
            <w:tcW w:w="597" w:type="dxa"/>
            <w:tcBorders>
              <w:top w:val="single" w:sz="2" w:space="0" w:color="D0CECE" w:themeColor="background2" w:themeShade="E6"/>
            </w:tcBorders>
            <w:shd w:val="clear" w:color="auto" w:fill="auto"/>
            <w:vAlign w:val="center"/>
          </w:tcPr>
          <w:p w14:paraId="1F37DA89" w14:textId="77777777" w:rsidR="00A54AAE" w:rsidRPr="00025F11" w:rsidRDefault="00A54AAE" w:rsidP="00965E06">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3CC78AFE" w14:textId="77777777" w:rsidR="00A54AAE" w:rsidRPr="00025F11" w:rsidRDefault="00A54AAE" w:rsidP="00965E06">
            <w:pPr>
              <w:pStyle w:val="tbnormal"/>
              <w:jc w:val="left"/>
              <w:rPr>
                <w:b/>
                <w:sz w:val="2"/>
                <w:szCs w:val="2"/>
              </w:rPr>
            </w:pPr>
          </w:p>
        </w:tc>
      </w:tr>
    </w:tbl>
    <w:p w14:paraId="73D8FD2F" w14:textId="3F762964" w:rsidR="002F50BD" w:rsidRDefault="002F50BD" w:rsidP="00A011D8">
      <w:pPr>
        <w:pStyle w:val="tbtitre1"/>
      </w:pPr>
      <w:bookmarkStart w:id="302" w:name="_Toc455044892"/>
      <w:r>
        <w:lastRenderedPageBreak/>
        <w:t>Analyse</w:t>
      </w:r>
      <w:r w:rsidR="00582A7E">
        <w:t xml:space="preserve"> de l’aspect sécurité</w:t>
      </w:r>
      <w:bookmarkEnd w:id="302"/>
    </w:p>
    <w:p w14:paraId="004E32DA" w14:textId="77777777" w:rsidR="002F50BD" w:rsidRDefault="002F50BD" w:rsidP="002F50BD">
      <w:pPr>
        <w:pStyle w:val="tbnormal"/>
      </w:pPr>
      <w:r>
        <w:t>Ce chapitre présente les éléments à mettre en œuvre pour restreindre le champ d’action des participants dans le PGI. Tout d’abord, chaque application est listée et pour chacune d’elles, des décisions sont prises par rapport à : Est-ce que les participants peuvent y accéder ou pas et si oui, une présentation des éléments à modifiés est proposée.</w:t>
      </w:r>
    </w:p>
    <w:p w14:paraId="530173B1" w14:textId="77777777" w:rsidR="002F50BD" w:rsidRDefault="002F50BD" w:rsidP="002F50BD">
      <w:pPr>
        <w:pStyle w:val="tbnormal"/>
      </w:pPr>
      <w:r>
        <w:t>Les recommandations sur les droits à attribuer sur les différents modèles et données sont présentées. Les modèles analysés sont ceux listés au chapitre #REF (référentiel des objets) et les données, celles du master data relatives au scénario.</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2F50BD" w14:paraId="446F756E" w14:textId="77777777" w:rsidTr="002A6168">
        <w:trPr>
          <w:trHeight w:hRule="exact" w:val="113"/>
        </w:trPr>
        <w:tc>
          <w:tcPr>
            <w:tcW w:w="597" w:type="dxa"/>
            <w:tcBorders>
              <w:bottom w:val="single" w:sz="2" w:space="0" w:color="D0CECE" w:themeColor="background2" w:themeShade="E6"/>
            </w:tcBorders>
            <w:shd w:val="clear" w:color="auto" w:fill="auto"/>
            <w:vAlign w:val="center"/>
          </w:tcPr>
          <w:p w14:paraId="79C0245E" w14:textId="77777777" w:rsidR="002F50BD" w:rsidRPr="00025F11" w:rsidRDefault="002F50BD" w:rsidP="002A6168">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5B4014EB" w14:textId="77777777" w:rsidR="002F50BD" w:rsidRPr="00025F11" w:rsidRDefault="002F50BD" w:rsidP="002A6168">
            <w:pPr>
              <w:pStyle w:val="tbnormal"/>
              <w:jc w:val="left"/>
              <w:rPr>
                <w:b/>
                <w:sz w:val="2"/>
                <w:szCs w:val="2"/>
              </w:rPr>
            </w:pPr>
          </w:p>
        </w:tc>
      </w:tr>
      <w:tr w:rsidR="002F50BD" w14:paraId="3E6B7175" w14:textId="77777777" w:rsidTr="002A6168">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02F8D2AF" w14:textId="77777777" w:rsidR="002F50BD" w:rsidRPr="000353ED" w:rsidRDefault="002F50BD" w:rsidP="002A6168">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1EB72F43" w14:textId="77777777" w:rsidR="002F50BD" w:rsidRPr="00C676D4" w:rsidRDefault="002F50BD" w:rsidP="002A6168">
            <w:pPr>
              <w:pStyle w:val="tbnormal"/>
              <w:rPr>
                <w:sz w:val="21"/>
              </w:rPr>
            </w:pPr>
            <w:r>
              <w:rPr>
                <w:b/>
                <w:sz w:val="21"/>
              </w:rPr>
              <w:t>Complément d’informations :</w:t>
            </w:r>
          </w:p>
          <w:p w14:paraId="749CCCD8" w14:textId="77777777" w:rsidR="002F50BD" w:rsidRPr="002B229F" w:rsidRDefault="002F50BD" w:rsidP="002A6168">
            <w:pPr>
              <w:pStyle w:val="tbnormal"/>
              <w:rPr>
                <w:sz w:val="21"/>
              </w:rPr>
            </w:pPr>
            <w:r>
              <w:rPr>
                <w:sz w:val="21"/>
              </w:rPr>
              <w:t>Les droits utilisés sont ceux qu’Odoo emploi. Ils sont codifié de la manière suivante : Read Access (</w:t>
            </w:r>
            <w:r w:rsidRPr="00231220">
              <w:rPr>
                <w:b/>
                <w:sz w:val="21"/>
              </w:rPr>
              <w:t>R</w:t>
            </w:r>
            <w:r>
              <w:rPr>
                <w:b/>
                <w:sz w:val="21"/>
              </w:rPr>
              <w:t>AS</w:t>
            </w:r>
            <w:r>
              <w:rPr>
                <w:sz w:val="21"/>
              </w:rPr>
              <w:t>), Write Access (</w:t>
            </w:r>
            <w:r w:rsidRPr="00231220">
              <w:rPr>
                <w:b/>
                <w:sz w:val="21"/>
              </w:rPr>
              <w:t>W</w:t>
            </w:r>
            <w:r>
              <w:rPr>
                <w:b/>
                <w:sz w:val="21"/>
              </w:rPr>
              <w:t>AS</w:t>
            </w:r>
            <w:r>
              <w:rPr>
                <w:sz w:val="21"/>
              </w:rPr>
              <w:t xml:space="preserve">), </w:t>
            </w:r>
            <w:proofErr w:type="spellStart"/>
            <w:r>
              <w:rPr>
                <w:sz w:val="21"/>
              </w:rPr>
              <w:t>Create</w:t>
            </w:r>
            <w:proofErr w:type="spellEnd"/>
            <w:r>
              <w:rPr>
                <w:sz w:val="21"/>
              </w:rPr>
              <w:t xml:space="preserve"> Access (</w:t>
            </w:r>
            <w:r w:rsidRPr="00231220">
              <w:rPr>
                <w:b/>
                <w:sz w:val="21"/>
              </w:rPr>
              <w:t>C</w:t>
            </w:r>
            <w:r>
              <w:rPr>
                <w:b/>
                <w:sz w:val="21"/>
              </w:rPr>
              <w:t>AS</w:t>
            </w:r>
            <w:r>
              <w:rPr>
                <w:sz w:val="21"/>
              </w:rPr>
              <w:t xml:space="preserve">) et </w:t>
            </w:r>
            <w:proofErr w:type="spellStart"/>
            <w:r>
              <w:rPr>
                <w:sz w:val="21"/>
              </w:rPr>
              <w:t>Delete</w:t>
            </w:r>
            <w:proofErr w:type="spellEnd"/>
            <w:r>
              <w:rPr>
                <w:sz w:val="21"/>
              </w:rPr>
              <w:t xml:space="preserve"> Access (</w:t>
            </w:r>
            <w:r w:rsidRPr="00231220">
              <w:rPr>
                <w:b/>
                <w:sz w:val="21"/>
              </w:rPr>
              <w:t>D</w:t>
            </w:r>
            <w:r>
              <w:rPr>
                <w:b/>
                <w:sz w:val="21"/>
              </w:rPr>
              <w:t>AS</w:t>
            </w:r>
            <w:r>
              <w:rPr>
                <w:sz w:val="21"/>
              </w:rPr>
              <w:t>).</w:t>
            </w:r>
          </w:p>
        </w:tc>
      </w:tr>
      <w:tr w:rsidR="002F50BD" w14:paraId="1C367806" w14:textId="77777777" w:rsidTr="002A6168">
        <w:trPr>
          <w:trHeight w:hRule="exact" w:val="90"/>
        </w:trPr>
        <w:tc>
          <w:tcPr>
            <w:tcW w:w="597" w:type="dxa"/>
            <w:tcBorders>
              <w:top w:val="single" w:sz="2" w:space="0" w:color="D0CECE" w:themeColor="background2" w:themeShade="E6"/>
            </w:tcBorders>
            <w:shd w:val="clear" w:color="auto" w:fill="auto"/>
            <w:vAlign w:val="center"/>
          </w:tcPr>
          <w:p w14:paraId="3AEC5A10" w14:textId="77777777" w:rsidR="002F50BD" w:rsidRPr="00025F11" w:rsidRDefault="002F50BD" w:rsidP="002A6168">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1847F95F" w14:textId="77777777" w:rsidR="002F50BD" w:rsidRPr="00025F11" w:rsidRDefault="002F50BD" w:rsidP="002A6168">
            <w:pPr>
              <w:pStyle w:val="tbnormal"/>
              <w:jc w:val="left"/>
              <w:rPr>
                <w:b/>
                <w:sz w:val="2"/>
                <w:szCs w:val="2"/>
              </w:rPr>
            </w:pPr>
          </w:p>
        </w:tc>
      </w:tr>
    </w:tbl>
    <w:p w14:paraId="70A72EBB" w14:textId="77777777" w:rsidR="002F50BD" w:rsidRDefault="002F50BD" w:rsidP="002F50BD">
      <w:pPr>
        <w:pStyle w:val="tbnormal"/>
      </w:pPr>
      <w:r>
        <w:t>Finalement, les investigations effectuées durant ce travail sont présentées dans la dernière partie de ce chapitre.</w:t>
      </w:r>
    </w:p>
    <w:p w14:paraId="190CA472" w14:textId="1E1A8EE5" w:rsidR="00AE4C34" w:rsidRDefault="00AE4C34" w:rsidP="00AE4C34">
      <w:pPr>
        <w:pStyle w:val="tbtitre2"/>
      </w:pPr>
      <w:bookmarkStart w:id="303" w:name="_Toc455044893"/>
      <w:r>
        <w:t>Démarche</w:t>
      </w:r>
      <w:bookmarkEnd w:id="303"/>
    </w:p>
    <w:p w14:paraId="2E2B20FC" w14:textId="71FA4E89" w:rsidR="00AE4C34" w:rsidRPr="00AE4C34" w:rsidRDefault="00AE4C34" w:rsidP="00AE4C34">
      <w:pPr>
        <w:pStyle w:val="tbnormal"/>
      </w:pPr>
      <w:r>
        <w:t>En se basant sur le référentiel obtenu au chapitre #REF et aux responsabilités qu’incombe à la réalisation des diverses activités de la chaîne globale #REF, définir les droits pour chacun des éléments métiers et les accès aux applications installées.</w:t>
      </w:r>
    </w:p>
    <w:p w14:paraId="58B8B0BF" w14:textId="77777777" w:rsidR="002F50BD" w:rsidRDefault="002F50BD" w:rsidP="00352BAC">
      <w:pPr>
        <w:pStyle w:val="tbtitre2"/>
      </w:pPr>
      <w:bookmarkStart w:id="304" w:name="_Toc454297869"/>
      <w:bookmarkStart w:id="305" w:name="_Toc455044894"/>
      <w:r>
        <w:t>Application Contacts</w:t>
      </w:r>
      <w:bookmarkEnd w:id="304"/>
      <w:bookmarkEnd w:id="305"/>
    </w:p>
    <w:p w14:paraId="4061701F" w14:textId="77777777" w:rsidR="002F50BD" w:rsidRPr="00585810" w:rsidRDefault="002F50BD" w:rsidP="002F50BD">
      <w:pPr>
        <w:pStyle w:val="tbnormal"/>
      </w:pPr>
      <w:r>
        <w:t>L’accès à cette application durant la partie ne doit pas être donné. En effet, les participants n’ont pas à modifier les données des fournisseurs et des clients.</w:t>
      </w:r>
    </w:p>
    <w:p w14:paraId="75171BD7" w14:textId="77777777" w:rsidR="002F50BD" w:rsidRDefault="002F50BD" w:rsidP="00352BAC">
      <w:pPr>
        <w:pStyle w:val="tbtitre2"/>
      </w:pPr>
      <w:bookmarkStart w:id="306" w:name="_Toc454297870"/>
      <w:bookmarkStart w:id="307" w:name="_Toc455044895"/>
      <w:r>
        <w:t>Application Inventory</w:t>
      </w:r>
      <w:bookmarkEnd w:id="306"/>
      <w:bookmarkEnd w:id="307"/>
    </w:p>
    <w:p w14:paraId="12940B5B" w14:textId="77777777" w:rsidR="002F50BD" w:rsidRDefault="002F50BD" w:rsidP="002F50BD">
      <w:pPr>
        <w:pStyle w:val="tbnormal"/>
      </w:pPr>
      <w:r>
        <w:t>L’activité de création des prévisions nécessite un accès à cette application. Cependant, les droits et les vues doivent être modifiés afin de donner accès uniquement à certaines parties. Tout d’abord, le menu doit être changé. Il est recommandé de passer du menu standard :</w:t>
      </w:r>
    </w:p>
    <w:p w14:paraId="54846C76" w14:textId="77777777" w:rsidR="002F50BD" w:rsidRDefault="002F50BD" w:rsidP="002F50BD">
      <w:pPr>
        <w:pStyle w:val="tbnormal"/>
      </w:pPr>
      <w:r>
        <w:rPr>
          <w:noProof/>
          <w:lang w:val="fr-FR" w:eastAsia="fr-FR"/>
        </w:rPr>
        <w:drawing>
          <wp:inline distT="0" distB="0" distL="0" distR="0" wp14:anchorId="49F755C0" wp14:editId="506A724C">
            <wp:extent cx="4679950" cy="204470"/>
            <wp:effectExtent l="0" t="0" r="0" b="0"/>
            <wp:docPr id="70" name="Imag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Capture d’écran 2016-06-21 à 12.12.01.png"/>
                    <pic:cNvPicPr/>
                  </pic:nvPicPr>
                  <pic:blipFill>
                    <a:blip r:embed="rId80" cstate="print">
                      <a:extLst>
                        <a:ext uri="{28A0092B-C50C-407E-A947-70E740481C1C}">
                          <a14:useLocalDpi xmlns:a14="http://schemas.microsoft.com/office/drawing/2010/main" val="0"/>
                        </a:ext>
                      </a:extLst>
                    </a:blip>
                    <a:stretch>
                      <a:fillRect/>
                    </a:stretch>
                  </pic:blipFill>
                  <pic:spPr>
                    <a:xfrm>
                      <a:off x="0" y="0"/>
                      <a:ext cx="4679950" cy="204470"/>
                    </a:xfrm>
                    <a:prstGeom prst="rect">
                      <a:avLst/>
                    </a:prstGeom>
                  </pic:spPr>
                </pic:pic>
              </a:graphicData>
            </a:graphic>
          </wp:inline>
        </w:drawing>
      </w:r>
    </w:p>
    <w:p w14:paraId="7741D2DD" w14:textId="77777777" w:rsidR="002F50BD" w:rsidRPr="00DE333B" w:rsidRDefault="002F50BD" w:rsidP="002F50BD">
      <w:pPr>
        <w:pStyle w:val="tbnormal"/>
        <w:spacing w:after="180"/>
        <w:jc w:val="right"/>
        <w:rPr>
          <w:b/>
          <w:color w:val="404040" w:themeColor="text1" w:themeTint="BF"/>
          <w:sz w:val="18"/>
        </w:rPr>
      </w:pPr>
      <w:r w:rsidRPr="00DE333B">
        <w:rPr>
          <w:b/>
          <w:color w:val="404040" w:themeColor="text1" w:themeTint="BF"/>
          <w:sz w:val="18"/>
        </w:rPr>
        <w:t>Figure X : Menu d’origine de l’application Inventory.</w:t>
      </w:r>
    </w:p>
    <w:p w14:paraId="33436CFC" w14:textId="77777777" w:rsidR="002F50BD" w:rsidRDefault="002F50BD" w:rsidP="002F50BD">
      <w:pPr>
        <w:pStyle w:val="tbnormal"/>
      </w:pPr>
      <w:r>
        <w:t>À quelque chose qui s’approche de ceci :</w:t>
      </w:r>
    </w:p>
    <w:p w14:paraId="3CB8CD66" w14:textId="77777777" w:rsidR="002F50BD" w:rsidRDefault="002F50BD" w:rsidP="002F50BD">
      <w:pPr>
        <w:pStyle w:val="tbnormal"/>
      </w:pPr>
      <w:r>
        <w:rPr>
          <w:noProof/>
          <w:lang w:val="fr-FR" w:eastAsia="fr-FR"/>
        </w:rPr>
        <mc:AlternateContent>
          <mc:Choice Requires="wpg">
            <w:drawing>
              <wp:anchor distT="0" distB="0" distL="114300" distR="114300" simplePos="0" relativeHeight="251668480" behindDoc="0" locked="0" layoutInCell="1" allowOverlap="1" wp14:anchorId="410DD8AA" wp14:editId="1EAFAB6C">
                <wp:simplePos x="0" y="0"/>
                <wp:positionH relativeFrom="column">
                  <wp:posOffset>797694</wp:posOffset>
                </wp:positionH>
                <wp:positionV relativeFrom="paragraph">
                  <wp:posOffset>17813</wp:posOffset>
                </wp:positionV>
                <wp:extent cx="1642150" cy="171618"/>
                <wp:effectExtent l="0" t="0" r="8890" b="6350"/>
                <wp:wrapNone/>
                <wp:docPr id="139" name="Grouper 139"/>
                <wp:cNvGraphicFramePr/>
                <a:graphic xmlns:a="http://schemas.openxmlformats.org/drawingml/2006/main">
                  <a:graphicData uri="http://schemas.microsoft.com/office/word/2010/wordprocessingGroup">
                    <wpg:wgp>
                      <wpg:cNvGrpSpPr/>
                      <wpg:grpSpPr>
                        <a:xfrm>
                          <a:off x="0" y="0"/>
                          <a:ext cx="1642150" cy="171618"/>
                          <a:chOff x="0" y="0"/>
                          <a:chExt cx="1642150" cy="171618"/>
                        </a:xfrm>
                      </wpg:grpSpPr>
                      <wps:wsp>
                        <wps:cNvPr id="86" name="Rectangle 86"/>
                        <wps:cNvSpPr/>
                        <wps:spPr>
                          <a:xfrm>
                            <a:off x="0" y="0"/>
                            <a:ext cx="735037" cy="155575"/>
                          </a:xfrm>
                          <a:prstGeom prst="rect">
                            <a:avLst/>
                          </a:prstGeom>
                          <a:solidFill>
                            <a:srgbClr val="A3438A"/>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2" name="Rectangle 92"/>
                        <wps:cNvSpPr/>
                        <wps:spPr>
                          <a:xfrm>
                            <a:off x="1299410" y="16043"/>
                            <a:ext cx="342740" cy="155575"/>
                          </a:xfrm>
                          <a:prstGeom prst="rect">
                            <a:avLst/>
                          </a:prstGeom>
                          <a:solidFill>
                            <a:srgbClr val="A3438A"/>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46DF8323" id="Grouper 139" o:spid="_x0000_s1026" style="position:absolute;margin-left:62.8pt;margin-top:1.4pt;width:129.3pt;height:13.5pt;z-index:251668480" coordsize="1642150,171618"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">
                <v:rect id="Rectangle 86" o:spid="_x0000_s1027" style="position:absolute;width:735037;height:15557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" fillcolor="#a3438a" stroked="f" strokeweight="1pt"/>
                <v:rect id="Rectangle 92" o:spid="_x0000_s1028" style="position:absolute;left:1299410;top:16043;width:342740;height:15557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2bu/mwgAA&#10;ANsAAAAPAAAAZHJzL2Rvd25yZXYueG1sRI9Bi8IwFITvC/6H8ARva2oPRbtGWQRlb2L14u2ZvG27&#10;Ni8lyWr990ZY2OMwM98wy/VgO3EjH1rHCmbTDASxdqblWsHpuH2fgwgR2WDnmBQ8KMB6NXpbYmnc&#10;nQ90q2ItEoRDiQqaGPtSyqAbshimridO3rfzFmOSvpbG4z3BbSfzLCukxZbTQoM9bRrS1+rXKqjO&#10;c18UWvc/l9P5unt0+4ryvVKT8fD5ASLSEP/Df+0vo2CRw+tL+gFy9QQ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LZu7+bCAAAA2wAAAA8AAAAAAAAAAAAAAAAAlwIAAGRycy9kb3du&#10;cmV2LnhtbFBLBQYAAAAABAAEAPUAAACGAwAAAAA=&#10;" fillcolor="#a3438a" stroked="f" strokeweight="1pt"/>
              </v:group>
            </w:pict>
          </mc:Fallback>
        </mc:AlternateContent>
      </w:r>
      <w:r>
        <w:rPr>
          <w:noProof/>
          <w:lang w:val="fr-FR" w:eastAsia="fr-FR"/>
        </w:rPr>
        <mc:AlternateContent>
          <mc:Choice Requires="wps">
            <w:drawing>
              <wp:anchor distT="0" distB="0" distL="114300" distR="114300" simplePos="0" relativeHeight="251669504" behindDoc="0" locked="0" layoutInCell="1" allowOverlap="1" wp14:anchorId="19DE5F1B" wp14:editId="54501198">
                <wp:simplePos x="0" y="0"/>
                <wp:positionH relativeFrom="column">
                  <wp:posOffset>2770271</wp:posOffset>
                </wp:positionH>
                <wp:positionV relativeFrom="paragraph">
                  <wp:posOffset>28676</wp:posOffset>
                </wp:positionV>
                <wp:extent cx="375920" cy="127000"/>
                <wp:effectExtent l="0" t="0" r="5080" b="0"/>
                <wp:wrapNone/>
                <wp:docPr id="93" name="Rectangle 93"/>
                <wp:cNvGraphicFramePr/>
                <a:graphic xmlns:a="http://schemas.openxmlformats.org/drawingml/2006/main">
                  <a:graphicData uri="http://schemas.microsoft.com/office/word/2010/wordprocessingShape">
                    <wps:wsp>
                      <wps:cNvSpPr/>
                      <wps:spPr>
                        <a:xfrm>
                          <a:off x="0" y="0"/>
                          <a:ext cx="375920" cy="127000"/>
                        </a:xfrm>
                        <a:prstGeom prst="rect">
                          <a:avLst/>
                        </a:prstGeom>
                        <a:solidFill>
                          <a:srgbClr val="A3438A"/>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1630B14" id="Rectangle 93" o:spid="_x0000_s1026" style="position:absolute;margin-left:218.15pt;margin-top:2.25pt;width:29.6pt;height:10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" fillcolor="#a3438a" stroked="f" strokeweight="1pt"/>
            </w:pict>
          </mc:Fallback>
        </mc:AlternateContent>
      </w:r>
      <w:r>
        <w:rPr>
          <w:noProof/>
          <w:lang w:val="fr-FR" w:eastAsia="fr-FR"/>
        </w:rPr>
        <w:drawing>
          <wp:inline distT="0" distB="0" distL="0" distR="0" wp14:anchorId="4AD52A16" wp14:editId="1EBFD960">
            <wp:extent cx="4679950" cy="204470"/>
            <wp:effectExtent l="0" t="0" r="0" b="0"/>
            <wp:docPr id="85" name="Imag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Capture d’écran 2016-06-21 à 12.12.01.png"/>
                    <pic:cNvPicPr/>
                  </pic:nvPicPr>
                  <pic:blipFill>
                    <a:blip r:embed="rId80" cstate="print">
                      <a:extLst>
                        <a:ext uri="{28A0092B-C50C-407E-A947-70E740481C1C}">
                          <a14:useLocalDpi xmlns:a14="http://schemas.microsoft.com/office/drawing/2010/main" val="0"/>
                        </a:ext>
                      </a:extLst>
                    </a:blip>
                    <a:stretch>
                      <a:fillRect/>
                    </a:stretch>
                  </pic:blipFill>
                  <pic:spPr>
                    <a:xfrm>
                      <a:off x="0" y="0"/>
                      <a:ext cx="4679950" cy="204470"/>
                    </a:xfrm>
                    <a:prstGeom prst="rect">
                      <a:avLst/>
                    </a:prstGeom>
                  </pic:spPr>
                </pic:pic>
              </a:graphicData>
            </a:graphic>
          </wp:inline>
        </w:drawing>
      </w:r>
    </w:p>
    <w:p w14:paraId="18AC9155" w14:textId="77777777" w:rsidR="002F50BD" w:rsidRPr="00DE333B" w:rsidRDefault="002F50BD" w:rsidP="002F50BD">
      <w:pPr>
        <w:pStyle w:val="tbnormal"/>
        <w:spacing w:after="180"/>
        <w:jc w:val="right"/>
        <w:rPr>
          <w:b/>
          <w:color w:val="404040" w:themeColor="text1" w:themeTint="BF"/>
          <w:sz w:val="18"/>
        </w:rPr>
      </w:pPr>
      <w:r w:rsidRPr="00DE333B">
        <w:rPr>
          <w:b/>
          <w:color w:val="404040" w:themeColor="text1" w:themeTint="BF"/>
          <w:sz w:val="18"/>
        </w:rPr>
        <w:t>Figure X : Menu modifié de l’application Inventory.</w:t>
      </w:r>
    </w:p>
    <w:p w14:paraId="2F502419" w14:textId="77777777" w:rsidR="002F50BD" w:rsidRPr="00E34E73" w:rsidRDefault="002F50BD" w:rsidP="002F50BD">
      <w:pPr>
        <w:pStyle w:val="tbnormal"/>
      </w:pPr>
      <w:r>
        <w:lastRenderedPageBreak/>
        <w:t xml:space="preserve">De cette manière, seul l’accès aux règles d’approvisionnements est maintenu par le menu </w:t>
      </w:r>
      <w:r w:rsidRPr="00874113">
        <w:rPr>
          <w:b/>
        </w:rPr>
        <w:t xml:space="preserve">Inventory Control / </w:t>
      </w:r>
      <w:proofErr w:type="spellStart"/>
      <w:r w:rsidRPr="00874113">
        <w:rPr>
          <w:b/>
        </w:rPr>
        <w:t>Reordering</w:t>
      </w:r>
      <w:proofErr w:type="spellEnd"/>
      <w:r w:rsidRPr="00874113">
        <w:rPr>
          <w:b/>
        </w:rPr>
        <w:t xml:space="preserve"> </w:t>
      </w:r>
      <w:proofErr w:type="spellStart"/>
      <w:r w:rsidRPr="00874113">
        <w:rPr>
          <w:b/>
        </w:rPr>
        <w:t>Rules</w:t>
      </w:r>
      <w:proofErr w:type="spellEnd"/>
      <w:r>
        <w:t xml:space="preserve"> et l’accès aux rapports sur l’état des stocks </w:t>
      </w:r>
      <w:r w:rsidRPr="00E34E73">
        <w:rPr>
          <w:b/>
        </w:rPr>
        <w:t xml:space="preserve">Reports </w:t>
      </w:r>
      <w:proofErr w:type="gramStart"/>
      <w:r w:rsidRPr="00E34E73">
        <w:rPr>
          <w:b/>
        </w:rPr>
        <w:t xml:space="preserve">/ </w:t>
      </w:r>
      <w:r>
        <w:t>.</w:t>
      </w:r>
      <w:proofErr w:type="gramEnd"/>
    </w:p>
    <w:p w14:paraId="3085B218" w14:textId="77777777" w:rsidR="002F50BD" w:rsidRDefault="002F50BD" w:rsidP="00352BAC">
      <w:pPr>
        <w:pStyle w:val="tbtitre2"/>
      </w:pPr>
      <w:bookmarkStart w:id="308" w:name="_Toc454297871"/>
      <w:bookmarkStart w:id="309" w:name="_Toc455044896"/>
      <w:r>
        <w:t xml:space="preserve">Application </w:t>
      </w:r>
      <w:proofErr w:type="spellStart"/>
      <w:r>
        <w:t>Purchases</w:t>
      </w:r>
      <w:bookmarkEnd w:id="308"/>
      <w:bookmarkEnd w:id="309"/>
      <w:proofErr w:type="spellEnd"/>
    </w:p>
    <w:p w14:paraId="140E027C" w14:textId="77777777" w:rsidR="002F50BD" w:rsidRDefault="002F50BD" w:rsidP="002F50BD">
      <w:pPr>
        <w:pStyle w:val="tbnormal"/>
      </w:pPr>
      <w:r>
        <w:t>L’activité de confirmation des commandes d’achats nécessite l’accès à cette application. Cependant, beaucoup des éléments qu’elle permet de manipuler n’ont pas à être disponible pour les participants. Au niveau du menu d’</w:t>
      </w:r>
      <w:proofErr w:type="spellStart"/>
      <w:r>
        <w:t>orgine</w:t>
      </w:r>
      <w:proofErr w:type="spellEnd"/>
      <w:r>
        <w:t> :</w:t>
      </w:r>
    </w:p>
    <w:p w14:paraId="788218A0" w14:textId="77777777" w:rsidR="002F50BD" w:rsidRDefault="002F50BD" w:rsidP="002F50BD">
      <w:pPr>
        <w:pStyle w:val="tbnormal"/>
      </w:pPr>
      <w:r>
        <w:rPr>
          <w:noProof/>
          <w:lang w:val="fr-FR" w:eastAsia="fr-FR"/>
        </w:rPr>
        <w:drawing>
          <wp:inline distT="0" distB="0" distL="0" distR="0" wp14:anchorId="4C9D826A" wp14:editId="4102F398">
            <wp:extent cx="4679950" cy="204470"/>
            <wp:effectExtent l="0" t="0" r="0" b="0"/>
            <wp:docPr id="101" name="Imag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 name="Capture d’écran 2016-06-21 à 12.32.08.png"/>
                    <pic:cNvPicPr/>
                  </pic:nvPicPr>
                  <pic:blipFill>
                    <a:blip r:embed="rId81" cstate="print">
                      <a:extLst>
                        <a:ext uri="{28A0092B-C50C-407E-A947-70E740481C1C}">
                          <a14:useLocalDpi xmlns:a14="http://schemas.microsoft.com/office/drawing/2010/main" val="0"/>
                        </a:ext>
                      </a:extLst>
                    </a:blip>
                    <a:stretch>
                      <a:fillRect/>
                    </a:stretch>
                  </pic:blipFill>
                  <pic:spPr>
                    <a:xfrm>
                      <a:off x="0" y="0"/>
                      <a:ext cx="4679950" cy="204470"/>
                    </a:xfrm>
                    <a:prstGeom prst="rect">
                      <a:avLst/>
                    </a:prstGeom>
                  </pic:spPr>
                </pic:pic>
              </a:graphicData>
            </a:graphic>
          </wp:inline>
        </w:drawing>
      </w:r>
    </w:p>
    <w:p w14:paraId="31F79A34" w14:textId="77777777" w:rsidR="002F50BD" w:rsidRPr="00DE333B" w:rsidRDefault="002F50BD" w:rsidP="002F50BD">
      <w:pPr>
        <w:pStyle w:val="tbnormal"/>
        <w:spacing w:after="180"/>
        <w:jc w:val="right"/>
        <w:rPr>
          <w:b/>
          <w:color w:val="404040" w:themeColor="text1" w:themeTint="BF"/>
          <w:sz w:val="18"/>
        </w:rPr>
      </w:pPr>
      <w:r w:rsidRPr="00DE333B">
        <w:rPr>
          <w:b/>
          <w:color w:val="404040" w:themeColor="text1" w:themeTint="BF"/>
          <w:sz w:val="18"/>
        </w:rPr>
        <w:t xml:space="preserve">Figure X : Menu d’origine de l’application </w:t>
      </w:r>
      <w:proofErr w:type="spellStart"/>
      <w:r w:rsidRPr="00DE333B">
        <w:rPr>
          <w:b/>
          <w:color w:val="404040" w:themeColor="text1" w:themeTint="BF"/>
          <w:sz w:val="18"/>
        </w:rPr>
        <w:t>Purchases</w:t>
      </w:r>
      <w:proofErr w:type="spellEnd"/>
      <w:r w:rsidRPr="00DE333B">
        <w:rPr>
          <w:b/>
          <w:color w:val="404040" w:themeColor="text1" w:themeTint="BF"/>
          <w:sz w:val="18"/>
        </w:rPr>
        <w:t>.</w:t>
      </w:r>
    </w:p>
    <w:p w14:paraId="02E37BE9" w14:textId="77777777" w:rsidR="002F50BD" w:rsidRDefault="002F50BD" w:rsidP="002F50BD">
      <w:pPr>
        <w:pStyle w:val="tbnormal"/>
      </w:pPr>
      <w:r>
        <w:t>Quelques modifications doivent être faite pour présenter quelque chose de similaire à cela :</w:t>
      </w:r>
    </w:p>
    <w:p w14:paraId="6C1543E7" w14:textId="77777777" w:rsidR="002F50BD" w:rsidRDefault="002F50BD" w:rsidP="002F50BD">
      <w:pPr>
        <w:pStyle w:val="tbnormal"/>
      </w:pPr>
      <w:r>
        <w:rPr>
          <w:noProof/>
          <w:lang w:val="fr-FR" w:eastAsia="fr-FR"/>
        </w:rPr>
        <mc:AlternateContent>
          <mc:Choice Requires="wps">
            <w:drawing>
              <wp:anchor distT="0" distB="0" distL="114300" distR="114300" simplePos="0" relativeHeight="251670528" behindDoc="0" locked="0" layoutInCell="1" allowOverlap="1" wp14:anchorId="2A3C61CB" wp14:editId="2947DF25">
                <wp:simplePos x="0" y="0"/>
                <wp:positionH relativeFrom="column">
                  <wp:posOffset>1763930</wp:posOffset>
                </wp:positionH>
                <wp:positionV relativeFrom="paragraph">
                  <wp:posOffset>0</wp:posOffset>
                </wp:positionV>
                <wp:extent cx="735037" cy="155575"/>
                <wp:effectExtent l="0" t="0" r="1905" b="0"/>
                <wp:wrapNone/>
                <wp:docPr id="124" name="Rectangle 124"/>
                <wp:cNvGraphicFramePr/>
                <a:graphic xmlns:a="http://schemas.openxmlformats.org/drawingml/2006/main">
                  <a:graphicData uri="http://schemas.microsoft.com/office/word/2010/wordprocessingShape">
                    <wps:wsp>
                      <wps:cNvSpPr/>
                      <wps:spPr>
                        <a:xfrm>
                          <a:off x="0" y="0"/>
                          <a:ext cx="735037" cy="155575"/>
                        </a:xfrm>
                        <a:prstGeom prst="rect">
                          <a:avLst/>
                        </a:prstGeom>
                        <a:solidFill>
                          <a:srgbClr val="A3438A"/>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0330671" id="Rectangle 124" o:spid="_x0000_s1026" style="position:absolute;margin-left:138.9pt;margin-top:0;width:57.9pt;height:12.2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" fillcolor="#a3438a" stroked="f" strokeweight="1pt"/>
            </w:pict>
          </mc:Fallback>
        </mc:AlternateContent>
      </w:r>
      <w:r>
        <w:rPr>
          <w:noProof/>
          <w:lang w:val="fr-FR" w:eastAsia="fr-FR"/>
        </w:rPr>
        <w:drawing>
          <wp:inline distT="0" distB="0" distL="0" distR="0" wp14:anchorId="019A4C1E" wp14:editId="45484883">
            <wp:extent cx="4679950" cy="204470"/>
            <wp:effectExtent l="0" t="0" r="0" b="0"/>
            <wp:docPr id="106" name="Imag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 name="Capture d’écran 2016-06-21 à 12.32.08.png"/>
                    <pic:cNvPicPr/>
                  </pic:nvPicPr>
                  <pic:blipFill>
                    <a:blip r:embed="rId81" cstate="print">
                      <a:extLst>
                        <a:ext uri="{28A0092B-C50C-407E-A947-70E740481C1C}">
                          <a14:useLocalDpi xmlns:a14="http://schemas.microsoft.com/office/drawing/2010/main" val="0"/>
                        </a:ext>
                      </a:extLst>
                    </a:blip>
                    <a:stretch>
                      <a:fillRect/>
                    </a:stretch>
                  </pic:blipFill>
                  <pic:spPr>
                    <a:xfrm>
                      <a:off x="0" y="0"/>
                      <a:ext cx="4679950" cy="204470"/>
                    </a:xfrm>
                    <a:prstGeom prst="rect">
                      <a:avLst/>
                    </a:prstGeom>
                  </pic:spPr>
                </pic:pic>
              </a:graphicData>
            </a:graphic>
          </wp:inline>
        </w:drawing>
      </w:r>
    </w:p>
    <w:p w14:paraId="06DADFD9" w14:textId="77777777" w:rsidR="002F50BD" w:rsidRPr="00DE333B" w:rsidRDefault="002F50BD" w:rsidP="002F50BD">
      <w:pPr>
        <w:pStyle w:val="tbnormal"/>
        <w:spacing w:after="180"/>
        <w:jc w:val="right"/>
        <w:rPr>
          <w:b/>
          <w:color w:val="404040" w:themeColor="text1" w:themeTint="BF"/>
          <w:sz w:val="18"/>
        </w:rPr>
      </w:pPr>
      <w:r w:rsidRPr="00DE333B">
        <w:rPr>
          <w:b/>
          <w:color w:val="404040" w:themeColor="text1" w:themeTint="BF"/>
          <w:sz w:val="18"/>
        </w:rPr>
        <w:t xml:space="preserve">Figure X : Menu modifié de l’application </w:t>
      </w:r>
      <w:proofErr w:type="spellStart"/>
      <w:r w:rsidRPr="00DE333B">
        <w:rPr>
          <w:b/>
          <w:color w:val="404040" w:themeColor="text1" w:themeTint="BF"/>
          <w:sz w:val="18"/>
        </w:rPr>
        <w:t>Purchases</w:t>
      </w:r>
      <w:proofErr w:type="spellEnd"/>
      <w:r w:rsidRPr="00DE333B">
        <w:rPr>
          <w:b/>
          <w:color w:val="404040" w:themeColor="text1" w:themeTint="BF"/>
          <w:sz w:val="18"/>
        </w:rPr>
        <w:t>.</w:t>
      </w:r>
    </w:p>
    <w:p w14:paraId="15CA33AB" w14:textId="77777777" w:rsidR="002F50BD" w:rsidRPr="00CE2F59" w:rsidRDefault="002F50BD" w:rsidP="002F50BD">
      <w:pPr>
        <w:pStyle w:val="tbnormal"/>
      </w:pPr>
      <w:r>
        <w:t>Seul l’accès au menu de configuration doit être retiré. Pour le reste, les droits sur les modèles doivent palier aux problèmes de sécurité.</w:t>
      </w:r>
    </w:p>
    <w:p w14:paraId="092CE491" w14:textId="77777777" w:rsidR="002F50BD" w:rsidRDefault="002F50BD" w:rsidP="00352BAC">
      <w:pPr>
        <w:pStyle w:val="tbtitre2"/>
      </w:pPr>
      <w:bookmarkStart w:id="310" w:name="_Toc454297872"/>
      <w:bookmarkStart w:id="311" w:name="_Toc455044897"/>
      <w:r>
        <w:t xml:space="preserve">Application </w:t>
      </w:r>
      <w:proofErr w:type="spellStart"/>
      <w:r>
        <w:t>Manufacturing</w:t>
      </w:r>
      <w:bookmarkEnd w:id="310"/>
      <w:bookmarkEnd w:id="311"/>
      <w:proofErr w:type="spellEnd"/>
    </w:p>
    <w:p w14:paraId="1A49400E" w14:textId="77777777" w:rsidR="002F50BD" w:rsidRDefault="002F50BD" w:rsidP="002F50BD">
      <w:pPr>
        <w:pStyle w:val="tbnormal"/>
      </w:pPr>
      <w:r>
        <w:t xml:space="preserve">L’activité de lancement des ordres de fabrication nécessite un accès à cette application. Cependant, quelques fonctions doivent être </w:t>
      </w:r>
      <w:proofErr w:type="spellStart"/>
      <w:r>
        <w:t>banie</w:t>
      </w:r>
      <w:proofErr w:type="spellEnd"/>
      <w:r>
        <w:t xml:space="preserve"> des possibilités offertes aux participants. Par ailleurs, le menu d’origine :</w:t>
      </w:r>
    </w:p>
    <w:p w14:paraId="072B2777" w14:textId="77777777" w:rsidR="002F50BD" w:rsidRDefault="002F50BD" w:rsidP="002F50BD">
      <w:pPr>
        <w:pStyle w:val="tbnormal"/>
      </w:pPr>
      <w:r>
        <w:rPr>
          <w:noProof/>
          <w:lang w:val="fr-FR" w:eastAsia="fr-FR"/>
        </w:rPr>
        <w:drawing>
          <wp:inline distT="0" distB="0" distL="0" distR="0" wp14:anchorId="5DA08F34" wp14:editId="01129AAB">
            <wp:extent cx="4679950" cy="204470"/>
            <wp:effectExtent l="0" t="0" r="0" b="0"/>
            <wp:docPr id="126" name="Imag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 name="Capture d’écran 2016-06-21 à 12.37.08.png"/>
                    <pic:cNvPicPr/>
                  </pic:nvPicPr>
                  <pic:blipFill>
                    <a:blip r:embed="rId82" cstate="print">
                      <a:extLst>
                        <a:ext uri="{28A0092B-C50C-407E-A947-70E740481C1C}">
                          <a14:useLocalDpi xmlns:a14="http://schemas.microsoft.com/office/drawing/2010/main" val="0"/>
                        </a:ext>
                      </a:extLst>
                    </a:blip>
                    <a:stretch>
                      <a:fillRect/>
                    </a:stretch>
                  </pic:blipFill>
                  <pic:spPr>
                    <a:xfrm>
                      <a:off x="0" y="0"/>
                      <a:ext cx="4679950" cy="204470"/>
                    </a:xfrm>
                    <a:prstGeom prst="rect">
                      <a:avLst/>
                    </a:prstGeom>
                  </pic:spPr>
                </pic:pic>
              </a:graphicData>
            </a:graphic>
          </wp:inline>
        </w:drawing>
      </w:r>
    </w:p>
    <w:p w14:paraId="1D95B38F" w14:textId="77777777" w:rsidR="002F50BD" w:rsidRPr="00DE333B" w:rsidRDefault="002F50BD" w:rsidP="002F50BD">
      <w:pPr>
        <w:pStyle w:val="tbnormal"/>
        <w:spacing w:after="180"/>
        <w:jc w:val="right"/>
        <w:rPr>
          <w:b/>
          <w:color w:val="404040" w:themeColor="text1" w:themeTint="BF"/>
          <w:sz w:val="18"/>
        </w:rPr>
      </w:pPr>
      <w:r w:rsidRPr="00DE333B">
        <w:rPr>
          <w:b/>
          <w:color w:val="404040" w:themeColor="text1" w:themeTint="BF"/>
          <w:sz w:val="18"/>
        </w:rPr>
        <w:t xml:space="preserve">Figure X : Menu d’origine de l’application </w:t>
      </w:r>
      <w:proofErr w:type="spellStart"/>
      <w:r w:rsidRPr="00DE333B">
        <w:rPr>
          <w:b/>
          <w:color w:val="404040" w:themeColor="text1" w:themeTint="BF"/>
          <w:sz w:val="18"/>
        </w:rPr>
        <w:t>Manufacturing</w:t>
      </w:r>
      <w:proofErr w:type="spellEnd"/>
      <w:r w:rsidRPr="00DE333B">
        <w:rPr>
          <w:b/>
          <w:color w:val="404040" w:themeColor="text1" w:themeTint="BF"/>
          <w:sz w:val="18"/>
        </w:rPr>
        <w:t>.</w:t>
      </w:r>
    </w:p>
    <w:p w14:paraId="131638B0" w14:textId="77777777" w:rsidR="002F50BD" w:rsidRDefault="002F50BD" w:rsidP="002F50BD">
      <w:pPr>
        <w:pStyle w:val="tbnormal"/>
      </w:pPr>
      <w:r>
        <w:t>Doit donner accès à moins de fonctions. Il est recommandé de le faire évoluer vers ce résultat :</w:t>
      </w:r>
    </w:p>
    <w:p w14:paraId="56897334" w14:textId="77777777" w:rsidR="002F50BD" w:rsidRDefault="002F50BD" w:rsidP="002F50BD">
      <w:pPr>
        <w:pStyle w:val="tbnormal"/>
      </w:pPr>
      <w:r>
        <w:rPr>
          <w:noProof/>
          <w:lang w:val="fr-FR" w:eastAsia="fr-FR"/>
        </w:rPr>
        <mc:AlternateContent>
          <mc:Choice Requires="wps">
            <w:drawing>
              <wp:anchor distT="0" distB="0" distL="114300" distR="114300" simplePos="0" relativeHeight="251671552" behindDoc="0" locked="0" layoutInCell="1" allowOverlap="1" wp14:anchorId="4088385D" wp14:editId="41C433C4">
                <wp:simplePos x="0" y="0"/>
                <wp:positionH relativeFrom="column">
                  <wp:posOffset>1814429</wp:posOffset>
                </wp:positionH>
                <wp:positionV relativeFrom="paragraph">
                  <wp:posOffset>35560</wp:posOffset>
                </wp:positionV>
                <wp:extent cx="735037" cy="155575"/>
                <wp:effectExtent l="0" t="0" r="1905" b="0"/>
                <wp:wrapNone/>
                <wp:docPr id="128" name="Rectangle 128"/>
                <wp:cNvGraphicFramePr/>
                <a:graphic xmlns:a="http://schemas.openxmlformats.org/drawingml/2006/main">
                  <a:graphicData uri="http://schemas.microsoft.com/office/word/2010/wordprocessingShape">
                    <wps:wsp>
                      <wps:cNvSpPr/>
                      <wps:spPr>
                        <a:xfrm>
                          <a:off x="0" y="0"/>
                          <a:ext cx="735037" cy="155575"/>
                        </a:xfrm>
                        <a:prstGeom prst="rect">
                          <a:avLst/>
                        </a:prstGeom>
                        <a:solidFill>
                          <a:srgbClr val="A3438A"/>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21735C3" id="Rectangle 128" o:spid="_x0000_s1026" style="position:absolute;margin-left:142.85pt;margin-top:2.8pt;width:57.9pt;height:12.2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" fillcolor="#a3438a" stroked="f" strokeweight="1pt"/>
            </w:pict>
          </mc:Fallback>
        </mc:AlternateContent>
      </w:r>
      <w:r>
        <w:rPr>
          <w:noProof/>
          <w:lang w:val="fr-FR" w:eastAsia="fr-FR"/>
        </w:rPr>
        <w:drawing>
          <wp:inline distT="0" distB="0" distL="0" distR="0" wp14:anchorId="6F5B6751" wp14:editId="1F02AF09">
            <wp:extent cx="4679950" cy="204470"/>
            <wp:effectExtent l="0" t="0" r="0" b="0"/>
            <wp:docPr id="127" name="Imag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 name="Capture d’écran 2016-06-21 à 12.37.08.png"/>
                    <pic:cNvPicPr/>
                  </pic:nvPicPr>
                  <pic:blipFill>
                    <a:blip r:embed="rId82" cstate="print">
                      <a:extLst>
                        <a:ext uri="{28A0092B-C50C-407E-A947-70E740481C1C}">
                          <a14:useLocalDpi xmlns:a14="http://schemas.microsoft.com/office/drawing/2010/main" val="0"/>
                        </a:ext>
                      </a:extLst>
                    </a:blip>
                    <a:stretch>
                      <a:fillRect/>
                    </a:stretch>
                  </pic:blipFill>
                  <pic:spPr>
                    <a:xfrm>
                      <a:off x="0" y="0"/>
                      <a:ext cx="4679950" cy="204470"/>
                    </a:xfrm>
                    <a:prstGeom prst="rect">
                      <a:avLst/>
                    </a:prstGeom>
                  </pic:spPr>
                </pic:pic>
              </a:graphicData>
            </a:graphic>
          </wp:inline>
        </w:drawing>
      </w:r>
    </w:p>
    <w:p w14:paraId="721585BA" w14:textId="77777777" w:rsidR="002F50BD" w:rsidRDefault="002F50BD" w:rsidP="002F50BD">
      <w:pPr>
        <w:pStyle w:val="tbnormal"/>
        <w:spacing w:after="180"/>
        <w:jc w:val="right"/>
      </w:pPr>
      <w:r w:rsidRPr="00DE333B">
        <w:rPr>
          <w:b/>
          <w:color w:val="404040" w:themeColor="text1" w:themeTint="BF"/>
          <w:sz w:val="18"/>
        </w:rPr>
        <w:t xml:space="preserve">Figure X : Menu modifié de l’application </w:t>
      </w:r>
      <w:proofErr w:type="spellStart"/>
      <w:r w:rsidRPr="00DE333B">
        <w:rPr>
          <w:b/>
          <w:color w:val="404040" w:themeColor="text1" w:themeTint="BF"/>
          <w:sz w:val="18"/>
        </w:rPr>
        <w:t>Manufacturing</w:t>
      </w:r>
      <w:proofErr w:type="spellEnd"/>
      <w:r w:rsidRPr="00DE333B">
        <w:rPr>
          <w:b/>
          <w:color w:val="404040" w:themeColor="text1" w:themeTint="BF"/>
          <w:sz w:val="18"/>
        </w:rPr>
        <w:t>.</w:t>
      </w:r>
    </w:p>
    <w:p w14:paraId="3EB829BB" w14:textId="77777777" w:rsidR="002F50BD" w:rsidRPr="00332949" w:rsidRDefault="002F50BD" w:rsidP="002F50BD">
      <w:pPr>
        <w:pStyle w:val="tbnormal"/>
      </w:pPr>
      <w:r>
        <w:t>Les produits, les nomenclatures et les paramètres de configuration de la production ne devant pas être modifiés par les participants.</w:t>
      </w:r>
    </w:p>
    <w:p w14:paraId="3A25B9D5" w14:textId="77777777" w:rsidR="002F50BD" w:rsidRDefault="002F50BD" w:rsidP="00352BAC">
      <w:pPr>
        <w:pStyle w:val="tbtitre2"/>
      </w:pPr>
      <w:bookmarkStart w:id="312" w:name="_Toc454297873"/>
      <w:bookmarkStart w:id="313" w:name="_Toc455044898"/>
      <w:r>
        <w:t>Application Sales</w:t>
      </w:r>
      <w:bookmarkEnd w:id="312"/>
      <w:bookmarkEnd w:id="313"/>
    </w:p>
    <w:p w14:paraId="5457047B" w14:textId="77777777" w:rsidR="002F50BD" w:rsidRDefault="002F50BD" w:rsidP="002F50BD">
      <w:pPr>
        <w:pStyle w:val="tbnormal"/>
      </w:pPr>
      <w:r>
        <w:t xml:space="preserve">Bien qu’il serait possible d’accéder à la modification des prix de vente par l’application </w:t>
      </w:r>
      <w:proofErr w:type="spellStart"/>
      <w:r w:rsidRPr="00666B66">
        <w:rPr>
          <w:b/>
        </w:rPr>
        <w:t>Purchases</w:t>
      </w:r>
      <w:proofErr w:type="spellEnd"/>
      <w:r>
        <w:t xml:space="preserve">, laquelle doit être accessible, il est recommandé de la laisser ouverte. Pour deux raisons majeures. Premièrement, pour donner du sens au participant qui endosse la responsabilité de Sales Manager. Devoir accéder à ses produits à partir d’une application qui s’appelle </w:t>
      </w:r>
      <w:proofErr w:type="spellStart"/>
      <w:r w:rsidRPr="00666B66">
        <w:rPr>
          <w:b/>
        </w:rPr>
        <w:t>Purchases</w:t>
      </w:r>
      <w:proofErr w:type="spellEnd"/>
      <w:r>
        <w:t xml:space="preserve"> ne fait pas tellement de sens. Deuxièmement, l’analyse des ventes se fait dans l’application </w:t>
      </w:r>
      <w:r w:rsidRPr="00666B66">
        <w:rPr>
          <w:b/>
        </w:rPr>
        <w:t>Sales</w:t>
      </w:r>
      <w:r>
        <w:t>. Cependant, il est recommandé d’effectuer une modification de la barre de menu original :</w:t>
      </w:r>
    </w:p>
    <w:p w14:paraId="2953D64D" w14:textId="77777777" w:rsidR="002F50BD" w:rsidRDefault="002F50BD" w:rsidP="002F50BD">
      <w:pPr>
        <w:pStyle w:val="tbnormal"/>
      </w:pPr>
      <w:r>
        <w:rPr>
          <w:noProof/>
          <w:lang w:val="fr-FR" w:eastAsia="fr-FR"/>
        </w:rPr>
        <w:drawing>
          <wp:inline distT="0" distB="0" distL="0" distR="0" wp14:anchorId="6D7BF3F2" wp14:editId="4501C07D">
            <wp:extent cx="4679950" cy="204470"/>
            <wp:effectExtent l="0" t="0" r="0" b="0"/>
            <wp:docPr id="129" name="Imag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 name="Capture d’écran 2016-06-21 à 12.45.27.png"/>
                    <pic:cNvPicPr/>
                  </pic:nvPicPr>
                  <pic:blipFill>
                    <a:blip r:embed="rId83" cstate="print">
                      <a:extLst>
                        <a:ext uri="{28A0092B-C50C-407E-A947-70E740481C1C}">
                          <a14:useLocalDpi xmlns:a14="http://schemas.microsoft.com/office/drawing/2010/main" val="0"/>
                        </a:ext>
                      </a:extLst>
                    </a:blip>
                    <a:stretch>
                      <a:fillRect/>
                    </a:stretch>
                  </pic:blipFill>
                  <pic:spPr>
                    <a:xfrm>
                      <a:off x="0" y="0"/>
                      <a:ext cx="4679950" cy="204470"/>
                    </a:xfrm>
                    <a:prstGeom prst="rect">
                      <a:avLst/>
                    </a:prstGeom>
                  </pic:spPr>
                </pic:pic>
              </a:graphicData>
            </a:graphic>
          </wp:inline>
        </w:drawing>
      </w:r>
    </w:p>
    <w:p w14:paraId="105105DE" w14:textId="77777777" w:rsidR="002F50BD" w:rsidRDefault="002F50BD" w:rsidP="002F50BD">
      <w:pPr>
        <w:pStyle w:val="tbnormal"/>
        <w:spacing w:after="180"/>
        <w:jc w:val="right"/>
      </w:pPr>
      <w:r w:rsidRPr="00DE333B">
        <w:rPr>
          <w:b/>
          <w:color w:val="404040" w:themeColor="text1" w:themeTint="BF"/>
          <w:sz w:val="18"/>
        </w:rPr>
        <w:lastRenderedPageBreak/>
        <w:t>Figure X : Menu d’origine de l’application Sales.</w:t>
      </w:r>
    </w:p>
    <w:p w14:paraId="0F5ACA7A" w14:textId="77777777" w:rsidR="002F50BD" w:rsidRDefault="002F50BD" w:rsidP="002F50BD">
      <w:pPr>
        <w:pStyle w:val="tbnormal"/>
      </w:pPr>
      <w:r>
        <w:rPr>
          <w:noProof/>
          <w:lang w:val="fr-FR" w:eastAsia="fr-FR"/>
        </w:rPr>
        <mc:AlternateContent>
          <mc:Choice Requires="wpg">
            <w:drawing>
              <wp:anchor distT="0" distB="0" distL="114300" distR="114300" simplePos="0" relativeHeight="251672576" behindDoc="0" locked="0" layoutInCell="1" allowOverlap="1" wp14:anchorId="0EC8521B" wp14:editId="6F425B8A">
                <wp:simplePos x="0" y="0"/>
                <wp:positionH relativeFrom="column">
                  <wp:posOffset>1246873</wp:posOffset>
                </wp:positionH>
                <wp:positionV relativeFrom="paragraph">
                  <wp:posOffset>227631</wp:posOffset>
                </wp:positionV>
                <wp:extent cx="1344637" cy="187659"/>
                <wp:effectExtent l="0" t="0" r="1905" b="0"/>
                <wp:wrapNone/>
                <wp:docPr id="138" name="Grouper 138"/>
                <wp:cNvGraphicFramePr/>
                <a:graphic xmlns:a="http://schemas.openxmlformats.org/drawingml/2006/main">
                  <a:graphicData uri="http://schemas.microsoft.com/office/word/2010/wordprocessingGroup">
                    <wpg:wgp>
                      <wpg:cNvGrpSpPr/>
                      <wpg:grpSpPr>
                        <a:xfrm>
                          <a:off x="0" y="0"/>
                          <a:ext cx="1344637" cy="187659"/>
                          <a:chOff x="0" y="0"/>
                          <a:chExt cx="1344637" cy="187659"/>
                        </a:xfrm>
                      </wpg:grpSpPr>
                      <wps:wsp>
                        <wps:cNvPr id="131" name="Rectangle 131"/>
                        <wps:cNvSpPr/>
                        <wps:spPr>
                          <a:xfrm>
                            <a:off x="609600" y="32084"/>
                            <a:ext cx="735037" cy="155575"/>
                          </a:xfrm>
                          <a:prstGeom prst="rect">
                            <a:avLst/>
                          </a:prstGeom>
                          <a:solidFill>
                            <a:srgbClr val="A3438A"/>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2" name="Rectangle 132"/>
                        <wps:cNvSpPr/>
                        <wps:spPr>
                          <a:xfrm>
                            <a:off x="0" y="0"/>
                            <a:ext cx="283210" cy="155575"/>
                          </a:xfrm>
                          <a:prstGeom prst="rect">
                            <a:avLst/>
                          </a:prstGeom>
                          <a:solidFill>
                            <a:srgbClr val="A3438A"/>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51DAE263" id="Grouper 138" o:spid="_x0000_s1026" style="position:absolute;margin-left:98.2pt;margin-top:17.9pt;width:105.9pt;height:14.8pt;z-index:251672576" coordsize="1344637,187659"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">
                <v:rect id="Rectangle 131" o:spid="_x0000_s1027" style="position:absolute;left:609600;top:32084;width:735037;height:15557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46rXVwAAA&#10;ANwAAAAPAAAAZHJzL2Rvd25yZXYueG1sRE9Ni8IwEL0v+B/CCN7WVIUiXaOIoHgTu168zSZjW20m&#10;JYla/71ZWNjbPN7nLFa9bcWDfGgcK5iMMxDE2pmGKwWn7+3nHESIyAZbx6TgRQFWy8HHAgvjnnyk&#10;RxkrkUI4FKigjrErpAy6Joth7DrixF2ctxgT9JU0Hp8p3LZymmW5tNhwaqixo01N+lberYLyPPd5&#10;rnV3/Tmdb7tXeyhpelBqNOzXXyAi9fFf/OfemzR/NoHfZ9IFcvkG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C46rXVwAAAANwAAAAPAAAAAAAAAAAAAAAAAJcCAABkcnMvZG93bnJl&#10;di54bWxQSwUGAAAAAAQABAD1AAAAhAMAAAAA&#10;" fillcolor="#a3438a" stroked="f" strokeweight="1pt"/>
                <v:rect id="Rectangle 132" o:spid="_x0000_s1028" style="position:absolute;width:283210;height:15557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IOCuiwQAA&#10;ANwAAAAPAAAAZHJzL2Rvd25yZXYueG1sRE9Ni8IwEL0v+B/CCN7W1ApFukZZBMWb2PXibUxm267N&#10;pCRR6783Cwt7m8f7nOV6sJ24kw+tYwWzaQaCWDvTcq3g9LV9X4AIEdlg55gUPCnAejV6W2Jp3IOP&#10;dK9iLVIIhxIVNDH2pZRBN2QxTF1PnLhv5y3GBH0tjcdHCredzLOskBZbTg0N9rRpSF+rm1VQnRe+&#10;KLTufy6n83X37A4V5QelJuPh8wNEpCH+i//ce5Pmz3P4fSZdIFcv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SDgrosEAAADcAAAADwAAAAAAAAAAAAAAAACXAgAAZHJzL2Rvd25y&#10;ZXYueG1sUEsFBgAAAAAEAAQA9QAAAIUDAAAAAA==&#10;" fillcolor="#a3438a" stroked="f" strokeweight="1pt"/>
              </v:group>
            </w:pict>
          </mc:Fallback>
        </mc:AlternateContent>
      </w:r>
      <w:r>
        <w:t>Pour qu’elle ressemble à ce résultat :</w:t>
      </w:r>
    </w:p>
    <w:p w14:paraId="29165FF8" w14:textId="77777777" w:rsidR="002F50BD" w:rsidRDefault="002F50BD" w:rsidP="002F50BD">
      <w:pPr>
        <w:pStyle w:val="tbnormal"/>
      </w:pPr>
      <w:r>
        <w:rPr>
          <w:noProof/>
          <w:lang w:val="fr-FR" w:eastAsia="fr-FR"/>
        </w:rPr>
        <w:drawing>
          <wp:inline distT="0" distB="0" distL="0" distR="0" wp14:anchorId="1873BD0D" wp14:editId="5FBEBF0F">
            <wp:extent cx="4679950" cy="204470"/>
            <wp:effectExtent l="0" t="0" r="0" b="0"/>
            <wp:docPr id="130" name="Imag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 name="Capture d’écran 2016-06-21 à 12.45.27.png"/>
                    <pic:cNvPicPr/>
                  </pic:nvPicPr>
                  <pic:blipFill>
                    <a:blip r:embed="rId83" cstate="print">
                      <a:extLst>
                        <a:ext uri="{28A0092B-C50C-407E-A947-70E740481C1C}">
                          <a14:useLocalDpi xmlns:a14="http://schemas.microsoft.com/office/drawing/2010/main" val="0"/>
                        </a:ext>
                      </a:extLst>
                    </a:blip>
                    <a:stretch>
                      <a:fillRect/>
                    </a:stretch>
                  </pic:blipFill>
                  <pic:spPr>
                    <a:xfrm>
                      <a:off x="0" y="0"/>
                      <a:ext cx="4679950" cy="204470"/>
                    </a:xfrm>
                    <a:prstGeom prst="rect">
                      <a:avLst/>
                    </a:prstGeom>
                  </pic:spPr>
                </pic:pic>
              </a:graphicData>
            </a:graphic>
          </wp:inline>
        </w:drawing>
      </w:r>
    </w:p>
    <w:p w14:paraId="5A6C8908" w14:textId="77777777" w:rsidR="002F50BD" w:rsidRPr="00DE333B" w:rsidRDefault="002F50BD" w:rsidP="002F50BD">
      <w:pPr>
        <w:pStyle w:val="tbnormal"/>
        <w:spacing w:after="180"/>
        <w:jc w:val="right"/>
        <w:rPr>
          <w:b/>
          <w:color w:val="404040" w:themeColor="text1" w:themeTint="BF"/>
          <w:sz w:val="18"/>
        </w:rPr>
      </w:pPr>
      <w:r w:rsidRPr="00DE333B">
        <w:rPr>
          <w:b/>
          <w:color w:val="404040" w:themeColor="text1" w:themeTint="BF"/>
          <w:sz w:val="18"/>
        </w:rPr>
        <w:t>Figure X : Menu modifié de l’application Sales.</w:t>
      </w:r>
    </w:p>
    <w:p w14:paraId="10D1CCE1" w14:textId="77777777" w:rsidR="002F50BD" w:rsidRPr="00386DB6" w:rsidRDefault="002F50BD" w:rsidP="002F50BD">
      <w:pPr>
        <w:pStyle w:val="tbnormal"/>
      </w:pPr>
      <w:r>
        <w:t>Ainsi, on coupe l’accès aux participants pour les fonctions de facturation et de configuration des paramètres de vente.</w:t>
      </w:r>
    </w:p>
    <w:p w14:paraId="5BAD8677" w14:textId="77777777" w:rsidR="002F50BD" w:rsidRDefault="002F50BD" w:rsidP="00352BAC">
      <w:pPr>
        <w:pStyle w:val="tbtitre2"/>
      </w:pPr>
      <w:bookmarkStart w:id="314" w:name="_Toc454297874"/>
      <w:bookmarkStart w:id="315" w:name="_Toc455044899"/>
      <w:r>
        <w:t xml:space="preserve">Application </w:t>
      </w:r>
      <w:proofErr w:type="spellStart"/>
      <w:r>
        <w:t>Accounting</w:t>
      </w:r>
      <w:bookmarkEnd w:id="314"/>
      <w:bookmarkEnd w:id="315"/>
      <w:proofErr w:type="spellEnd"/>
    </w:p>
    <w:p w14:paraId="2B0C5BF2" w14:textId="77777777" w:rsidR="002F50BD" w:rsidRDefault="002F50BD" w:rsidP="002F50BD">
      <w:pPr>
        <w:pStyle w:val="tbnormal"/>
      </w:pPr>
      <w:r>
        <w:t>Etant donné que les participants sont évalués à la performance financière, il est impensable de ne pas donner accès aux chiffres de la société. Cependant, pour les participants, toutes les opérations comptables doivent se limiter à de la consultation. Le menu original :</w:t>
      </w:r>
    </w:p>
    <w:p w14:paraId="14302F27" w14:textId="77777777" w:rsidR="002F50BD" w:rsidRDefault="002F50BD" w:rsidP="002F50BD">
      <w:pPr>
        <w:pStyle w:val="tbnormal"/>
      </w:pPr>
      <w:r>
        <w:rPr>
          <w:noProof/>
          <w:lang w:val="fr-FR" w:eastAsia="fr-FR"/>
        </w:rPr>
        <w:drawing>
          <wp:inline distT="0" distB="0" distL="0" distR="0" wp14:anchorId="4544FFC2" wp14:editId="33B47B17">
            <wp:extent cx="4679950" cy="204470"/>
            <wp:effectExtent l="0" t="0" r="0" b="0"/>
            <wp:docPr id="133" name="Imag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 name="Capture d’écran 2016-06-21 à 12.51.29.png"/>
                    <pic:cNvPicPr/>
                  </pic:nvPicPr>
                  <pic:blipFill>
                    <a:blip r:embed="rId84" cstate="print">
                      <a:extLst>
                        <a:ext uri="{28A0092B-C50C-407E-A947-70E740481C1C}">
                          <a14:useLocalDpi xmlns:a14="http://schemas.microsoft.com/office/drawing/2010/main" val="0"/>
                        </a:ext>
                      </a:extLst>
                    </a:blip>
                    <a:stretch>
                      <a:fillRect/>
                    </a:stretch>
                  </pic:blipFill>
                  <pic:spPr>
                    <a:xfrm>
                      <a:off x="0" y="0"/>
                      <a:ext cx="4679950" cy="204470"/>
                    </a:xfrm>
                    <a:prstGeom prst="rect">
                      <a:avLst/>
                    </a:prstGeom>
                  </pic:spPr>
                </pic:pic>
              </a:graphicData>
            </a:graphic>
          </wp:inline>
        </w:drawing>
      </w:r>
    </w:p>
    <w:p w14:paraId="178DB5A6" w14:textId="77777777" w:rsidR="002F50BD" w:rsidRPr="00DE333B" w:rsidRDefault="002F50BD" w:rsidP="002F50BD">
      <w:pPr>
        <w:pStyle w:val="tbnormal"/>
        <w:spacing w:after="180"/>
        <w:jc w:val="right"/>
        <w:rPr>
          <w:b/>
          <w:color w:val="404040" w:themeColor="text1" w:themeTint="BF"/>
          <w:sz w:val="18"/>
        </w:rPr>
      </w:pPr>
      <w:r w:rsidRPr="00DE333B">
        <w:rPr>
          <w:b/>
          <w:color w:val="404040" w:themeColor="text1" w:themeTint="BF"/>
          <w:sz w:val="18"/>
        </w:rPr>
        <w:t xml:space="preserve">Figure X : Menu d’origine de l’application </w:t>
      </w:r>
      <w:proofErr w:type="spellStart"/>
      <w:r w:rsidRPr="00DE333B">
        <w:rPr>
          <w:b/>
          <w:color w:val="404040" w:themeColor="text1" w:themeTint="BF"/>
          <w:sz w:val="18"/>
        </w:rPr>
        <w:t>Accounting</w:t>
      </w:r>
      <w:proofErr w:type="spellEnd"/>
      <w:r w:rsidRPr="00DE333B">
        <w:rPr>
          <w:b/>
          <w:color w:val="404040" w:themeColor="text1" w:themeTint="BF"/>
          <w:sz w:val="18"/>
        </w:rPr>
        <w:t>.</w:t>
      </w:r>
    </w:p>
    <w:p w14:paraId="327E69E9" w14:textId="77777777" w:rsidR="002F50BD" w:rsidRDefault="002F50BD" w:rsidP="002F50BD">
      <w:pPr>
        <w:pStyle w:val="tbnormal"/>
      </w:pPr>
      <w:r>
        <w:t>Doit être repensé et réélaboré pour ressembler à ceci :</w:t>
      </w:r>
    </w:p>
    <w:p w14:paraId="36B1E9DC" w14:textId="77777777" w:rsidR="002F50BD" w:rsidRDefault="002F50BD" w:rsidP="002F50BD">
      <w:pPr>
        <w:pStyle w:val="tbnormal"/>
      </w:pPr>
      <w:r>
        <w:rPr>
          <w:noProof/>
          <w:lang w:val="fr-FR" w:eastAsia="fr-FR"/>
        </w:rPr>
        <mc:AlternateContent>
          <mc:Choice Requires="wpg">
            <w:drawing>
              <wp:anchor distT="0" distB="0" distL="114300" distR="114300" simplePos="0" relativeHeight="251673600" behindDoc="0" locked="0" layoutInCell="1" allowOverlap="1" wp14:anchorId="47A27E66" wp14:editId="2DE2F6A0">
                <wp:simplePos x="0" y="0"/>
                <wp:positionH relativeFrom="column">
                  <wp:posOffset>1254894</wp:posOffset>
                </wp:positionH>
                <wp:positionV relativeFrom="paragraph">
                  <wp:posOffset>27539</wp:posOffset>
                </wp:positionV>
                <wp:extent cx="1834306" cy="163596"/>
                <wp:effectExtent l="0" t="0" r="0" b="0"/>
                <wp:wrapNone/>
                <wp:docPr id="137" name="Grouper 137"/>
                <wp:cNvGraphicFramePr/>
                <a:graphic xmlns:a="http://schemas.openxmlformats.org/drawingml/2006/main">
                  <a:graphicData uri="http://schemas.microsoft.com/office/word/2010/wordprocessingGroup">
                    <wpg:wgp>
                      <wpg:cNvGrpSpPr/>
                      <wpg:grpSpPr>
                        <a:xfrm>
                          <a:off x="0" y="0"/>
                          <a:ext cx="1834306" cy="163596"/>
                          <a:chOff x="0" y="0"/>
                          <a:chExt cx="1834306" cy="163596"/>
                        </a:xfrm>
                      </wpg:grpSpPr>
                      <wps:wsp>
                        <wps:cNvPr id="135" name="Rectangle 135"/>
                        <wps:cNvSpPr/>
                        <wps:spPr>
                          <a:xfrm>
                            <a:off x="0" y="8021"/>
                            <a:ext cx="607060" cy="155575"/>
                          </a:xfrm>
                          <a:prstGeom prst="rect">
                            <a:avLst/>
                          </a:prstGeom>
                          <a:solidFill>
                            <a:srgbClr val="A3438A"/>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6" name="Rectangle 136"/>
                        <wps:cNvSpPr/>
                        <wps:spPr>
                          <a:xfrm>
                            <a:off x="1227221" y="0"/>
                            <a:ext cx="607085" cy="155575"/>
                          </a:xfrm>
                          <a:prstGeom prst="rect">
                            <a:avLst/>
                          </a:prstGeom>
                          <a:solidFill>
                            <a:srgbClr val="A3438A"/>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0C1BB4FA" id="Grouper 137" o:spid="_x0000_s1026" style="position:absolute;margin-left:98.8pt;margin-top:2.15pt;width:144.45pt;height:12.9pt;z-index:251673600" coordsize="1834306,163596"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">
                <v:rect id="Rectangle 135" o:spid="_x0000_s1027" style="position:absolute;top:8021;width:607060;height:15557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" fillcolor="#a3438a" stroked="f" strokeweight="1pt"/>
                <v:rect id="Rectangle 136" o:spid="_x0000_s1028" style="position:absolute;left:1227221;width:607085;height:15557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3Ay2hwAAA&#10;ANwAAAAPAAAAZHJzL2Rvd25yZXYueG1sRE9Ni8IwEL0L+x/CLOxNU10o0jWKCIo32erF25jMttVm&#10;UpKo9d9vBMHbPN7nzBa9bcWNfGgcKxiPMhDE2pmGKwWH/Xo4BREissHWMSl4UIDF/GMww8K4O//S&#10;rYyVSCEcClRQx9gVUgZdk8Uwch1x4v6ctxgT9JU0Hu8p3LZykmW5tNhwaqixo1VN+lJerYLyOPV5&#10;rnV3Ph2Ol82j3ZU02Sn19dkvf0BE6uNb/HJvTZr/ncPzmXSBnP8D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A3Ay2hwAAAANwAAAAPAAAAAAAAAAAAAAAAAJcCAABkcnMvZG93bnJl&#10;di54bWxQSwUGAAAAAAQABAD1AAAAhAMAAAAA&#10;" fillcolor="#a3438a" stroked="f" strokeweight="1pt"/>
              </v:group>
            </w:pict>
          </mc:Fallback>
        </mc:AlternateContent>
      </w:r>
      <w:r>
        <w:rPr>
          <w:noProof/>
          <w:lang w:val="fr-FR" w:eastAsia="fr-FR"/>
        </w:rPr>
        <w:drawing>
          <wp:inline distT="0" distB="0" distL="0" distR="0" wp14:anchorId="58A9E664" wp14:editId="771C26B9">
            <wp:extent cx="4679950" cy="204470"/>
            <wp:effectExtent l="0" t="0" r="0" b="0"/>
            <wp:docPr id="134" name="Imag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 name="Capture d’écran 2016-06-21 à 12.51.29.png"/>
                    <pic:cNvPicPr/>
                  </pic:nvPicPr>
                  <pic:blipFill>
                    <a:blip r:embed="rId84" cstate="print">
                      <a:extLst>
                        <a:ext uri="{28A0092B-C50C-407E-A947-70E740481C1C}">
                          <a14:useLocalDpi xmlns:a14="http://schemas.microsoft.com/office/drawing/2010/main" val="0"/>
                        </a:ext>
                      </a:extLst>
                    </a:blip>
                    <a:stretch>
                      <a:fillRect/>
                    </a:stretch>
                  </pic:blipFill>
                  <pic:spPr>
                    <a:xfrm>
                      <a:off x="0" y="0"/>
                      <a:ext cx="4679950" cy="204470"/>
                    </a:xfrm>
                    <a:prstGeom prst="rect">
                      <a:avLst/>
                    </a:prstGeom>
                  </pic:spPr>
                </pic:pic>
              </a:graphicData>
            </a:graphic>
          </wp:inline>
        </w:drawing>
      </w:r>
    </w:p>
    <w:p w14:paraId="62656B12" w14:textId="77777777" w:rsidR="002F50BD" w:rsidRPr="00DE333B" w:rsidRDefault="002F50BD" w:rsidP="002F50BD">
      <w:pPr>
        <w:pStyle w:val="tbnormal"/>
        <w:spacing w:after="180"/>
        <w:jc w:val="right"/>
        <w:rPr>
          <w:b/>
          <w:color w:val="404040" w:themeColor="text1" w:themeTint="BF"/>
          <w:sz w:val="18"/>
        </w:rPr>
      </w:pPr>
      <w:r w:rsidRPr="00DE333B">
        <w:rPr>
          <w:b/>
          <w:color w:val="404040" w:themeColor="text1" w:themeTint="BF"/>
          <w:sz w:val="18"/>
        </w:rPr>
        <w:t xml:space="preserve">Figure X : Menu modifié de l’application </w:t>
      </w:r>
      <w:proofErr w:type="spellStart"/>
      <w:r w:rsidRPr="00DE333B">
        <w:rPr>
          <w:b/>
          <w:color w:val="404040" w:themeColor="text1" w:themeTint="BF"/>
          <w:sz w:val="18"/>
        </w:rPr>
        <w:t>Accounting</w:t>
      </w:r>
      <w:proofErr w:type="spellEnd"/>
      <w:r w:rsidRPr="00DE333B">
        <w:rPr>
          <w:b/>
          <w:color w:val="404040" w:themeColor="text1" w:themeTint="BF"/>
          <w:sz w:val="18"/>
        </w:rPr>
        <w:t>.</w:t>
      </w:r>
    </w:p>
    <w:p w14:paraId="67C97CAF" w14:textId="77777777" w:rsidR="002F50BD" w:rsidRDefault="002F50BD" w:rsidP="002F50BD">
      <w:pPr>
        <w:pStyle w:val="tbnormal"/>
      </w:pPr>
      <w:r>
        <w:t>Tout ce qui touche au processus de vente et d’approvisionnement peut se faire à partir de leur application respective ainsi seul les fonctions de visualisation sont maintenues.</w:t>
      </w:r>
    </w:p>
    <w:p w14:paraId="40A3C15B" w14:textId="041582F6" w:rsidR="002E7777" w:rsidRDefault="002E7777" w:rsidP="002F50BD">
      <w:pPr>
        <w:pStyle w:val="tbnormal"/>
      </w:pPr>
      <w:r>
        <w:br w:type="page"/>
      </w:r>
    </w:p>
    <w:p w14:paraId="37C13C09" w14:textId="77777777" w:rsidR="002F50BD" w:rsidRDefault="002F50BD" w:rsidP="00352BAC">
      <w:pPr>
        <w:pStyle w:val="tbtitre2"/>
      </w:pPr>
      <w:bookmarkStart w:id="316" w:name="_Toc454297875"/>
      <w:bookmarkStart w:id="317" w:name="_Toc455044900"/>
      <w:r>
        <w:lastRenderedPageBreak/>
        <w:t>Droit d’accès aux modèles et données</w:t>
      </w:r>
      <w:bookmarkEnd w:id="316"/>
      <w:bookmarkEnd w:id="317"/>
    </w:p>
    <w:p w14:paraId="0B2905C8" w14:textId="21000900" w:rsidR="002F50BD" w:rsidRDefault="005A38F8" w:rsidP="002F50BD">
      <w:pPr>
        <w:pStyle w:val="tbnormal"/>
      </w:pPr>
      <w:r>
        <w:t>En se basant sur le référentiel du chapitre #REF, tous les objets sont analysés et les recommandation</w:t>
      </w:r>
      <w:r w:rsidR="002E7777">
        <w:t>s</w:t>
      </w:r>
      <w:r>
        <w:t xml:space="preserve"> quant aux droits d’accès sont données.</w:t>
      </w:r>
      <w:r w:rsidR="002E7777">
        <w:t xml:space="preserve"> La matrice se partage en deux partie. La première partie présente les modèles manipulés durant l’exécution de la chaîne de valeur. L</w:t>
      </w:r>
      <w:r w:rsidR="0080581A">
        <w:t xml:space="preserve">a seconde est mise en évidence </w:t>
      </w:r>
      <w:r w:rsidR="002E7777">
        <w:t>et présente les modèles manipulés lors de la phase de configuration (référence au chapitre #REF) et la création du master data :</w:t>
      </w:r>
    </w:p>
    <w:tbl>
      <w:tblPr>
        <w:tblStyle w:val="Grilledetableauclaire"/>
        <w:tblW w:w="5000" w:type="pct"/>
        <w:tblLayout w:type="fixed"/>
        <w:tblLook w:val="04A0" w:firstRow="1" w:lastRow="0" w:firstColumn="1" w:lastColumn="0" w:noHBand="0" w:noVBand="1"/>
      </w:tblPr>
      <w:tblGrid>
        <w:gridCol w:w="4255"/>
        <w:gridCol w:w="776"/>
        <w:gridCol w:w="776"/>
        <w:gridCol w:w="776"/>
        <w:gridCol w:w="777"/>
      </w:tblGrid>
      <w:tr w:rsidR="002E7777" w:rsidRPr="00741F67" w14:paraId="17B4567C" w14:textId="7548A999" w:rsidTr="002E7777">
        <w:trPr>
          <w:trHeight w:val="454"/>
        </w:trPr>
        <w:tc>
          <w:tcPr>
            <w:tcW w:w="4255" w:type="dxa"/>
            <w:shd w:val="clear" w:color="auto" w:fill="E7E6E6" w:themeFill="background2"/>
            <w:vAlign w:val="center"/>
          </w:tcPr>
          <w:p w14:paraId="4D497FB0" w14:textId="10B84200" w:rsidR="002E7777" w:rsidRPr="00741F67" w:rsidRDefault="002E7777" w:rsidP="00666B20">
            <w:pPr>
              <w:pStyle w:val="tbnormal"/>
              <w:jc w:val="left"/>
              <w:rPr>
                <w:b/>
              </w:rPr>
            </w:pPr>
            <w:r>
              <w:rPr>
                <w:b/>
              </w:rPr>
              <w:t>Modèle Odoo</w:t>
            </w:r>
          </w:p>
        </w:tc>
        <w:tc>
          <w:tcPr>
            <w:tcW w:w="776" w:type="dxa"/>
            <w:shd w:val="clear" w:color="auto" w:fill="E7E6E6" w:themeFill="background2"/>
            <w:vAlign w:val="center"/>
          </w:tcPr>
          <w:p w14:paraId="43EFB9ED" w14:textId="0B70F4E3" w:rsidR="002E7777" w:rsidRDefault="002E7777" w:rsidP="00666B20">
            <w:pPr>
              <w:pStyle w:val="tbnormal"/>
              <w:jc w:val="center"/>
              <w:rPr>
                <w:b/>
              </w:rPr>
            </w:pPr>
            <w:r>
              <w:rPr>
                <w:b/>
              </w:rPr>
              <w:t>RAS</w:t>
            </w:r>
          </w:p>
        </w:tc>
        <w:tc>
          <w:tcPr>
            <w:tcW w:w="776" w:type="dxa"/>
            <w:shd w:val="clear" w:color="auto" w:fill="E7E6E6" w:themeFill="background2"/>
            <w:vAlign w:val="center"/>
          </w:tcPr>
          <w:p w14:paraId="4D378BFE" w14:textId="076F5A4C" w:rsidR="002E7777" w:rsidRDefault="002E7777" w:rsidP="00666B20">
            <w:pPr>
              <w:pStyle w:val="tbnormal"/>
              <w:jc w:val="center"/>
              <w:rPr>
                <w:b/>
              </w:rPr>
            </w:pPr>
            <w:r>
              <w:rPr>
                <w:b/>
              </w:rPr>
              <w:t>CAS</w:t>
            </w:r>
          </w:p>
        </w:tc>
        <w:tc>
          <w:tcPr>
            <w:tcW w:w="776" w:type="dxa"/>
            <w:shd w:val="clear" w:color="auto" w:fill="E7E6E6" w:themeFill="background2"/>
            <w:vAlign w:val="center"/>
          </w:tcPr>
          <w:p w14:paraId="58E72E57" w14:textId="55E7C111" w:rsidR="002E7777" w:rsidRDefault="002E7777" w:rsidP="00666B20">
            <w:pPr>
              <w:pStyle w:val="tbnormal"/>
              <w:jc w:val="center"/>
              <w:rPr>
                <w:b/>
              </w:rPr>
            </w:pPr>
            <w:r>
              <w:rPr>
                <w:b/>
              </w:rPr>
              <w:t>WAS</w:t>
            </w:r>
          </w:p>
        </w:tc>
        <w:tc>
          <w:tcPr>
            <w:tcW w:w="777" w:type="dxa"/>
            <w:shd w:val="clear" w:color="auto" w:fill="E7E6E6" w:themeFill="background2"/>
            <w:vAlign w:val="center"/>
          </w:tcPr>
          <w:p w14:paraId="719DE087" w14:textId="36E69081" w:rsidR="002E7777" w:rsidRDefault="002E7777" w:rsidP="00666B20">
            <w:pPr>
              <w:pStyle w:val="tbnormal"/>
              <w:jc w:val="center"/>
              <w:rPr>
                <w:b/>
              </w:rPr>
            </w:pPr>
            <w:r>
              <w:rPr>
                <w:b/>
              </w:rPr>
              <w:t>DAS</w:t>
            </w:r>
          </w:p>
        </w:tc>
      </w:tr>
      <w:tr w:rsidR="002E7777" w:rsidRPr="00A11605" w14:paraId="273D6AEE" w14:textId="1BA29884" w:rsidTr="002E7777">
        <w:trPr>
          <w:trHeight w:val="210"/>
        </w:trPr>
        <w:tc>
          <w:tcPr>
            <w:tcW w:w="4255" w:type="dxa"/>
            <w:vAlign w:val="center"/>
          </w:tcPr>
          <w:p w14:paraId="1E770F50" w14:textId="3882E403" w:rsidR="002E7777" w:rsidRDefault="002E7777" w:rsidP="008C4476">
            <w:pPr>
              <w:pStyle w:val="tbnormal"/>
              <w:jc w:val="left"/>
            </w:pPr>
            <w:proofErr w:type="spellStart"/>
            <w:r>
              <w:t>account.invoice</w:t>
            </w:r>
            <w:proofErr w:type="spellEnd"/>
          </w:p>
        </w:tc>
        <w:tc>
          <w:tcPr>
            <w:tcW w:w="776" w:type="dxa"/>
            <w:vAlign w:val="center"/>
          </w:tcPr>
          <w:p w14:paraId="589328EF" w14:textId="33661533" w:rsidR="002E7777" w:rsidRDefault="00804498" w:rsidP="008C4476">
            <w:pPr>
              <w:pStyle w:val="tbnormal"/>
              <w:jc w:val="center"/>
            </w:pPr>
            <w:r>
              <w:t>Y</w:t>
            </w:r>
          </w:p>
        </w:tc>
        <w:tc>
          <w:tcPr>
            <w:tcW w:w="776" w:type="dxa"/>
            <w:vAlign w:val="center"/>
          </w:tcPr>
          <w:p w14:paraId="20962D7F" w14:textId="6E481912" w:rsidR="002E7777" w:rsidRDefault="00804498" w:rsidP="008C4476">
            <w:pPr>
              <w:pStyle w:val="tbnormal"/>
              <w:jc w:val="center"/>
            </w:pPr>
            <w:r>
              <w:t>N</w:t>
            </w:r>
          </w:p>
        </w:tc>
        <w:tc>
          <w:tcPr>
            <w:tcW w:w="776" w:type="dxa"/>
            <w:vAlign w:val="center"/>
          </w:tcPr>
          <w:p w14:paraId="3C5C1E5B" w14:textId="5EF6B5AF" w:rsidR="002E7777" w:rsidRDefault="00804498" w:rsidP="008C4476">
            <w:pPr>
              <w:pStyle w:val="tbnormal"/>
              <w:jc w:val="center"/>
            </w:pPr>
            <w:r>
              <w:t>N</w:t>
            </w:r>
          </w:p>
        </w:tc>
        <w:tc>
          <w:tcPr>
            <w:tcW w:w="777" w:type="dxa"/>
            <w:vAlign w:val="center"/>
          </w:tcPr>
          <w:p w14:paraId="35054BE5" w14:textId="39A4D503" w:rsidR="002E7777" w:rsidRDefault="00804498" w:rsidP="008C4476">
            <w:pPr>
              <w:pStyle w:val="tbnormal"/>
              <w:jc w:val="center"/>
            </w:pPr>
            <w:r>
              <w:t>N</w:t>
            </w:r>
          </w:p>
        </w:tc>
      </w:tr>
      <w:tr w:rsidR="002E7777" w:rsidRPr="00A11605" w14:paraId="13ACAA7A" w14:textId="6C5B1CA6" w:rsidTr="002E7777">
        <w:trPr>
          <w:trHeight w:val="210"/>
        </w:trPr>
        <w:tc>
          <w:tcPr>
            <w:tcW w:w="4255" w:type="dxa"/>
            <w:vAlign w:val="center"/>
          </w:tcPr>
          <w:p w14:paraId="7A3C0506" w14:textId="4F06EF63" w:rsidR="002E7777" w:rsidRDefault="002E7777" w:rsidP="008C4476">
            <w:pPr>
              <w:pStyle w:val="tbnormal"/>
              <w:jc w:val="left"/>
            </w:pPr>
            <w:proofErr w:type="spellStart"/>
            <w:r>
              <w:t>account.invoice.line</w:t>
            </w:r>
            <w:proofErr w:type="spellEnd"/>
          </w:p>
        </w:tc>
        <w:tc>
          <w:tcPr>
            <w:tcW w:w="776" w:type="dxa"/>
            <w:vAlign w:val="center"/>
          </w:tcPr>
          <w:p w14:paraId="6B99ABD7" w14:textId="038CB726" w:rsidR="002E7777" w:rsidRDefault="00804498" w:rsidP="008C4476">
            <w:pPr>
              <w:pStyle w:val="tbnormal"/>
              <w:jc w:val="center"/>
            </w:pPr>
            <w:r>
              <w:t>Y</w:t>
            </w:r>
          </w:p>
        </w:tc>
        <w:tc>
          <w:tcPr>
            <w:tcW w:w="776" w:type="dxa"/>
            <w:vAlign w:val="center"/>
          </w:tcPr>
          <w:p w14:paraId="01625045" w14:textId="485AE53A" w:rsidR="002E7777" w:rsidRDefault="00804498" w:rsidP="008C4476">
            <w:pPr>
              <w:pStyle w:val="tbnormal"/>
              <w:jc w:val="center"/>
            </w:pPr>
            <w:r>
              <w:t>N</w:t>
            </w:r>
          </w:p>
        </w:tc>
        <w:tc>
          <w:tcPr>
            <w:tcW w:w="776" w:type="dxa"/>
            <w:vAlign w:val="center"/>
          </w:tcPr>
          <w:p w14:paraId="33AE0F9B" w14:textId="6218B34A" w:rsidR="002E7777" w:rsidRDefault="00804498" w:rsidP="008C4476">
            <w:pPr>
              <w:pStyle w:val="tbnormal"/>
              <w:jc w:val="center"/>
            </w:pPr>
            <w:r>
              <w:t>N</w:t>
            </w:r>
          </w:p>
        </w:tc>
        <w:tc>
          <w:tcPr>
            <w:tcW w:w="777" w:type="dxa"/>
            <w:vAlign w:val="center"/>
          </w:tcPr>
          <w:p w14:paraId="37996B0D" w14:textId="68A31A30" w:rsidR="002E7777" w:rsidRDefault="00804498" w:rsidP="008C4476">
            <w:pPr>
              <w:pStyle w:val="tbnormal"/>
              <w:jc w:val="center"/>
            </w:pPr>
            <w:r>
              <w:t>N</w:t>
            </w:r>
          </w:p>
        </w:tc>
      </w:tr>
      <w:tr w:rsidR="002E7777" w:rsidRPr="00A11605" w14:paraId="706B0885" w14:textId="50524040" w:rsidTr="002E7777">
        <w:trPr>
          <w:trHeight w:val="210"/>
        </w:trPr>
        <w:tc>
          <w:tcPr>
            <w:tcW w:w="4255" w:type="dxa"/>
            <w:vAlign w:val="center"/>
          </w:tcPr>
          <w:p w14:paraId="6214D6E5" w14:textId="2D5E42F3" w:rsidR="002E7777" w:rsidRDefault="002E7777" w:rsidP="008C4476">
            <w:pPr>
              <w:pStyle w:val="tbnormal"/>
              <w:jc w:val="left"/>
            </w:pPr>
            <w:proofErr w:type="spellStart"/>
            <w:r>
              <w:t>account.move</w:t>
            </w:r>
            <w:proofErr w:type="spellEnd"/>
          </w:p>
        </w:tc>
        <w:tc>
          <w:tcPr>
            <w:tcW w:w="776" w:type="dxa"/>
            <w:vAlign w:val="center"/>
          </w:tcPr>
          <w:p w14:paraId="54850175" w14:textId="54308A63" w:rsidR="002E7777" w:rsidRDefault="00804498" w:rsidP="008C4476">
            <w:pPr>
              <w:pStyle w:val="tbnormal"/>
              <w:jc w:val="center"/>
            </w:pPr>
            <w:r>
              <w:t>Y</w:t>
            </w:r>
          </w:p>
        </w:tc>
        <w:tc>
          <w:tcPr>
            <w:tcW w:w="776" w:type="dxa"/>
            <w:vAlign w:val="center"/>
          </w:tcPr>
          <w:p w14:paraId="0D95BF6C" w14:textId="6539E7D5" w:rsidR="002E7777" w:rsidRDefault="00804498" w:rsidP="008C4476">
            <w:pPr>
              <w:pStyle w:val="tbnormal"/>
              <w:jc w:val="center"/>
            </w:pPr>
            <w:r>
              <w:t>N</w:t>
            </w:r>
          </w:p>
        </w:tc>
        <w:tc>
          <w:tcPr>
            <w:tcW w:w="776" w:type="dxa"/>
            <w:vAlign w:val="center"/>
          </w:tcPr>
          <w:p w14:paraId="44DD4483" w14:textId="797FB77C" w:rsidR="002E7777" w:rsidRDefault="00804498" w:rsidP="008C4476">
            <w:pPr>
              <w:pStyle w:val="tbnormal"/>
              <w:jc w:val="center"/>
            </w:pPr>
            <w:r>
              <w:t>N</w:t>
            </w:r>
          </w:p>
        </w:tc>
        <w:tc>
          <w:tcPr>
            <w:tcW w:w="777" w:type="dxa"/>
            <w:vAlign w:val="center"/>
          </w:tcPr>
          <w:p w14:paraId="779A2ADB" w14:textId="33AEF979" w:rsidR="002E7777" w:rsidRDefault="00804498" w:rsidP="008C4476">
            <w:pPr>
              <w:pStyle w:val="tbnormal"/>
              <w:jc w:val="center"/>
            </w:pPr>
            <w:r>
              <w:t>N</w:t>
            </w:r>
          </w:p>
        </w:tc>
      </w:tr>
      <w:tr w:rsidR="002E7777" w:rsidRPr="00A11605" w14:paraId="7F83E964" w14:textId="53BCEF67" w:rsidTr="002E7777">
        <w:trPr>
          <w:trHeight w:val="210"/>
        </w:trPr>
        <w:tc>
          <w:tcPr>
            <w:tcW w:w="4255" w:type="dxa"/>
            <w:vAlign w:val="center"/>
          </w:tcPr>
          <w:p w14:paraId="5532C4FC" w14:textId="276117EA" w:rsidR="002E7777" w:rsidRDefault="002E7777" w:rsidP="008C4476">
            <w:pPr>
              <w:pStyle w:val="tbnormal"/>
              <w:jc w:val="left"/>
            </w:pPr>
            <w:proofErr w:type="spellStart"/>
            <w:r>
              <w:t>account.move.line</w:t>
            </w:r>
            <w:proofErr w:type="spellEnd"/>
          </w:p>
        </w:tc>
        <w:tc>
          <w:tcPr>
            <w:tcW w:w="776" w:type="dxa"/>
            <w:vAlign w:val="center"/>
          </w:tcPr>
          <w:p w14:paraId="17BBDC54" w14:textId="5AA5604F" w:rsidR="002E7777" w:rsidRDefault="00804498" w:rsidP="008C4476">
            <w:pPr>
              <w:pStyle w:val="tbnormal"/>
              <w:jc w:val="center"/>
            </w:pPr>
            <w:r>
              <w:t>Y</w:t>
            </w:r>
          </w:p>
        </w:tc>
        <w:tc>
          <w:tcPr>
            <w:tcW w:w="776" w:type="dxa"/>
            <w:vAlign w:val="center"/>
          </w:tcPr>
          <w:p w14:paraId="1D0041C2" w14:textId="156CB03C" w:rsidR="002E7777" w:rsidRDefault="00804498" w:rsidP="008C4476">
            <w:pPr>
              <w:pStyle w:val="tbnormal"/>
              <w:jc w:val="center"/>
            </w:pPr>
            <w:r>
              <w:t>N</w:t>
            </w:r>
          </w:p>
        </w:tc>
        <w:tc>
          <w:tcPr>
            <w:tcW w:w="776" w:type="dxa"/>
            <w:vAlign w:val="center"/>
          </w:tcPr>
          <w:p w14:paraId="2DE76EA4" w14:textId="05B1B91B" w:rsidR="002E7777" w:rsidRDefault="00804498" w:rsidP="008C4476">
            <w:pPr>
              <w:pStyle w:val="tbnormal"/>
              <w:jc w:val="center"/>
            </w:pPr>
            <w:r>
              <w:t>N</w:t>
            </w:r>
          </w:p>
        </w:tc>
        <w:tc>
          <w:tcPr>
            <w:tcW w:w="777" w:type="dxa"/>
            <w:vAlign w:val="center"/>
          </w:tcPr>
          <w:p w14:paraId="228C6824" w14:textId="0E16E2FB" w:rsidR="002E7777" w:rsidRDefault="00804498" w:rsidP="008C4476">
            <w:pPr>
              <w:pStyle w:val="tbnormal"/>
              <w:jc w:val="center"/>
            </w:pPr>
            <w:r>
              <w:t>N</w:t>
            </w:r>
          </w:p>
        </w:tc>
      </w:tr>
      <w:tr w:rsidR="002E7777" w:rsidRPr="00A11605" w14:paraId="00354EAB" w14:textId="3459DD83" w:rsidTr="002E7777">
        <w:trPr>
          <w:trHeight w:val="210"/>
        </w:trPr>
        <w:tc>
          <w:tcPr>
            <w:tcW w:w="4255" w:type="dxa"/>
            <w:vAlign w:val="center"/>
          </w:tcPr>
          <w:p w14:paraId="029DAA00" w14:textId="27B6809A" w:rsidR="002E7777" w:rsidRDefault="002E7777" w:rsidP="008C4476">
            <w:pPr>
              <w:pStyle w:val="tbnormal"/>
              <w:jc w:val="left"/>
            </w:pPr>
            <w:proofErr w:type="spellStart"/>
            <w:r>
              <w:t>account.payment</w:t>
            </w:r>
            <w:proofErr w:type="spellEnd"/>
          </w:p>
        </w:tc>
        <w:tc>
          <w:tcPr>
            <w:tcW w:w="776" w:type="dxa"/>
            <w:vAlign w:val="center"/>
          </w:tcPr>
          <w:p w14:paraId="758F8176" w14:textId="1F0E6411" w:rsidR="002E7777" w:rsidRDefault="00804498" w:rsidP="008C4476">
            <w:pPr>
              <w:pStyle w:val="tbnormal"/>
              <w:jc w:val="center"/>
            </w:pPr>
            <w:r>
              <w:t>Y</w:t>
            </w:r>
          </w:p>
        </w:tc>
        <w:tc>
          <w:tcPr>
            <w:tcW w:w="776" w:type="dxa"/>
            <w:vAlign w:val="center"/>
          </w:tcPr>
          <w:p w14:paraId="1D66864E" w14:textId="0621B273" w:rsidR="002E7777" w:rsidRDefault="00804498" w:rsidP="008C4476">
            <w:pPr>
              <w:pStyle w:val="tbnormal"/>
              <w:jc w:val="center"/>
            </w:pPr>
            <w:r>
              <w:t>N</w:t>
            </w:r>
          </w:p>
        </w:tc>
        <w:tc>
          <w:tcPr>
            <w:tcW w:w="776" w:type="dxa"/>
            <w:vAlign w:val="center"/>
          </w:tcPr>
          <w:p w14:paraId="013B2140" w14:textId="55C7AA30" w:rsidR="002E7777" w:rsidRDefault="00804498" w:rsidP="008C4476">
            <w:pPr>
              <w:pStyle w:val="tbnormal"/>
              <w:jc w:val="center"/>
            </w:pPr>
            <w:r>
              <w:t>N</w:t>
            </w:r>
          </w:p>
        </w:tc>
        <w:tc>
          <w:tcPr>
            <w:tcW w:w="777" w:type="dxa"/>
            <w:vAlign w:val="center"/>
          </w:tcPr>
          <w:p w14:paraId="54774F98" w14:textId="67D8C70E" w:rsidR="002E7777" w:rsidRDefault="00804498" w:rsidP="008C4476">
            <w:pPr>
              <w:pStyle w:val="tbnormal"/>
              <w:jc w:val="center"/>
            </w:pPr>
            <w:r>
              <w:t>N</w:t>
            </w:r>
          </w:p>
        </w:tc>
      </w:tr>
      <w:tr w:rsidR="002E7777" w:rsidRPr="00A11605" w14:paraId="4064EC80" w14:textId="1B4E5F61" w:rsidTr="002E7777">
        <w:trPr>
          <w:trHeight w:val="210"/>
        </w:trPr>
        <w:tc>
          <w:tcPr>
            <w:tcW w:w="4255" w:type="dxa"/>
            <w:vAlign w:val="center"/>
          </w:tcPr>
          <w:p w14:paraId="1817A9E6" w14:textId="75EC592D" w:rsidR="002E7777" w:rsidRDefault="002E7777" w:rsidP="008C4476">
            <w:pPr>
              <w:pStyle w:val="tbnormal"/>
              <w:jc w:val="left"/>
            </w:pPr>
            <w:proofErr w:type="spellStart"/>
            <w:r w:rsidRPr="00A51B77">
              <w:t>procurement.order</w:t>
            </w:r>
            <w:proofErr w:type="spellEnd"/>
          </w:p>
        </w:tc>
        <w:tc>
          <w:tcPr>
            <w:tcW w:w="776" w:type="dxa"/>
            <w:vAlign w:val="center"/>
          </w:tcPr>
          <w:p w14:paraId="5EDDA3BD" w14:textId="3E124C1D" w:rsidR="002E7777" w:rsidRDefault="00756708" w:rsidP="008C4476">
            <w:pPr>
              <w:pStyle w:val="tbnormal"/>
              <w:jc w:val="center"/>
            </w:pPr>
            <w:r>
              <w:t>Y</w:t>
            </w:r>
          </w:p>
        </w:tc>
        <w:tc>
          <w:tcPr>
            <w:tcW w:w="776" w:type="dxa"/>
            <w:vAlign w:val="center"/>
          </w:tcPr>
          <w:p w14:paraId="77DF60EE" w14:textId="1D857A5C" w:rsidR="002E7777" w:rsidRDefault="00756708" w:rsidP="008C4476">
            <w:pPr>
              <w:pStyle w:val="tbnormal"/>
              <w:jc w:val="center"/>
            </w:pPr>
            <w:r>
              <w:t>Y</w:t>
            </w:r>
          </w:p>
        </w:tc>
        <w:tc>
          <w:tcPr>
            <w:tcW w:w="776" w:type="dxa"/>
            <w:vAlign w:val="center"/>
          </w:tcPr>
          <w:p w14:paraId="4F96839F" w14:textId="24B3E501" w:rsidR="002E7777" w:rsidRDefault="00804498" w:rsidP="008C4476">
            <w:pPr>
              <w:pStyle w:val="tbnormal"/>
              <w:jc w:val="center"/>
            </w:pPr>
            <w:r>
              <w:t>Y</w:t>
            </w:r>
            <w:r w:rsidR="00756708">
              <w:t>*</w:t>
            </w:r>
          </w:p>
        </w:tc>
        <w:tc>
          <w:tcPr>
            <w:tcW w:w="777" w:type="dxa"/>
            <w:vAlign w:val="center"/>
          </w:tcPr>
          <w:p w14:paraId="5C4439A9" w14:textId="24651914" w:rsidR="002E7777" w:rsidRDefault="00804498" w:rsidP="008C4476">
            <w:pPr>
              <w:pStyle w:val="tbnormal"/>
              <w:jc w:val="center"/>
            </w:pPr>
            <w:r>
              <w:t>Y</w:t>
            </w:r>
            <w:r w:rsidR="00756708">
              <w:t>*</w:t>
            </w:r>
          </w:p>
        </w:tc>
      </w:tr>
      <w:tr w:rsidR="002E7777" w:rsidRPr="00A11605" w14:paraId="2B63156A" w14:textId="309FF31D" w:rsidTr="002E7777">
        <w:trPr>
          <w:trHeight w:val="210"/>
        </w:trPr>
        <w:tc>
          <w:tcPr>
            <w:tcW w:w="4255" w:type="dxa"/>
            <w:vAlign w:val="center"/>
          </w:tcPr>
          <w:p w14:paraId="7AD1B7BF" w14:textId="7AD86E64" w:rsidR="002E7777" w:rsidRDefault="002E7777" w:rsidP="008C4476">
            <w:pPr>
              <w:pStyle w:val="tbnormal"/>
              <w:jc w:val="left"/>
            </w:pPr>
            <w:proofErr w:type="spellStart"/>
            <w:r>
              <w:t>procurement.orderpoint.compute</w:t>
            </w:r>
            <w:proofErr w:type="spellEnd"/>
          </w:p>
        </w:tc>
        <w:tc>
          <w:tcPr>
            <w:tcW w:w="776" w:type="dxa"/>
            <w:vAlign w:val="center"/>
          </w:tcPr>
          <w:p w14:paraId="5A832501" w14:textId="4F5EEACC" w:rsidR="002E7777" w:rsidRDefault="00804498" w:rsidP="008C4476">
            <w:pPr>
              <w:pStyle w:val="tbnormal"/>
              <w:jc w:val="center"/>
            </w:pPr>
            <w:r>
              <w:t>N</w:t>
            </w:r>
          </w:p>
        </w:tc>
        <w:tc>
          <w:tcPr>
            <w:tcW w:w="776" w:type="dxa"/>
            <w:vAlign w:val="center"/>
          </w:tcPr>
          <w:p w14:paraId="742F72B3" w14:textId="076273F2" w:rsidR="002E7777" w:rsidRDefault="00804498" w:rsidP="008C4476">
            <w:pPr>
              <w:pStyle w:val="tbnormal"/>
              <w:jc w:val="center"/>
            </w:pPr>
            <w:r>
              <w:t>N</w:t>
            </w:r>
          </w:p>
        </w:tc>
        <w:tc>
          <w:tcPr>
            <w:tcW w:w="776" w:type="dxa"/>
            <w:vAlign w:val="center"/>
          </w:tcPr>
          <w:p w14:paraId="5B5026FA" w14:textId="6706CA9A" w:rsidR="002E7777" w:rsidRDefault="00804498" w:rsidP="008C4476">
            <w:pPr>
              <w:pStyle w:val="tbnormal"/>
              <w:jc w:val="center"/>
            </w:pPr>
            <w:r>
              <w:t>N</w:t>
            </w:r>
          </w:p>
        </w:tc>
        <w:tc>
          <w:tcPr>
            <w:tcW w:w="777" w:type="dxa"/>
            <w:vAlign w:val="center"/>
          </w:tcPr>
          <w:p w14:paraId="2CF418AB" w14:textId="0A975EEC" w:rsidR="002E7777" w:rsidRDefault="00804498" w:rsidP="008C4476">
            <w:pPr>
              <w:pStyle w:val="tbnormal"/>
              <w:jc w:val="center"/>
            </w:pPr>
            <w:r>
              <w:t>N</w:t>
            </w:r>
          </w:p>
        </w:tc>
      </w:tr>
      <w:tr w:rsidR="002E7777" w:rsidRPr="00A11605" w14:paraId="500C8E29" w14:textId="0D4D7A5D" w:rsidTr="002E7777">
        <w:trPr>
          <w:trHeight w:val="210"/>
        </w:trPr>
        <w:tc>
          <w:tcPr>
            <w:tcW w:w="4255" w:type="dxa"/>
            <w:vAlign w:val="center"/>
          </w:tcPr>
          <w:p w14:paraId="13394D51" w14:textId="7AF143A9" w:rsidR="002E7777" w:rsidRDefault="002E7777" w:rsidP="008C4476">
            <w:pPr>
              <w:pStyle w:val="tbnormal"/>
              <w:jc w:val="left"/>
            </w:pPr>
            <w:proofErr w:type="spellStart"/>
            <w:r>
              <w:t>purchase.order</w:t>
            </w:r>
            <w:proofErr w:type="spellEnd"/>
          </w:p>
        </w:tc>
        <w:tc>
          <w:tcPr>
            <w:tcW w:w="776" w:type="dxa"/>
            <w:vAlign w:val="center"/>
          </w:tcPr>
          <w:p w14:paraId="1857CCAF" w14:textId="63A9B6F4" w:rsidR="002E7777" w:rsidRDefault="00756708" w:rsidP="008C4476">
            <w:pPr>
              <w:pStyle w:val="tbnormal"/>
              <w:jc w:val="center"/>
            </w:pPr>
            <w:r>
              <w:t>Y</w:t>
            </w:r>
          </w:p>
        </w:tc>
        <w:tc>
          <w:tcPr>
            <w:tcW w:w="776" w:type="dxa"/>
            <w:vAlign w:val="center"/>
          </w:tcPr>
          <w:p w14:paraId="7B540826" w14:textId="557FD334" w:rsidR="002E7777" w:rsidRDefault="00756708" w:rsidP="008C4476">
            <w:pPr>
              <w:pStyle w:val="tbnormal"/>
              <w:jc w:val="center"/>
            </w:pPr>
            <w:r>
              <w:t>Y*</w:t>
            </w:r>
          </w:p>
        </w:tc>
        <w:tc>
          <w:tcPr>
            <w:tcW w:w="776" w:type="dxa"/>
            <w:vAlign w:val="center"/>
          </w:tcPr>
          <w:p w14:paraId="61C98AF2" w14:textId="23D661E9" w:rsidR="002E7777" w:rsidRDefault="00756708" w:rsidP="008C4476">
            <w:pPr>
              <w:pStyle w:val="tbnormal"/>
              <w:jc w:val="center"/>
            </w:pPr>
            <w:r>
              <w:t>Y*</w:t>
            </w:r>
          </w:p>
        </w:tc>
        <w:tc>
          <w:tcPr>
            <w:tcW w:w="777" w:type="dxa"/>
            <w:vAlign w:val="center"/>
          </w:tcPr>
          <w:p w14:paraId="0BE44A8C" w14:textId="7276F052" w:rsidR="002E7777" w:rsidRDefault="00756708" w:rsidP="008C4476">
            <w:pPr>
              <w:pStyle w:val="tbnormal"/>
              <w:jc w:val="center"/>
            </w:pPr>
            <w:r>
              <w:t>Y*</w:t>
            </w:r>
          </w:p>
        </w:tc>
      </w:tr>
      <w:tr w:rsidR="002E7777" w:rsidRPr="00A11605" w14:paraId="45A73C2A" w14:textId="1297F71D" w:rsidTr="002E7777">
        <w:trPr>
          <w:trHeight w:val="210"/>
        </w:trPr>
        <w:tc>
          <w:tcPr>
            <w:tcW w:w="4255" w:type="dxa"/>
            <w:vAlign w:val="center"/>
          </w:tcPr>
          <w:p w14:paraId="0CB6A8AB" w14:textId="0885A731" w:rsidR="002E7777" w:rsidRDefault="002E7777" w:rsidP="008C4476">
            <w:pPr>
              <w:pStyle w:val="tbnormal"/>
              <w:jc w:val="left"/>
            </w:pPr>
            <w:proofErr w:type="spellStart"/>
            <w:r>
              <w:t>purchase.order.line</w:t>
            </w:r>
            <w:proofErr w:type="spellEnd"/>
          </w:p>
        </w:tc>
        <w:tc>
          <w:tcPr>
            <w:tcW w:w="776" w:type="dxa"/>
            <w:vAlign w:val="center"/>
          </w:tcPr>
          <w:p w14:paraId="56715F91" w14:textId="38C06B12" w:rsidR="002E7777" w:rsidRDefault="00756708" w:rsidP="008C4476">
            <w:pPr>
              <w:pStyle w:val="tbnormal"/>
              <w:jc w:val="center"/>
            </w:pPr>
            <w:r>
              <w:t>Y</w:t>
            </w:r>
          </w:p>
        </w:tc>
        <w:tc>
          <w:tcPr>
            <w:tcW w:w="776" w:type="dxa"/>
            <w:vAlign w:val="center"/>
          </w:tcPr>
          <w:p w14:paraId="566C2766" w14:textId="57EE8155" w:rsidR="002E7777" w:rsidRDefault="00756708" w:rsidP="008C4476">
            <w:pPr>
              <w:pStyle w:val="tbnormal"/>
              <w:jc w:val="center"/>
            </w:pPr>
            <w:r>
              <w:t>Y*</w:t>
            </w:r>
          </w:p>
        </w:tc>
        <w:tc>
          <w:tcPr>
            <w:tcW w:w="776" w:type="dxa"/>
            <w:vAlign w:val="center"/>
          </w:tcPr>
          <w:p w14:paraId="0E305936" w14:textId="73E48A58" w:rsidR="002E7777" w:rsidRDefault="00756708" w:rsidP="008C4476">
            <w:pPr>
              <w:pStyle w:val="tbnormal"/>
              <w:jc w:val="center"/>
            </w:pPr>
            <w:r>
              <w:t>Y*</w:t>
            </w:r>
          </w:p>
        </w:tc>
        <w:tc>
          <w:tcPr>
            <w:tcW w:w="777" w:type="dxa"/>
            <w:vAlign w:val="center"/>
          </w:tcPr>
          <w:p w14:paraId="6FDB2855" w14:textId="219C4476" w:rsidR="002E7777" w:rsidRDefault="00756708" w:rsidP="008C4476">
            <w:pPr>
              <w:pStyle w:val="tbnormal"/>
              <w:jc w:val="center"/>
            </w:pPr>
            <w:r>
              <w:t>Y*</w:t>
            </w:r>
          </w:p>
        </w:tc>
      </w:tr>
      <w:tr w:rsidR="002E7777" w:rsidRPr="00A11605" w14:paraId="4A8D84EA" w14:textId="0B50D42A" w:rsidTr="002E7777">
        <w:trPr>
          <w:trHeight w:val="210"/>
        </w:trPr>
        <w:tc>
          <w:tcPr>
            <w:tcW w:w="4255" w:type="dxa"/>
            <w:vAlign w:val="center"/>
          </w:tcPr>
          <w:p w14:paraId="3BBBF7B1" w14:textId="1E9BE6F2" w:rsidR="002E7777" w:rsidRDefault="002E7777" w:rsidP="008C4476">
            <w:pPr>
              <w:pStyle w:val="tbnormal"/>
              <w:jc w:val="left"/>
            </w:pPr>
            <w:proofErr w:type="spellStart"/>
            <w:r>
              <w:t>mrp.product.produce</w:t>
            </w:r>
            <w:proofErr w:type="spellEnd"/>
          </w:p>
        </w:tc>
        <w:tc>
          <w:tcPr>
            <w:tcW w:w="776" w:type="dxa"/>
            <w:vAlign w:val="center"/>
          </w:tcPr>
          <w:p w14:paraId="351A1260" w14:textId="5794B45F" w:rsidR="002E7777" w:rsidRDefault="00756708" w:rsidP="008C4476">
            <w:pPr>
              <w:pStyle w:val="tbnormal"/>
              <w:jc w:val="center"/>
            </w:pPr>
            <w:r>
              <w:t>N</w:t>
            </w:r>
          </w:p>
        </w:tc>
        <w:tc>
          <w:tcPr>
            <w:tcW w:w="776" w:type="dxa"/>
            <w:vAlign w:val="center"/>
          </w:tcPr>
          <w:p w14:paraId="443FB4E2" w14:textId="7ED87E52" w:rsidR="002E7777" w:rsidRDefault="00756708" w:rsidP="008C4476">
            <w:pPr>
              <w:pStyle w:val="tbnormal"/>
              <w:jc w:val="center"/>
            </w:pPr>
            <w:r>
              <w:t>N</w:t>
            </w:r>
          </w:p>
        </w:tc>
        <w:tc>
          <w:tcPr>
            <w:tcW w:w="776" w:type="dxa"/>
            <w:vAlign w:val="center"/>
          </w:tcPr>
          <w:p w14:paraId="5B0B0AEE" w14:textId="5272F983" w:rsidR="002E7777" w:rsidRDefault="00756708" w:rsidP="008C4476">
            <w:pPr>
              <w:pStyle w:val="tbnormal"/>
              <w:jc w:val="center"/>
            </w:pPr>
            <w:r>
              <w:t>N</w:t>
            </w:r>
          </w:p>
        </w:tc>
        <w:tc>
          <w:tcPr>
            <w:tcW w:w="777" w:type="dxa"/>
            <w:vAlign w:val="center"/>
          </w:tcPr>
          <w:p w14:paraId="51AF3B94" w14:textId="1FDAFBD2" w:rsidR="002E7777" w:rsidRDefault="00756708" w:rsidP="008C4476">
            <w:pPr>
              <w:pStyle w:val="tbnormal"/>
              <w:jc w:val="center"/>
            </w:pPr>
            <w:r>
              <w:t>N</w:t>
            </w:r>
          </w:p>
        </w:tc>
      </w:tr>
      <w:tr w:rsidR="002E7777" w:rsidRPr="00A11605" w14:paraId="5B03EAE2" w14:textId="7BACCFC3" w:rsidTr="002E7777">
        <w:trPr>
          <w:trHeight w:val="210"/>
        </w:trPr>
        <w:tc>
          <w:tcPr>
            <w:tcW w:w="4255" w:type="dxa"/>
            <w:vAlign w:val="center"/>
          </w:tcPr>
          <w:p w14:paraId="3230F148" w14:textId="1FD88377" w:rsidR="002E7777" w:rsidRDefault="002E7777" w:rsidP="008C4476">
            <w:pPr>
              <w:pStyle w:val="tbnormal"/>
              <w:jc w:val="left"/>
            </w:pPr>
            <w:proofErr w:type="spellStart"/>
            <w:r>
              <w:t>mrp.product.produce.line</w:t>
            </w:r>
            <w:proofErr w:type="spellEnd"/>
          </w:p>
        </w:tc>
        <w:tc>
          <w:tcPr>
            <w:tcW w:w="776" w:type="dxa"/>
            <w:vAlign w:val="center"/>
          </w:tcPr>
          <w:p w14:paraId="1AA51CB1" w14:textId="2EFB69FA" w:rsidR="002E7777" w:rsidRDefault="00756708" w:rsidP="008C4476">
            <w:pPr>
              <w:pStyle w:val="tbnormal"/>
              <w:jc w:val="center"/>
            </w:pPr>
            <w:r>
              <w:t>N</w:t>
            </w:r>
          </w:p>
        </w:tc>
        <w:tc>
          <w:tcPr>
            <w:tcW w:w="776" w:type="dxa"/>
            <w:vAlign w:val="center"/>
          </w:tcPr>
          <w:p w14:paraId="4B4A7B5B" w14:textId="7E1D689E" w:rsidR="002E7777" w:rsidRDefault="00756708" w:rsidP="008C4476">
            <w:pPr>
              <w:pStyle w:val="tbnormal"/>
              <w:jc w:val="center"/>
            </w:pPr>
            <w:r>
              <w:t>N</w:t>
            </w:r>
          </w:p>
        </w:tc>
        <w:tc>
          <w:tcPr>
            <w:tcW w:w="776" w:type="dxa"/>
            <w:vAlign w:val="center"/>
          </w:tcPr>
          <w:p w14:paraId="036B2FB9" w14:textId="49437C92" w:rsidR="002E7777" w:rsidRDefault="00756708" w:rsidP="008C4476">
            <w:pPr>
              <w:pStyle w:val="tbnormal"/>
              <w:jc w:val="center"/>
            </w:pPr>
            <w:r>
              <w:t>N</w:t>
            </w:r>
          </w:p>
        </w:tc>
        <w:tc>
          <w:tcPr>
            <w:tcW w:w="777" w:type="dxa"/>
            <w:vAlign w:val="center"/>
          </w:tcPr>
          <w:p w14:paraId="421281A2" w14:textId="3D0EBA97" w:rsidR="002E7777" w:rsidRDefault="00756708" w:rsidP="008C4476">
            <w:pPr>
              <w:pStyle w:val="tbnormal"/>
              <w:jc w:val="center"/>
            </w:pPr>
            <w:r>
              <w:t>N</w:t>
            </w:r>
          </w:p>
        </w:tc>
      </w:tr>
      <w:tr w:rsidR="002E7777" w:rsidRPr="00A11605" w14:paraId="78F337C2" w14:textId="5CF28409" w:rsidTr="002E7777">
        <w:trPr>
          <w:trHeight w:val="210"/>
        </w:trPr>
        <w:tc>
          <w:tcPr>
            <w:tcW w:w="4255" w:type="dxa"/>
            <w:vAlign w:val="center"/>
          </w:tcPr>
          <w:p w14:paraId="4056C16F" w14:textId="63F7C3A3" w:rsidR="002E7777" w:rsidRDefault="002E7777" w:rsidP="008C4476">
            <w:pPr>
              <w:pStyle w:val="tbnormal"/>
              <w:jc w:val="left"/>
            </w:pPr>
            <w:proofErr w:type="spellStart"/>
            <w:r>
              <w:t>mrp.production</w:t>
            </w:r>
            <w:proofErr w:type="spellEnd"/>
          </w:p>
        </w:tc>
        <w:tc>
          <w:tcPr>
            <w:tcW w:w="776" w:type="dxa"/>
            <w:vAlign w:val="center"/>
          </w:tcPr>
          <w:p w14:paraId="5B47974A" w14:textId="79190C9E" w:rsidR="002E7777" w:rsidRDefault="00756708" w:rsidP="008C4476">
            <w:pPr>
              <w:pStyle w:val="tbnormal"/>
              <w:jc w:val="center"/>
            </w:pPr>
            <w:r>
              <w:t>Y</w:t>
            </w:r>
          </w:p>
        </w:tc>
        <w:tc>
          <w:tcPr>
            <w:tcW w:w="776" w:type="dxa"/>
            <w:vAlign w:val="center"/>
          </w:tcPr>
          <w:p w14:paraId="6483D529" w14:textId="02FB2B54" w:rsidR="002E7777" w:rsidRDefault="00756708" w:rsidP="008C4476">
            <w:pPr>
              <w:pStyle w:val="tbnormal"/>
              <w:jc w:val="center"/>
            </w:pPr>
            <w:r>
              <w:t>Y*</w:t>
            </w:r>
          </w:p>
        </w:tc>
        <w:tc>
          <w:tcPr>
            <w:tcW w:w="776" w:type="dxa"/>
            <w:vAlign w:val="center"/>
          </w:tcPr>
          <w:p w14:paraId="30957996" w14:textId="78B9DB6D" w:rsidR="002E7777" w:rsidRDefault="00756708" w:rsidP="008C4476">
            <w:pPr>
              <w:pStyle w:val="tbnormal"/>
              <w:jc w:val="center"/>
            </w:pPr>
            <w:r>
              <w:t>Y*</w:t>
            </w:r>
          </w:p>
        </w:tc>
        <w:tc>
          <w:tcPr>
            <w:tcW w:w="777" w:type="dxa"/>
            <w:vAlign w:val="center"/>
          </w:tcPr>
          <w:p w14:paraId="71663459" w14:textId="0D23E15C" w:rsidR="002E7777" w:rsidRDefault="00756708" w:rsidP="008C4476">
            <w:pPr>
              <w:pStyle w:val="tbnormal"/>
              <w:jc w:val="center"/>
            </w:pPr>
            <w:r>
              <w:t>Y*</w:t>
            </w:r>
          </w:p>
        </w:tc>
      </w:tr>
      <w:tr w:rsidR="002E7777" w:rsidRPr="00A11605" w14:paraId="7DBDA717" w14:textId="10B6E029" w:rsidTr="002E7777">
        <w:trPr>
          <w:trHeight w:val="210"/>
        </w:trPr>
        <w:tc>
          <w:tcPr>
            <w:tcW w:w="4255" w:type="dxa"/>
            <w:vAlign w:val="center"/>
          </w:tcPr>
          <w:p w14:paraId="25AF1061" w14:textId="710681C6" w:rsidR="002E7777" w:rsidRDefault="002E7777" w:rsidP="008C4476">
            <w:pPr>
              <w:pStyle w:val="tbnormal"/>
              <w:jc w:val="left"/>
            </w:pPr>
            <w:proofErr w:type="spellStart"/>
            <w:r>
              <w:t>sale.order</w:t>
            </w:r>
            <w:proofErr w:type="spellEnd"/>
          </w:p>
        </w:tc>
        <w:tc>
          <w:tcPr>
            <w:tcW w:w="776" w:type="dxa"/>
            <w:vAlign w:val="center"/>
          </w:tcPr>
          <w:p w14:paraId="4814194D" w14:textId="18C8DC8B" w:rsidR="002E7777" w:rsidRDefault="00756708" w:rsidP="008C4476">
            <w:pPr>
              <w:pStyle w:val="tbnormal"/>
              <w:jc w:val="center"/>
            </w:pPr>
            <w:r>
              <w:t>Y</w:t>
            </w:r>
          </w:p>
        </w:tc>
        <w:tc>
          <w:tcPr>
            <w:tcW w:w="776" w:type="dxa"/>
            <w:vAlign w:val="center"/>
          </w:tcPr>
          <w:p w14:paraId="461B846D" w14:textId="6CC17B16" w:rsidR="002E7777" w:rsidRDefault="00756708" w:rsidP="008C4476">
            <w:pPr>
              <w:pStyle w:val="tbnormal"/>
              <w:jc w:val="center"/>
            </w:pPr>
            <w:r>
              <w:t>N</w:t>
            </w:r>
          </w:p>
        </w:tc>
        <w:tc>
          <w:tcPr>
            <w:tcW w:w="776" w:type="dxa"/>
            <w:vAlign w:val="center"/>
          </w:tcPr>
          <w:p w14:paraId="28B42131" w14:textId="559BFCD8" w:rsidR="002E7777" w:rsidRDefault="00756708" w:rsidP="008C4476">
            <w:pPr>
              <w:pStyle w:val="tbnormal"/>
              <w:jc w:val="center"/>
            </w:pPr>
            <w:r>
              <w:t>N</w:t>
            </w:r>
          </w:p>
        </w:tc>
        <w:tc>
          <w:tcPr>
            <w:tcW w:w="777" w:type="dxa"/>
            <w:vAlign w:val="center"/>
          </w:tcPr>
          <w:p w14:paraId="216A153E" w14:textId="5C3FBC10" w:rsidR="002E7777" w:rsidRDefault="00756708" w:rsidP="008C4476">
            <w:pPr>
              <w:pStyle w:val="tbnormal"/>
              <w:jc w:val="center"/>
            </w:pPr>
            <w:r>
              <w:t>N</w:t>
            </w:r>
          </w:p>
        </w:tc>
      </w:tr>
      <w:tr w:rsidR="002E7777" w:rsidRPr="00A11605" w14:paraId="1CD69EDF" w14:textId="012CF85A" w:rsidTr="002E7777">
        <w:trPr>
          <w:trHeight w:val="210"/>
        </w:trPr>
        <w:tc>
          <w:tcPr>
            <w:tcW w:w="4255" w:type="dxa"/>
            <w:vAlign w:val="center"/>
          </w:tcPr>
          <w:p w14:paraId="6FC006B4" w14:textId="73DCDF08" w:rsidR="002E7777" w:rsidRDefault="002E7777" w:rsidP="008C4476">
            <w:pPr>
              <w:pStyle w:val="tbnormal"/>
              <w:jc w:val="left"/>
            </w:pPr>
            <w:proofErr w:type="spellStart"/>
            <w:r>
              <w:t>sale.order.line</w:t>
            </w:r>
            <w:proofErr w:type="spellEnd"/>
          </w:p>
        </w:tc>
        <w:tc>
          <w:tcPr>
            <w:tcW w:w="776" w:type="dxa"/>
            <w:vAlign w:val="center"/>
          </w:tcPr>
          <w:p w14:paraId="34CE1037" w14:textId="141EAA9A" w:rsidR="002E7777" w:rsidRDefault="00756708" w:rsidP="008C4476">
            <w:pPr>
              <w:pStyle w:val="tbnormal"/>
              <w:jc w:val="center"/>
            </w:pPr>
            <w:r>
              <w:t>Y</w:t>
            </w:r>
          </w:p>
        </w:tc>
        <w:tc>
          <w:tcPr>
            <w:tcW w:w="776" w:type="dxa"/>
            <w:vAlign w:val="center"/>
          </w:tcPr>
          <w:p w14:paraId="6050EC50" w14:textId="778381ED" w:rsidR="002E7777" w:rsidRDefault="00756708" w:rsidP="008C4476">
            <w:pPr>
              <w:pStyle w:val="tbnormal"/>
              <w:jc w:val="center"/>
            </w:pPr>
            <w:r>
              <w:t>N</w:t>
            </w:r>
          </w:p>
        </w:tc>
        <w:tc>
          <w:tcPr>
            <w:tcW w:w="776" w:type="dxa"/>
            <w:vAlign w:val="center"/>
          </w:tcPr>
          <w:p w14:paraId="1B86AD34" w14:textId="0B1C52D8" w:rsidR="002E7777" w:rsidRDefault="00756708" w:rsidP="008C4476">
            <w:pPr>
              <w:pStyle w:val="tbnormal"/>
              <w:jc w:val="center"/>
            </w:pPr>
            <w:r>
              <w:t>N</w:t>
            </w:r>
          </w:p>
        </w:tc>
        <w:tc>
          <w:tcPr>
            <w:tcW w:w="777" w:type="dxa"/>
            <w:vAlign w:val="center"/>
          </w:tcPr>
          <w:p w14:paraId="18AF6C33" w14:textId="58A2D1C1" w:rsidR="002E7777" w:rsidRDefault="00756708" w:rsidP="008C4476">
            <w:pPr>
              <w:pStyle w:val="tbnormal"/>
              <w:jc w:val="center"/>
            </w:pPr>
            <w:r>
              <w:t>N</w:t>
            </w:r>
          </w:p>
        </w:tc>
      </w:tr>
      <w:tr w:rsidR="002E7777" w:rsidRPr="00A11605" w14:paraId="42EC82E3" w14:textId="7B351326" w:rsidTr="002E7777">
        <w:trPr>
          <w:trHeight w:val="210"/>
        </w:trPr>
        <w:tc>
          <w:tcPr>
            <w:tcW w:w="4255" w:type="dxa"/>
            <w:vAlign w:val="center"/>
          </w:tcPr>
          <w:p w14:paraId="70998948" w14:textId="4823D2FE" w:rsidR="002E7777" w:rsidRDefault="002E7777" w:rsidP="008C4476">
            <w:pPr>
              <w:pStyle w:val="tbnormal"/>
              <w:jc w:val="left"/>
            </w:pPr>
            <w:proofErr w:type="spellStart"/>
            <w:r>
              <w:t>stock.immediate.transfer</w:t>
            </w:r>
            <w:proofErr w:type="spellEnd"/>
          </w:p>
        </w:tc>
        <w:tc>
          <w:tcPr>
            <w:tcW w:w="776" w:type="dxa"/>
            <w:vAlign w:val="center"/>
          </w:tcPr>
          <w:p w14:paraId="4D3478CE" w14:textId="7955B62C" w:rsidR="002E7777" w:rsidRDefault="00756708" w:rsidP="008C4476">
            <w:pPr>
              <w:pStyle w:val="tbnormal"/>
              <w:jc w:val="center"/>
            </w:pPr>
            <w:r>
              <w:t>N</w:t>
            </w:r>
          </w:p>
        </w:tc>
        <w:tc>
          <w:tcPr>
            <w:tcW w:w="776" w:type="dxa"/>
            <w:vAlign w:val="center"/>
          </w:tcPr>
          <w:p w14:paraId="710B552B" w14:textId="683AA6C0" w:rsidR="002E7777" w:rsidRDefault="00756708" w:rsidP="008C4476">
            <w:pPr>
              <w:pStyle w:val="tbnormal"/>
              <w:jc w:val="center"/>
            </w:pPr>
            <w:r>
              <w:t>N</w:t>
            </w:r>
          </w:p>
        </w:tc>
        <w:tc>
          <w:tcPr>
            <w:tcW w:w="776" w:type="dxa"/>
            <w:vAlign w:val="center"/>
          </w:tcPr>
          <w:p w14:paraId="5ACF46C2" w14:textId="2D1BFBD4" w:rsidR="002E7777" w:rsidRDefault="00756708" w:rsidP="008C4476">
            <w:pPr>
              <w:pStyle w:val="tbnormal"/>
              <w:jc w:val="center"/>
            </w:pPr>
            <w:r>
              <w:t>N</w:t>
            </w:r>
          </w:p>
        </w:tc>
        <w:tc>
          <w:tcPr>
            <w:tcW w:w="777" w:type="dxa"/>
            <w:vAlign w:val="center"/>
          </w:tcPr>
          <w:p w14:paraId="5CDA6F4B" w14:textId="2598B2F5" w:rsidR="002E7777" w:rsidRDefault="00756708" w:rsidP="008C4476">
            <w:pPr>
              <w:pStyle w:val="tbnormal"/>
              <w:jc w:val="center"/>
            </w:pPr>
            <w:r>
              <w:t>N</w:t>
            </w:r>
          </w:p>
        </w:tc>
      </w:tr>
      <w:tr w:rsidR="002E7777" w:rsidRPr="00A11605" w14:paraId="145DB786" w14:textId="50991C21" w:rsidTr="002E7777">
        <w:trPr>
          <w:trHeight w:val="210"/>
        </w:trPr>
        <w:tc>
          <w:tcPr>
            <w:tcW w:w="4255" w:type="dxa"/>
            <w:vAlign w:val="center"/>
          </w:tcPr>
          <w:p w14:paraId="066614DC" w14:textId="7E02FD59" w:rsidR="002E7777" w:rsidRDefault="002E7777" w:rsidP="008C4476">
            <w:pPr>
              <w:pStyle w:val="tbnormal"/>
              <w:jc w:val="left"/>
            </w:pPr>
            <w:proofErr w:type="spellStart"/>
            <w:r>
              <w:t>stock.picking</w:t>
            </w:r>
            <w:proofErr w:type="spellEnd"/>
          </w:p>
        </w:tc>
        <w:tc>
          <w:tcPr>
            <w:tcW w:w="776" w:type="dxa"/>
            <w:vAlign w:val="center"/>
          </w:tcPr>
          <w:p w14:paraId="153AFFF6" w14:textId="6E162AA8" w:rsidR="002E7777" w:rsidRDefault="00756708" w:rsidP="008C4476">
            <w:pPr>
              <w:pStyle w:val="tbnormal"/>
              <w:jc w:val="center"/>
            </w:pPr>
            <w:r>
              <w:t>Y</w:t>
            </w:r>
          </w:p>
        </w:tc>
        <w:tc>
          <w:tcPr>
            <w:tcW w:w="776" w:type="dxa"/>
            <w:vAlign w:val="center"/>
          </w:tcPr>
          <w:p w14:paraId="137A3126" w14:textId="636F5E13" w:rsidR="002E7777" w:rsidRDefault="00756708" w:rsidP="008C4476">
            <w:pPr>
              <w:pStyle w:val="tbnormal"/>
              <w:jc w:val="center"/>
            </w:pPr>
            <w:r>
              <w:t>N</w:t>
            </w:r>
          </w:p>
        </w:tc>
        <w:tc>
          <w:tcPr>
            <w:tcW w:w="776" w:type="dxa"/>
            <w:vAlign w:val="center"/>
          </w:tcPr>
          <w:p w14:paraId="51BC3BCC" w14:textId="4278E03C" w:rsidR="002E7777" w:rsidRDefault="00756708" w:rsidP="008C4476">
            <w:pPr>
              <w:pStyle w:val="tbnormal"/>
              <w:jc w:val="center"/>
            </w:pPr>
            <w:r>
              <w:t>N</w:t>
            </w:r>
          </w:p>
        </w:tc>
        <w:tc>
          <w:tcPr>
            <w:tcW w:w="777" w:type="dxa"/>
            <w:vAlign w:val="center"/>
          </w:tcPr>
          <w:p w14:paraId="3D4ED567" w14:textId="323F35C4" w:rsidR="002E7777" w:rsidRDefault="00756708" w:rsidP="008C4476">
            <w:pPr>
              <w:pStyle w:val="tbnormal"/>
              <w:jc w:val="center"/>
            </w:pPr>
            <w:r>
              <w:t>N</w:t>
            </w:r>
          </w:p>
        </w:tc>
      </w:tr>
      <w:tr w:rsidR="002E7777" w:rsidRPr="00A11605" w14:paraId="68F12407" w14:textId="4AB6B10A" w:rsidTr="002E7777">
        <w:trPr>
          <w:trHeight w:val="210"/>
        </w:trPr>
        <w:tc>
          <w:tcPr>
            <w:tcW w:w="4255" w:type="dxa"/>
            <w:vAlign w:val="center"/>
          </w:tcPr>
          <w:p w14:paraId="6A5640C1" w14:textId="2C88A7BC" w:rsidR="002E7777" w:rsidRDefault="002E7777" w:rsidP="008C4476">
            <w:pPr>
              <w:pStyle w:val="tbnormal"/>
              <w:jc w:val="left"/>
            </w:pPr>
            <w:proofErr w:type="spellStart"/>
            <w:r>
              <w:t>stock.pack.operation</w:t>
            </w:r>
            <w:proofErr w:type="spellEnd"/>
          </w:p>
        </w:tc>
        <w:tc>
          <w:tcPr>
            <w:tcW w:w="776" w:type="dxa"/>
            <w:vAlign w:val="center"/>
          </w:tcPr>
          <w:p w14:paraId="09FF2B58" w14:textId="3DFE5D1F" w:rsidR="002E7777" w:rsidRDefault="00756708" w:rsidP="008C4476">
            <w:pPr>
              <w:pStyle w:val="tbnormal"/>
              <w:jc w:val="center"/>
            </w:pPr>
            <w:r>
              <w:t>Y</w:t>
            </w:r>
          </w:p>
        </w:tc>
        <w:tc>
          <w:tcPr>
            <w:tcW w:w="776" w:type="dxa"/>
            <w:vAlign w:val="center"/>
          </w:tcPr>
          <w:p w14:paraId="1D2E92C8" w14:textId="62473B96" w:rsidR="002E7777" w:rsidRDefault="00756708" w:rsidP="008C4476">
            <w:pPr>
              <w:pStyle w:val="tbnormal"/>
              <w:jc w:val="center"/>
            </w:pPr>
            <w:r>
              <w:t>N</w:t>
            </w:r>
          </w:p>
        </w:tc>
        <w:tc>
          <w:tcPr>
            <w:tcW w:w="776" w:type="dxa"/>
            <w:vAlign w:val="center"/>
          </w:tcPr>
          <w:p w14:paraId="1EC1C4E5" w14:textId="61C5D4B6" w:rsidR="002E7777" w:rsidRDefault="00756708" w:rsidP="008C4476">
            <w:pPr>
              <w:pStyle w:val="tbnormal"/>
              <w:jc w:val="center"/>
            </w:pPr>
            <w:r>
              <w:t>N</w:t>
            </w:r>
          </w:p>
        </w:tc>
        <w:tc>
          <w:tcPr>
            <w:tcW w:w="777" w:type="dxa"/>
            <w:vAlign w:val="center"/>
          </w:tcPr>
          <w:p w14:paraId="0AAB4E8D" w14:textId="7D7E478B" w:rsidR="002E7777" w:rsidRDefault="00756708" w:rsidP="008C4476">
            <w:pPr>
              <w:pStyle w:val="tbnormal"/>
              <w:jc w:val="center"/>
            </w:pPr>
            <w:r>
              <w:t>N</w:t>
            </w:r>
          </w:p>
        </w:tc>
      </w:tr>
      <w:tr w:rsidR="002E7777" w:rsidRPr="00A11605" w14:paraId="66D9D60D" w14:textId="2C4143C2" w:rsidTr="002E7777">
        <w:trPr>
          <w:trHeight w:val="210"/>
        </w:trPr>
        <w:tc>
          <w:tcPr>
            <w:tcW w:w="4255" w:type="dxa"/>
            <w:vAlign w:val="center"/>
          </w:tcPr>
          <w:p w14:paraId="06001237" w14:textId="0FEB55BB" w:rsidR="002E7777" w:rsidRDefault="002E7777" w:rsidP="008C4476">
            <w:pPr>
              <w:pStyle w:val="tbnormal"/>
              <w:jc w:val="left"/>
            </w:pPr>
            <w:proofErr w:type="spellStart"/>
            <w:r>
              <w:t>stock.quant</w:t>
            </w:r>
            <w:proofErr w:type="spellEnd"/>
          </w:p>
        </w:tc>
        <w:tc>
          <w:tcPr>
            <w:tcW w:w="776" w:type="dxa"/>
            <w:vAlign w:val="center"/>
          </w:tcPr>
          <w:p w14:paraId="4BC76A26" w14:textId="708BA23E" w:rsidR="002E7777" w:rsidRDefault="00756708" w:rsidP="008C4476">
            <w:pPr>
              <w:pStyle w:val="tbnormal"/>
              <w:jc w:val="center"/>
            </w:pPr>
            <w:r>
              <w:t>Y</w:t>
            </w:r>
          </w:p>
        </w:tc>
        <w:tc>
          <w:tcPr>
            <w:tcW w:w="776" w:type="dxa"/>
            <w:vAlign w:val="center"/>
          </w:tcPr>
          <w:p w14:paraId="3C40070D" w14:textId="37DC2361" w:rsidR="002E7777" w:rsidRDefault="00756708" w:rsidP="008C4476">
            <w:pPr>
              <w:pStyle w:val="tbnormal"/>
              <w:jc w:val="center"/>
            </w:pPr>
            <w:r>
              <w:t>N</w:t>
            </w:r>
          </w:p>
        </w:tc>
        <w:tc>
          <w:tcPr>
            <w:tcW w:w="776" w:type="dxa"/>
            <w:vAlign w:val="center"/>
          </w:tcPr>
          <w:p w14:paraId="7F5B4FFE" w14:textId="134607A6" w:rsidR="002E7777" w:rsidRDefault="00756708" w:rsidP="008C4476">
            <w:pPr>
              <w:pStyle w:val="tbnormal"/>
              <w:jc w:val="center"/>
            </w:pPr>
            <w:r>
              <w:t>N</w:t>
            </w:r>
          </w:p>
        </w:tc>
        <w:tc>
          <w:tcPr>
            <w:tcW w:w="777" w:type="dxa"/>
            <w:vAlign w:val="center"/>
          </w:tcPr>
          <w:p w14:paraId="6D18AE0B" w14:textId="00A022C1" w:rsidR="002E7777" w:rsidRDefault="00756708" w:rsidP="008C4476">
            <w:pPr>
              <w:pStyle w:val="tbnormal"/>
              <w:jc w:val="center"/>
            </w:pPr>
            <w:r>
              <w:t>N</w:t>
            </w:r>
          </w:p>
        </w:tc>
      </w:tr>
      <w:tr w:rsidR="002E7777" w:rsidRPr="00A11605" w14:paraId="2042AF78" w14:textId="185062CE" w:rsidTr="002E7777">
        <w:trPr>
          <w:trHeight w:val="210"/>
        </w:trPr>
        <w:tc>
          <w:tcPr>
            <w:tcW w:w="4255" w:type="dxa"/>
            <w:vAlign w:val="center"/>
          </w:tcPr>
          <w:p w14:paraId="4DF5ACE1" w14:textId="219BE8BF" w:rsidR="002E7777" w:rsidRDefault="002E7777" w:rsidP="008C4476">
            <w:pPr>
              <w:pStyle w:val="tbnormal"/>
              <w:jc w:val="left"/>
            </w:pPr>
            <w:proofErr w:type="spellStart"/>
            <w:r>
              <w:t>stock.warehouse.orderpoint</w:t>
            </w:r>
            <w:proofErr w:type="spellEnd"/>
          </w:p>
        </w:tc>
        <w:tc>
          <w:tcPr>
            <w:tcW w:w="776" w:type="dxa"/>
            <w:vAlign w:val="center"/>
          </w:tcPr>
          <w:p w14:paraId="64F60CC0" w14:textId="34893B19" w:rsidR="002E7777" w:rsidRDefault="00756708" w:rsidP="008C4476">
            <w:pPr>
              <w:pStyle w:val="tbnormal"/>
              <w:jc w:val="center"/>
            </w:pPr>
            <w:r>
              <w:t>Y</w:t>
            </w:r>
          </w:p>
        </w:tc>
        <w:tc>
          <w:tcPr>
            <w:tcW w:w="776" w:type="dxa"/>
            <w:vAlign w:val="center"/>
          </w:tcPr>
          <w:p w14:paraId="4E5419DC" w14:textId="0FACFC29" w:rsidR="002E7777" w:rsidRDefault="00756708" w:rsidP="008C4476">
            <w:pPr>
              <w:pStyle w:val="tbnormal"/>
              <w:jc w:val="center"/>
            </w:pPr>
            <w:r>
              <w:t>Y</w:t>
            </w:r>
          </w:p>
        </w:tc>
        <w:tc>
          <w:tcPr>
            <w:tcW w:w="776" w:type="dxa"/>
            <w:vAlign w:val="center"/>
          </w:tcPr>
          <w:p w14:paraId="0B70ED48" w14:textId="7A526EB5" w:rsidR="002E7777" w:rsidRDefault="00756708" w:rsidP="008C4476">
            <w:pPr>
              <w:pStyle w:val="tbnormal"/>
              <w:jc w:val="center"/>
            </w:pPr>
            <w:r>
              <w:t>Y</w:t>
            </w:r>
          </w:p>
        </w:tc>
        <w:tc>
          <w:tcPr>
            <w:tcW w:w="777" w:type="dxa"/>
            <w:vAlign w:val="center"/>
          </w:tcPr>
          <w:p w14:paraId="064BAD44" w14:textId="476E1056" w:rsidR="002E7777" w:rsidRDefault="00756708" w:rsidP="008C4476">
            <w:pPr>
              <w:pStyle w:val="tbnormal"/>
              <w:jc w:val="center"/>
            </w:pPr>
            <w:r>
              <w:t>Y</w:t>
            </w:r>
          </w:p>
        </w:tc>
      </w:tr>
      <w:tr w:rsidR="002E7777" w:rsidRPr="00A11605" w14:paraId="0DA46AA1" w14:textId="01854E6B" w:rsidTr="002E7777">
        <w:trPr>
          <w:trHeight w:val="210"/>
        </w:trPr>
        <w:tc>
          <w:tcPr>
            <w:tcW w:w="4255" w:type="dxa"/>
            <w:shd w:val="clear" w:color="auto" w:fill="F2F2F2" w:themeFill="background1" w:themeFillShade="F2"/>
            <w:vAlign w:val="center"/>
          </w:tcPr>
          <w:p w14:paraId="6D1A77AD" w14:textId="40788D02" w:rsidR="002E7777" w:rsidRPr="009A20BE" w:rsidRDefault="002E7777" w:rsidP="008C4476">
            <w:pPr>
              <w:pStyle w:val="tbnormal"/>
              <w:jc w:val="left"/>
              <w:rPr>
                <w:i/>
                <w:color w:val="404040" w:themeColor="text1" w:themeTint="BF"/>
              </w:rPr>
            </w:pPr>
            <w:proofErr w:type="spellStart"/>
            <w:r w:rsidRPr="009A20BE">
              <w:rPr>
                <w:i/>
                <w:color w:val="404040" w:themeColor="text1" w:themeTint="BF"/>
              </w:rPr>
              <w:t>mrp.bom</w:t>
            </w:r>
            <w:proofErr w:type="spellEnd"/>
          </w:p>
        </w:tc>
        <w:tc>
          <w:tcPr>
            <w:tcW w:w="776" w:type="dxa"/>
            <w:shd w:val="clear" w:color="auto" w:fill="F2F2F2" w:themeFill="background1" w:themeFillShade="F2"/>
            <w:vAlign w:val="center"/>
          </w:tcPr>
          <w:p w14:paraId="2B6E0DAD" w14:textId="64759360" w:rsidR="002E7777" w:rsidRPr="009A20BE" w:rsidRDefault="00756708" w:rsidP="008C4476">
            <w:pPr>
              <w:pStyle w:val="tbnormal"/>
              <w:jc w:val="center"/>
              <w:rPr>
                <w:i/>
                <w:color w:val="404040" w:themeColor="text1" w:themeTint="BF"/>
              </w:rPr>
            </w:pPr>
            <w:r>
              <w:rPr>
                <w:i/>
                <w:color w:val="404040" w:themeColor="text1" w:themeTint="BF"/>
              </w:rPr>
              <w:t>Y</w:t>
            </w:r>
          </w:p>
        </w:tc>
        <w:tc>
          <w:tcPr>
            <w:tcW w:w="776" w:type="dxa"/>
            <w:shd w:val="clear" w:color="auto" w:fill="F2F2F2" w:themeFill="background1" w:themeFillShade="F2"/>
            <w:vAlign w:val="center"/>
          </w:tcPr>
          <w:p w14:paraId="380F79FE" w14:textId="0DA3A571" w:rsidR="002E7777" w:rsidRPr="009A20BE" w:rsidRDefault="00756708" w:rsidP="008C4476">
            <w:pPr>
              <w:pStyle w:val="tbnormal"/>
              <w:jc w:val="center"/>
              <w:rPr>
                <w:i/>
                <w:color w:val="404040" w:themeColor="text1" w:themeTint="BF"/>
              </w:rPr>
            </w:pPr>
            <w:r>
              <w:rPr>
                <w:i/>
                <w:color w:val="404040" w:themeColor="text1" w:themeTint="BF"/>
              </w:rPr>
              <w:t>N</w:t>
            </w:r>
          </w:p>
        </w:tc>
        <w:tc>
          <w:tcPr>
            <w:tcW w:w="776" w:type="dxa"/>
            <w:shd w:val="clear" w:color="auto" w:fill="F2F2F2" w:themeFill="background1" w:themeFillShade="F2"/>
            <w:vAlign w:val="center"/>
          </w:tcPr>
          <w:p w14:paraId="44C7DE70" w14:textId="5A0E922D" w:rsidR="002E7777" w:rsidRPr="009A20BE" w:rsidRDefault="00756708" w:rsidP="008C4476">
            <w:pPr>
              <w:pStyle w:val="tbnormal"/>
              <w:jc w:val="center"/>
              <w:rPr>
                <w:i/>
                <w:color w:val="404040" w:themeColor="text1" w:themeTint="BF"/>
              </w:rPr>
            </w:pPr>
            <w:r>
              <w:rPr>
                <w:i/>
                <w:color w:val="404040" w:themeColor="text1" w:themeTint="BF"/>
              </w:rPr>
              <w:t>N</w:t>
            </w:r>
          </w:p>
        </w:tc>
        <w:tc>
          <w:tcPr>
            <w:tcW w:w="777" w:type="dxa"/>
            <w:shd w:val="clear" w:color="auto" w:fill="F2F2F2" w:themeFill="background1" w:themeFillShade="F2"/>
            <w:vAlign w:val="center"/>
          </w:tcPr>
          <w:p w14:paraId="42AD4E5F" w14:textId="7C0AB60A" w:rsidR="002E7777" w:rsidRPr="009A20BE" w:rsidRDefault="00756708" w:rsidP="008C4476">
            <w:pPr>
              <w:pStyle w:val="tbnormal"/>
              <w:jc w:val="center"/>
              <w:rPr>
                <w:i/>
                <w:color w:val="404040" w:themeColor="text1" w:themeTint="BF"/>
              </w:rPr>
            </w:pPr>
            <w:r>
              <w:rPr>
                <w:i/>
                <w:color w:val="404040" w:themeColor="text1" w:themeTint="BF"/>
              </w:rPr>
              <w:t>N</w:t>
            </w:r>
          </w:p>
        </w:tc>
      </w:tr>
      <w:tr w:rsidR="002E7777" w:rsidRPr="00A11605" w14:paraId="29433163" w14:textId="039C3593" w:rsidTr="002E7777">
        <w:trPr>
          <w:trHeight w:val="210"/>
        </w:trPr>
        <w:tc>
          <w:tcPr>
            <w:tcW w:w="4255" w:type="dxa"/>
            <w:shd w:val="clear" w:color="auto" w:fill="F2F2F2" w:themeFill="background1" w:themeFillShade="F2"/>
            <w:vAlign w:val="center"/>
          </w:tcPr>
          <w:p w14:paraId="653545E9" w14:textId="046C89D2" w:rsidR="002E7777" w:rsidRPr="009A20BE" w:rsidRDefault="002E7777" w:rsidP="008C4476">
            <w:pPr>
              <w:pStyle w:val="tbnormal"/>
              <w:jc w:val="left"/>
              <w:rPr>
                <w:i/>
                <w:color w:val="404040" w:themeColor="text1" w:themeTint="BF"/>
              </w:rPr>
            </w:pPr>
            <w:proofErr w:type="spellStart"/>
            <w:r w:rsidRPr="009A20BE">
              <w:rPr>
                <w:i/>
                <w:color w:val="404040" w:themeColor="text1" w:themeTint="BF"/>
              </w:rPr>
              <w:t>product.product</w:t>
            </w:r>
            <w:proofErr w:type="spellEnd"/>
          </w:p>
        </w:tc>
        <w:tc>
          <w:tcPr>
            <w:tcW w:w="776" w:type="dxa"/>
            <w:shd w:val="clear" w:color="auto" w:fill="F2F2F2" w:themeFill="background1" w:themeFillShade="F2"/>
            <w:vAlign w:val="center"/>
          </w:tcPr>
          <w:p w14:paraId="47C7F541" w14:textId="41F69AD7" w:rsidR="002E7777" w:rsidRPr="009A20BE" w:rsidRDefault="00756708" w:rsidP="008C4476">
            <w:pPr>
              <w:pStyle w:val="tbnormal"/>
              <w:jc w:val="center"/>
              <w:rPr>
                <w:i/>
                <w:color w:val="404040" w:themeColor="text1" w:themeTint="BF"/>
              </w:rPr>
            </w:pPr>
            <w:r>
              <w:rPr>
                <w:i/>
                <w:color w:val="404040" w:themeColor="text1" w:themeTint="BF"/>
              </w:rPr>
              <w:t>Y</w:t>
            </w:r>
          </w:p>
        </w:tc>
        <w:tc>
          <w:tcPr>
            <w:tcW w:w="776" w:type="dxa"/>
            <w:shd w:val="clear" w:color="auto" w:fill="F2F2F2" w:themeFill="background1" w:themeFillShade="F2"/>
            <w:vAlign w:val="center"/>
          </w:tcPr>
          <w:p w14:paraId="5D1890E2" w14:textId="2C9EF1AA" w:rsidR="002E7777" w:rsidRPr="009A20BE" w:rsidRDefault="00756708" w:rsidP="008C4476">
            <w:pPr>
              <w:pStyle w:val="tbnormal"/>
              <w:jc w:val="center"/>
              <w:rPr>
                <w:i/>
                <w:color w:val="404040" w:themeColor="text1" w:themeTint="BF"/>
              </w:rPr>
            </w:pPr>
            <w:r>
              <w:rPr>
                <w:i/>
                <w:color w:val="404040" w:themeColor="text1" w:themeTint="BF"/>
              </w:rPr>
              <w:t>N</w:t>
            </w:r>
          </w:p>
        </w:tc>
        <w:tc>
          <w:tcPr>
            <w:tcW w:w="776" w:type="dxa"/>
            <w:shd w:val="clear" w:color="auto" w:fill="F2F2F2" w:themeFill="background1" w:themeFillShade="F2"/>
            <w:vAlign w:val="center"/>
          </w:tcPr>
          <w:p w14:paraId="127B18E1" w14:textId="5EAF9F3B" w:rsidR="002E7777" w:rsidRPr="009A20BE" w:rsidRDefault="00756708" w:rsidP="008C4476">
            <w:pPr>
              <w:pStyle w:val="tbnormal"/>
              <w:jc w:val="center"/>
              <w:rPr>
                <w:i/>
                <w:color w:val="404040" w:themeColor="text1" w:themeTint="BF"/>
              </w:rPr>
            </w:pPr>
            <w:r>
              <w:rPr>
                <w:i/>
                <w:color w:val="404040" w:themeColor="text1" w:themeTint="BF"/>
              </w:rPr>
              <w:t>Y**</w:t>
            </w:r>
          </w:p>
        </w:tc>
        <w:tc>
          <w:tcPr>
            <w:tcW w:w="777" w:type="dxa"/>
            <w:shd w:val="clear" w:color="auto" w:fill="F2F2F2" w:themeFill="background1" w:themeFillShade="F2"/>
            <w:vAlign w:val="center"/>
          </w:tcPr>
          <w:p w14:paraId="17761CFF" w14:textId="5509628F" w:rsidR="002E7777" w:rsidRPr="009A20BE" w:rsidRDefault="00756708" w:rsidP="008C4476">
            <w:pPr>
              <w:pStyle w:val="tbnormal"/>
              <w:jc w:val="center"/>
              <w:rPr>
                <w:i/>
                <w:color w:val="404040" w:themeColor="text1" w:themeTint="BF"/>
              </w:rPr>
            </w:pPr>
            <w:r>
              <w:rPr>
                <w:i/>
                <w:color w:val="404040" w:themeColor="text1" w:themeTint="BF"/>
              </w:rPr>
              <w:t>N</w:t>
            </w:r>
          </w:p>
        </w:tc>
      </w:tr>
      <w:tr w:rsidR="002E7777" w:rsidRPr="00A11605" w14:paraId="72A2FF17" w14:textId="51378388" w:rsidTr="002E7777">
        <w:trPr>
          <w:trHeight w:val="210"/>
        </w:trPr>
        <w:tc>
          <w:tcPr>
            <w:tcW w:w="4255" w:type="dxa"/>
            <w:shd w:val="clear" w:color="auto" w:fill="F2F2F2" w:themeFill="background1" w:themeFillShade="F2"/>
            <w:vAlign w:val="center"/>
          </w:tcPr>
          <w:p w14:paraId="425BA124" w14:textId="57D10F1A" w:rsidR="002E7777" w:rsidRPr="009A20BE" w:rsidRDefault="002E7777" w:rsidP="008C4476">
            <w:pPr>
              <w:pStyle w:val="tbnormal"/>
              <w:jc w:val="left"/>
              <w:rPr>
                <w:i/>
                <w:color w:val="404040" w:themeColor="text1" w:themeTint="BF"/>
              </w:rPr>
            </w:pPr>
            <w:proofErr w:type="spellStart"/>
            <w:r w:rsidRPr="009A20BE">
              <w:rPr>
                <w:i/>
                <w:color w:val="404040" w:themeColor="text1" w:themeTint="BF"/>
              </w:rPr>
              <w:t>product.template</w:t>
            </w:r>
            <w:proofErr w:type="spellEnd"/>
          </w:p>
        </w:tc>
        <w:tc>
          <w:tcPr>
            <w:tcW w:w="776" w:type="dxa"/>
            <w:shd w:val="clear" w:color="auto" w:fill="F2F2F2" w:themeFill="background1" w:themeFillShade="F2"/>
            <w:vAlign w:val="center"/>
          </w:tcPr>
          <w:p w14:paraId="5041A8BC" w14:textId="127C8EE0" w:rsidR="002E7777" w:rsidRPr="009A20BE" w:rsidRDefault="00756708" w:rsidP="008C4476">
            <w:pPr>
              <w:pStyle w:val="tbnormal"/>
              <w:jc w:val="center"/>
              <w:rPr>
                <w:i/>
                <w:color w:val="404040" w:themeColor="text1" w:themeTint="BF"/>
              </w:rPr>
            </w:pPr>
            <w:r>
              <w:rPr>
                <w:i/>
                <w:color w:val="404040" w:themeColor="text1" w:themeTint="BF"/>
              </w:rPr>
              <w:t>Y</w:t>
            </w:r>
          </w:p>
        </w:tc>
        <w:tc>
          <w:tcPr>
            <w:tcW w:w="776" w:type="dxa"/>
            <w:shd w:val="clear" w:color="auto" w:fill="F2F2F2" w:themeFill="background1" w:themeFillShade="F2"/>
            <w:vAlign w:val="center"/>
          </w:tcPr>
          <w:p w14:paraId="01F31928" w14:textId="4F81E531" w:rsidR="002E7777" w:rsidRPr="009A20BE" w:rsidRDefault="00756708" w:rsidP="008C4476">
            <w:pPr>
              <w:pStyle w:val="tbnormal"/>
              <w:jc w:val="center"/>
              <w:rPr>
                <w:i/>
                <w:color w:val="404040" w:themeColor="text1" w:themeTint="BF"/>
              </w:rPr>
            </w:pPr>
            <w:r>
              <w:rPr>
                <w:i/>
                <w:color w:val="404040" w:themeColor="text1" w:themeTint="BF"/>
              </w:rPr>
              <w:t>N</w:t>
            </w:r>
          </w:p>
        </w:tc>
        <w:tc>
          <w:tcPr>
            <w:tcW w:w="776" w:type="dxa"/>
            <w:shd w:val="clear" w:color="auto" w:fill="F2F2F2" w:themeFill="background1" w:themeFillShade="F2"/>
            <w:vAlign w:val="center"/>
          </w:tcPr>
          <w:p w14:paraId="6618B360" w14:textId="45425D05" w:rsidR="002E7777" w:rsidRPr="009A20BE" w:rsidRDefault="00756708" w:rsidP="008C4476">
            <w:pPr>
              <w:pStyle w:val="tbnormal"/>
              <w:jc w:val="center"/>
              <w:rPr>
                <w:i/>
                <w:color w:val="404040" w:themeColor="text1" w:themeTint="BF"/>
              </w:rPr>
            </w:pPr>
            <w:r>
              <w:rPr>
                <w:i/>
                <w:color w:val="404040" w:themeColor="text1" w:themeTint="BF"/>
              </w:rPr>
              <w:t>Y**</w:t>
            </w:r>
          </w:p>
        </w:tc>
        <w:tc>
          <w:tcPr>
            <w:tcW w:w="777" w:type="dxa"/>
            <w:shd w:val="clear" w:color="auto" w:fill="F2F2F2" w:themeFill="background1" w:themeFillShade="F2"/>
            <w:vAlign w:val="center"/>
          </w:tcPr>
          <w:p w14:paraId="5CA64B48" w14:textId="1DF768F4" w:rsidR="002E7777" w:rsidRPr="009A20BE" w:rsidRDefault="00756708" w:rsidP="008C4476">
            <w:pPr>
              <w:pStyle w:val="tbnormal"/>
              <w:jc w:val="center"/>
              <w:rPr>
                <w:i/>
                <w:color w:val="404040" w:themeColor="text1" w:themeTint="BF"/>
              </w:rPr>
            </w:pPr>
            <w:r>
              <w:rPr>
                <w:i/>
                <w:color w:val="404040" w:themeColor="text1" w:themeTint="BF"/>
              </w:rPr>
              <w:t>N</w:t>
            </w:r>
          </w:p>
        </w:tc>
      </w:tr>
      <w:tr w:rsidR="002E7777" w:rsidRPr="00A11605" w14:paraId="606C7D8C" w14:textId="6384FD8E" w:rsidTr="002E7777">
        <w:trPr>
          <w:trHeight w:val="210"/>
        </w:trPr>
        <w:tc>
          <w:tcPr>
            <w:tcW w:w="4255" w:type="dxa"/>
            <w:shd w:val="clear" w:color="auto" w:fill="F2F2F2" w:themeFill="background1" w:themeFillShade="F2"/>
            <w:vAlign w:val="center"/>
          </w:tcPr>
          <w:p w14:paraId="44C3DC33" w14:textId="0785F4EB" w:rsidR="002E7777" w:rsidRPr="009A20BE" w:rsidRDefault="002E7777" w:rsidP="008C4476">
            <w:pPr>
              <w:pStyle w:val="tbnormal"/>
              <w:jc w:val="left"/>
              <w:rPr>
                <w:i/>
                <w:color w:val="404040" w:themeColor="text1" w:themeTint="BF"/>
              </w:rPr>
            </w:pPr>
            <w:proofErr w:type="spellStart"/>
            <w:r w:rsidRPr="009A20BE">
              <w:rPr>
                <w:i/>
                <w:color w:val="404040" w:themeColor="text1" w:themeTint="BF"/>
              </w:rPr>
              <w:t>res.partner</w:t>
            </w:r>
            <w:proofErr w:type="spellEnd"/>
          </w:p>
        </w:tc>
        <w:tc>
          <w:tcPr>
            <w:tcW w:w="776" w:type="dxa"/>
            <w:shd w:val="clear" w:color="auto" w:fill="F2F2F2" w:themeFill="background1" w:themeFillShade="F2"/>
            <w:vAlign w:val="center"/>
          </w:tcPr>
          <w:p w14:paraId="28E36A98" w14:textId="37820DD7" w:rsidR="002E7777" w:rsidRPr="009A20BE" w:rsidRDefault="00756708" w:rsidP="008C4476">
            <w:pPr>
              <w:pStyle w:val="tbnormal"/>
              <w:jc w:val="center"/>
              <w:rPr>
                <w:i/>
                <w:color w:val="404040" w:themeColor="text1" w:themeTint="BF"/>
              </w:rPr>
            </w:pPr>
            <w:r>
              <w:rPr>
                <w:i/>
                <w:color w:val="404040" w:themeColor="text1" w:themeTint="BF"/>
              </w:rPr>
              <w:t>Y</w:t>
            </w:r>
          </w:p>
        </w:tc>
        <w:tc>
          <w:tcPr>
            <w:tcW w:w="776" w:type="dxa"/>
            <w:shd w:val="clear" w:color="auto" w:fill="F2F2F2" w:themeFill="background1" w:themeFillShade="F2"/>
            <w:vAlign w:val="center"/>
          </w:tcPr>
          <w:p w14:paraId="377D096F" w14:textId="1359C999" w:rsidR="002E7777" w:rsidRPr="009A20BE" w:rsidRDefault="00756708" w:rsidP="008C4476">
            <w:pPr>
              <w:pStyle w:val="tbnormal"/>
              <w:jc w:val="center"/>
              <w:rPr>
                <w:i/>
                <w:color w:val="404040" w:themeColor="text1" w:themeTint="BF"/>
              </w:rPr>
            </w:pPr>
            <w:r>
              <w:rPr>
                <w:i/>
                <w:color w:val="404040" w:themeColor="text1" w:themeTint="BF"/>
              </w:rPr>
              <w:t>N</w:t>
            </w:r>
          </w:p>
        </w:tc>
        <w:tc>
          <w:tcPr>
            <w:tcW w:w="776" w:type="dxa"/>
            <w:shd w:val="clear" w:color="auto" w:fill="F2F2F2" w:themeFill="background1" w:themeFillShade="F2"/>
            <w:vAlign w:val="center"/>
          </w:tcPr>
          <w:p w14:paraId="52DFB45A" w14:textId="7697B9E9" w:rsidR="002E7777" w:rsidRPr="009A20BE" w:rsidRDefault="00756708" w:rsidP="008C4476">
            <w:pPr>
              <w:pStyle w:val="tbnormal"/>
              <w:jc w:val="center"/>
              <w:rPr>
                <w:i/>
                <w:color w:val="404040" w:themeColor="text1" w:themeTint="BF"/>
              </w:rPr>
            </w:pPr>
            <w:r>
              <w:rPr>
                <w:i/>
                <w:color w:val="404040" w:themeColor="text1" w:themeTint="BF"/>
              </w:rPr>
              <w:t>N</w:t>
            </w:r>
          </w:p>
        </w:tc>
        <w:tc>
          <w:tcPr>
            <w:tcW w:w="777" w:type="dxa"/>
            <w:shd w:val="clear" w:color="auto" w:fill="F2F2F2" w:themeFill="background1" w:themeFillShade="F2"/>
            <w:vAlign w:val="center"/>
          </w:tcPr>
          <w:p w14:paraId="6B16B00B" w14:textId="35C41CDA" w:rsidR="002E7777" w:rsidRPr="009A20BE" w:rsidRDefault="00756708" w:rsidP="008C4476">
            <w:pPr>
              <w:pStyle w:val="tbnormal"/>
              <w:jc w:val="center"/>
              <w:rPr>
                <w:i/>
                <w:color w:val="404040" w:themeColor="text1" w:themeTint="BF"/>
              </w:rPr>
            </w:pPr>
            <w:r>
              <w:rPr>
                <w:i/>
                <w:color w:val="404040" w:themeColor="text1" w:themeTint="BF"/>
              </w:rPr>
              <w:t>N</w:t>
            </w:r>
          </w:p>
        </w:tc>
      </w:tr>
      <w:tr w:rsidR="002E7777" w:rsidRPr="00A11605" w14:paraId="0EF5001E" w14:textId="1FA4E65B" w:rsidTr="002E7777">
        <w:trPr>
          <w:trHeight w:val="210"/>
        </w:trPr>
        <w:tc>
          <w:tcPr>
            <w:tcW w:w="4255" w:type="dxa"/>
            <w:shd w:val="clear" w:color="auto" w:fill="F2F2F2" w:themeFill="background1" w:themeFillShade="F2"/>
            <w:vAlign w:val="center"/>
          </w:tcPr>
          <w:p w14:paraId="1463757E" w14:textId="00EA8838" w:rsidR="002E7777" w:rsidRPr="009A20BE" w:rsidRDefault="002E7777" w:rsidP="008C4476">
            <w:pPr>
              <w:pStyle w:val="tbnormal"/>
              <w:jc w:val="left"/>
              <w:rPr>
                <w:i/>
                <w:color w:val="404040" w:themeColor="text1" w:themeTint="BF"/>
              </w:rPr>
            </w:pPr>
            <w:proofErr w:type="spellStart"/>
            <w:r w:rsidRPr="009A20BE">
              <w:rPr>
                <w:i/>
                <w:color w:val="404040" w:themeColor="text1" w:themeTint="BF"/>
              </w:rPr>
              <w:t>res.users</w:t>
            </w:r>
            <w:proofErr w:type="spellEnd"/>
          </w:p>
        </w:tc>
        <w:tc>
          <w:tcPr>
            <w:tcW w:w="776" w:type="dxa"/>
            <w:shd w:val="clear" w:color="auto" w:fill="F2F2F2" w:themeFill="background1" w:themeFillShade="F2"/>
            <w:vAlign w:val="center"/>
          </w:tcPr>
          <w:p w14:paraId="469F174C" w14:textId="3F939EC1" w:rsidR="002E7777" w:rsidRPr="009A20BE" w:rsidRDefault="00756708" w:rsidP="008C4476">
            <w:pPr>
              <w:pStyle w:val="tbnormal"/>
              <w:jc w:val="center"/>
              <w:rPr>
                <w:i/>
                <w:color w:val="404040" w:themeColor="text1" w:themeTint="BF"/>
              </w:rPr>
            </w:pPr>
            <w:r>
              <w:rPr>
                <w:i/>
                <w:color w:val="404040" w:themeColor="text1" w:themeTint="BF"/>
              </w:rPr>
              <w:t>N</w:t>
            </w:r>
          </w:p>
        </w:tc>
        <w:tc>
          <w:tcPr>
            <w:tcW w:w="776" w:type="dxa"/>
            <w:shd w:val="clear" w:color="auto" w:fill="F2F2F2" w:themeFill="background1" w:themeFillShade="F2"/>
            <w:vAlign w:val="center"/>
          </w:tcPr>
          <w:p w14:paraId="604DA51C" w14:textId="1D3E1780" w:rsidR="002E7777" w:rsidRPr="009A20BE" w:rsidRDefault="00756708" w:rsidP="008C4476">
            <w:pPr>
              <w:pStyle w:val="tbnormal"/>
              <w:jc w:val="center"/>
              <w:rPr>
                <w:i/>
                <w:color w:val="404040" w:themeColor="text1" w:themeTint="BF"/>
              </w:rPr>
            </w:pPr>
            <w:r>
              <w:rPr>
                <w:i/>
                <w:color w:val="404040" w:themeColor="text1" w:themeTint="BF"/>
              </w:rPr>
              <w:t>N</w:t>
            </w:r>
          </w:p>
        </w:tc>
        <w:tc>
          <w:tcPr>
            <w:tcW w:w="776" w:type="dxa"/>
            <w:shd w:val="clear" w:color="auto" w:fill="F2F2F2" w:themeFill="background1" w:themeFillShade="F2"/>
            <w:vAlign w:val="center"/>
          </w:tcPr>
          <w:p w14:paraId="1DC40F98" w14:textId="7218449E" w:rsidR="002E7777" w:rsidRPr="009A20BE" w:rsidRDefault="00756708" w:rsidP="008C4476">
            <w:pPr>
              <w:pStyle w:val="tbnormal"/>
              <w:jc w:val="center"/>
              <w:rPr>
                <w:i/>
                <w:color w:val="404040" w:themeColor="text1" w:themeTint="BF"/>
              </w:rPr>
            </w:pPr>
            <w:r>
              <w:rPr>
                <w:i/>
                <w:color w:val="404040" w:themeColor="text1" w:themeTint="BF"/>
              </w:rPr>
              <w:t>N</w:t>
            </w:r>
          </w:p>
        </w:tc>
        <w:tc>
          <w:tcPr>
            <w:tcW w:w="777" w:type="dxa"/>
            <w:shd w:val="clear" w:color="auto" w:fill="F2F2F2" w:themeFill="background1" w:themeFillShade="F2"/>
            <w:vAlign w:val="center"/>
          </w:tcPr>
          <w:p w14:paraId="05970DB1" w14:textId="280D474D" w:rsidR="002E7777" w:rsidRPr="009A20BE" w:rsidRDefault="00756708" w:rsidP="008C4476">
            <w:pPr>
              <w:pStyle w:val="tbnormal"/>
              <w:jc w:val="center"/>
              <w:rPr>
                <w:i/>
                <w:color w:val="404040" w:themeColor="text1" w:themeTint="BF"/>
              </w:rPr>
            </w:pPr>
            <w:r>
              <w:rPr>
                <w:i/>
                <w:color w:val="404040" w:themeColor="text1" w:themeTint="BF"/>
              </w:rPr>
              <w:t>N</w:t>
            </w:r>
          </w:p>
        </w:tc>
      </w:tr>
      <w:tr w:rsidR="002E7777" w:rsidRPr="00A11605" w14:paraId="10B768C5" w14:textId="0CA63C44" w:rsidTr="002E7777">
        <w:trPr>
          <w:trHeight w:val="210"/>
        </w:trPr>
        <w:tc>
          <w:tcPr>
            <w:tcW w:w="4255" w:type="dxa"/>
            <w:shd w:val="clear" w:color="auto" w:fill="F2F2F2" w:themeFill="background1" w:themeFillShade="F2"/>
            <w:vAlign w:val="center"/>
          </w:tcPr>
          <w:p w14:paraId="6424834E" w14:textId="54D7E75D" w:rsidR="002E7777" w:rsidRPr="009A20BE" w:rsidRDefault="002E7777" w:rsidP="008C4476">
            <w:pPr>
              <w:pStyle w:val="tbnormal"/>
              <w:jc w:val="left"/>
              <w:rPr>
                <w:i/>
                <w:color w:val="404040" w:themeColor="text1" w:themeTint="BF"/>
              </w:rPr>
            </w:pPr>
            <w:proofErr w:type="spellStart"/>
            <w:r w:rsidRPr="009A20BE">
              <w:rPr>
                <w:i/>
                <w:color w:val="404040" w:themeColor="text1" w:themeTint="BF"/>
              </w:rPr>
              <w:t>stock.location.route</w:t>
            </w:r>
            <w:proofErr w:type="spellEnd"/>
          </w:p>
        </w:tc>
        <w:tc>
          <w:tcPr>
            <w:tcW w:w="776" w:type="dxa"/>
            <w:shd w:val="clear" w:color="auto" w:fill="F2F2F2" w:themeFill="background1" w:themeFillShade="F2"/>
            <w:vAlign w:val="center"/>
          </w:tcPr>
          <w:p w14:paraId="67CE3AA6" w14:textId="20753003" w:rsidR="002E7777" w:rsidRPr="009A20BE" w:rsidRDefault="00756708" w:rsidP="008C4476">
            <w:pPr>
              <w:pStyle w:val="tbnormal"/>
              <w:jc w:val="center"/>
              <w:rPr>
                <w:i/>
                <w:color w:val="404040" w:themeColor="text1" w:themeTint="BF"/>
              </w:rPr>
            </w:pPr>
            <w:r>
              <w:rPr>
                <w:i/>
                <w:color w:val="404040" w:themeColor="text1" w:themeTint="BF"/>
              </w:rPr>
              <w:t>N</w:t>
            </w:r>
          </w:p>
        </w:tc>
        <w:tc>
          <w:tcPr>
            <w:tcW w:w="776" w:type="dxa"/>
            <w:shd w:val="clear" w:color="auto" w:fill="F2F2F2" w:themeFill="background1" w:themeFillShade="F2"/>
            <w:vAlign w:val="center"/>
          </w:tcPr>
          <w:p w14:paraId="6DACE10C" w14:textId="4ABFB12A" w:rsidR="002E7777" w:rsidRPr="009A20BE" w:rsidRDefault="00756708" w:rsidP="008C4476">
            <w:pPr>
              <w:pStyle w:val="tbnormal"/>
              <w:jc w:val="center"/>
              <w:rPr>
                <w:i/>
                <w:color w:val="404040" w:themeColor="text1" w:themeTint="BF"/>
              </w:rPr>
            </w:pPr>
            <w:r>
              <w:rPr>
                <w:i/>
                <w:color w:val="404040" w:themeColor="text1" w:themeTint="BF"/>
              </w:rPr>
              <w:t>N</w:t>
            </w:r>
          </w:p>
        </w:tc>
        <w:tc>
          <w:tcPr>
            <w:tcW w:w="776" w:type="dxa"/>
            <w:shd w:val="clear" w:color="auto" w:fill="F2F2F2" w:themeFill="background1" w:themeFillShade="F2"/>
            <w:vAlign w:val="center"/>
          </w:tcPr>
          <w:p w14:paraId="1C427509" w14:textId="36FC7C70" w:rsidR="002E7777" w:rsidRPr="009A20BE" w:rsidRDefault="00756708" w:rsidP="008C4476">
            <w:pPr>
              <w:pStyle w:val="tbnormal"/>
              <w:jc w:val="center"/>
              <w:rPr>
                <w:i/>
                <w:color w:val="404040" w:themeColor="text1" w:themeTint="BF"/>
              </w:rPr>
            </w:pPr>
            <w:r>
              <w:rPr>
                <w:i/>
                <w:color w:val="404040" w:themeColor="text1" w:themeTint="BF"/>
              </w:rPr>
              <w:t>N</w:t>
            </w:r>
          </w:p>
        </w:tc>
        <w:tc>
          <w:tcPr>
            <w:tcW w:w="777" w:type="dxa"/>
            <w:shd w:val="clear" w:color="auto" w:fill="F2F2F2" w:themeFill="background1" w:themeFillShade="F2"/>
            <w:vAlign w:val="center"/>
          </w:tcPr>
          <w:p w14:paraId="3C908E7F" w14:textId="0F3EA8E9" w:rsidR="002E7777" w:rsidRPr="009A20BE" w:rsidRDefault="00756708" w:rsidP="008C4476">
            <w:pPr>
              <w:pStyle w:val="tbnormal"/>
              <w:jc w:val="center"/>
              <w:rPr>
                <w:i/>
                <w:color w:val="404040" w:themeColor="text1" w:themeTint="BF"/>
              </w:rPr>
            </w:pPr>
            <w:r>
              <w:rPr>
                <w:i/>
                <w:color w:val="404040" w:themeColor="text1" w:themeTint="BF"/>
              </w:rPr>
              <w:t>N</w:t>
            </w:r>
          </w:p>
        </w:tc>
      </w:tr>
    </w:tbl>
    <w:p w14:paraId="0D750EBE" w14:textId="6B92DC40" w:rsidR="0006142C" w:rsidRDefault="00765DEC" w:rsidP="00765DEC">
      <w:pPr>
        <w:pStyle w:val="tbnormal"/>
        <w:tabs>
          <w:tab w:val="left" w:pos="426"/>
        </w:tabs>
        <w:rPr>
          <w:sz w:val="20"/>
        </w:rPr>
      </w:pPr>
      <w:bookmarkStart w:id="318" w:name="_Toc454297876"/>
      <w:r>
        <w:rPr>
          <w:sz w:val="20"/>
        </w:rPr>
        <w:t>*</w:t>
      </w:r>
      <w:r>
        <w:rPr>
          <w:sz w:val="20"/>
        </w:rPr>
        <w:tab/>
      </w:r>
      <w:r w:rsidR="0006142C" w:rsidRPr="0080581A">
        <w:rPr>
          <w:sz w:val="20"/>
        </w:rPr>
        <w:t>Uniquement les enregistrements qu’ils créent eux-mêmes.</w:t>
      </w:r>
    </w:p>
    <w:p w14:paraId="2866E675" w14:textId="4F27FC8C" w:rsidR="0080581A" w:rsidRPr="0080581A" w:rsidRDefault="0080581A" w:rsidP="00765DEC">
      <w:pPr>
        <w:pStyle w:val="tbnormal"/>
        <w:tabs>
          <w:tab w:val="left" w:pos="426"/>
        </w:tabs>
        <w:rPr>
          <w:sz w:val="20"/>
        </w:rPr>
      </w:pPr>
      <w:r>
        <w:rPr>
          <w:sz w:val="20"/>
        </w:rPr>
        <w:t>**</w:t>
      </w:r>
      <w:r w:rsidR="00765DEC">
        <w:rPr>
          <w:sz w:val="20"/>
        </w:rPr>
        <w:tab/>
      </w:r>
      <w:r>
        <w:rPr>
          <w:sz w:val="20"/>
        </w:rPr>
        <w:t>Uniquement la modification de l’attribut prix de vente</w:t>
      </w:r>
    </w:p>
    <w:p w14:paraId="3FCF7B56" w14:textId="77777777" w:rsidR="002F50BD" w:rsidRDefault="002F50BD" w:rsidP="00352BAC">
      <w:pPr>
        <w:pStyle w:val="tbtitre2"/>
      </w:pPr>
      <w:bookmarkStart w:id="319" w:name="_Toc455044901"/>
      <w:r>
        <w:lastRenderedPageBreak/>
        <w:t>Investigations</w:t>
      </w:r>
      <w:bookmarkEnd w:id="318"/>
      <w:bookmarkEnd w:id="319"/>
    </w:p>
    <w:p w14:paraId="15BB5621" w14:textId="77777777" w:rsidR="002F50BD" w:rsidRDefault="002F50BD" w:rsidP="002F50BD">
      <w:pPr>
        <w:pStyle w:val="tbnormal"/>
      </w:pPr>
      <w:r>
        <w:t>Cette analyse se base sur une investigation menée afin de répondre à la question « est-ce possible de gérer les droits finement sur Odoo ? ». La réponse est affirmative.</w:t>
      </w:r>
    </w:p>
    <w:p w14:paraId="4EE3F931" w14:textId="77777777" w:rsidR="002F50BD" w:rsidRDefault="002F50BD" w:rsidP="002F50BD">
      <w:pPr>
        <w:pStyle w:val="tbnormal"/>
      </w:pPr>
      <w:r>
        <w:t>Suite à cela, certains essais réalisés dans le proof of concept ont même permis de s’en rendre compte.</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2F50BD" w14:paraId="35DD7FBA" w14:textId="77777777" w:rsidTr="002A6168">
        <w:trPr>
          <w:trHeight w:hRule="exact" w:val="113"/>
        </w:trPr>
        <w:tc>
          <w:tcPr>
            <w:tcW w:w="597" w:type="dxa"/>
            <w:tcBorders>
              <w:bottom w:val="single" w:sz="2" w:space="0" w:color="D0CECE" w:themeColor="background2" w:themeShade="E6"/>
            </w:tcBorders>
            <w:shd w:val="clear" w:color="auto" w:fill="auto"/>
            <w:vAlign w:val="center"/>
          </w:tcPr>
          <w:p w14:paraId="1ADBB867" w14:textId="77777777" w:rsidR="002F50BD" w:rsidRPr="00025F11" w:rsidRDefault="002F50BD" w:rsidP="002A6168">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7A3DF499" w14:textId="77777777" w:rsidR="002F50BD" w:rsidRPr="00025F11" w:rsidRDefault="002F50BD" w:rsidP="002A6168">
            <w:pPr>
              <w:pStyle w:val="tbnormal"/>
              <w:jc w:val="left"/>
              <w:rPr>
                <w:b/>
                <w:sz w:val="2"/>
                <w:szCs w:val="2"/>
              </w:rPr>
            </w:pPr>
          </w:p>
        </w:tc>
      </w:tr>
      <w:tr w:rsidR="002F50BD" w14:paraId="7EAE1345" w14:textId="77777777" w:rsidTr="002A6168">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0D79DD03" w14:textId="77777777" w:rsidR="002F50BD" w:rsidRPr="000353ED" w:rsidRDefault="002F50BD" w:rsidP="002A6168">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172078C9" w14:textId="77777777" w:rsidR="002F50BD" w:rsidRPr="00C676D4" w:rsidRDefault="002F50BD" w:rsidP="002A6168">
            <w:pPr>
              <w:pStyle w:val="tbnormal"/>
              <w:rPr>
                <w:sz w:val="21"/>
              </w:rPr>
            </w:pPr>
            <w:r>
              <w:rPr>
                <w:b/>
                <w:sz w:val="21"/>
              </w:rPr>
              <w:t>Complément d’informations :</w:t>
            </w:r>
          </w:p>
          <w:p w14:paraId="53C66F71" w14:textId="77777777" w:rsidR="002F50BD" w:rsidRPr="002B229F" w:rsidRDefault="002F50BD" w:rsidP="002A6168">
            <w:pPr>
              <w:pStyle w:val="tbnormal"/>
              <w:rPr>
                <w:sz w:val="21"/>
              </w:rPr>
            </w:pPr>
            <w:r>
              <w:rPr>
                <w:sz w:val="21"/>
              </w:rPr>
              <w:t>Lors de la phase de configuration, les droits étaient attribués aux participants via l’API. Cependant, par manque de temps d’une part et puis parce que ce point-là ne faisait pas parti du cahier des charges, cette phase de configuration n’a pas été maintenue.</w:t>
            </w:r>
          </w:p>
        </w:tc>
      </w:tr>
      <w:tr w:rsidR="002F50BD" w14:paraId="0704BFAF" w14:textId="77777777" w:rsidTr="002A6168">
        <w:trPr>
          <w:trHeight w:hRule="exact" w:val="90"/>
        </w:trPr>
        <w:tc>
          <w:tcPr>
            <w:tcW w:w="597" w:type="dxa"/>
            <w:tcBorders>
              <w:top w:val="single" w:sz="2" w:space="0" w:color="D0CECE" w:themeColor="background2" w:themeShade="E6"/>
            </w:tcBorders>
            <w:shd w:val="clear" w:color="auto" w:fill="auto"/>
            <w:vAlign w:val="center"/>
          </w:tcPr>
          <w:p w14:paraId="77263A5F" w14:textId="77777777" w:rsidR="002F50BD" w:rsidRPr="00025F11" w:rsidRDefault="002F50BD" w:rsidP="002A6168">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109A358B" w14:textId="77777777" w:rsidR="002F50BD" w:rsidRPr="00025F11" w:rsidRDefault="002F50BD" w:rsidP="002A6168">
            <w:pPr>
              <w:pStyle w:val="tbnormal"/>
              <w:jc w:val="left"/>
              <w:rPr>
                <w:b/>
                <w:sz w:val="2"/>
                <w:szCs w:val="2"/>
              </w:rPr>
            </w:pPr>
          </w:p>
        </w:tc>
      </w:tr>
    </w:tbl>
    <w:p w14:paraId="5C3A5A2A" w14:textId="77777777" w:rsidR="002F50BD" w:rsidRDefault="002F50BD" w:rsidP="002F50BD">
      <w:pPr>
        <w:pStyle w:val="tbnormal"/>
      </w:pPr>
      <w:r>
        <w:t xml:space="preserve">Toutefois, un premier audit des groupes et des règles d’accès est réalisé à partir de l’application </w:t>
      </w:r>
      <w:r w:rsidRPr="001B62F3">
        <w:rPr>
          <w:b/>
        </w:rPr>
        <w:t xml:space="preserve">Settings / </w:t>
      </w:r>
      <w:proofErr w:type="spellStart"/>
      <w:r w:rsidRPr="001B62F3">
        <w:rPr>
          <w:b/>
        </w:rPr>
        <w:t>Users</w:t>
      </w:r>
      <w:proofErr w:type="spellEnd"/>
      <w:r w:rsidRPr="001B62F3">
        <w:rPr>
          <w:b/>
        </w:rPr>
        <w:t xml:space="preserve"> / Groups</w:t>
      </w:r>
      <w:r>
        <w:t>. Il constitue une base sur laquelle s’appuyer pour continuer le développement du simulateur.</w:t>
      </w:r>
    </w:p>
    <w:p w14:paraId="45A1E2EF" w14:textId="77777777" w:rsidR="002F50BD" w:rsidRDefault="002F50BD" w:rsidP="002F50BD">
      <w:pPr>
        <w:pStyle w:val="tbnormal"/>
      </w:pPr>
      <w:r>
        <w:t xml:space="preserve">Chaque utilisateur du système se voit attribuer un rôle au sein des applications installées. Par défaut, les utilisateurs </w:t>
      </w:r>
      <w:proofErr w:type="spellStart"/>
      <w:r>
        <w:t>recoivent</w:t>
      </w:r>
      <w:proofErr w:type="spellEnd"/>
      <w:r>
        <w:t xml:space="preserve"> les rôles suivants :</w:t>
      </w:r>
    </w:p>
    <w:p w14:paraId="6E8BD751" w14:textId="77777777" w:rsidR="002F50BD" w:rsidRDefault="002F50BD" w:rsidP="002F50BD">
      <w:pPr>
        <w:pStyle w:val="tbnormal"/>
      </w:pPr>
      <w:r>
        <w:rPr>
          <w:noProof/>
          <w:lang w:val="fr-FR" w:eastAsia="fr-FR"/>
        </w:rPr>
        <w:drawing>
          <wp:inline distT="0" distB="0" distL="0" distR="0" wp14:anchorId="3F18B569" wp14:editId="0E0675CE">
            <wp:extent cx="4679950" cy="4399280"/>
            <wp:effectExtent l="0" t="0" r="0" b="0"/>
            <wp:docPr id="140" name="Image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 name="Capture d’écran 2016-06-21 à 12.58.41.png"/>
                    <pic:cNvPicPr/>
                  </pic:nvPicPr>
                  <pic:blipFill>
                    <a:blip r:embed="rId85" cstate="print">
                      <a:extLst>
                        <a:ext uri="{28A0092B-C50C-407E-A947-70E740481C1C}">
                          <a14:useLocalDpi xmlns:a14="http://schemas.microsoft.com/office/drawing/2010/main" val="0"/>
                        </a:ext>
                      </a:extLst>
                    </a:blip>
                    <a:stretch>
                      <a:fillRect/>
                    </a:stretch>
                  </pic:blipFill>
                  <pic:spPr>
                    <a:xfrm>
                      <a:off x="0" y="0"/>
                      <a:ext cx="4679950" cy="4399280"/>
                    </a:xfrm>
                    <a:prstGeom prst="rect">
                      <a:avLst/>
                    </a:prstGeom>
                  </pic:spPr>
                </pic:pic>
              </a:graphicData>
            </a:graphic>
          </wp:inline>
        </w:drawing>
      </w:r>
    </w:p>
    <w:p w14:paraId="05D03F3B" w14:textId="77777777" w:rsidR="002F50BD" w:rsidRPr="00DE333B" w:rsidRDefault="002F50BD" w:rsidP="002F50BD">
      <w:pPr>
        <w:pStyle w:val="tbnormal"/>
        <w:spacing w:after="180"/>
        <w:jc w:val="right"/>
        <w:rPr>
          <w:b/>
          <w:color w:val="404040" w:themeColor="text1" w:themeTint="BF"/>
          <w:sz w:val="18"/>
        </w:rPr>
      </w:pPr>
      <w:r w:rsidRPr="00DE333B">
        <w:rPr>
          <w:b/>
          <w:color w:val="404040" w:themeColor="text1" w:themeTint="BF"/>
          <w:sz w:val="18"/>
        </w:rPr>
        <w:t>Figure X : Paramètres de sécurité sur un profil utilisateur (mode développeur actif).</w:t>
      </w:r>
    </w:p>
    <w:p w14:paraId="3BE3D644" w14:textId="77777777" w:rsidR="00B2123C" w:rsidRDefault="00B2123C" w:rsidP="002F50BD">
      <w:pPr>
        <w:pStyle w:val="tbnormal"/>
      </w:pPr>
      <w:r>
        <w:br w:type="page"/>
      </w:r>
    </w:p>
    <w:p w14:paraId="21167734" w14:textId="39D1ACED" w:rsidR="002F50BD" w:rsidRDefault="002F50BD" w:rsidP="002F50BD">
      <w:pPr>
        <w:pStyle w:val="tbnormal"/>
      </w:pPr>
      <w:r>
        <w:lastRenderedPageBreak/>
        <w:t>Les rôles créés par le système pour les applications sont les suivants :</w:t>
      </w:r>
    </w:p>
    <w:p w14:paraId="75E7C547" w14:textId="77777777" w:rsidR="002F50BD" w:rsidRDefault="002F50BD" w:rsidP="00AB054A">
      <w:pPr>
        <w:pStyle w:val="tbnormal"/>
        <w:numPr>
          <w:ilvl w:val="0"/>
          <w:numId w:val="10"/>
        </w:numPr>
      </w:pPr>
      <w:r>
        <w:t xml:space="preserve">Sales : Aucun, </w:t>
      </w:r>
      <w:proofErr w:type="spellStart"/>
      <w:r>
        <w:t>See</w:t>
      </w:r>
      <w:proofErr w:type="spellEnd"/>
      <w:r>
        <w:t xml:space="preserve"> </w:t>
      </w:r>
      <w:proofErr w:type="spellStart"/>
      <w:r>
        <w:t>Own</w:t>
      </w:r>
      <w:proofErr w:type="spellEnd"/>
      <w:r>
        <w:t xml:space="preserve"> Leads, </w:t>
      </w:r>
      <w:proofErr w:type="spellStart"/>
      <w:r>
        <w:t>See</w:t>
      </w:r>
      <w:proofErr w:type="spellEnd"/>
      <w:r>
        <w:t xml:space="preserve"> all Leads et Manager.</w:t>
      </w:r>
    </w:p>
    <w:p w14:paraId="57882842" w14:textId="77777777" w:rsidR="002F50BD" w:rsidRDefault="002F50BD" w:rsidP="00AB054A">
      <w:pPr>
        <w:pStyle w:val="tbnormal"/>
        <w:numPr>
          <w:ilvl w:val="0"/>
          <w:numId w:val="10"/>
        </w:numPr>
      </w:pPr>
      <w:r>
        <w:t>Inventory : Aucun, User ou Manager.</w:t>
      </w:r>
    </w:p>
    <w:p w14:paraId="1D7D425F" w14:textId="77777777" w:rsidR="002F50BD" w:rsidRDefault="002F50BD" w:rsidP="00AB054A">
      <w:pPr>
        <w:pStyle w:val="tbnormal"/>
        <w:numPr>
          <w:ilvl w:val="0"/>
          <w:numId w:val="10"/>
        </w:numPr>
      </w:pPr>
      <w:proofErr w:type="spellStart"/>
      <w:r>
        <w:t>Manufacturing</w:t>
      </w:r>
      <w:proofErr w:type="spellEnd"/>
      <w:r>
        <w:t> : Aucun, User et Manager.</w:t>
      </w:r>
    </w:p>
    <w:p w14:paraId="6967FA8B" w14:textId="77777777" w:rsidR="002F50BD" w:rsidRDefault="002F50BD" w:rsidP="00AB054A">
      <w:pPr>
        <w:pStyle w:val="tbnormal"/>
        <w:numPr>
          <w:ilvl w:val="0"/>
          <w:numId w:val="10"/>
        </w:numPr>
      </w:pPr>
      <w:proofErr w:type="spellStart"/>
      <w:r>
        <w:t>Accounting</w:t>
      </w:r>
      <w:proofErr w:type="spellEnd"/>
      <w:r>
        <w:t xml:space="preserve"> &amp; Finance : Aucun, </w:t>
      </w:r>
      <w:proofErr w:type="spellStart"/>
      <w:r>
        <w:t>Billing</w:t>
      </w:r>
      <w:proofErr w:type="spellEnd"/>
      <w:r>
        <w:t xml:space="preserve">, </w:t>
      </w:r>
      <w:proofErr w:type="spellStart"/>
      <w:r>
        <w:t>Accountant</w:t>
      </w:r>
      <w:proofErr w:type="spellEnd"/>
      <w:r>
        <w:t xml:space="preserve"> et </w:t>
      </w:r>
      <w:proofErr w:type="spellStart"/>
      <w:r>
        <w:t>Adviser</w:t>
      </w:r>
      <w:proofErr w:type="spellEnd"/>
      <w:r>
        <w:t>.</w:t>
      </w:r>
    </w:p>
    <w:p w14:paraId="5503A400" w14:textId="77777777" w:rsidR="002F50BD" w:rsidRDefault="002F50BD" w:rsidP="00AB054A">
      <w:pPr>
        <w:pStyle w:val="tbnormal"/>
        <w:numPr>
          <w:ilvl w:val="0"/>
          <w:numId w:val="10"/>
        </w:numPr>
      </w:pPr>
      <w:proofErr w:type="spellStart"/>
      <w:r>
        <w:t>Purchases</w:t>
      </w:r>
      <w:proofErr w:type="spellEnd"/>
      <w:r>
        <w:t> : Aucun, Manager et User.</w:t>
      </w:r>
    </w:p>
    <w:p w14:paraId="07B7775C" w14:textId="77777777" w:rsidR="002F50BD" w:rsidRDefault="002F50BD" w:rsidP="00AB054A">
      <w:pPr>
        <w:pStyle w:val="tbnormal"/>
        <w:numPr>
          <w:ilvl w:val="0"/>
          <w:numId w:val="10"/>
        </w:numPr>
      </w:pPr>
      <w:proofErr w:type="spellStart"/>
      <w:r>
        <w:t>Human</w:t>
      </w:r>
      <w:proofErr w:type="spellEnd"/>
      <w:r>
        <w:t xml:space="preserve"> </w:t>
      </w:r>
      <w:proofErr w:type="spellStart"/>
      <w:r>
        <w:t>Resources</w:t>
      </w:r>
      <w:proofErr w:type="spellEnd"/>
      <w:r>
        <w:t xml:space="preserve"> : Aucun et </w:t>
      </w:r>
      <w:proofErr w:type="spellStart"/>
      <w:r>
        <w:t>Employee</w:t>
      </w:r>
      <w:proofErr w:type="spellEnd"/>
      <w:r>
        <w:t>.</w:t>
      </w:r>
    </w:p>
    <w:p w14:paraId="246AB25B" w14:textId="77777777" w:rsidR="002F50BD" w:rsidRDefault="002F50BD" w:rsidP="00AB054A">
      <w:pPr>
        <w:pStyle w:val="tbnormal"/>
        <w:numPr>
          <w:ilvl w:val="0"/>
          <w:numId w:val="10"/>
        </w:numPr>
      </w:pPr>
      <w:r>
        <w:t xml:space="preserve">Administration : Aucun, Settings et Access </w:t>
      </w:r>
      <w:proofErr w:type="spellStart"/>
      <w:r>
        <w:t>Rights</w:t>
      </w:r>
      <w:proofErr w:type="spellEnd"/>
      <w:r>
        <w:t>.</w:t>
      </w:r>
    </w:p>
    <w:p w14:paraId="2C490DCC" w14:textId="77777777" w:rsidR="002F50BD" w:rsidRDefault="002F50BD" w:rsidP="002F50BD">
      <w:pPr>
        <w:pStyle w:val="tbnormal"/>
      </w:pPr>
      <w:r>
        <w:t xml:space="preserve">Ces rôles sont en faites des groupes de sécurité qui sont récupérables à partir du menu </w:t>
      </w:r>
      <w:r w:rsidRPr="007953D9">
        <w:rPr>
          <w:b/>
        </w:rPr>
        <w:t xml:space="preserve">Settings / </w:t>
      </w:r>
      <w:proofErr w:type="spellStart"/>
      <w:r w:rsidRPr="007953D9">
        <w:rPr>
          <w:b/>
        </w:rPr>
        <w:t>Users</w:t>
      </w:r>
      <w:proofErr w:type="spellEnd"/>
      <w:r w:rsidRPr="007953D9">
        <w:rPr>
          <w:b/>
        </w:rPr>
        <w:t xml:space="preserve"> / Groups</w:t>
      </w:r>
      <w:r>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2F50BD" w14:paraId="60B3BA2A" w14:textId="77777777" w:rsidTr="002A6168">
        <w:trPr>
          <w:trHeight w:hRule="exact" w:val="113"/>
        </w:trPr>
        <w:tc>
          <w:tcPr>
            <w:tcW w:w="597" w:type="dxa"/>
            <w:tcBorders>
              <w:bottom w:val="single" w:sz="2" w:space="0" w:color="D0CECE" w:themeColor="background2" w:themeShade="E6"/>
            </w:tcBorders>
            <w:shd w:val="clear" w:color="auto" w:fill="auto"/>
            <w:vAlign w:val="center"/>
          </w:tcPr>
          <w:p w14:paraId="09A3228E" w14:textId="77777777" w:rsidR="002F50BD" w:rsidRPr="00025F11" w:rsidRDefault="002F50BD" w:rsidP="002A6168">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52715416" w14:textId="77777777" w:rsidR="002F50BD" w:rsidRPr="00025F11" w:rsidRDefault="002F50BD" w:rsidP="002A6168">
            <w:pPr>
              <w:pStyle w:val="tbnormal"/>
              <w:jc w:val="left"/>
              <w:rPr>
                <w:b/>
                <w:sz w:val="2"/>
                <w:szCs w:val="2"/>
              </w:rPr>
            </w:pPr>
          </w:p>
        </w:tc>
      </w:tr>
      <w:tr w:rsidR="002F50BD" w14:paraId="1E6E0F09" w14:textId="77777777" w:rsidTr="002A6168">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69F9C5DB" w14:textId="77777777" w:rsidR="002F50BD" w:rsidRPr="000353ED" w:rsidRDefault="002F50BD" w:rsidP="002A6168">
            <w:pPr>
              <w:pStyle w:val="tbnormal"/>
              <w:jc w:val="center"/>
              <w:rPr>
                <w:rFonts w:ascii="Times" w:hAnsi="Times"/>
                <w:b/>
                <w:bCs/>
              </w:rPr>
            </w:pPr>
            <w:r>
              <w:rPr>
                <w:rFonts w:ascii="Times" w:hAnsi="Times"/>
                <w:b/>
                <w:bCs/>
                <w:sz w:val="56"/>
              </w:rPr>
              <w:t>!</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2E285247" w14:textId="77777777" w:rsidR="002F50BD" w:rsidRPr="00C676D4" w:rsidRDefault="002F50BD" w:rsidP="002A6168">
            <w:pPr>
              <w:pStyle w:val="tbnormal"/>
              <w:rPr>
                <w:sz w:val="21"/>
              </w:rPr>
            </w:pPr>
            <w:proofErr w:type="gramStart"/>
            <w:r>
              <w:rPr>
                <w:b/>
                <w:sz w:val="21"/>
              </w:rPr>
              <w:t>Mise en</w:t>
            </w:r>
            <w:proofErr w:type="gramEnd"/>
            <w:r>
              <w:rPr>
                <w:b/>
                <w:sz w:val="21"/>
              </w:rPr>
              <w:t xml:space="preserve"> garde :</w:t>
            </w:r>
          </w:p>
          <w:p w14:paraId="5BE940F6" w14:textId="77777777" w:rsidR="002F50BD" w:rsidRPr="002B229F" w:rsidRDefault="002F50BD" w:rsidP="002A6168">
            <w:pPr>
              <w:pStyle w:val="tbnormal"/>
              <w:rPr>
                <w:sz w:val="21"/>
              </w:rPr>
            </w:pPr>
            <w:r>
              <w:rPr>
                <w:sz w:val="21"/>
              </w:rPr>
              <w:t>Pour avoir accès aux groupes, il est nécessaire d’activer le mode développeur.</w:t>
            </w:r>
          </w:p>
        </w:tc>
      </w:tr>
      <w:tr w:rsidR="002F50BD" w14:paraId="2CEF1831" w14:textId="77777777" w:rsidTr="002A6168">
        <w:trPr>
          <w:trHeight w:hRule="exact" w:val="90"/>
        </w:trPr>
        <w:tc>
          <w:tcPr>
            <w:tcW w:w="597" w:type="dxa"/>
            <w:tcBorders>
              <w:top w:val="single" w:sz="2" w:space="0" w:color="D0CECE" w:themeColor="background2" w:themeShade="E6"/>
            </w:tcBorders>
            <w:shd w:val="clear" w:color="auto" w:fill="auto"/>
            <w:vAlign w:val="center"/>
          </w:tcPr>
          <w:p w14:paraId="7F4394CC" w14:textId="77777777" w:rsidR="002F50BD" w:rsidRPr="00025F11" w:rsidRDefault="002F50BD" w:rsidP="002A6168">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5EB04FB7" w14:textId="77777777" w:rsidR="002F50BD" w:rsidRPr="00025F11" w:rsidRDefault="002F50BD" w:rsidP="002A6168">
            <w:pPr>
              <w:pStyle w:val="tbnormal"/>
              <w:jc w:val="left"/>
              <w:rPr>
                <w:b/>
                <w:sz w:val="2"/>
                <w:szCs w:val="2"/>
              </w:rPr>
            </w:pPr>
          </w:p>
        </w:tc>
      </w:tr>
    </w:tbl>
    <w:p w14:paraId="6B7FDB2D" w14:textId="77777777" w:rsidR="002F50BD" w:rsidRDefault="002F50BD" w:rsidP="002F50BD">
      <w:pPr>
        <w:pStyle w:val="tbnormal"/>
      </w:pPr>
      <w:r>
        <w:t>À l’aide de ces droits de bases, il est déjà tout à fait possible de limiter les fonctionnalités attribuées aux participants. Bien entendu, il est possible de créer ses propres groupes pour affiner les restrictions.</w:t>
      </w:r>
    </w:p>
    <w:p w14:paraId="23084336" w14:textId="77777777" w:rsidR="002F50BD" w:rsidRDefault="002F50BD" w:rsidP="002F50BD">
      <w:pPr>
        <w:pStyle w:val="tbnormal"/>
      </w:pPr>
      <w:r>
        <w:t>Il est recommandé de récupérer l’un des groupes d’accès à l’application que l’on veut sécuriser et aller dans son formulaire d’édition :</w:t>
      </w:r>
    </w:p>
    <w:p w14:paraId="0F073DD2" w14:textId="77777777" w:rsidR="002F50BD" w:rsidRDefault="002F50BD" w:rsidP="002F50BD">
      <w:pPr>
        <w:pStyle w:val="tbnormal"/>
      </w:pPr>
      <w:r>
        <w:rPr>
          <w:noProof/>
          <w:lang w:val="fr-FR" w:eastAsia="fr-FR"/>
        </w:rPr>
        <w:drawing>
          <wp:inline distT="0" distB="0" distL="0" distR="0" wp14:anchorId="04D3DD92" wp14:editId="28E21736">
            <wp:extent cx="4679950" cy="953770"/>
            <wp:effectExtent l="0" t="0" r="0" b="11430"/>
            <wp:docPr id="14" name="Imag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Capture d’écran 2016-06-23 à 12.35.27.png"/>
                    <pic:cNvPicPr/>
                  </pic:nvPicPr>
                  <pic:blipFill>
                    <a:blip r:embed="rId86" cstate="print">
                      <a:extLst>
                        <a:ext uri="{28A0092B-C50C-407E-A947-70E740481C1C}">
                          <a14:useLocalDpi xmlns:a14="http://schemas.microsoft.com/office/drawing/2010/main" val="0"/>
                        </a:ext>
                      </a:extLst>
                    </a:blip>
                    <a:stretch>
                      <a:fillRect/>
                    </a:stretch>
                  </pic:blipFill>
                  <pic:spPr>
                    <a:xfrm>
                      <a:off x="0" y="0"/>
                      <a:ext cx="4679950" cy="953770"/>
                    </a:xfrm>
                    <a:prstGeom prst="rect">
                      <a:avLst/>
                    </a:prstGeom>
                  </pic:spPr>
                </pic:pic>
              </a:graphicData>
            </a:graphic>
          </wp:inline>
        </w:drawing>
      </w:r>
    </w:p>
    <w:p w14:paraId="23DB548B" w14:textId="77777777" w:rsidR="002F50BD" w:rsidRDefault="002F50BD" w:rsidP="002F50BD">
      <w:pPr>
        <w:pStyle w:val="tbnormal"/>
      </w:pPr>
      <w:r>
        <w:t>Figure X : Formulaire d’édition du groupe de sécurité Sales / Manager.</w:t>
      </w:r>
    </w:p>
    <w:p w14:paraId="30471544" w14:textId="423695AB" w:rsidR="00B2123C" w:rsidRDefault="002F50BD" w:rsidP="002F50BD">
      <w:pPr>
        <w:pStyle w:val="tbnormal"/>
      </w:pPr>
      <w:r>
        <w:t xml:space="preserve">Puis à l’aide du menu </w:t>
      </w:r>
      <w:r w:rsidRPr="00C053A6">
        <w:rPr>
          <w:b/>
        </w:rPr>
        <w:t>Action / Duplicate</w:t>
      </w:r>
      <w:r>
        <w:t xml:space="preserve"> dupliquer le groupe. En effectuant cette manipulation, le nouveau groupe est une copie du précédent. Il ne reste qu’à effectuer des modifications par tâtonnement pour atteindre l’objectif ciblé.</w:t>
      </w:r>
      <w:r w:rsidR="00B2123C">
        <w:br w:type="page"/>
      </w:r>
    </w:p>
    <w:p w14:paraId="32079118" w14:textId="77777777" w:rsidR="002F50BD" w:rsidRDefault="002F50BD" w:rsidP="002F50BD">
      <w:pPr>
        <w:pStyle w:val="tbnormal"/>
      </w:pPr>
      <w:r>
        <w:lastRenderedPageBreak/>
        <w:t xml:space="preserve">Les possibilités qu’offre les groupes de sécurités sont disponibles sous forme d’onglets. Ces onglets sont </w:t>
      </w:r>
      <w:proofErr w:type="spellStart"/>
      <w:r w:rsidRPr="003A0E3E">
        <w:rPr>
          <w:b/>
        </w:rPr>
        <w:t>Users</w:t>
      </w:r>
      <w:proofErr w:type="spellEnd"/>
      <w:r>
        <w:t xml:space="preserve"> qui offre la possibilité d’ajouter des utilisateurs au groupe. </w:t>
      </w:r>
      <w:proofErr w:type="spellStart"/>
      <w:r w:rsidRPr="003A0E3E">
        <w:rPr>
          <w:b/>
        </w:rPr>
        <w:t>Inherited</w:t>
      </w:r>
      <w:proofErr w:type="spellEnd"/>
      <w:r>
        <w:t xml:space="preserve"> qui donne implicitement l’accès des utilisateurs du groupe aux groupes qu’il liste. </w:t>
      </w:r>
      <w:r w:rsidRPr="003A0E3E">
        <w:rPr>
          <w:b/>
        </w:rPr>
        <w:t>Menus</w:t>
      </w:r>
      <w:r>
        <w:t xml:space="preserve"> qui permet de choisir l’agencement de la barre de menu. </w:t>
      </w:r>
      <w:proofErr w:type="spellStart"/>
      <w:r w:rsidRPr="003A0E3E">
        <w:rPr>
          <w:b/>
        </w:rPr>
        <w:t>Views</w:t>
      </w:r>
      <w:proofErr w:type="spellEnd"/>
      <w:r>
        <w:t xml:space="preserve"> donne accès à des vues spécifiques. </w:t>
      </w:r>
      <w:r w:rsidRPr="003A0E3E">
        <w:rPr>
          <w:b/>
        </w:rPr>
        <w:t xml:space="preserve">Access </w:t>
      </w:r>
      <w:proofErr w:type="spellStart"/>
      <w:r w:rsidRPr="003A0E3E">
        <w:rPr>
          <w:b/>
        </w:rPr>
        <w:t>Rights</w:t>
      </w:r>
      <w:proofErr w:type="spellEnd"/>
      <w:r>
        <w:t xml:space="preserve"> qui liste les droits sur les objets du master data. </w:t>
      </w:r>
      <w:r w:rsidRPr="003A0E3E">
        <w:rPr>
          <w:b/>
        </w:rPr>
        <w:t>Notes</w:t>
      </w:r>
      <w:r>
        <w:t xml:space="preserve"> qui permet d’ajouter des notes explicative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2F50BD" w14:paraId="29AE95BD" w14:textId="77777777" w:rsidTr="002A6168">
        <w:trPr>
          <w:trHeight w:hRule="exact" w:val="113"/>
        </w:trPr>
        <w:tc>
          <w:tcPr>
            <w:tcW w:w="597" w:type="dxa"/>
            <w:tcBorders>
              <w:bottom w:val="single" w:sz="2" w:space="0" w:color="D0CECE" w:themeColor="background2" w:themeShade="E6"/>
            </w:tcBorders>
            <w:shd w:val="clear" w:color="auto" w:fill="auto"/>
            <w:vAlign w:val="center"/>
          </w:tcPr>
          <w:p w14:paraId="675612D1" w14:textId="77777777" w:rsidR="002F50BD" w:rsidRPr="00025F11" w:rsidRDefault="002F50BD" w:rsidP="002A6168">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6C1CD89B" w14:textId="77777777" w:rsidR="002F50BD" w:rsidRPr="00025F11" w:rsidRDefault="002F50BD" w:rsidP="002A6168">
            <w:pPr>
              <w:pStyle w:val="tbnormal"/>
              <w:jc w:val="left"/>
              <w:rPr>
                <w:b/>
                <w:sz w:val="2"/>
                <w:szCs w:val="2"/>
              </w:rPr>
            </w:pPr>
          </w:p>
        </w:tc>
      </w:tr>
      <w:tr w:rsidR="002F50BD" w14:paraId="4475E794" w14:textId="77777777" w:rsidTr="002A6168">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29B34F00" w14:textId="77777777" w:rsidR="002F50BD" w:rsidRPr="000353ED" w:rsidRDefault="002F50BD" w:rsidP="002A6168">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5EEA7695" w14:textId="77777777" w:rsidR="002F50BD" w:rsidRPr="00C676D4" w:rsidRDefault="002F50BD" w:rsidP="002A6168">
            <w:pPr>
              <w:pStyle w:val="tbnormal"/>
              <w:rPr>
                <w:sz w:val="21"/>
              </w:rPr>
            </w:pPr>
            <w:r>
              <w:rPr>
                <w:b/>
                <w:sz w:val="21"/>
              </w:rPr>
              <w:t>Complément d’informations :</w:t>
            </w:r>
          </w:p>
          <w:p w14:paraId="63D42C2F" w14:textId="77777777" w:rsidR="002F50BD" w:rsidRDefault="002F50BD" w:rsidP="002A6168">
            <w:pPr>
              <w:pStyle w:val="tbnormal"/>
              <w:rPr>
                <w:sz w:val="21"/>
              </w:rPr>
            </w:pPr>
            <w:r>
              <w:rPr>
                <w:sz w:val="21"/>
              </w:rPr>
              <w:t xml:space="preserve">Les éléments de l’IHM peuvent être créés ou modifiés à partir de l’application </w:t>
            </w:r>
            <w:r w:rsidRPr="00092D2B">
              <w:rPr>
                <w:b/>
                <w:sz w:val="21"/>
              </w:rPr>
              <w:t xml:space="preserve">Settings / </w:t>
            </w:r>
            <w:proofErr w:type="spellStart"/>
            <w:r w:rsidRPr="00092D2B">
              <w:rPr>
                <w:b/>
                <w:sz w:val="21"/>
              </w:rPr>
              <w:t>Technical</w:t>
            </w:r>
            <w:proofErr w:type="spellEnd"/>
            <w:r w:rsidRPr="00092D2B">
              <w:rPr>
                <w:b/>
                <w:sz w:val="21"/>
              </w:rPr>
              <w:t xml:space="preserve"> / User Interface</w:t>
            </w:r>
            <w:r>
              <w:rPr>
                <w:sz w:val="21"/>
              </w:rPr>
              <w:t>.</w:t>
            </w:r>
          </w:p>
          <w:p w14:paraId="5DB00327" w14:textId="77777777" w:rsidR="002F50BD" w:rsidRPr="002B229F" w:rsidRDefault="002F50BD" w:rsidP="002A6168">
            <w:pPr>
              <w:pStyle w:val="tbnormal"/>
              <w:rPr>
                <w:sz w:val="21"/>
              </w:rPr>
            </w:pPr>
            <w:r>
              <w:rPr>
                <w:sz w:val="21"/>
              </w:rPr>
              <w:t xml:space="preserve">L’utilité de l’onglet </w:t>
            </w:r>
            <w:proofErr w:type="spellStart"/>
            <w:r w:rsidRPr="003A0E3E">
              <w:rPr>
                <w:b/>
                <w:sz w:val="21"/>
              </w:rPr>
              <w:t>Rules</w:t>
            </w:r>
            <w:proofErr w:type="spellEnd"/>
            <w:r>
              <w:rPr>
                <w:sz w:val="21"/>
              </w:rPr>
              <w:t xml:space="preserve"> n’est pas connue. Cette partie de l’analyse doit être revue au besoin.</w:t>
            </w:r>
          </w:p>
        </w:tc>
      </w:tr>
      <w:tr w:rsidR="002F50BD" w14:paraId="37C98B72" w14:textId="77777777" w:rsidTr="002A6168">
        <w:trPr>
          <w:trHeight w:hRule="exact" w:val="90"/>
        </w:trPr>
        <w:tc>
          <w:tcPr>
            <w:tcW w:w="597" w:type="dxa"/>
            <w:tcBorders>
              <w:top w:val="single" w:sz="2" w:space="0" w:color="D0CECE" w:themeColor="background2" w:themeShade="E6"/>
            </w:tcBorders>
            <w:shd w:val="clear" w:color="auto" w:fill="auto"/>
            <w:vAlign w:val="center"/>
          </w:tcPr>
          <w:p w14:paraId="7A41EEA1" w14:textId="77777777" w:rsidR="002F50BD" w:rsidRPr="00025F11" w:rsidRDefault="002F50BD" w:rsidP="002A6168">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4E6C9CD6" w14:textId="77777777" w:rsidR="002F50BD" w:rsidRPr="00025F11" w:rsidRDefault="002F50BD" w:rsidP="002A6168">
            <w:pPr>
              <w:pStyle w:val="tbnormal"/>
              <w:jc w:val="left"/>
              <w:rPr>
                <w:b/>
                <w:sz w:val="2"/>
                <w:szCs w:val="2"/>
              </w:rPr>
            </w:pPr>
          </w:p>
        </w:tc>
      </w:tr>
    </w:tbl>
    <w:p w14:paraId="4AC81CBB" w14:textId="77777777" w:rsidR="00AD2B08" w:rsidRDefault="00AD2B08" w:rsidP="00AD2B08">
      <w:pPr>
        <w:pStyle w:val="tbtitre2"/>
      </w:pPr>
      <w:bookmarkStart w:id="320" w:name="_Toc455044902"/>
      <w:r>
        <w:t>Limites et recommandations</w:t>
      </w:r>
      <w:bookmarkEnd w:id="320"/>
    </w:p>
    <w:p w14:paraId="7A031F8D" w14:textId="77777777" w:rsidR="00AD2B08" w:rsidRDefault="00AD2B08" w:rsidP="00AD2B08">
      <w:pPr>
        <w:pStyle w:val="tbnormal"/>
      </w:pPr>
      <w:r>
        <w:t>Toutes ces recommandations se basent sur des hypothèses qu’il s’agit de vérifier une à une. En effet, dans le cadre de ce travail, seul des essais partiels, certes concluant, ont été menés et il n’est pas possible d’affirmer avec certitude que toutes les recommandations sont exhaustives et fonctionnelles.</w:t>
      </w:r>
    </w:p>
    <w:p w14:paraId="70A33355" w14:textId="1BFA147D" w:rsidR="00A011D8" w:rsidRDefault="00A011D8" w:rsidP="00A011D8">
      <w:pPr>
        <w:pStyle w:val="tbtitre1"/>
      </w:pPr>
      <w:bookmarkStart w:id="321" w:name="_Toc455044903"/>
      <w:r>
        <w:t>Analyse des processus</w:t>
      </w:r>
      <w:bookmarkEnd w:id="286"/>
      <w:r w:rsidR="00280887">
        <w:t xml:space="preserve"> opérationnels</w:t>
      </w:r>
      <w:bookmarkEnd w:id="321"/>
    </w:p>
    <w:p w14:paraId="3FF54881" w14:textId="77777777" w:rsidR="00A011D8" w:rsidRDefault="00A011D8" w:rsidP="00A011D8">
      <w:pPr>
        <w:pStyle w:val="tbnormal"/>
      </w:pPr>
      <w:r>
        <w:t>Ce chapitre présente chacun des processus nécessaires à la fabrication des bières de Brewery &amp; Co. Il est important dans la mesure où il permet de comprendre les processus qu’implémente la société choisie dans le scénario.</w:t>
      </w:r>
    </w:p>
    <w:p w14:paraId="7D418AE7" w14:textId="3D689F99" w:rsidR="00F36515" w:rsidRDefault="00F36515" w:rsidP="00A011D8">
      <w:pPr>
        <w:pStyle w:val="tbtitre2"/>
      </w:pPr>
      <w:bookmarkStart w:id="322" w:name="_Toc455044904"/>
      <w:bookmarkStart w:id="323" w:name="_Toc454297924"/>
      <w:r>
        <w:t>Démarche</w:t>
      </w:r>
      <w:bookmarkEnd w:id="322"/>
    </w:p>
    <w:p w14:paraId="567ABB19" w14:textId="7B4BDF5E" w:rsidR="00F36515" w:rsidRPr="00F36515" w:rsidRDefault="00BD4628" w:rsidP="00F36515">
      <w:pPr>
        <w:pStyle w:val="tbnormal"/>
      </w:pPr>
      <w:r>
        <w:t xml:space="preserve">Pour obtenir les résultats qui suivent, ERPSim et son scénario Muesli sont utilisé en tant que modèle. Pour compléter les besoins métiers, l’ouvrage de </w:t>
      </w:r>
      <w:r>
        <w:rPr>
          <w:b/>
        </w:rPr>
        <w:t xml:space="preserve">Jean-Paul </w:t>
      </w:r>
      <w:proofErr w:type="spellStart"/>
      <w:r>
        <w:rPr>
          <w:b/>
        </w:rPr>
        <w:t>Thommen</w:t>
      </w:r>
      <w:proofErr w:type="spellEnd"/>
      <w:r>
        <w:rPr>
          <w:b/>
        </w:rPr>
        <w:t>, I</w:t>
      </w:r>
      <w:r w:rsidRPr="0075360E">
        <w:rPr>
          <w:b/>
        </w:rPr>
        <w:t xml:space="preserve">ntroduction à la gestion d’entreprise par Jean-Paul </w:t>
      </w:r>
      <w:proofErr w:type="spellStart"/>
      <w:r w:rsidRPr="0075360E">
        <w:rPr>
          <w:b/>
        </w:rPr>
        <w:t>Thommen</w:t>
      </w:r>
      <w:proofErr w:type="spellEnd"/>
      <w:r>
        <w:t xml:space="preserve"> fait office de seconde référence.</w:t>
      </w:r>
    </w:p>
    <w:p w14:paraId="3FEB43D2" w14:textId="77777777" w:rsidR="00A011D8" w:rsidRDefault="00A011D8" w:rsidP="00A011D8">
      <w:pPr>
        <w:pStyle w:val="tbtitre2"/>
      </w:pPr>
      <w:bookmarkStart w:id="324" w:name="_Toc455044905"/>
      <w:r>
        <w:t>Chaîne de valeur globale</w:t>
      </w:r>
      <w:bookmarkEnd w:id="323"/>
      <w:bookmarkEnd w:id="324"/>
    </w:p>
    <w:p w14:paraId="3F95A9A7" w14:textId="77777777" w:rsidR="00A011D8" w:rsidRDefault="00A011D8" w:rsidP="00A011D8">
      <w:pPr>
        <w:pStyle w:val="tbnormal"/>
      </w:pPr>
      <w:r>
        <w:t>La chaîne de valeur est divisée en deux parties. Cette division fait apparaître distinctement la logistique et la vente :</w:t>
      </w:r>
    </w:p>
    <w:p w14:paraId="6B9A47C1" w14:textId="77777777" w:rsidR="00A011D8" w:rsidRDefault="00A011D8" w:rsidP="00A011D8">
      <w:pPr>
        <w:pStyle w:val="tbnormal"/>
      </w:pPr>
      <w:r>
        <w:rPr>
          <w:noProof/>
          <w:lang w:val="fr-FR" w:eastAsia="fr-FR"/>
        </w:rPr>
        <w:drawing>
          <wp:inline distT="0" distB="0" distL="0" distR="0" wp14:anchorId="1921413A" wp14:editId="04A12F03">
            <wp:extent cx="4679950" cy="745490"/>
            <wp:effectExtent l="0" t="0" r="0" b="0"/>
            <wp:docPr id="58" name="Imag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Capture d’écran 2016-06-17 à 11.29.36.png"/>
                    <pic:cNvPicPr/>
                  </pic:nvPicPr>
                  <pic:blipFill>
                    <a:blip r:embed="rId87" cstate="print">
                      <a:extLst>
                        <a:ext uri="{28A0092B-C50C-407E-A947-70E740481C1C}">
                          <a14:useLocalDpi xmlns:a14="http://schemas.microsoft.com/office/drawing/2010/main" val="0"/>
                        </a:ext>
                      </a:extLst>
                    </a:blip>
                    <a:stretch>
                      <a:fillRect/>
                    </a:stretch>
                  </pic:blipFill>
                  <pic:spPr>
                    <a:xfrm>
                      <a:off x="0" y="0"/>
                      <a:ext cx="4679950" cy="745490"/>
                    </a:xfrm>
                    <a:prstGeom prst="rect">
                      <a:avLst/>
                    </a:prstGeom>
                  </pic:spPr>
                </pic:pic>
              </a:graphicData>
            </a:graphic>
          </wp:inline>
        </w:drawing>
      </w:r>
    </w:p>
    <w:p w14:paraId="18BF9A05" w14:textId="77777777" w:rsidR="00A011D8" w:rsidRPr="00DE333B" w:rsidRDefault="00A011D8" w:rsidP="00DE333B">
      <w:pPr>
        <w:pStyle w:val="tbnormal"/>
        <w:spacing w:after="180"/>
        <w:jc w:val="right"/>
        <w:rPr>
          <w:b/>
          <w:color w:val="404040" w:themeColor="text1" w:themeTint="BF"/>
          <w:sz w:val="18"/>
        </w:rPr>
      </w:pPr>
      <w:r w:rsidRPr="00DE333B">
        <w:rPr>
          <w:b/>
          <w:color w:val="404040" w:themeColor="text1" w:themeTint="BF"/>
          <w:sz w:val="18"/>
        </w:rPr>
        <w:t>Figure X : Chaîne de valeur pour la société Brewery &amp; Co.</w:t>
      </w:r>
    </w:p>
    <w:p w14:paraId="098482AB" w14:textId="77777777" w:rsidR="00A011D8" w:rsidRDefault="00A011D8" w:rsidP="00A011D8">
      <w:pPr>
        <w:pStyle w:val="tbnormal"/>
      </w:pPr>
      <w:r>
        <w:t xml:space="preserve">Ce choix est fait car les observations démontrent que toutes les activités commerciales quelles qu’elles soient mettent en œuvre la partie des ventes. </w:t>
      </w:r>
      <w:r>
        <w:lastRenderedPageBreak/>
        <w:t>Pour la partie logistique, cela dépend du type de société. Une manufacture en aura une tendu qu’une société de service pas.</w:t>
      </w:r>
    </w:p>
    <w:p w14:paraId="3B958D39" w14:textId="77777777" w:rsidR="00A011D8" w:rsidRDefault="00A011D8" w:rsidP="00A011D8">
      <w:pPr>
        <w:pStyle w:val="tbnormal"/>
      </w:pPr>
      <w:r>
        <w:t>Ce découpage apporte une certaine liberté pour la création du proof of concep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A011D8" w14:paraId="2755F694" w14:textId="77777777" w:rsidTr="000A7CE9">
        <w:trPr>
          <w:trHeight w:hRule="exact" w:val="113"/>
        </w:trPr>
        <w:tc>
          <w:tcPr>
            <w:tcW w:w="597" w:type="dxa"/>
            <w:tcBorders>
              <w:bottom w:val="single" w:sz="2" w:space="0" w:color="D0CECE" w:themeColor="background2" w:themeShade="E6"/>
            </w:tcBorders>
            <w:shd w:val="clear" w:color="auto" w:fill="auto"/>
            <w:vAlign w:val="center"/>
          </w:tcPr>
          <w:p w14:paraId="735798E6" w14:textId="77777777" w:rsidR="00A011D8" w:rsidRPr="00025F11" w:rsidRDefault="00A011D8" w:rsidP="000A7CE9">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02919D8E" w14:textId="77777777" w:rsidR="00A011D8" w:rsidRPr="00025F11" w:rsidRDefault="00A011D8" w:rsidP="000A7CE9">
            <w:pPr>
              <w:pStyle w:val="tbnormal"/>
              <w:jc w:val="left"/>
              <w:rPr>
                <w:b/>
                <w:sz w:val="2"/>
                <w:szCs w:val="2"/>
              </w:rPr>
            </w:pPr>
          </w:p>
        </w:tc>
      </w:tr>
      <w:tr w:rsidR="00A011D8" w14:paraId="78899DC6" w14:textId="77777777" w:rsidTr="000A7CE9">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27E142C4" w14:textId="77777777" w:rsidR="00A011D8" w:rsidRPr="000353ED" w:rsidRDefault="00A011D8" w:rsidP="000A7CE9">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07CB3020" w14:textId="77777777" w:rsidR="00A011D8" w:rsidRPr="00664D0E" w:rsidRDefault="00A011D8" w:rsidP="000A7CE9">
            <w:pPr>
              <w:pStyle w:val="tbnormal"/>
              <w:rPr>
                <w:sz w:val="21"/>
              </w:rPr>
            </w:pPr>
            <w:r w:rsidRPr="00664D0E">
              <w:rPr>
                <w:b/>
                <w:sz w:val="21"/>
              </w:rPr>
              <w:t>Rappel :</w:t>
            </w:r>
          </w:p>
          <w:p w14:paraId="1901E3B7" w14:textId="77777777" w:rsidR="00A011D8" w:rsidRPr="00664D0E" w:rsidRDefault="00A011D8" w:rsidP="000A7CE9">
            <w:pPr>
              <w:pStyle w:val="tbnormal"/>
              <w:rPr>
                <w:sz w:val="21"/>
              </w:rPr>
            </w:pPr>
            <w:r w:rsidRPr="00664D0E">
              <w:rPr>
                <w:sz w:val="21"/>
              </w:rPr>
              <w:t>Un des objectifs majeurs du travail est de fournir une preuve de faisabilité sous forme d’un artéfact logiciel. Ce proof of concept doit permettre de jouer à une version limitée du jeu OdooSIM.</w:t>
            </w:r>
          </w:p>
        </w:tc>
      </w:tr>
      <w:tr w:rsidR="00A011D8" w14:paraId="42DEF8B5" w14:textId="77777777" w:rsidTr="000A7CE9">
        <w:trPr>
          <w:trHeight w:hRule="exact" w:val="113"/>
        </w:trPr>
        <w:tc>
          <w:tcPr>
            <w:tcW w:w="597" w:type="dxa"/>
            <w:tcBorders>
              <w:top w:val="single" w:sz="2" w:space="0" w:color="D0CECE" w:themeColor="background2" w:themeShade="E6"/>
            </w:tcBorders>
            <w:shd w:val="clear" w:color="auto" w:fill="auto"/>
            <w:vAlign w:val="center"/>
          </w:tcPr>
          <w:p w14:paraId="52769AE8" w14:textId="77777777" w:rsidR="00A011D8" w:rsidRPr="00025F11" w:rsidRDefault="00A011D8" w:rsidP="000A7CE9">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2B21985D" w14:textId="77777777" w:rsidR="00A011D8" w:rsidRPr="00025F11" w:rsidRDefault="00A011D8" w:rsidP="000A7CE9">
            <w:pPr>
              <w:pStyle w:val="tbnormal"/>
              <w:jc w:val="left"/>
              <w:rPr>
                <w:b/>
                <w:sz w:val="2"/>
                <w:szCs w:val="2"/>
              </w:rPr>
            </w:pPr>
          </w:p>
        </w:tc>
      </w:tr>
    </w:tbl>
    <w:p w14:paraId="7EF8182F" w14:textId="77777777" w:rsidR="00A011D8" w:rsidRDefault="00A011D8" w:rsidP="00A011D8">
      <w:pPr>
        <w:pStyle w:val="tbtitre3"/>
      </w:pPr>
      <w:bookmarkStart w:id="325" w:name="_Toc454297925"/>
      <w:bookmarkStart w:id="326" w:name="_Toc455044906"/>
      <w:r>
        <w:t>Partie logistique</w:t>
      </w:r>
      <w:bookmarkEnd w:id="325"/>
      <w:bookmarkEnd w:id="326"/>
    </w:p>
    <w:p w14:paraId="0EC4BA83" w14:textId="77777777" w:rsidR="00A011D8" w:rsidRDefault="00A011D8" w:rsidP="00A011D8">
      <w:pPr>
        <w:pStyle w:val="tbnormal"/>
      </w:pPr>
      <w:r>
        <w:t>Le but de la logistique est de mettre à disposition des forces de ventes les produits destinés à la vente. Ces principaux objectifs sont de le faire à temps et en quantité adéquates.</w:t>
      </w:r>
    </w:p>
    <w:p w14:paraId="2C33FBBF" w14:textId="77777777" w:rsidR="00A011D8" w:rsidRDefault="00A011D8" w:rsidP="00A011D8">
      <w:pPr>
        <w:pStyle w:val="tbtitre4"/>
      </w:pPr>
      <w:bookmarkStart w:id="327" w:name="_Toc454297926"/>
      <w:bookmarkStart w:id="328" w:name="_Toc455044907"/>
      <w:r>
        <w:t xml:space="preserve">La </w:t>
      </w:r>
      <w:proofErr w:type="spellStart"/>
      <w:r>
        <w:t>planification</w:t>
      </w:r>
      <w:bookmarkEnd w:id="327"/>
      <w:bookmarkEnd w:id="328"/>
      <w:proofErr w:type="spellEnd"/>
    </w:p>
    <w:p w14:paraId="614DA527" w14:textId="77777777" w:rsidR="00A011D8" w:rsidRDefault="00A011D8" w:rsidP="00A011D8">
      <w:pPr>
        <w:pStyle w:val="tbnormal"/>
      </w:pPr>
      <w:r>
        <w:t>La planification se situe au début de la chaîne des opérations. Elle influence toute la suite des opérations. En effet, elle agit comme le régulateur de ce qui va s’exécuter dans les processus en aval.</w:t>
      </w:r>
    </w:p>
    <w:p w14:paraId="7AC5B00B" w14:textId="77777777" w:rsidR="00A011D8" w:rsidRDefault="00A011D8" w:rsidP="00A011D8">
      <w:pPr>
        <w:pStyle w:val="tbnormal"/>
        <w:jc w:val="center"/>
      </w:pPr>
      <w:r>
        <w:rPr>
          <w:noProof/>
          <w:lang w:val="fr-FR" w:eastAsia="fr-FR"/>
        </w:rPr>
        <w:drawing>
          <wp:inline distT="0" distB="0" distL="0" distR="0" wp14:anchorId="65766DED" wp14:editId="36954900">
            <wp:extent cx="3132000" cy="298328"/>
            <wp:effectExtent l="0" t="0" r="0" b="6985"/>
            <wp:docPr id="37" name="Imag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Capture d’écran 2016-06-18 à 22.45.37.png"/>
                    <pic:cNvPicPr/>
                  </pic:nvPicPr>
                  <pic:blipFill>
                    <a:blip r:embed="rId88" cstate="print">
                      <a:extLst>
                        <a:ext uri="{28A0092B-C50C-407E-A947-70E740481C1C}">
                          <a14:useLocalDpi xmlns:a14="http://schemas.microsoft.com/office/drawing/2010/main" val="0"/>
                        </a:ext>
                      </a:extLst>
                    </a:blip>
                    <a:stretch>
                      <a:fillRect/>
                    </a:stretch>
                  </pic:blipFill>
                  <pic:spPr>
                    <a:xfrm>
                      <a:off x="0" y="0"/>
                      <a:ext cx="3132000" cy="298328"/>
                    </a:xfrm>
                    <a:prstGeom prst="rect">
                      <a:avLst/>
                    </a:prstGeom>
                  </pic:spPr>
                </pic:pic>
              </a:graphicData>
            </a:graphic>
          </wp:inline>
        </w:drawing>
      </w:r>
    </w:p>
    <w:p w14:paraId="0CFF7EE6" w14:textId="77777777" w:rsidR="00A011D8" w:rsidRPr="00DE333B" w:rsidRDefault="00A011D8" w:rsidP="00DE333B">
      <w:pPr>
        <w:pStyle w:val="tbnormal"/>
        <w:spacing w:after="180"/>
        <w:jc w:val="right"/>
        <w:rPr>
          <w:b/>
          <w:color w:val="404040" w:themeColor="text1" w:themeTint="BF"/>
          <w:sz w:val="18"/>
        </w:rPr>
      </w:pPr>
      <w:r w:rsidRPr="00DE333B">
        <w:rPr>
          <w:b/>
          <w:color w:val="404040" w:themeColor="text1" w:themeTint="BF"/>
          <w:sz w:val="18"/>
        </w:rPr>
        <w:t>Figure X : Processus de planification en lien avec la stratégie flux-poussé.</w:t>
      </w:r>
    </w:p>
    <w:p w14:paraId="40B3FC6B" w14:textId="77777777" w:rsidR="00A011D8" w:rsidRDefault="00A011D8" w:rsidP="00A011D8">
      <w:pPr>
        <w:pStyle w:val="tbnormal"/>
      </w:pPr>
      <w:r>
        <w:t>La création des prévisions se concrétise en créant des règles d’approvisionnement pour chacun des produits que la société commercialise. Ensuite, le calcul des besoins crée des demandes d’approvisionnements, des ordres de fabrications et des demandes d’achat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A011D8" w14:paraId="2CE6CF94" w14:textId="77777777" w:rsidTr="000A7CE9">
        <w:trPr>
          <w:trHeight w:hRule="exact" w:val="113"/>
        </w:trPr>
        <w:tc>
          <w:tcPr>
            <w:tcW w:w="597" w:type="dxa"/>
            <w:tcBorders>
              <w:bottom w:val="single" w:sz="2" w:space="0" w:color="D0CECE" w:themeColor="background2" w:themeShade="E6"/>
            </w:tcBorders>
            <w:shd w:val="clear" w:color="auto" w:fill="auto"/>
            <w:vAlign w:val="center"/>
          </w:tcPr>
          <w:p w14:paraId="53E77DEB" w14:textId="77777777" w:rsidR="00A011D8" w:rsidRPr="00025F11" w:rsidRDefault="00A011D8" w:rsidP="000A7CE9">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72D69388" w14:textId="77777777" w:rsidR="00A011D8" w:rsidRPr="00025F11" w:rsidRDefault="00A011D8" w:rsidP="000A7CE9">
            <w:pPr>
              <w:pStyle w:val="tbnormal"/>
              <w:jc w:val="left"/>
              <w:rPr>
                <w:b/>
                <w:sz w:val="2"/>
                <w:szCs w:val="2"/>
              </w:rPr>
            </w:pPr>
          </w:p>
        </w:tc>
      </w:tr>
      <w:tr w:rsidR="00A011D8" w14:paraId="0D631761" w14:textId="77777777" w:rsidTr="000A7CE9">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2DB62E51" w14:textId="77777777" w:rsidR="00A011D8" w:rsidRPr="000353ED" w:rsidRDefault="00A011D8" w:rsidP="000A7CE9">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411BB331" w14:textId="77777777" w:rsidR="00A011D8" w:rsidRPr="00664D0E" w:rsidRDefault="00A011D8" w:rsidP="000A7CE9">
            <w:pPr>
              <w:pStyle w:val="tbnormal"/>
              <w:rPr>
                <w:sz w:val="21"/>
              </w:rPr>
            </w:pPr>
            <w:r w:rsidRPr="00664D0E">
              <w:rPr>
                <w:b/>
                <w:sz w:val="21"/>
              </w:rPr>
              <w:t>Informations :</w:t>
            </w:r>
          </w:p>
          <w:p w14:paraId="5EB62981" w14:textId="77777777" w:rsidR="00A011D8" w:rsidRPr="00664D0E" w:rsidRDefault="00A011D8" w:rsidP="000A7CE9">
            <w:pPr>
              <w:pStyle w:val="tbnormal"/>
              <w:rPr>
                <w:sz w:val="21"/>
              </w:rPr>
            </w:pPr>
            <w:r w:rsidRPr="00664D0E">
              <w:rPr>
                <w:sz w:val="21"/>
              </w:rPr>
              <w:t>L’activité de création des prévisions créé en sortie des requis indépendants. Ce terme propre au domaine de la logistique désigne les produits finis.</w:t>
            </w:r>
          </w:p>
        </w:tc>
      </w:tr>
      <w:tr w:rsidR="00A011D8" w14:paraId="4F78980D" w14:textId="77777777" w:rsidTr="000A7CE9">
        <w:trPr>
          <w:trHeight w:hRule="exact" w:val="113"/>
        </w:trPr>
        <w:tc>
          <w:tcPr>
            <w:tcW w:w="597" w:type="dxa"/>
            <w:tcBorders>
              <w:top w:val="single" w:sz="2" w:space="0" w:color="D0CECE" w:themeColor="background2" w:themeShade="E6"/>
            </w:tcBorders>
            <w:shd w:val="clear" w:color="auto" w:fill="auto"/>
            <w:vAlign w:val="center"/>
          </w:tcPr>
          <w:p w14:paraId="2D848BBA" w14:textId="77777777" w:rsidR="00A011D8" w:rsidRPr="00025F11" w:rsidRDefault="00A011D8" w:rsidP="000A7CE9">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50F12DD8" w14:textId="77777777" w:rsidR="00A011D8" w:rsidRPr="00025F11" w:rsidRDefault="00A011D8" w:rsidP="000A7CE9">
            <w:pPr>
              <w:pStyle w:val="tbnormal"/>
              <w:jc w:val="left"/>
              <w:rPr>
                <w:b/>
                <w:sz w:val="2"/>
                <w:szCs w:val="2"/>
              </w:rPr>
            </w:pPr>
          </w:p>
        </w:tc>
      </w:tr>
    </w:tbl>
    <w:p w14:paraId="606E09BB" w14:textId="77777777" w:rsidR="00A011D8" w:rsidRDefault="00A011D8" w:rsidP="00A011D8">
      <w:pPr>
        <w:pStyle w:val="tbtitre4"/>
      </w:pPr>
      <w:bookmarkStart w:id="329" w:name="_Toc454297927"/>
      <w:bookmarkStart w:id="330" w:name="_Toc455044908"/>
      <w:proofErr w:type="spellStart"/>
      <w:r>
        <w:t>L’approvisionnement</w:t>
      </w:r>
      <w:bookmarkEnd w:id="329"/>
      <w:bookmarkEnd w:id="330"/>
      <w:proofErr w:type="spellEnd"/>
    </w:p>
    <w:p w14:paraId="7878310F" w14:textId="77777777" w:rsidR="00A011D8" w:rsidRDefault="00A011D8" w:rsidP="00A011D8">
      <w:pPr>
        <w:pStyle w:val="tbnormal"/>
      </w:pPr>
      <w:r>
        <w:t>L’approvisionnement des matières premières se fait en rapport avec les besoins du processus de production :</w:t>
      </w:r>
    </w:p>
    <w:p w14:paraId="35FEFC65" w14:textId="77777777" w:rsidR="00A011D8" w:rsidRDefault="00A011D8" w:rsidP="00A011D8">
      <w:pPr>
        <w:pStyle w:val="tbnormal"/>
      </w:pPr>
      <w:r>
        <w:rPr>
          <w:noProof/>
          <w:lang w:val="fr-FR" w:eastAsia="fr-FR"/>
        </w:rPr>
        <w:drawing>
          <wp:inline distT="0" distB="0" distL="0" distR="0" wp14:anchorId="18B3FC71" wp14:editId="181E66B6">
            <wp:extent cx="4679950" cy="283845"/>
            <wp:effectExtent l="0" t="0" r="0" b="0"/>
            <wp:docPr id="35" name="Imag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Capture d’écran 2016-06-19 à 01.03.49.png"/>
                    <pic:cNvPicPr/>
                  </pic:nvPicPr>
                  <pic:blipFill>
                    <a:blip r:embed="rId89" cstate="print">
                      <a:extLst>
                        <a:ext uri="{28A0092B-C50C-407E-A947-70E740481C1C}">
                          <a14:useLocalDpi xmlns:a14="http://schemas.microsoft.com/office/drawing/2010/main" val="0"/>
                        </a:ext>
                      </a:extLst>
                    </a:blip>
                    <a:stretch>
                      <a:fillRect/>
                    </a:stretch>
                  </pic:blipFill>
                  <pic:spPr>
                    <a:xfrm>
                      <a:off x="0" y="0"/>
                      <a:ext cx="4679950" cy="283845"/>
                    </a:xfrm>
                    <a:prstGeom prst="rect">
                      <a:avLst/>
                    </a:prstGeom>
                  </pic:spPr>
                </pic:pic>
              </a:graphicData>
            </a:graphic>
          </wp:inline>
        </w:drawing>
      </w:r>
    </w:p>
    <w:p w14:paraId="1225708E" w14:textId="77777777" w:rsidR="00A011D8" w:rsidRPr="00DE333B" w:rsidRDefault="00A011D8" w:rsidP="00DE333B">
      <w:pPr>
        <w:pStyle w:val="tbnormal"/>
        <w:spacing w:after="180"/>
        <w:jc w:val="right"/>
        <w:rPr>
          <w:b/>
          <w:color w:val="404040" w:themeColor="text1" w:themeTint="BF"/>
          <w:sz w:val="18"/>
        </w:rPr>
      </w:pPr>
      <w:r w:rsidRPr="00DE333B">
        <w:rPr>
          <w:b/>
          <w:color w:val="404040" w:themeColor="text1" w:themeTint="BF"/>
          <w:sz w:val="18"/>
        </w:rPr>
        <w:t>Figure X : Processus d’approvisionnement standardisé.</w:t>
      </w:r>
    </w:p>
    <w:p w14:paraId="415BC476" w14:textId="77777777" w:rsidR="00A011D8" w:rsidRDefault="00A011D8" w:rsidP="00A011D8">
      <w:pPr>
        <w:pStyle w:val="tbnormal"/>
      </w:pPr>
      <w:r>
        <w:t>Lorsqu’on se trouve dans une stratégie logistique en flux poussé, les demandes d’achat sont dans la majeur partie du temps générées par le calcul des besoins. En effet, si l’on se réfère à l’exemple suivant :</w:t>
      </w:r>
    </w:p>
    <w:p w14:paraId="788CCAA4" w14:textId="77777777" w:rsidR="00A011D8" w:rsidRDefault="00A011D8" w:rsidP="00A011D8">
      <w:pPr>
        <w:pStyle w:val="tbnormal"/>
      </w:pPr>
      <w:r>
        <w:t xml:space="preserve">Production de 100 vélos dont la nomenclature est composée de 2 roues, 1 cadres, 2 pédales, 1 dérailleurs et 1 chaînes. Alors l’ordre de fabrication se </w:t>
      </w:r>
      <w:r>
        <w:lastRenderedPageBreak/>
        <w:t xml:space="preserve">constitue 100 vélos et avenant le cas où les composants ne sont pas </w:t>
      </w:r>
      <w:proofErr w:type="gramStart"/>
      <w:r>
        <w:t>disponible</w:t>
      </w:r>
      <w:proofErr w:type="gramEnd"/>
      <w:r>
        <w:t xml:space="preserve"> l’ordre d’achat résultant est de 200 roues, 100 cadres, 200 pédales, 100 dérailleurs et 100 chaînes.</w:t>
      </w:r>
    </w:p>
    <w:p w14:paraId="4C46E55F" w14:textId="77777777" w:rsidR="00A011D8" w:rsidRDefault="00A011D8" w:rsidP="00A011D8">
      <w:pPr>
        <w:pStyle w:val="tbtitre4"/>
      </w:pPr>
      <w:bookmarkStart w:id="331" w:name="_Toc454297928"/>
      <w:bookmarkStart w:id="332" w:name="_Toc455044909"/>
      <w:r>
        <w:t xml:space="preserve">La </w:t>
      </w:r>
      <w:proofErr w:type="spellStart"/>
      <w:r>
        <w:t>production</w:t>
      </w:r>
      <w:bookmarkEnd w:id="331"/>
      <w:bookmarkEnd w:id="332"/>
      <w:proofErr w:type="spellEnd"/>
    </w:p>
    <w:p w14:paraId="56DA47A6" w14:textId="77777777" w:rsidR="00A011D8" w:rsidRPr="00931191" w:rsidRDefault="00A011D8" w:rsidP="00A011D8">
      <w:pPr>
        <w:pStyle w:val="tbnormal"/>
      </w:pPr>
      <w:r>
        <w:t>Le processus de production est l’élément clé dans la génération de valeur. Il reçoit en entrée des matières premières brutes et fabrique les produits finaux que les consommateurs convoitent.</w:t>
      </w:r>
    </w:p>
    <w:p w14:paraId="0EFB98DA" w14:textId="77777777" w:rsidR="00A011D8" w:rsidRDefault="00A011D8" w:rsidP="00A011D8">
      <w:pPr>
        <w:pStyle w:val="tbnormal"/>
        <w:jc w:val="center"/>
      </w:pPr>
      <w:r>
        <w:rPr>
          <w:noProof/>
          <w:lang w:val="fr-FR" w:eastAsia="fr-FR"/>
        </w:rPr>
        <w:drawing>
          <wp:inline distT="0" distB="0" distL="0" distR="0" wp14:anchorId="29A350CC" wp14:editId="61570232">
            <wp:extent cx="1584000" cy="265518"/>
            <wp:effectExtent l="0" t="0" r="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apture d’écran 2016-06-19 à 01.03.23.png"/>
                    <pic:cNvPicPr/>
                  </pic:nvPicPr>
                  <pic:blipFill>
                    <a:blip r:embed="rId90" cstate="print">
                      <a:extLst>
                        <a:ext uri="{28A0092B-C50C-407E-A947-70E740481C1C}">
                          <a14:useLocalDpi xmlns:a14="http://schemas.microsoft.com/office/drawing/2010/main" val="0"/>
                        </a:ext>
                      </a:extLst>
                    </a:blip>
                    <a:stretch>
                      <a:fillRect/>
                    </a:stretch>
                  </pic:blipFill>
                  <pic:spPr>
                    <a:xfrm>
                      <a:off x="0" y="0"/>
                      <a:ext cx="1584000" cy="265518"/>
                    </a:xfrm>
                    <a:prstGeom prst="rect">
                      <a:avLst/>
                    </a:prstGeom>
                  </pic:spPr>
                </pic:pic>
              </a:graphicData>
            </a:graphic>
          </wp:inline>
        </w:drawing>
      </w:r>
    </w:p>
    <w:p w14:paraId="6523AC19" w14:textId="77777777" w:rsidR="00A011D8" w:rsidRPr="00DE333B" w:rsidRDefault="00A011D8" w:rsidP="00DE333B">
      <w:pPr>
        <w:pStyle w:val="tbnormal"/>
        <w:spacing w:after="180"/>
        <w:jc w:val="right"/>
        <w:rPr>
          <w:b/>
          <w:color w:val="404040" w:themeColor="text1" w:themeTint="BF"/>
          <w:sz w:val="18"/>
        </w:rPr>
      </w:pPr>
      <w:r w:rsidRPr="00DE333B">
        <w:rPr>
          <w:b/>
          <w:color w:val="404040" w:themeColor="text1" w:themeTint="BF"/>
          <w:sz w:val="18"/>
        </w:rPr>
        <w:t>Figure X : Processus de production.</w:t>
      </w:r>
    </w:p>
    <w:p w14:paraId="248E312C" w14:textId="77777777" w:rsidR="00A011D8" w:rsidRDefault="00A011D8" w:rsidP="00A011D8">
      <w:pPr>
        <w:pStyle w:val="tbtitre3"/>
      </w:pPr>
      <w:bookmarkStart w:id="333" w:name="_Toc454297929"/>
      <w:bookmarkStart w:id="334" w:name="_Toc455044910"/>
      <w:r>
        <w:t>Partie des ventes</w:t>
      </w:r>
      <w:bookmarkEnd w:id="333"/>
      <w:bookmarkEnd w:id="334"/>
    </w:p>
    <w:p w14:paraId="7E0122A6" w14:textId="77777777" w:rsidR="00A011D8" w:rsidRDefault="00A011D8" w:rsidP="00A011D8">
      <w:pPr>
        <w:pStyle w:val="tbnormal"/>
      </w:pPr>
      <w:r>
        <w:t>Cette partie représente la génératrice de revenue. Elle doit pouvoir compter sur les résultats de la chaîne logistique pour disposer de disponibilité pour les produits qu’elle compte proposer à ses clients.</w:t>
      </w:r>
    </w:p>
    <w:p w14:paraId="0C9B26F4" w14:textId="77777777" w:rsidR="00A011D8" w:rsidRDefault="00A011D8" w:rsidP="00A011D8">
      <w:pPr>
        <w:pStyle w:val="tbnormal"/>
      </w:pPr>
      <w:r>
        <w:rPr>
          <w:noProof/>
          <w:lang w:val="fr-FR" w:eastAsia="fr-FR"/>
        </w:rPr>
        <w:drawing>
          <wp:inline distT="0" distB="0" distL="0" distR="0" wp14:anchorId="5C658A81" wp14:editId="61FC2D33">
            <wp:extent cx="4679950" cy="283845"/>
            <wp:effectExtent l="0" t="0" r="0" b="0"/>
            <wp:docPr id="125" name="Imag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 name="Capture d’écran 2016-06-21 à 17.09.30.png"/>
                    <pic:cNvPicPr/>
                  </pic:nvPicPr>
                  <pic:blipFill>
                    <a:blip r:embed="rId91" cstate="print">
                      <a:extLst>
                        <a:ext uri="{28A0092B-C50C-407E-A947-70E740481C1C}">
                          <a14:useLocalDpi xmlns:a14="http://schemas.microsoft.com/office/drawing/2010/main" val="0"/>
                        </a:ext>
                      </a:extLst>
                    </a:blip>
                    <a:stretch>
                      <a:fillRect/>
                    </a:stretch>
                  </pic:blipFill>
                  <pic:spPr>
                    <a:xfrm>
                      <a:off x="0" y="0"/>
                      <a:ext cx="4679950" cy="283845"/>
                    </a:xfrm>
                    <a:prstGeom prst="rect">
                      <a:avLst/>
                    </a:prstGeom>
                  </pic:spPr>
                </pic:pic>
              </a:graphicData>
            </a:graphic>
          </wp:inline>
        </w:drawing>
      </w:r>
    </w:p>
    <w:p w14:paraId="373220CE" w14:textId="77777777" w:rsidR="00A011D8" w:rsidRPr="00DE333B" w:rsidRDefault="00A011D8" w:rsidP="00DE333B">
      <w:pPr>
        <w:pStyle w:val="tbnormal"/>
        <w:spacing w:after="180"/>
        <w:jc w:val="right"/>
        <w:rPr>
          <w:b/>
          <w:color w:val="404040" w:themeColor="text1" w:themeTint="BF"/>
          <w:sz w:val="18"/>
        </w:rPr>
      </w:pPr>
      <w:r w:rsidRPr="00DE333B">
        <w:rPr>
          <w:b/>
          <w:color w:val="404040" w:themeColor="text1" w:themeTint="BF"/>
          <w:sz w:val="18"/>
        </w:rPr>
        <w:t>Figure X : Processus de vente standardisé.</w:t>
      </w:r>
    </w:p>
    <w:p w14:paraId="0856C479" w14:textId="77777777" w:rsidR="00F36515" w:rsidRDefault="00F36515" w:rsidP="00F36515">
      <w:pPr>
        <w:pStyle w:val="tbtitre2"/>
      </w:pPr>
      <w:bookmarkStart w:id="335" w:name="_Toc455044911"/>
      <w:r>
        <w:t>Limites et recommandations</w:t>
      </w:r>
      <w:bookmarkEnd w:id="335"/>
    </w:p>
    <w:p w14:paraId="03BC126E" w14:textId="77777777" w:rsidR="00F36515" w:rsidRDefault="00F36515" w:rsidP="00F36515">
      <w:pPr>
        <w:pStyle w:val="tbnormal"/>
      </w:pPr>
      <w:r>
        <w:t>Il est important de prendre en considération que ces modèles sont beaucoup influencé par leur mise en place dans la solution choisie. En effet, les éléments théoriques ont été mis en pratique dans Odoo et à partir de ces essais, les modèles ont été créés.</w:t>
      </w:r>
    </w:p>
    <w:p w14:paraId="611BA97A" w14:textId="77777777" w:rsidR="00F36515" w:rsidRPr="00D4673F" w:rsidRDefault="00F36515" w:rsidP="00F36515">
      <w:pPr>
        <w:pStyle w:val="tbnormal"/>
      </w:pPr>
      <w:r>
        <w:t>Cependant, les processus intégrés dans le PGI doivent être le plus standardisé possible. C’est ce qui fait la force d’un outil de ce type-là. De ce fait, les résultats présentés au travers des diagrammes doivent être pertinent.</w:t>
      </w:r>
    </w:p>
    <w:p w14:paraId="7FFC2CFC" w14:textId="77777777" w:rsidR="00F36515" w:rsidRDefault="00F36515" w:rsidP="00F36515">
      <w:pPr>
        <w:pStyle w:val="tbnormal"/>
      </w:pPr>
    </w:p>
    <w:p w14:paraId="13CD9865" w14:textId="3987A24D" w:rsidR="004E0DBB" w:rsidRDefault="009D7E22" w:rsidP="004E0DBB">
      <w:pPr>
        <w:pStyle w:val="tbtitre1"/>
      </w:pPr>
      <w:bookmarkStart w:id="336" w:name="_Toc455044912"/>
      <w:r>
        <w:t>Portabilité</w:t>
      </w:r>
      <w:r w:rsidR="00280887">
        <w:t xml:space="preserve"> du scénario sur Odoo</w:t>
      </w:r>
      <w:bookmarkEnd w:id="336"/>
    </w:p>
    <w:p w14:paraId="5E3EF905" w14:textId="4C73416B" w:rsidR="004E0DBB" w:rsidRDefault="00A14D8F" w:rsidP="004E0DBB">
      <w:pPr>
        <w:pStyle w:val="tbnormal"/>
      </w:pPr>
      <w:r>
        <w:t>Ce chapitre démontre comment intégrer Brewery &amp; Co.</w:t>
      </w:r>
      <w:r w:rsidR="00102D9E">
        <w:t xml:space="preserve"> et ses processus</w:t>
      </w:r>
      <w:r>
        <w:t xml:space="preserve"> dans le PGI. Nous présentons la configuration </w:t>
      </w:r>
      <w:r w:rsidR="00B96F06">
        <w:t xml:space="preserve">de l’accès à une nouvelle instance, la configuration </w:t>
      </w:r>
      <w:r>
        <w:t xml:space="preserve">globale de la base de données, le master data à créer et </w:t>
      </w:r>
      <w:r w:rsidR="00B96F06">
        <w:t>repassons-en</w:t>
      </w:r>
      <w:r>
        <w:t xml:space="preserve"> revue tous les processus que la société exploite pour produire ses bière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B96F06" w14:paraId="683C9C90" w14:textId="77777777" w:rsidTr="00664D0E">
        <w:trPr>
          <w:trHeight w:hRule="exact" w:val="113"/>
        </w:trPr>
        <w:tc>
          <w:tcPr>
            <w:tcW w:w="597" w:type="dxa"/>
            <w:tcBorders>
              <w:bottom w:val="single" w:sz="2" w:space="0" w:color="D0CECE" w:themeColor="background2" w:themeShade="E6"/>
            </w:tcBorders>
            <w:shd w:val="clear" w:color="auto" w:fill="auto"/>
            <w:vAlign w:val="center"/>
          </w:tcPr>
          <w:p w14:paraId="2BA0BFB8" w14:textId="77777777" w:rsidR="00B96F06" w:rsidRPr="00025F11" w:rsidRDefault="00B96F06" w:rsidP="00035240">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50E7D0A8" w14:textId="77777777" w:rsidR="00B96F06" w:rsidRPr="00025F11" w:rsidRDefault="00B96F06" w:rsidP="00035240">
            <w:pPr>
              <w:pStyle w:val="tbnormal"/>
              <w:jc w:val="left"/>
              <w:rPr>
                <w:b/>
                <w:sz w:val="2"/>
                <w:szCs w:val="2"/>
              </w:rPr>
            </w:pPr>
          </w:p>
        </w:tc>
      </w:tr>
      <w:tr w:rsidR="00B96F06" w14:paraId="45A203AC" w14:textId="77777777" w:rsidTr="00664D0E">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784F30DA" w14:textId="77777777" w:rsidR="00B96F06" w:rsidRPr="000353ED" w:rsidRDefault="00B96F06" w:rsidP="00035240">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111214A8" w14:textId="283D6169" w:rsidR="00B96F06" w:rsidRPr="00664D0E" w:rsidRDefault="00B96F06" w:rsidP="00035240">
            <w:pPr>
              <w:pStyle w:val="tbnormal"/>
              <w:rPr>
                <w:sz w:val="21"/>
              </w:rPr>
            </w:pPr>
            <w:r w:rsidRPr="00664D0E">
              <w:rPr>
                <w:b/>
                <w:sz w:val="21"/>
              </w:rPr>
              <w:t>Compléments :</w:t>
            </w:r>
          </w:p>
          <w:p w14:paraId="3553BA67" w14:textId="5C45686C" w:rsidR="00B96F06" w:rsidRPr="00664D0E" w:rsidRDefault="00B96F06" w:rsidP="00035240">
            <w:pPr>
              <w:pStyle w:val="tbnormal"/>
              <w:rPr>
                <w:sz w:val="21"/>
              </w:rPr>
            </w:pPr>
            <w:r w:rsidRPr="00664D0E">
              <w:rPr>
                <w:sz w:val="21"/>
              </w:rPr>
              <w:t xml:space="preserve">Odoo S.A </w:t>
            </w:r>
            <w:proofErr w:type="spellStart"/>
            <w:r w:rsidRPr="00664D0E">
              <w:rPr>
                <w:sz w:val="21"/>
              </w:rPr>
              <w:t>propose</w:t>
            </w:r>
            <w:proofErr w:type="spellEnd"/>
            <w:r w:rsidRPr="00664D0E">
              <w:rPr>
                <w:sz w:val="21"/>
              </w:rPr>
              <w:t xml:space="preserve"> un programme éducatif à sa communauté. Il donne accès à toutes les fonctionnalit</w:t>
            </w:r>
            <w:r w:rsidR="00102D9E">
              <w:rPr>
                <w:sz w:val="21"/>
              </w:rPr>
              <w:t>és du SaaS</w:t>
            </w:r>
            <w:r w:rsidRPr="00664D0E">
              <w:rPr>
                <w:sz w:val="21"/>
              </w:rPr>
              <w:t xml:space="preserve"> en version illimité.</w:t>
            </w:r>
          </w:p>
          <w:p w14:paraId="21296818" w14:textId="698742D4" w:rsidR="00B96F06" w:rsidRPr="00664D0E" w:rsidRDefault="00B96F06" w:rsidP="00035240">
            <w:pPr>
              <w:pStyle w:val="tbnormal"/>
              <w:rPr>
                <w:sz w:val="21"/>
              </w:rPr>
            </w:pPr>
            <w:r w:rsidRPr="00664D0E">
              <w:rPr>
                <w:sz w:val="21"/>
              </w:rPr>
              <w:t xml:space="preserve">Pour la réalisation de ce travail, un compte affilié à ce programme </w:t>
            </w:r>
            <w:r w:rsidR="00102D9E">
              <w:rPr>
                <w:sz w:val="21"/>
              </w:rPr>
              <w:t>est utilisé.</w:t>
            </w:r>
          </w:p>
          <w:p w14:paraId="7DAF3570" w14:textId="12F9CABC" w:rsidR="00B96F06" w:rsidRPr="00664D0E" w:rsidRDefault="00B96F06" w:rsidP="00102D9E">
            <w:pPr>
              <w:pStyle w:val="tbnormal"/>
              <w:rPr>
                <w:b/>
                <w:sz w:val="21"/>
              </w:rPr>
            </w:pPr>
            <w:r w:rsidRPr="00664D0E">
              <w:rPr>
                <w:b/>
                <w:sz w:val="21"/>
              </w:rPr>
              <w:t xml:space="preserve">Pour plus d’information se référer </w:t>
            </w:r>
            <w:r w:rsidR="00102D9E">
              <w:rPr>
                <w:b/>
                <w:sz w:val="21"/>
              </w:rPr>
              <w:t>au chapitre #REF (théorie)</w:t>
            </w:r>
            <w:r w:rsidRPr="00664D0E">
              <w:rPr>
                <w:b/>
                <w:sz w:val="21"/>
              </w:rPr>
              <w:t>.</w:t>
            </w:r>
          </w:p>
        </w:tc>
      </w:tr>
      <w:tr w:rsidR="00B96F06" w14:paraId="0F3F8C60" w14:textId="77777777" w:rsidTr="00664D0E">
        <w:trPr>
          <w:trHeight w:hRule="exact" w:val="90"/>
        </w:trPr>
        <w:tc>
          <w:tcPr>
            <w:tcW w:w="597" w:type="dxa"/>
            <w:tcBorders>
              <w:top w:val="single" w:sz="2" w:space="0" w:color="D0CECE" w:themeColor="background2" w:themeShade="E6"/>
            </w:tcBorders>
            <w:shd w:val="clear" w:color="auto" w:fill="auto"/>
            <w:vAlign w:val="center"/>
          </w:tcPr>
          <w:p w14:paraId="7373AC3B" w14:textId="784D9DA7" w:rsidR="00B96F06" w:rsidRPr="00025F11" w:rsidRDefault="00B96F06" w:rsidP="00035240">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37A34FF7" w14:textId="77777777" w:rsidR="00B96F06" w:rsidRPr="00025F11" w:rsidRDefault="00B96F06" w:rsidP="00035240">
            <w:pPr>
              <w:pStyle w:val="tbnormal"/>
              <w:jc w:val="left"/>
              <w:rPr>
                <w:b/>
                <w:sz w:val="2"/>
                <w:szCs w:val="2"/>
              </w:rPr>
            </w:pPr>
          </w:p>
        </w:tc>
      </w:tr>
    </w:tbl>
    <w:p w14:paraId="3FD4EB20" w14:textId="77777777" w:rsidR="006F69C3" w:rsidRDefault="006F69C3" w:rsidP="006F69C3">
      <w:pPr>
        <w:pStyle w:val="tbtitre2"/>
      </w:pPr>
      <w:bookmarkStart w:id="337" w:name="_Toc455044913"/>
      <w:bookmarkStart w:id="338" w:name="_Toc454297931"/>
      <w:r>
        <w:lastRenderedPageBreak/>
        <w:t>Démarche</w:t>
      </w:r>
      <w:bookmarkEnd w:id="337"/>
    </w:p>
    <w:p w14:paraId="664CFAB9" w14:textId="77777777" w:rsidR="006F69C3" w:rsidRDefault="006F69C3" w:rsidP="006F69C3">
      <w:pPr>
        <w:pStyle w:val="tbnormal"/>
      </w:pPr>
      <w:r>
        <w:t>La simulation manuelle permet d’obtenir un référentiel des objets et des workflows qui sont utilisés pour chaque activité. Sur cette base, il est possible d’utiliser divers outils pour obtenir des informations supplémentaires comme les relations qui existent entre les différents objets le type (many2many/one2many/many2one). De plus, il est également envisageable d’accéder aux contraintes que peuvent contenir certains modèles</w:t>
      </w:r>
    </w:p>
    <w:p w14:paraId="323B6BB7" w14:textId="77777777" w:rsidR="006F69C3" w:rsidRDefault="006F69C3" w:rsidP="006F69C3">
      <w:pPr>
        <w:pStyle w:val="tbnormal"/>
      </w:pPr>
      <w:r>
        <w:t>Afin d’avoir accès à ces informations, les outils suivants sont proposés par l’éditeur :</w:t>
      </w:r>
    </w:p>
    <w:p w14:paraId="2CA02386" w14:textId="77777777" w:rsidR="006F69C3" w:rsidRDefault="006F69C3" w:rsidP="00AB054A">
      <w:pPr>
        <w:pStyle w:val="tbnormal"/>
        <w:numPr>
          <w:ilvl w:val="0"/>
          <w:numId w:val="9"/>
        </w:numPr>
      </w:pPr>
      <w:r>
        <w:t xml:space="preserve">La barre </w:t>
      </w:r>
      <w:proofErr w:type="spellStart"/>
      <w:r w:rsidRPr="00413DAA">
        <w:rPr>
          <w:b/>
        </w:rPr>
        <w:t>Developer</w:t>
      </w:r>
      <w:proofErr w:type="spellEnd"/>
      <w:r w:rsidRPr="00413DAA">
        <w:rPr>
          <w:b/>
        </w:rPr>
        <w:t xml:space="preserve"> Tools</w:t>
      </w:r>
      <w:r>
        <w:t xml:space="preserve"> (figure </w:t>
      </w:r>
      <w:proofErr w:type="spellStart"/>
      <w:r>
        <w:t>nX</w:t>
      </w:r>
      <w:proofErr w:type="spellEnd"/>
      <w:r>
        <w:t xml:space="preserve">) pour un audit simple. Elle est utile grâce aux menus </w:t>
      </w:r>
      <w:r w:rsidRPr="00413DAA">
        <w:rPr>
          <w:b/>
        </w:rPr>
        <w:t>Action</w:t>
      </w:r>
      <w:r>
        <w:t xml:space="preserve"> pour tous ce qui touche à la visualisation des attributs et des workflows (s’il y en a) et </w:t>
      </w:r>
      <w:proofErr w:type="spellStart"/>
      <w:r w:rsidRPr="00413DAA">
        <w:rPr>
          <w:b/>
        </w:rPr>
        <w:t>View</w:t>
      </w:r>
      <w:proofErr w:type="spellEnd"/>
      <w:r>
        <w:t xml:space="preserve"> pour obtenir des informations sur les métadonnées.</w:t>
      </w:r>
    </w:p>
    <w:p w14:paraId="167F8F91" w14:textId="77777777" w:rsidR="006F69C3" w:rsidRDefault="006F69C3" w:rsidP="00AB054A">
      <w:pPr>
        <w:pStyle w:val="tbnormal"/>
        <w:numPr>
          <w:ilvl w:val="0"/>
          <w:numId w:val="9"/>
        </w:numPr>
      </w:pPr>
      <w:r>
        <w:t xml:space="preserve">Plus poussé, les paramètres techniques. Pour s’y rendre </w:t>
      </w:r>
      <w:r w:rsidRPr="00E64C37">
        <w:rPr>
          <w:b/>
        </w:rPr>
        <w:t>Menu principal</w:t>
      </w:r>
      <w:r>
        <w:t xml:space="preserve"> / </w:t>
      </w:r>
      <w:r w:rsidRPr="00E64C37">
        <w:rPr>
          <w:b/>
        </w:rPr>
        <w:t>Paramètres</w:t>
      </w:r>
      <w:r>
        <w:t xml:space="preserve"> / </w:t>
      </w:r>
      <w:r w:rsidRPr="00E64C37">
        <w:rPr>
          <w:b/>
        </w:rPr>
        <w:t>Technique</w:t>
      </w:r>
      <w:r>
        <w:t xml:space="preserve"> / </w:t>
      </w:r>
      <w:r w:rsidRPr="00E64C37">
        <w:rPr>
          <w:b/>
        </w:rPr>
        <w:t>Structure de base de données</w:t>
      </w:r>
      <w:r>
        <w:t xml:space="preserve"> et à partir de là, les modèles, les attributs, les contraintes et les relations many2many sont accessibles. Principalement utilisé, le Modèle qui donne accès à la liste exhaustive de tous les objets (tables) Odoo®. Il est aussi possible d’extraire un fichier PDF grâce au menu </w:t>
      </w:r>
      <w:proofErr w:type="spellStart"/>
      <w:r w:rsidRPr="00E64C37">
        <w:rPr>
          <w:b/>
        </w:rPr>
        <w:t>Print</w:t>
      </w:r>
      <w:proofErr w:type="spellEnd"/>
      <w:r>
        <w:t xml:space="preserve"> / </w:t>
      </w:r>
      <w:r w:rsidRPr="00E64C37">
        <w:rPr>
          <w:b/>
        </w:rPr>
        <w:t xml:space="preserve">Model </w:t>
      </w:r>
      <w:proofErr w:type="spellStart"/>
      <w:r w:rsidRPr="00E64C37">
        <w:rPr>
          <w:b/>
        </w:rPr>
        <w:t>Overview</w:t>
      </w:r>
      <w:proofErr w:type="spellEnd"/>
      <w:r>
        <w:t xml:space="preserve"> accessible directement dans le détail d’un modèle.</w:t>
      </w:r>
    </w:p>
    <w:p w14:paraId="36B376E2" w14:textId="77777777" w:rsidR="006F69C3" w:rsidRDefault="006F69C3" w:rsidP="00AB054A">
      <w:pPr>
        <w:pStyle w:val="tbnormal"/>
        <w:numPr>
          <w:ilvl w:val="0"/>
          <w:numId w:val="9"/>
        </w:numPr>
      </w:pPr>
      <w:r>
        <w:t>De la même manière, les workflows peuvent être exporté sous forme PDF. Cependant, dans la version actuelle d’Odoo® les workflows sont gentiment abandonnés. De ce fait, la plupart des opérations se font uniquement grâce à des états sur les objet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Look w:val="04A0" w:firstRow="1" w:lastRow="0" w:firstColumn="1" w:lastColumn="0" w:noHBand="0" w:noVBand="1"/>
      </w:tblPr>
      <w:tblGrid>
        <w:gridCol w:w="597"/>
        <w:gridCol w:w="6773"/>
      </w:tblGrid>
      <w:tr w:rsidR="006F69C3" w14:paraId="2F2C742A" w14:textId="77777777" w:rsidTr="00EB5D49">
        <w:trPr>
          <w:trHeight w:hRule="exact" w:val="113"/>
        </w:trPr>
        <w:tc>
          <w:tcPr>
            <w:tcW w:w="597" w:type="dxa"/>
            <w:tcBorders>
              <w:bottom w:val="single" w:sz="2" w:space="0" w:color="D0CECE" w:themeColor="background2" w:themeShade="E6"/>
            </w:tcBorders>
            <w:shd w:val="clear" w:color="auto" w:fill="auto"/>
            <w:vAlign w:val="center"/>
          </w:tcPr>
          <w:p w14:paraId="1DE48156" w14:textId="77777777" w:rsidR="006F69C3" w:rsidRPr="00025F11" w:rsidRDefault="006F69C3" w:rsidP="00EB5D49">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624293C9" w14:textId="77777777" w:rsidR="006F69C3" w:rsidRPr="00025F11" w:rsidRDefault="006F69C3" w:rsidP="00EB5D49">
            <w:pPr>
              <w:pStyle w:val="tbnormal"/>
              <w:jc w:val="left"/>
              <w:rPr>
                <w:b/>
                <w:sz w:val="2"/>
                <w:szCs w:val="2"/>
              </w:rPr>
            </w:pPr>
          </w:p>
        </w:tc>
      </w:tr>
      <w:tr w:rsidR="006F69C3" w14:paraId="479F1752" w14:textId="77777777" w:rsidTr="00EB5D49">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5771498C" w14:textId="77777777" w:rsidR="006F69C3" w:rsidRPr="000353ED" w:rsidRDefault="006F69C3" w:rsidP="00EB5D49">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301F54FB" w14:textId="77777777" w:rsidR="006F69C3" w:rsidRDefault="006F69C3" w:rsidP="00EB5D49">
            <w:pPr>
              <w:pStyle w:val="tbnormal"/>
            </w:pPr>
            <w:r>
              <w:rPr>
                <w:b/>
              </w:rPr>
              <w:t>Informations</w:t>
            </w:r>
            <w:r w:rsidRPr="000353ED">
              <w:rPr>
                <w:b/>
              </w:rPr>
              <w:t> :</w:t>
            </w:r>
          </w:p>
          <w:p w14:paraId="3D0BE1D9" w14:textId="77777777" w:rsidR="006F69C3" w:rsidRDefault="006F69C3" w:rsidP="00EB5D49">
            <w:pPr>
              <w:pStyle w:val="tbnormal"/>
              <w:rPr>
                <w:i/>
              </w:rPr>
            </w:pPr>
            <w:r>
              <w:rPr>
                <w:i/>
              </w:rPr>
              <w:t>Ce n’est qu’après plusieurs semaines que nous avons trouvés ces outils proposés par l’éditeur. Avant cela, nous avions mis en place un bout de code qui nous permettait d’interroger la structure d’un modèle par le biais de l’API. Voici le code</w:t>
            </w:r>
            <w:r>
              <w:rPr>
                <w:rStyle w:val="Appelnotedebasdep"/>
                <w:i/>
              </w:rPr>
              <w:footnoteReference w:id="36"/>
            </w:r>
            <w:r>
              <w:rPr>
                <w:i/>
              </w:rPr>
              <w:t xml:space="preserve"> à partir duquel nous nous sommes inspirés (dans cet exemple c’est le modèle </w:t>
            </w:r>
            <w:proofErr w:type="spellStart"/>
            <w:r w:rsidRPr="006B1AAD">
              <w:rPr>
                <w:b/>
                <w:i/>
              </w:rPr>
              <w:t>res.partner</w:t>
            </w:r>
            <w:proofErr w:type="spellEnd"/>
            <w:r>
              <w:rPr>
                <w:i/>
              </w:rPr>
              <w:t xml:space="preserve"> qui est inspecté) :</w:t>
            </w:r>
          </w:p>
          <w:p w14:paraId="0BE4124F" w14:textId="77777777" w:rsidR="006F69C3" w:rsidRPr="00025F11" w:rsidRDefault="006F69C3" w:rsidP="00EB5D49">
            <w:pPr>
              <w:pStyle w:val="tbnormal"/>
              <w:rPr>
                <w:i/>
              </w:rPr>
            </w:pPr>
            <w:r>
              <w:rPr>
                <w:i/>
                <w:noProof/>
                <w:lang w:eastAsia="fr-FR"/>
              </w:rPr>
              <w:drawing>
                <wp:inline distT="0" distB="0" distL="0" distR="0" wp14:anchorId="66AAC7C0" wp14:editId="225EF318">
                  <wp:extent cx="4140000" cy="736994"/>
                  <wp:effectExtent l="0" t="0" r="635" b="0"/>
                  <wp:docPr id="50" name="Imag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Capture d’écran 2016-06-17 à 11.00.27.png"/>
                          <pic:cNvPicPr/>
                        </pic:nvPicPr>
                        <pic:blipFill>
                          <a:blip r:embed="rId92" cstate="print">
                            <a:extLst>
                              <a:ext uri="{28A0092B-C50C-407E-A947-70E740481C1C}">
                                <a14:useLocalDpi xmlns:a14="http://schemas.microsoft.com/office/drawing/2010/main" val="0"/>
                              </a:ext>
                            </a:extLst>
                          </a:blip>
                          <a:stretch>
                            <a:fillRect/>
                          </a:stretch>
                        </pic:blipFill>
                        <pic:spPr>
                          <a:xfrm>
                            <a:off x="0" y="0"/>
                            <a:ext cx="4140000" cy="736994"/>
                          </a:xfrm>
                          <a:prstGeom prst="rect">
                            <a:avLst/>
                          </a:prstGeom>
                        </pic:spPr>
                      </pic:pic>
                    </a:graphicData>
                  </a:graphic>
                </wp:inline>
              </w:drawing>
            </w:r>
          </w:p>
        </w:tc>
      </w:tr>
      <w:tr w:rsidR="006F69C3" w14:paraId="04D537F0" w14:textId="77777777" w:rsidTr="00EB5D49">
        <w:trPr>
          <w:trHeight w:hRule="exact" w:val="113"/>
        </w:trPr>
        <w:tc>
          <w:tcPr>
            <w:tcW w:w="597" w:type="dxa"/>
            <w:tcBorders>
              <w:top w:val="single" w:sz="2" w:space="0" w:color="D0CECE" w:themeColor="background2" w:themeShade="E6"/>
            </w:tcBorders>
            <w:shd w:val="clear" w:color="auto" w:fill="auto"/>
            <w:vAlign w:val="center"/>
          </w:tcPr>
          <w:p w14:paraId="3D4E8E97" w14:textId="77777777" w:rsidR="006F69C3" w:rsidRPr="00025F11" w:rsidRDefault="006F69C3" w:rsidP="00EB5D49">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09C0FC9E" w14:textId="77777777" w:rsidR="006F69C3" w:rsidRDefault="006F69C3" w:rsidP="00EB5D49">
            <w:pPr>
              <w:pStyle w:val="tbnormal"/>
              <w:jc w:val="left"/>
              <w:rPr>
                <w:b/>
                <w:sz w:val="2"/>
                <w:szCs w:val="2"/>
              </w:rPr>
            </w:pPr>
          </w:p>
          <w:p w14:paraId="4BA7F0FF" w14:textId="77777777" w:rsidR="006F69C3" w:rsidRPr="00025F11" w:rsidRDefault="006F69C3" w:rsidP="00EB5D49">
            <w:pPr>
              <w:pStyle w:val="tbnormal"/>
              <w:jc w:val="left"/>
              <w:rPr>
                <w:b/>
                <w:sz w:val="2"/>
                <w:szCs w:val="2"/>
              </w:rPr>
            </w:pPr>
          </w:p>
        </w:tc>
      </w:tr>
    </w:tbl>
    <w:p w14:paraId="02CFA8BD" w14:textId="77777777" w:rsidR="006F69C3" w:rsidRDefault="006F69C3" w:rsidP="006F69C3">
      <w:pPr>
        <w:pStyle w:val="tbnormal"/>
      </w:pPr>
      <w:r>
        <w:t>Afin d’obtenir des résultats, nous travaillons à l’aide du mode développeur actif. Ce mode permet d’avoir accès à des informations techniques très intéressantes dans le cadre de ce travail.</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Look w:val="04A0" w:firstRow="1" w:lastRow="0" w:firstColumn="1" w:lastColumn="0" w:noHBand="0" w:noVBand="1"/>
      </w:tblPr>
      <w:tblGrid>
        <w:gridCol w:w="597"/>
        <w:gridCol w:w="6773"/>
      </w:tblGrid>
      <w:tr w:rsidR="006F69C3" w14:paraId="27FF3750" w14:textId="77777777" w:rsidTr="00EB5D49">
        <w:trPr>
          <w:trHeight w:hRule="exact" w:val="113"/>
        </w:trPr>
        <w:tc>
          <w:tcPr>
            <w:tcW w:w="597" w:type="dxa"/>
            <w:tcBorders>
              <w:bottom w:val="single" w:sz="2" w:space="0" w:color="D0CECE" w:themeColor="background2" w:themeShade="E6"/>
            </w:tcBorders>
            <w:shd w:val="clear" w:color="auto" w:fill="auto"/>
            <w:vAlign w:val="center"/>
          </w:tcPr>
          <w:p w14:paraId="73891720" w14:textId="77777777" w:rsidR="006F69C3" w:rsidRPr="00025F11" w:rsidRDefault="006F69C3" w:rsidP="00EB5D49">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6D4916DE" w14:textId="77777777" w:rsidR="006F69C3" w:rsidRPr="00025F11" w:rsidRDefault="006F69C3" w:rsidP="00EB5D49">
            <w:pPr>
              <w:pStyle w:val="tbnormal"/>
              <w:jc w:val="left"/>
              <w:rPr>
                <w:b/>
                <w:sz w:val="2"/>
                <w:szCs w:val="2"/>
              </w:rPr>
            </w:pPr>
          </w:p>
        </w:tc>
      </w:tr>
      <w:tr w:rsidR="006F69C3" w14:paraId="1D10687A" w14:textId="77777777" w:rsidTr="00EB5D49">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04F9CADD" w14:textId="77777777" w:rsidR="006F69C3" w:rsidRPr="000353ED" w:rsidRDefault="006F69C3" w:rsidP="00EB5D49">
            <w:pPr>
              <w:pStyle w:val="tbnormal"/>
              <w:jc w:val="center"/>
              <w:rPr>
                <w:rFonts w:ascii="Times" w:hAnsi="Times"/>
                <w:b/>
                <w:bCs/>
              </w:rPr>
            </w:pPr>
            <w:r>
              <w:rPr>
                <w:rFonts w:ascii="Times" w:hAnsi="Times"/>
                <w:b/>
                <w:bCs/>
                <w:sz w:val="56"/>
              </w:rPr>
              <w:lastRenderedPageBreak/>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7DE828BE" w14:textId="77777777" w:rsidR="006F69C3" w:rsidRDefault="006F69C3" w:rsidP="00EB5D49">
            <w:pPr>
              <w:pStyle w:val="tbnormal"/>
            </w:pPr>
            <w:r>
              <w:rPr>
                <w:b/>
              </w:rPr>
              <w:t>Informations</w:t>
            </w:r>
            <w:r w:rsidRPr="000353ED">
              <w:rPr>
                <w:b/>
              </w:rPr>
              <w:t> :</w:t>
            </w:r>
          </w:p>
          <w:p w14:paraId="4E700486" w14:textId="77777777" w:rsidR="006F69C3" w:rsidRDefault="006F69C3" w:rsidP="00EB5D49">
            <w:pPr>
              <w:pStyle w:val="tbnormal"/>
              <w:rPr>
                <w:i/>
              </w:rPr>
            </w:pPr>
            <w:r>
              <w:rPr>
                <w:i/>
              </w:rPr>
              <w:t xml:space="preserve">Le mode développeur s’active directement sur l’IHM Web. Pour se faire aller dans le menu supérieur droit </w:t>
            </w:r>
            <w:r w:rsidRPr="006A5D20">
              <w:rPr>
                <w:b/>
                <w:i/>
              </w:rPr>
              <w:t>/ About </w:t>
            </w:r>
            <w:r>
              <w:rPr>
                <w:i/>
              </w:rPr>
              <w:t>:</w:t>
            </w:r>
          </w:p>
          <w:p w14:paraId="3A6A5A21" w14:textId="77777777" w:rsidR="006F69C3" w:rsidRPr="00025F11" w:rsidRDefault="006F69C3" w:rsidP="00EB5D49">
            <w:pPr>
              <w:pStyle w:val="tbnormal"/>
              <w:rPr>
                <w:i/>
              </w:rPr>
            </w:pPr>
            <w:r>
              <w:rPr>
                <w:i/>
                <w:noProof/>
                <w:lang w:eastAsia="fr-FR"/>
              </w:rPr>
              <w:drawing>
                <wp:inline distT="0" distB="0" distL="0" distR="0" wp14:anchorId="54896A3D" wp14:editId="2FA092F9">
                  <wp:extent cx="1472728" cy="180000"/>
                  <wp:effectExtent l="0" t="0" r="635" b="0"/>
                  <wp:docPr id="45" name="Imag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Capture d’écran 2016-06-17 à 10.36.43.png"/>
                          <pic:cNvPicPr/>
                        </pic:nvPicPr>
                        <pic:blipFill>
                          <a:blip r:embed="rId93" cstate="print">
                            <a:extLst>
                              <a:ext uri="{28A0092B-C50C-407E-A947-70E740481C1C}">
                                <a14:useLocalDpi xmlns:a14="http://schemas.microsoft.com/office/drawing/2010/main" val="0"/>
                              </a:ext>
                            </a:extLst>
                          </a:blip>
                          <a:stretch>
                            <a:fillRect/>
                          </a:stretch>
                        </pic:blipFill>
                        <pic:spPr>
                          <a:xfrm>
                            <a:off x="0" y="0"/>
                            <a:ext cx="1472728" cy="180000"/>
                          </a:xfrm>
                          <a:prstGeom prst="rect">
                            <a:avLst/>
                          </a:prstGeom>
                        </pic:spPr>
                      </pic:pic>
                    </a:graphicData>
                  </a:graphic>
                </wp:inline>
              </w:drawing>
            </w:r>
          </w:p>
        </w:tc>
      </w:tr>
      <w:tr w:rsidR="006F69C3" w14:paraId="439406F4" w14:textId="77777777" w:rsidTr="00EB5D49">
        <w:trPr>
          <w:trHeight w:hRule="exact" w:val="113"/>
        </w:trPr>
        <w:tc>
          <w:tcPr>
            <w:tcW w:w="597" w:type="dxa"/>
            <w:tcBorders>
              <w:top w:val="single" w:sz="2" w:space="0" w:color="D0CECE" w:themeColor="background2" w:themeShade="E6"/>
            </w:tcBorders>
            <w:shd w:val="clear" w:color="auto" w:fill="auto"/>
            <w:vAlign w:val="center"/>
          </w:tcPr>
          <w:p w14:paraId="1984C48C" w14:textId="77777777" w:rsidR="006F69C3" w:rsidRPr="00025F11" w:rsidRDefault="006F69C3" w:rsidP="00EB5D49">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1574F97E" w14:textId="77777777" w:rsidR="006F69C3" w:rsidRPr="00025F11" w:rsidRDefault="006F69C3" w:rsidP="00EB5D49">
            <w:pPr>
              <w:pStyle w:val="tbnormal"/>
              <w:jc w:val="left"/>
              <w:rPr>
                <w:b/>
                <w:sz w:val="2"/>
                <w:szCs w:val="2"/>
              </w:rPr>
            </w:pPr>
          </w:p>
        </w:tc>
      </w:tr>
    </w:tbl>
    <w:p w14:paraId="20DB909D" w14:textId="77777777" w:rsidR="006F69C3" w:rsidRDefault="006F69C3" w:rsidP="006F69C3">
      <w:pPr>
        <w:pStyle w:val="tbnormal"/>
      </w:pPr>
      <w:r>
        <w:t>Par exemple, pour récupérer les informations relatives à l’objet manipulé lors de l’ajout d’une nouvelle vente, il suffit de créer la vente et de survoler les champs qui nous intéresse et que nous voulons manipuler au travers du scénario.</w:t>
      </w:r>
    </w:p>
    <w:p w14:paraId="2247A5F0" w14:textId="77777777" w:rsidR="006F69C3" w:rsidRDefault="006F69C3" w:rsidP="006F69C3">
      <w:pPr>
        <w:pStyle w:val="tbnormal"/>
      </w:pPr>
      <w:r>
        <w:t>Voici comment récupérer le nom de l’attribut nécessaire à renseigner le client dans une vente :</w:t>
      </w:r>
    </w:p>
    <w:p w14:paraId="31B5A5EE" w14:textId="77777777" w:rsidR="006F69C3" w:rsidRDefault="006F69C3" w:rsidP="006F69C3">
      <w:pPr>
        <w:pStyle w:val="tbnormal"/>
      </w:pPr>
      <w:r>
        <w:rPr>
          <w:noProof/>
          <w:lang w:val="fr-FR" w:eastAsia="fr-FR"/>
        </w:rPr>
        <w:drawing>
          <wp:inline distT="0" distB="0" distL="0" distR="0" wp14:anchorId="1E183ADB" wp14:editId="3E331739">
            <wp:extent cx="4679950" cy="2804160"/>
            <wp:effectExtent l="0" t="0" r="0" b="0"/>
            <wp:docPr id="49" name="Imag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Capture d’écran 2016-06-17 à 10.41.21.png"/>
                    <pic:cNvPicPr/>
                  </pic:nvPicPr>
                  <pic:blipFill>
                    <a:blip r:embed="rId94" cstate="print">
                      <a:extLst>
                        <a:ext uri="{28A0092B-C50C-407E-A947-70E740481C1C}">
                          <a14:useLocalDpi xmlns:a14="http://schemas.microsoft.com/office/drawing/2010/main" val="0"/>
                        </a:ext>
                      </a:extLst>
                    </a:blip>
                    <a:stretch>
                      <a:fillRect/>
                    </a:stretch>
                  </pic:blipFill>
                  <pic:spPr>
                    <a:xfrm>
                      <a:off x="0" y="0"/>
                      <a:ext cx="4679950" cy="2804160"/>
                    </a:xfrm>
                    <a:prstGeom prst="rect">
                      <a:avLst/>
                    </a:prstGeom>
                  </pic:spPr>
                </pic:pic>
              </a:graphicData>
            </a:graphic>
          </wp:inline>
        </w:drawing>
      </w:r>
    </w:p>
    <w:p w14:paraId="20AB68B7" w14:textId="77777777" w:rsidR="006F69C3" w:rsidRDefault="006F69C3" w:rsidP="006F69C3">
      <w:pPr>
        <w:pStyle w:val="tbnormal"/>
      </w:pPr>
      <w:r>
        <w:t xml:space="preserve">Le résultat obtenu est l’objet qu’exploite Odoo® pour effectuer l’opération. Pour une vente, l’objet se nomme </w:t>
      </w:r>
      <w:proofErr w:type="spellStart"/>
      <w:proofErr w:type="gramStart"/>
      <w:r w:rsidRPr="00D54D2B">
        <w:rPr>
          <w:b/>
        </w:rPr>
        <w:t>sale.order</w:t>
      </w:r>
      <w:proofErr w:type="spellEnd"/>
      <w:proofErr w:type="gramEnd"/>
      <w:r>
        <w:t xml:space="preserve"> et l’attribut </w:t>
      </w:r>
      <w:r w:rsidRPr="00D54D2B">
        <w:rPr>
          <w:b/>
        </w:rPr>
        <w:t>Field</w:t>
      </w:r>
      <w:r>
        <w:t xml:space="preserve"> permettant de renseigner le client se nomme </w:t>
      </w:r>
      <w:proofErr w:type="spellStart"/>
      <w:r w:rsidRPr="00D54D2B">
        <w:rPr>
          <w:b/>
        </w:rPr>
        <w:t>partner_id</w:t>
      </w:r>
      <w:proofErr w:type="spellEnd"/>
      <w:r>
        <w:t xml:space="preserve"> du type </w:t>
      </w:r>
      <w:r w:rsidRPr="00D54D2B">
        <w:rPr>
          <w:b/>
        </w:rPr>
        <w:t>many2one</w:t>
      </w:r>
      <w:r>
        <w:t>.</w:t>
      </w:r>
    </w:p>
    <w:p w14:paraId="6ADCF25E" w14:textId="77777777" w:rsidR="006F69C3" w:rsidRDefault="006F69C3" w:rsidP="006F69C3">
      <w:pPr>
        <w:pStyle w:val="tbnormal"/>
      </w:pPr>
      <w:r>
        <w:t>Une autre manière que nous avons eu d’accéder aux informations entre certaines étapes, les outils de développement disponible dans le navigateur Google® Chrome®.</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Look w:val="04A0" w:firstRow="1" w:lastRow="0" w:firstColumn="1" w:lastColumn="0" w:noHBand="0" w:noVBand="1"/>
      </w:tblPr>
      <w:tblGrid>
        <w:gridCol w:w="597"/>
        <w:gridCol w:w="6773"/>
      </w:tblGrid>
      <w:tr w:rsidR="006F69C3" w14:paraId="77169770" w14:textId="77777777" w:rsidTr="00EB5D49">
        <w:trPr>
          <w:trHeight w:hRule="exact" w:val="113"/>
        </w:trPr>
        <w:tc>
          <w:tcPr>
            <w:tcW w:w="597" w:type="dxa"/>
            <w:tcBorders>
              <w:bottom w:val="single" w:sz="2" w:space="0" w:color="D0CECE" w:themeColor="background2" w:themeShade="E6"/>
            </w:tcBorders>
            <w:shd w:val="clear" w:color="auto" w:fill="auto"/>
            <w:vAlign w:val="center"/>
          </w:tcPr>
          <w:p w14:paraId="394B01B3" w14:textId="77777777" w:rsidR="006F69C3" w:rsidRPr="00025F11" w:rsidRDefault="006F69C3" w:rsidP="00EB5D49">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0D8D0C1E" w14:textId="77777777" w:rsidR="006F69C3" w:rsidRPr="00025F11" w:rsidRDefault="006F69C3" w:rsidP="00EB5D49">
            <w:pPr>
              <w:pStyle w:val="tbnormal"/>
              <w:jc w:val="left"/>
              <w:rPr>
                <w:b/>
                <w:sz w:val="2"/>
                <w:szCs w:val="2"/>
              </w:rPr>
            </w:pPr>
          </w:p>
        </w:tc>
      </w:tr>
      <w:tr w:rsidR="006F69C3" w14:paraId="7953609C" w14:textId="77777777" w:rsidTr="00EB5D49">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38BC9AE6" w14:textId="77777777" w:rsidR="006F69C3" w:rsidRPr="000353ED" w:rsidRDefault="006F69C3" w:rsidP="00EB5D49">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368F4318" w14:textId="77777777" w:rsidR="006F69C3" w:rsidRDefault="006F69C3" w:rsidP="00EB5D49">
            <w:pPr>
              <w:pStyle w:val="tbnormal"/>
            </w:pPr>
            <w:r>
              <w:rPr>
                <w:b/>
              </w:rPr>
              <w:t>Informations</w:t>
            </w:r>
            <w:r w:rsidRPr="000353ED">
              <w:rPr>
                <w:b/>
              </w:rPr>
              <w:t> :</w:t>
            </w:r>
          </w:p>
          <w:p w14:paraId="310DCBE2" w14:textId="77777777" w:rsidR="006F69C3" w:rsidRPr="00025F11" w:rsidRDefault="006F69C3" w:rsidP="00EB5D49">
            <w:pPr>
              <w:pStyle w:val="tbnormal"/>
              <w:rPr>
                <w:i/>
              </w:rPr>
            </w:pPr>
            <w:r>
              <w:rPr>
                <w:i/>
              </w:rPr>
              <w:t>Certains modèles sont des « </w:t>
            </w:r>
            <w:proofErr w:type="spellStart"/>
            <w:r>
              <w:rPr>
                <w:i/>
              </w:rPr>
              <w:t>Transient</w:t>
            </w:r>
            <w:proofErr w:type="spellEnd"/>
            <w:r>
              <w:rPr>
                <w:i/>
              </w:rPr>
              <w:t xml:space="preserve"> Model » et n’ont donc pas d’existence réelle dans la base de données. Par exemple, lorsqu’on confirme un ordre de fabrication, l’objet </w:t>
            </w:r>
            <w:proofErr w:type="spellStart"/>
            <w:proofErr w:type="gramStart"/>
            <w:r>
              <w:rPr>
                <w:i/>
              </w:rPr>
              <w:t>mrp.production</w:t>
            </w:r>
            <w:proofErr w:type="gramEnd"/>
            <w:r>
              <w:rPr>
                <w:i/>
              </w:rPr>
              <w:t>.produce</w:t>
            </w:r>
            <w:proofErr w:type="spellEnd"/>
            <w:r>
              <w:rPr>
                <w:i/>
              </w:rPr>
              <w:t xml:space="preserve"> est l’un de ces objets </w:t>
            </w:r>
            <w:proofErr w:type="spellStart"/>
            <w:r>
              <w:rPr>
                <w:i/>
              </w:rPr>
              <w:t>transients</w:t>
            </w:r>
            <w:proofErr w:type="spellEnd"/>
            <w:r>
              <w:rPr>
                <w:i/>
              </w:rPr>
              <w:t xml:space="preserve">. Pour pouvoir recréer cette opération de manière automatique dans le simulateur nous avons donc besoin de créer cet objet </w:t>
            </w:r>
            <w:proofErr w:type="spellStart"/>
            <w:r>
              <w:rPr>
                <w:i/>
              </w:rPr>
              <w:t>transcient</w:t>
            </w:r>
            <w:proofErr w:type="spellEnd"/>
            <w:r>
              <w:rPr>
                <w:i/>
              </w:rPr>
              <w:t xml:space="preserve"> le temps d’effectuer la confirmation. Pour comprendre comment cela s’effectue, nous avons utilisé les outils du développeur dans le navigateur.</w:t>
            </w:r>
          </w:p>
        </w:tc>
      </w:tr>
      <w:tr w:rsidR="006F69C3" w14:paraId="678879E1" w14:textId="77777777" w:rsidTr="00EB5D49">
        <w:trPr>
          <w:trHeight w:hRule="exact" w:val="113"/>
        </w:trPr>
        <w:tc>
          <w:tcPr>
            <w:tcW w:w="597" w:type="dxa"/>
            <w:tcBorders>
              <w:top w:val="single" w:sz="2" w:space="0" w:color="D0CECE" w:themeColor="background2" w:themeShade="E6"/>
            </w:tcBorders>
            <w:shd w:val="clear" w:color="auto" w:fill="auto"/>
            <w:vAlign w:val="center"/>
          </w:tcPr>
          <w:p w14:paraId="0EAE33C4" w14:textId="77777777" w:rsidR="006F69C3" w:rsidRPr="00025F11" w:rsidRDefault="006F69C3" w:rsidP="00EB5D49">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4C0499AE" w14:textId="77777777" w:rsidR="006F69C3" w:rsidRPr="00025F11" w:rsidRDefault="006F69C3" w:rsidP="00EB5D49">
            <w:pPr>
              <w:pStyle w:val="tbnormal"/>
              <w:jc w:val="left"/>
              <w:rPr>
                <w:b/>
                <w:sz w:val="2"/>
                <w:szCs w:val="2"/>
              </w:rPr>
            </w:pPr>
          </w:p>
        </w:tc>
      </w:tr>
    </w:tbl>
    <w:p w14:paraId="79B8AC7D" w14:textId="77777777" w:rsidR="006F69C3" w:rsidRDefault="006F69C3" w:rsidP="006F69C3">
      <w:pPr>
        <w:pStyle w:val="tbnormal"/>
      </w:pPr>
      <w:r>
        <w:t xml:space="preserve">Lorsque des interactions entre l’utilisateur et Odoo® s’exécutent, les outils de développement peuvent servir à donner des bonnes informations sur ce qui est envoyé à Odoo®. Ainsi, nous pouvons reproduire le même type d’appel </w:t>
      </w:r>
      <w:r>
        <w:lastRenderedPageBreak/>
        <w:t>dans le simulateur. Voici un exemple de confirmation de la production et les communications qui s’exécutent :</w:t>
      </w:r>
    </w:p>
    <w:p w14:paraId="3CBE2C00" w14:textId="77777777" w:rsidR="006F69C3" w:rsidRPr="00BA7464" w:rsidRDefault="006F69C3" w:rsidP="006F69C3">
      <w:pPr>
        <w:pStyle w:val="tbnormal"/>
      </w:pPr>
      <w:r>
        <w:rPr>
          <w:noProof/>
          <w:lang w:val="fr-FR" w:eastAsia="fr-FR"/>
        </w:rPr>
        <w:drawing>
          <wp:inline distT="0" distB="0" distL="0" distR="0" wp14:anchorId="09B67D35" wp14:editId="490ECB76">
            <wp:extent cx="4679950" cy="2668905"/>
            <wp:effectExtent l="0" t="0" r="0" b="0"/>
            <wp:docPr id="67" name="Imag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Capture d’écran 2016-06-19 à 12.24.12.png"/>
                    <pic:cNvPicPr/>
                  </pic:nvPicPr>
                  <pic:blipFill>
                    <a:blip r:embed="rId95" cstate="print">
                      <a:extLst>
                        <a:ext uri="{28A0092B-C50C-407E-A947-70E740481C1C}">
                          <a14:useLocalDpi xmlns:a14="http://schemas.microsoft.com/office/drawing/2010/main" val="0"/>
                        </a:ext>
                      </a:extLst>
                    </a:blip>
                    <a:stretch>
                      <a:fillRect/>
                    </a:stretch>
                  </pic:blipFill>
                  <pic:spPr>
                    <a:xfrm>
                      <a:off x="0" y="0"/>
                      <a:ext cx="4679950" cy="2668905"/>
                    </a:xfrm>
                    <a:prstGeom prst="rect">
                      <a:avLst/>
                    </a:prstGeom>
                  </pic:spPr>
                </pic:pic>
              </a:graphicData>
            </a:graphic>
          </wp:inline>
        </w:drawing>
      </w:r>
    </w:p>
    <w:p w14:paraId="245A573A" w14:textId="4940DD7B" w:rsidR="009566CA" w:rsidRDefault="009566CA" w:rsidP="009566CA">
      <w:pPr>
        <w:pStyle w:val="tbtitre2"/>
      </w:pPr>
      <w:bookmarkStart w:id="339" w:name="_Toc455044914"/>
      <w:r>
        <w:t>Configuration globale</w:t>
      </w:r>
      <w:bookmarkEnd w:id="338"/>
      <w:bookmarkEnd w:id="339"/>
    </w:p>
    <w:p w14:paraId="2CD7B1DE" w14:textId="77777777" w:rsidR="00102D9E" w:rsidRDefault="001A6A3A" w:rsidP="001A6A3A">
      <w:pPr>
        <w:pStyle w:val="tbnormal"/>
      </w:pPr>
      <w:r>
        <w:t xml:space="preserve">Ce chapitre parcourt la mise en place d’un nouvel environnement pour la société Brewery &amp; Co. </w:t>
      </w:r>
      <w:r w:rsidR="000466B3">
        <w:t>Il</w:t>
      </w:r>
      <w:r>
        <w:t xml:space="preserve"> détaille trois éléments</w:t>
      </w:r>
      <w:r w:rsidR="000466B3">
        <w:t>, la création de l’instance, l’installation des applications et l</w:t>
      </w:r>
      <w:r w:rsidR="00102D9E">
        <w:t>a configuration du master data.</w:t>
      </w:r>
    </w:p>
    <w:p w14:paraId="60E802F6" w14:textId="69CF4DAA" w:rsidR="001A6A3A" w:rsidRPr="001A6A3A" w:rsidRDefault="000466B3" w:rsidP="001A6A3A">
      <w:pPr>
        <w:pStyle w:val="tbnormal"/>
      </w:pPr>
      <w:r>
        <w:t>Ensuite, il passe en revue chacun</w:t>
      </w:r>
      <w:r w:rsidR="00DC308E">
        <w:t>e</w:t>
      </w:r>
      <w:r>
        <w:t xml:space="preserve"> des </w:t>
      </w:r>
      <w:r w:rsidR="00DC308E">
        <w:t>applications nécessaires à la réalisation des processus. Pour chacune d’entre elles,</w:t>
      </w:r>
      <w:r>
        <w:t xml:space="preserve"> il donne les spécifications la configuration </w:t>
      </w:r>
      <w:r w:rsidR="00D84B86">
        <w:t xml:space="preserve">à mettre en place </w:t>
      </w:r>
      <w:r>
        <w:t>pour répondre aux besoins Brewery &amp; Co.</w:t>
      </w:r>
    </w:p>
    <w:p w14:paraId="3D19C919" w14:textId="5510DD28" w:rsidR="009566CA" w:rsidRDefault="001A6A3A" w:rsidP="001A6A3A">
      <w:pPr>
        <w:pStyle w:val="tbtitre3"/>
      </w:pPr>
      <w:bookmarkStart w:id="340" w:name="_Toc454297932"/>
      <w:bookmarkStart w:id="341" w:name="_Toc455044915"/>
      <w:r>
        <w:t>Création de l’instance</w:t>
      </w:r>
      <w:bookmarkEnd w:id="340"/>
      <w:bookmarkEnd w:id="341"/>
    </w:p>
    <w:p w14:paraId="11A2D730" w14:textId="5ADB507E" w:rsidR="000466B3" w:rsidRDefault="000466B3" w:rsidP="000466B3">
      <w:pPr>
        <w:pStyle w:val="tbnormal"/>
      </w:pPr>
      <w:r>
        <w:t>Afin de pouvoir accéder à une instance Odoo online, il faut tout d’abord la créer. Comme mentionné ci-dessus, l’utilisation d’un compte éducatif permet de s’affranchir des coûts nécessaire à l’activation de toutes les fonctionnalités.</w:t>
      </w:r>
    </w:p>
    <w:p w14:paraId="1811B4EE" w14:textId="71A567FE" w:rsidR="009A2A0F" w:rsidRDefault="000466B3" w:rsidP="000466B3">
      <w:pPr>
        <w:pStyle w:val="tbnormal"/>
      </w:pPr>
      <w:r>
        <w:t>Pour obtenir une instance, il est nécessai</w:t>
      </w:r>
      <w:r w:rsidR="009A2A0F">
        <w:t xml:space="preserve">re de se rendre sur odoo.com, de s’authentifier et d’accéder au management des bases de données par le menu </w:t>
      </w:r>
      <w:r w:rsidR="009A2A0F" w:rsidRPr="009A2A0F">
        <w:rPr>
          <w:b/>
        </w:rPr>
        <w:t xml:space="preserve">Nom du compte / </w:t>
      </w:r>
      <w:proofErr w:type="spellStart"/>
      <w:r w:rsidR="009A2A0F" w:rsidRPr="009A2A0F">
        <w:rPr>
          <w:b/>
        </w:rPr>
        <w:t>My</w:t>
      </w:r>
      <w:proofErr w:type="spellEnd"/>
      <w:r w:rsidR="009A2A0F" w:rsidRPr="009A2A0F">
        <w:rPr>
          <w:b/>
        </w:rPr>
        <w:t xml:space="preserve"> </w:t>
      </w:r>
      <w:proofErr w:type="spellStart"/>
      <w:r w:rsidR="009A2A0F" w:rsidRPr="009A2A0F">
        <w:rPr>
          <w:b/>
        </w:rPr>
        <w:t>Databases</w:t>
      </w:r>
      <w:proofErr w:type="spellEnd"/>
      <w:r w:rsidR="009A2A0F">
        <w:t xml:space="preserve"> puis </w:t>
      </w:r>
      <w:r w:rsidR="009A2A0F" w:rsidRPr="009A2A0F">
        <w:rPr>
          <w:b/>
        </w:rPr>
        <w:t xml:space="preserve">Manage </w:t>
      </w:r>
      <w:proofErr w:type="spellStart"/>
      <w:r w:rsidR="009A2A0F" w:rsidRPr="009A2A0F">
        <w:rPr>
          <w:b/>
        </w:rPr>
        <w:t>your</w:t>
      </w:r>
      <w:proofErr w:type="spellEnd"/>
      <w:r w:rsidR="009A2A0F" w:rsidRPr="009A2A0F">
        <w:rPr>
          <w:b/>
        </w:rPr>
        <w:t xml:space="preserve"> </w:t>
      </w:r>
      <w:proofErr w:type="spellStart"/>
      <w:r w:rsidR="009A2A0F" w:rsidRPr="009A2A0F">
        <w:rPr>
          <w:b/>
        </w:rPr>
        <w:t>databases</w:t>
      </w:r>
      <w:proofErr w:type="spellEnd"/>
      <w:r w:rsidR="009A2A0F" w:rsidRPr="009A2A0F">
        <w:rPr>
          <w:b/>
        </w:rPr>
        <w:t xml:space="preserve"> / </w:t>
      </w:r>
      <w:proofErr w:type="spellStart"/>
      <w:r w:rsidR="009A2A0F" w:rsidRPr="009A2A0F">
        <w:rPr>
          <w:b/>
        </w:rPr>
        <w:t>Create</w:t>
      </w:r>
      <w:proofErr w:type="spellEnd"/>
      <w:r w:rsidR="009A2A0F" w:rsidRPr="009A2A0F">
        <w:rPr>
          <w:b/>
        </w:rPr>
        <w:t xml:space="preserve"> a new </w:t>
      </w:r>
      <w:proofErr w:type="spellStart"/>
      <w:r w:rsidR="009A2A0F" w:rsidRPr="009A2A0F">
        <w:rPr>
          <w:b/>
        </w:rPr>
        <w:t>database</w:t>
      </w:r>
      <w:proofErr w:type="spellEnd"/>
      <w:r w:rsidR="009A2A0F">
        <w:t xml:space="preserve"> et au moment de sélectionner une première application choisir</w:t>
      </w:r>
      <w:r w:rsidR="006E0579">
        <w:t xml:space="preserve"> </w:t>
      </w:r>
      <w:proofErr w:type="spellStart"/>
      <w:r w:rsidR="006E0579" w:rsidRPr="006E0579">
        <w:rPr>
          <w:b/>
        </w:rPr>
        <w:t>Accounting</w:t>
      </w:r>
      <w:proofErr w:type="spellEnd"/>
      <w:r w:rsidR="006E0579">
        <w:t xml:space="preserve">. </w:t>
      </w:r>
      <w:r w:rsidR="009A2A0F">
        <w:t>L’étape qui suit demande quelques informations globales permettant au moteur de création de base de données de configurer la nouvelle instance selon la législation et les normes du pays renseigné. Aussi, les paramètres d’accès sont demandés :</w:t>
      </w:r>
    </w:p>
    <w:p w14:paraId="6EAE0890" w14:textId="0C98C8FD" w:rsidR="009A2A0F" w:rsidRDefault="00E53C0A" w:rsidP="00E53C0A">
      <w:pPr>
        <w:pStyle w:val="tbnormal"/>
        <w:jc w:val="center"/>
      </w:pPr>
      <w:r>
        <w:rPr>
          <w:noProof/>
          <w:lang w:val="fr-FR" w:eastAsia="fr-FR"/>
        </w:rPr>
        <w:lastRenderedPageBreak/>
        <w:drawing>
          <wp:inline distT="0" distB="0" distL="0" distR="0" wp14:anchorId="5C63392C" wp14:editId="57A03AF8">
            <wp:extent cx="2009686" cy="2195112"/>
            <wp:effectExtent l="0" t="0" r="0" b="0"/>
            <wp:docPr id="41" name="Imag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Capture d’écran 2016-06-19 à 18.30.58.png"/>
                    <pic:cNvPicPr/>
                  </pic:nvPicPr>
                  <pic:blipFill>
                    <a:blip r:embed="rId96" cstate="print">
                      <a:extLst>
                        <a:ext uri="{28A0092B-C50C-407E-A947-70E740481C1C}">
                          <a14:useLocalDpi xmlns:a14="http://schemas.microsoft.com/office/drawing/2010/main" val="0"/>
                        </a:ext>
                      </a:extLst>
                    </a:blip>
                    <a:stretch>
                      <a:fillRect/>
                    </a:stretch>
                  </pic:blipFill>
                  <pic:spPr>
                    <a:xfrm>
                      <a:off x="0" y="0"/>
                      <a:ext cx="2026966" cy="2213986"/>
                    </a:xfrm>
                    <a:prstGeom prst="rect">
                      <a:avLst/>
                    </a:prstGeom>
                  </pic:spPr>
                </pic:pic>
              </a:graphicData>
            </a:graphic>
          </wp:inline>
        </w:drawing>
      </w:r>
    </w:p>
    <w:p w14:paraId="56AECB1C" w14:textId="2F690F28" w:rsidR="00CB3205" w:rsidRPr="00CB3205" w:rsidRDefault="00CB3205" w:rsidP="00CB3205">
      <w:pPr>
        <w:pStyle w:val="tbnormal"/>
        <w:spacing w:after="180"/>
        <w:jc w:val="right"/>
        <w:rPr>
          <w:b/>
          <w:color w:val="404040" w:themeColor="text1" w:themeTint="BF"/>
          <w:sz w:val="18"/>
        </w:rPr>
      </w:pPr>
      <w:r w:rsidRPr="00CB3205">
        <w:rPr>
          <w:b/>
          <w:color w:val="404040" w:themeColor="text1" w:themeTint="BF"/>
          <w:sz w:val="18"/>
        </w:rPr>
        <w:t>Figure X : Formulaire de création d’une nouvelle instance.</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E53C0A" w14:paraId="41668791" w14:textId="77777777" w:rsidTr="00664D0E">
        <w:trPr>
          <w:trHeight w:hRule="exact" w:val="113"/>
        </w:trPr>
        <w:tc>
          <w:tcPr>
            <w:tcW w:w="597" w:type="dxa"/>
            <w:tcBorders>
              <w:bottom w:val="single" w:sz="2" w:space="0" w:color="D0CECE" w:themeColor="background2" w:themeShade="E6"/>
            </w:tcBorders>
            <w:shd w:val="clear" w:color="auto" w:fill="auto"/>
            <w:vAlign w:val="center"/>
          </w:tcPr>
          <w:p w14:paraId="3B067AA8" w14:textId="77777777" w:rsidR="00E53C0A" w:rsidRPr="00025F11" w:rsidRDefault="00E53C0A" w:rsidP="00035240">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029C4DEF" w14:textId="77777777" w:rsidR="00E53C0A" w:rsidRPr="00025F11" w:rsidRDefault="00E53C0A" w:rsidP="00035240">
            <w:pPr>
              <w:pStyle w:val="tbnormal"/>
              <w:jc w:val="left"/>
              <w:rPr>
                <w:b/>
                <w:sz w:val="2"/>
                <w:szCs w:val="2"/>
              </w:rPr>
            </w:pPr>
          </w:p>
        </w:tc>
      </w:tr>
      <w:tr w:rsidR="00E53C0A" w14:paraId="5188FE77" w14:textId="77777777" w:rsidTr="00664D0E">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156B92EF" w14:textId="77777777" w:rsidR="00E53C0A" w:rsidRPr="000353ED" w:rsidRDefault="00E53C0A" w:rsidP="00035240">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5AF0895A" w14:textId="2A8DB8F2" w:rsidR="00E53C0A" w:rsidRPr="00664D0E" w:rsidRDefault="0004622A" w:rsidP="00035240">
            <w:pPr>
              <w:pStyle w:val="tbnormal"/>
              <w:rPr>
                <w:sz w:val="21"/>
              </w:rPr>
            </w:pPr>
            <w:r>
              <w:rPr>
                <w:b/>
                <w:sz w:val="21"/>
              </w:rPr>
              <w:t>Complément d’i</w:t>
            </w:r>
            <w:r w:rsidR="00E53C0A" w:rsidRPr="00664D0E">
              <w:rPr>
                <w:b/>
                <w:sz w:val="21"/>
              </w:rPr>
              <w:t>nformations :</w:t>
            </w:r>
          </w:p>
          <w:p w14:paraId="1AA1F036" w14:textId="25607CBB" w:rsidR="00E53C0A" w:rsidRPr="00664D0E" w:rsidRDefault="0004622A" w:rsidP="0004622A">
            <w:pPr>
              <w:pStyle w:val="tbnormal"/>
              <w:rPr>
                <w:sz w:val="21"/>
              </w:rPr>
            </w:pPr>
            <w:r>
              <w:rPr>
                <w:sz w:val="21"/>
              </w:rPr>
              <w:t>L</w:t>
            </w:r>
            <w:r w:rsidR="00E53C0A" w:rsidRPr="00664D0E">
              <w:rPr>
                <w:sz w:val="21"/>
              </w:rPr>
              <w:t>a base de données est créée et un mail de confirmation est envoyé à l’adresse renseignée</w:t>
            </w:r>
            <w:r>
              <w:rPr>
                <w:sz w:val="21"/>
              </w:rPr>
              <w:t>.</w:t>
            </w:r>
          </w:p>
        </w:tc>
      </w:tr>
      <w:tr w:rsidR="00E53C0A" w14:paraId="1B36FC32" w14:textId="77777777" w:rsidTr="00664D0E">
        <w:trPr>
          <w:trHeight w:hRule="exact" w:val="90"/>
        </w:trPr>
        <w:tc>
          <w:tcPr>
            <w:tcW w:w="597" w:type="dxa"/>
            <w:tcBorders>
              <w:top w:val="single" w:sz="2" w:space="0" w:color="D0CECE" w:themeColor="background2" w:themeShade="E6"/>
            </w:tcBorders>
            <w:shd w:val="clear" w:color="auto" w:fill="auto"/>
            <w:vAlign w:val="center"/>
          </w:tcPr>
          <w:p w14:paraId="0F96F393" w14:textId="77777777" w:rsidR="00E53C0A" w:rsidRPr="00025F11" w:rsidRDefault="00E53C0A" w:rsidP="00035240">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2D0B07CD" w14:textId="77777777" w:rsidR="00E53C0A" w:rsidRPr="00025F11" w:rsidRDefault="00E53C0A" w:rsidP="00035240">
            <w:pPr>
              <w:pStyle w:val="tbnormal"/>
              <w:jc w:val="left"/>
              <w:rPr>
                <w:b/>
                <w:sz w:val="2"/>
                <w:szCs w:val="2"/>
              </w:rPr>
            </w:pPr>
          </w:p>
        </w:tc>
      </w:tr>
    </w:tbl>
    <w:p w14:paraId="19FCD4F0" w14:textId="7266D24C" w:rsidR="0004622A" w:rsidRDefault="0004622A" w:rsidP="0004622A">
      <w:pPr>
        <w:pStyle w:val="tbnormal"/>
      </w:pPr>
      <w:bookmarkStart w:id="342" w:name="_Toc454297933"/>
      <w:r>
        <w:br w:type="page"/>
      </w:r>
    </w:p>
    <w:p w14:paraId="5AB46198" w14:textId="030138AD" w:rsidR="001A6A3A" w:rsidRDefault="001A6A3A" w:rsidP="001A6A3A">
      <w:pPr>
        <w:pStyle w:val="tbtitre3"/>
      </w:pPr>
      <w:bookmarkStart w:id="343" w:name="_Toc455044916"/>
      <w:r>
        <w:lastRenderedPageBreak/>
        <w:t>Installation des applications</w:t>
      </w:r>
      <w:bookmarkEnd w:id="342"/>
      <w:bookmarkEnd w:id="343"/>
    </w:p>
    <w:p w14:paraId="6C1C2809" w14:textId="23BB9086" w:rsidR="006E0579" w:rsidRDefault="006E0579" w:rsidP="006E0579">
      <w:pPr>
        <w:pStyle w:val="tbnormal"/>
      </w:pPr>
      <w:r>
        <w:t>Pour couvrir l’ensemble des besoins de la société Brewery &amp; Co., plusieurs applications doivent être installée.</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6E0579" w14:paraId="76AB105F" w14:textId="77777777" w:rsidTr="00664D0E">
        <w:trPr>
          <w:trHeight w:hRule="exact" w:val="113"/>
        </w:trPr>
        <w:tc>
          <w:tcPr>
            <w:tcW w:w="597" w:type="dxa"/>
            <w:tcBorders>
              <w:bottom w:val="single" w:sz="2" w:space="0" w:color="D0CECE" w:themeColor="background2" w:themeShade="E6"/>
            </w:tcBorders>
            <w:shd w:val="clear" w:color="auto" w:fill="auto"/>
            <w:vAlign w:val="center"/>
          </w:tcPr>
          <w:p w14:paraId="6BC9B065" w14:textId="77777777" w:rsidR="006E0579" w:rsidRPr="00025F11" w:rsidRDefault="006E0579" w:rsidP="00035240">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3380FE5D" w14:textId="77777777" w:rsidR="006E0579" w:rsidRPr="00025F11" w:rsidRDefault="006E0579" w:rsidP="00035240">
            <w:pPr>
              <w:pStyle w:val="tbnormal"/>
              <w:jc w:val="left"/>
              <w:rPr>
                <w:b/>
                <w:sz w:val="2"/>
                <w:szCs w:val="2"/>
              </w:rPr>
            </w:pPr>
          </w:p>
        </w:tc>
      </w:tr>
      <w:tr w:rsidR="006E0579" w14:paraId="5B8DDA03" w14:textId="77777777" w:rsidTr="00664D0E">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1B9FFD82" w14:textId="77777777" w:rsidR="006E0579" w:rsidRPr="000353ED" w:rsidRDefault="006E0579" w:rsidP="00035240">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63CD1467" w14:textId="1A150010" w:rsidR="006E0579" w:rsidRPr="00664D0E" w:rsidRDefault="00CB27CF" w:rsidP="00035240">
            <w:pPr>
              <w:pStyle w:val="tbnormal"/>
              <w:rPr>
                <w:sz w:val="21"/>
              </w:rPr>
            </w:pPr>
            <w:r>
              <w:rPr>
                <w:b/>
                <w:sz w:val="21"/>
              </w:rPr>
              <w:t>Complément d’i</w:t>
            </w:r>
            <w:r w:rsidR="006E0579" w:rsidRPr="00664D0E">
              <w:rPr>
                <w:b/>
                <w:sz w:val="21"/>
              </w:rPr>
              <w:t>nformations :</w:t>
            </w:r>
          </w:p>
          <w:p w14:paraId="4D94ABC1" w14:textId="1C588A51" w:rsidR="006E0579" w:rsidRPr="00664D0E" w:rsidRDefault="006E0579" w:rsidP="00035240">
            <w:pPr>
              <w:pStyle w:val="tbnormal"/>
              <w:rPr>
                <w:sz w:val="21"/>
              </w:rPr>
            </w:pPr>
            <w:r w:rsidRPr="00664D0E">
              <w:rPr>
                <w:sz w:val="21"/>
              </w:rPr>
              <w:t xml:space="preserve">La version Odoo online 9 propose nativement les applications </w:t>
            </w:r>
            <w:proofErr w:type="spellStart"/>
            <w:r w:rsidRPr="00664D0E">
              <w:rPr>
                <w:b/>
                <w:sz w:val="21"/>
              </w:rPr>
              <w:t>Discuss</w:t>
            </w:r>
            <w:proofErr w:type="spellEnd"/>
            <w:r w:rsidRPr="00664D0E">
              <w:rPr>
                <w:sz w:val="21"/>
              </w:rPr>
              <w:t xml:space="preserve">, </w:t>
            </w:r>
            <w:r w:rsidRPr="00664D0E">
              <w:rPr>
                <w:b/>
                <w:sz w:val="21"/>
              </w:rPr>
              <w:t>Contacts</w:t>
            </w:r>
            <w:r w:rsidRPr="00664D0E">
              <w:rPr>
                <w:sz w:val="21"/>
              </w:rPr>
              <w:t xml:space="preserve">, </w:t>
            </w:r>
            <w:r w:rsidRPr="00664D0E">
              <w:rPr>
                <w:b/>
                <w:sz w:val="21"/>
              </w:rPr>
              <w:t>Apps</w:t>
            </w:r>
            <w:r w:rsidRPr="00664D0E">
              <w:rPr>
                <w:sz w:val="21"/>
              </w:rPr>
              <w:t xml:space="preserve"> et </w:t>
            </w:r>
            <w:r w:rsidRPr="00664D0E">
              <w:rPr>
                <w:b/>
                <w:sz w:val="21"/>
              </w:rPr>
              <w:t>Settings</w:t>
            </w:r>
            <w:r w:rsidRPr="00664D0E">
              <w:rPr>
                <w:sz w:val="21"/>
              </w:rPr>
              <w:t xml:space="preserve">. De plus, l’application sélectionnée lors de la phase de création est aussi disponible. Dans ce cas de figure </w:t>
            </w:r>
            <w:proofErr w:type="spellStart"/>
            <w:r w:rsidRPr="00664D0E">
              <w:rPr>
                <w:b/>
                <w:sz w:val="21"/>
              </w:rPr>
              <w:t>Accounting</w:t>
            </w:r>
            <w:proofErr w:type="spellEnd"/>
            <w:r w:rsidRPr="00664D0E">
              <w:rPr>
                <w:sz w:val="21"/>
              </w:rPr>
              <w:t>.</w:t>
            </w:r>
          </w:p>
        </w:tc>
      </w:tr>
      <w:tr w:rsidR="006E0579" w14:paraId="3E6796D6" w14:textId="77777777" w:rsidTr="00664D0E">
        <w:trPr>
          <w:trHeight w:hRule="exact" w:val="90"/>
        </w:trPr>
        <w:tc>
          <w:tcPr>
            <w:tcW w:w="597" w:type="dxa"/>
            <w:tcBorders>
              <w:top w:val="single" w:sz="2" w:space="0" w:color="D0CECE" w:themeColor="background2" w:themeShade="E6"/>
            </w:tcBorders>
            <w:shd w:val="clear" w:color="auto" w:fill="auto"/>
            <w:vAlign w:val="center"/>
          </w:tcPr>
          <w:p w14:paraId="6BF18931" w14:textId="77777777" w:rsidR="006E0579" w:rsidRPr="00025F11" w:rsidRDefault="006E0579" w:rsidP="00035240">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2C29106B" w14:textId="77777777" w:rsidR="006E0579" w:rsidRPr="00025F11" w:rsidRDefault="006E0579" w:rsidP="00035240">
            <w:pPr>
              <w:pStyle w:val="tbnormal"/>
              <w:jc w:val="left"/>
              <w:rPr>
                <w:b/>
                <w:sz w:val="2"/>
                <w:szCs w:val="2"/>
              </w:rPr>
            </w:pPr>
          </w:p>
        </w:tc>
      </w:tr>
    </w:tbl>
    <w:p w14:paraId="728642BF" w14:textId="65C43E8B" w:rsidR="006E0579" w:rsidRDefault="006E0579" w:rsidP="006E0579">
      <w:pPr>
        <w:pStyle w:val="tbnormal"/>
      </w:pPr>
      <w:r>
        <w:t xml:space="preserve">Tout d’abord, il est nécessaire de se rendre dans l’application </w:t>
      </w:r>
      <w:r w:rsidRPr="00F95758">
        <w:rPr>
          <w:b/>
        </w:rPr>
        <w:t>Apps</w:t>
      </w:r>
      <w:r>
        <w:t xml:space="preserve"> et de choisir d’installer ce qui suit :</w:t>
      </w:r>
    </w:p>
    <w:p w14:paraId="34A04DD0" w14:textId="419B6CD5" w:rsidR="006E0579" w:rsidRDefault="00F95758" w:rsidP="00AB054A">
      <w:pPr>
        <w:pStyle w:val="tbnormal"/>
        <w:numPr>
          <w:ilvl w:val="0"/>
          <w:numId w:val="12"/>
        </w:numPr>
      </w:pPr>
      <w:r>
        <w:t>Inventory Management (nom technique : stock)</w:t>
      </w:r>
    </w:p>
    <w:p w14:paraId="76F21EFB" w14:textId="75E65CAA" w:rsidR="00F95758" w:rsidRDefault="00F95758" w:rsidP="00AB054A">
      <w:pPr>
        <w:pStyle w:val="tbnormal"/>
        <w:numPr>
          <w:ilvl w:val="0"/>
          <w:numId w:val="12"/>
        </w:numPr>
      </w:pPr>
      <w:r>
        <w:t>MRP (</w:t>
      </w:r>
      <w:proofErr w:type="spellStart"/>
      <w:r>
        <w:t>mrp</w:t>
      </w:r>
      <w:proofErr w:type="spellEnd"/>
      <w:r>
        <w:t>)</w:t>
      </w:r>
    </w:p>
    <w:p w14:paraId="6382E4DC" w14:textId="752868E8" w:rsidR="00F95758" w:rsidRDefault="00F95758" w:rsidP="00AB054A">
      <w:pPr>
        <w:pStyle w:val="tbnormal"/>
        <w:numPr>
          <w:ilvl w:val="0"/>
          <w:numId w:val="12"/>
        </w:numPr>
      </w:pPr>
      <w:r>
        <w:t>Sales Management (sale)</w:t>
      </w:r>
    </w:p>
    <w:p w14:paraId="217DE0DE" w14:textId="29FBE163" w:rsidR="00F95758" w:rsidRDefault="00F95758" w:rsidP="00AB054A">
      <w:pPr>
        <w:pStyle w:val="tbnormal"/>
        <w:numPr>
          <w:ilvl w:val="0"/>
          <w:numId w:val="12"/>
        </w:numPr>
      </w:pPr>
      <w:proofErr w:type="spellStart"/>
      <w:r>
        <w:t>Purchase</w:t>
      </w:r>
      <w:proofErr w:type="spellEnd"/>
      <w:r>
        <w:t xml:space="preserve"> management (</w:t>
      </w:r>
      <w:proofErr w:type="spellStart"/>
      <w:r>
        <w:t>purchase</w:t>
      </w:r>
      <w:proofErr w:type="spellEnd"/>
      <w:r>
        <w:t>)</w:t>
      </w:r>
    </w:p>
    <w:p w14:paraId="790E05A7" w14:textId="145A29DC" w:rsidR="00F95758" w:rsidRPr="006E0579" w:rsidRDefault="004A2B14" w:rsidP="006E0579">
      <w:pPr>
        <w:pStyle w:val="tbnormal"/>
      </w:pPr>
      <w:r>
        <w:t xml:space="preserve">Les applications natives plus la comptabilité et ces dernières suffisent largement à couvrir les besoins de la société </w:t>
      </w:r>
      <w:r w:rsidR="00DD7031">
        <w:t>Brewery &amp; Co</w:t>
      </w:r>
      <w:r>
        <w:t>.</w:t>
      </w:r>
    </w:p>
    <w:p w14:paraId="523421C8" w14:textId="7A58F5FD" w:rsidR="009566CA" w:rsidRDefault="009566CA" w:rsidP="009566CA">
      <w:pPr>
        <w:pStyle w:val="tbtitre3"/>
      </w:pPr>
      <w:bookmarkStart w:id="344" w:name="_Toc454297934"/>
      <w:bookmarkStart w:id="345" w:name="_Toc455044917"/>
      <w:r>
        <w:t>Master Data</w:t>
      </w:r>
      <w:bookmarkEnd w:id="344"/>
      <w:bookmarkEnd w:id="345"/>
    </w:p>
    <w:p w14:paraId="41E1DC5A" w14:textId="65078082" w:rsidR="009566CA" w:rsidRDefault="006F276D" w:rsidP="009566CA">
      <w:pPr>
        <w:pStyle w:val="tbnormal"/>
      </w:pPr>
      <w:r>
        <w:t xml:space="preserve">À présent, il est nécessaire d’introduire les </w:t>
      </w:r>
      <w:r w:rsidR="00DD7031">
        <w:t>données</w:t>
      </w:r>
      <w:r>
        <w:t xml:space="preserve"> métiers que Brewery &amp; Co. va manipuler durant son exploitation. L’outil propose deux guides d’implémentations pour garantir un paramétrage correct.</w:t>
      </w:r>
    </w:p>
    <w:p w14:paraId="6BEAB351" w14:textId="15B753FC" w:rsidR="006F276D" w:rsidRDefault="006F276D" w:rsidP="009566CA">
      <w:pPr>
        <w:pStyle w:val="tbnormal"/>
      </w:pPr>
      <w:r>
        <w:t xml:space="preserve">Le premier, </w:t>
      </w:r>
      <w:proofErr w:type="spellStart"/>
      <w:r w:rsidRPr="00035240">
        <w:rPr>
          <w:b/>
        </w:rPr>
        <w:t>Accounting</w:t>
      </w:r>
      <w:proofErr w:type="spellEnd"/>
      <w:r>
        <w:t>, donne une suite d’opérations à effectuer qui ressemble à cela :</w:t>
      </w:r>
    </w:p>
    <w:p w14:paraId="351DB57A" w14:textId="02793DE7" w:rsidR="006F276D" w:rsidRDefault="006F276D" w:rsidP="00AB054A">
      <w:pPr>
        <w:pStyle w:val="tbnormal"/>
        <w:numPr>
          <w:ilvl w:val="0"/>
          <w:numId w:val="13"/>
        </w:numPr>
      </w:pPr>
      <w:r>
        <w:t xml:space="preserve">Définition des données générales de la société (nom légal, adresse, numéro TVA, devise employée, conditions de paiement en nombre de jours et le logo). Elles ne sont pas </w:t>
      </w:r>
      <w:r w:rsidR="00035240">
        <w:t>employées</w:t>
      </w:r>
      <w:r>
        <w:t xml:space="preserve"> dans le cadre de ce travail.</w:t>
      </w:r>
    </w:p>
    <w:p w14:paraId="184C6AD5" w14:textId="5861996C" w:rsidR="006F276D" w:rsidRDefault="006F276D" w:rsidP="00AB054A">
      <w:pPr>
        <w:pStyle w:val="tbnormal"/>
        <w:numPr>
          <w:ilvl w:val="0"/>
          <w:numId w:val="13"/>
        </w:numPr>
      </w:pPr>
      <w:r>
        <w:t xml:space="preserve">Définition d’un journal pour enregistrer les transactions bancaires. La valeur par défaut </w:t>
      </w:r>
      <w:r w:rsidRPr="006F276D">
        <w:rPr>
          <w:b/>
        </w:rPr>
        <w:t>Bank (CHF)</w:t>
      </w:r>
      <w:r>
        <w:t xml:space="preserve"> correspond bien au besoin du scénario.</w:t>
      </w:r>
    </w:p>
    <w:p w14:paraId="0C440D74" w14:textId="588610EA" w:rsidR="00987538" w:rsidRDefault="00987538" w:rsidP="00AB054A">
      <w:pPr>
        <w:pStyle w:val="tbnormal"/>
        <w:numPr>
          <w:ilvl w:val="0"/>
          <w:numId w:val="13"/>
        </w:numPr>
      </w:pPr>
      <w:r>
        <w:t xml:space="preserve">Définition d’un plan comptable. Etant donné qu’il </w:t>
      </w:r>
      <w:r w:rsidR="00DD7031">
        <w:t xml:space="preserve">a fallu renseigner le pays </w:t>
      </w:r>
      <w:r>
        <w:t>lors de la création de l’instance, le plan proposé est normé et convient</w:t>
      </w:r>
      <w:r w:rsidR="00DD7031">
        <w:t xml:space="preserve"> amplement</w:t>
      </w:r>
      <w:r>
        <w:t>.</w:t>
      </w:r>
    </w:p>
    <w:p w14:paraId="6B12351C" w14:textId="058165F9" w:rsidR="00987538" w:rsidRDefault="00987538" w:rsidP="00AB054A">
      <w:pPr>
        <w:pStyle w:val="tbnormal"/>
        <w:numPr>
          <w:ilvl w:val="0"/>
          <w:numId w:val="13"/>
        </w:numPr>
      </w:pPr>
      <w:r>
        <w:t xml:space="preserve">Définition des différentes taxes. </w:t>
      </w:r>
      <w:r w:rsidR="00DD7031">
        <w:t>R</w:t>
      </w:r>
      <w:r>
        <w:t>ien à modifier.</w:t>
      </w:r>
    </w:p>
    <w:p w14:paraId="348C56C1" w14:textId="37A565E7" w:rsidR="00987538" w:rsidRDefault="00987538" w:rsidP="00AB054A">
      <w:pPr>
        <w:pStyle w:val="tbnormal"/>
        <w:numPr>
          <w:ilvl w:val="0"/>
          <w:numId w:val="13"/>
        </w:numPr>
      </w:pPr>
      <w:r>
        <w:t>Création de la base de données clients, produits et des soldes des comptes.</w:t>
      </w:r>
    </w:p>
    <w:p w14:paraId="1EADEBA1" w14:textId="2BBF4D33" w:rsidR="00987538" w:rsidRDefault="00987538" w:rsidP="00987538">
      <w:pPr>
        <w:pStyle w:val="tbnormal"/>
      </w:pPr>
      <w:r>
        <w:t>Ce qu’il faut retenir de ce guide d’implémentation se sont les dernières étapes qui permettent de constituer le référentiel de données. Ce sont donc trois éléments du master data qui sont découvert grâce à cette marche à suivre. À savoir les clients, les produits et les écritures au journal comptable nécessaires à l’ouverture des comptes. Techniquement, cela se traduit par importer des données dans les modèles :</w:t>
      </w:r>
    </w:p>
    <w:p w14:paraId="0A89DEA7" w14:textId="66FCC3A9" w:rsidR="00987538" w:rsidRDefault="00987538" w:rsidP="00AB054A">
      <w:pPr>
        <w:pStyle w:val="tbnormal"/>
        <w:numPr>
          <w:ilvl w:val="0"/>
          <w:numId w:val="14"/>
        </w:numPr>
      </w:pPr>
      <w:proofErr w:type="spellStart"/>
      <w:proofErr w:type="gramStart"/>
      <w:r w:rsidRPr="00BD55DF">
        <w:rPr>
          <w:b/>
        </w:rPr>
        <w:lastRenderedPageBreak/>
        <w:t>res.partner</w:t>
      </w:r>
      <w:proofErr w:type="spellEnd"/>
      <w:proofErr w:type="gramEnd"/>
      <w:r>
        <w:t xml:space="preserve"> pour les clients</w:t>
      </w:r>
      <w:r w:rsidR="0048793D">
        <w:t>.</w:t>
      </w:r>
    </w:p>
    <w:p w14:paraId="54951270" w14:textId="09EB1805" w:rsidR="00987538" w:rsidRDefault="00987538" w:rsidP="00AB054A">
      <w:pPr>
        <w:pStyle w:val="tbnormal"/>
        <w:numPr>
          <w:ilvl w:val="0"/>
          <w:numId w:val="14"/>
        </w:numPr>
      </w:pPr>
      <w:proofErr w:type="spellStart"/>
      <w:proofErr w:type="gramStart"/>
      <w:r w:rsidRPr="00BD55DF">
        <w:rPr>
          <w:b/>
        </w:rPr>
        <w:t>product.template</w:t>
      </w:r>
      <w:proofErr w:type="spellEnd"/>
      <w:proofErr w:type="gramEnd"/>
      <w:r>
        <w:t xml:space="preserve"> pour les produits</w:t>
      </w:r>
      <w:r w:rsidR="0048793D">
        <w:t>.</w:t>
      </w:r>
    </w:p>
    <w:p w14:paraId="5209750D" w14:textId="1B052154" w:rsidR="00987538" w:rsidRDefault="00987538" w:rsidP="00AB054A">
      <w:pPr>
        <w:pStyle w:val="tbnormal"/>
        <w:numPr>
          <w:ilvl w:val="0"/>
          <w:numId w:val="14"/>
        </w:numPr>
      </w:pPr>
      <w:proofErr w:type="spellStart"/>
      <w:proofErr w:type="gramStart"/>
      <w:r w:rsidRPr="00BD55DF">
        <w:rPr>
          <w:b/>
        </w:rPr>
        <w:t>account.move</w:t>
      </w:r>
      <w:proofErr w:type="spellEnd"/>
      <w:proofErr w:type="gramEnd"/>
      <w:r>
        <w:t xml:space="preserve"> pour les écritures dans la comptabilité</w:t>
      </w:r>
      <w:r w:rsidR="0048793D">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987538" w14:paraId="0E7734F3" w14:textId="77777777" w:rsidTr="00664D0E">
        <w:trPr>
          <w:trHeight w:hRule="exact" w:val="113"/>
        </w:trPr>
        <w:tc>
          <w:tcPr>
            <w:tcW w:w="597" w:type="dxa"/>
            <w:tcBorders>
              <w:bottom w:val="single" w:sz="2" w:space="0" w:color="D0CECE" w:themeColor="background2" w:themeShade="E6"/>
            </w:tcBorders>
            <w:shd w:val="clear" w:color="auto" w:fill="auto"/>
            <w:vAlign w:val="center"/>
          </w:tcPr>
          <w:p w14:paraId="0C6C7F32" w14:textId="77777777" w:rsidR="00987538" w:rsidRPr="00025F11" w:rsidRDefault="00987538" w:rsidP="00035240">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39586067" w14:textId="77777777" w:rsidR="00987538" w:rsidRPr="00025F11" w:rsidRDefault="00987538" w:rsidP="00035240">
            <w:pPr>
              <w:pStyle w:val="tbnormal"/>
              <w:jc w:val="left"/>
              <w:rPr>
                <w:b/>
                <w:sz w:val="2"/>
                <w:szCs w:val="2"/>
              </w:rPr>
            </w:pPr>
          </w:p>
        </w:tc>
      </w:tr>
      <w:tr w:rsidR="00987538" w14:paraId="6479C924" w14:textId="77777777" w:rsidTr="00664D0E">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0E37067A" w14:textId="77777777" w:rsidR="00987538" w:rsidRPr="000353ED" w:rsidRDefault="00987538" w:rsidP="00035240">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700032A3" w14:textId="42134411" w:rsidR="00987538" w:rsidRPr="00664D0E" w:rsidRDefault="00987538" w:rsidP="00035240">
            <w:pPr>
              <w:pStyle w:val="tbnormal"/>
              <w:rPr>
                <w:sz w:val="21"/>
              </w:rPr>
            </w:pPr>
            <w:r w:rsidRPr="00664D0E">
              <w:rPr>
                <w:b/>
                <w:sz w:val="21"/>
              </w:rPr>
              <w:t>Rappel technique :</w:t>
            </w:r>
          </w:p>
          <w:p w14:paraId="52A37985" w14:textId="39A2855E" w:rsidR="00987538" w:rsidRPr="00664D0E" w:rsidRDefault="00987538" w:rsidP="00DD7031">
            <w:pPr>
              <w:pStyle w:val="tbnormal"/>
              <w:rPr>
                <w:sz w:val="21"/>
              </w:rPr>
            </w:pPr>
            <w:r w:rsidRPr="00664D0E">
              <w:rPr>
                <w:sz w:val="21"/>
              </w:rPr>
              <w:t xml:space="preserve">Les informations techniques sont récupérées grâce </w:t>
            </w:r>
            <w:r w:rsidR="00DD7031">
              <w:rPr>
                <w:sz w:val="21"/>
              </w:rPr>
              <w:t>au</w:t>
            </w:r>
            <w:r w:rsidRPr="00664D0E">
              <w:rPr>
                <w:sz w:val="21"/>
              </w:rPr>
              <w:t xml:space="preserve"> mode développeur</w:t>
            </w:r>
            <w:r w:rsidR="00DD7031">
              <w:rPr>
                <w:sz w:val="21"/>
              </w:rPr>
              <w:t xml:space="preserve"> actif</w:t>
            </w:r>
            <w:r w:rsidRPr="00664D0E">
              <w:rPr>
                <w:sz w:val="21"/>
              </w:rPr>
              <w:t>.</w:t>
            </w:r>
          </w:p>
        </w:tc>
      </w:tr>
      <w:tr w:rsidR="00987538" w14:paraId="3FFF4DD3" w14:textId="77777777" w:rsidTr="00664D0E">
        <w:trPr>
          <w:trHeight w:hRule="exact" w:val="90"/>
        </w:trPr>
        <w:tc>
          <w:tcPr>
            <w:tcW w:w="597" w:type="dxa"/>
            <w:tcBorders>
              <w:top w:val="single" w:sz="2" w:space="0" w:color="D0CECE" w:themeColor="background2" w:themeShade="E6"/>
            </w:tcBorders>
            <w:shd w:val="clear" w:color="auto" w:fill="auto"/>
            <w:vAlign w:val="center"/>
          </w:tcPr>
          <w:p w14:paraId="2F266483" w14:textId="77777777" w:rsidR="00987538" w:rsidRPr="00025F11" w:rsidRDefault="00987538" w:rsidP="00035240">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6EEAC7C9" w14:textId="77777777" w:rsidR="00987538" w:rsidRPr="00025F11" w:rsidRDefault="00987538" w:rsidP="00035240">
            <w:pPr>
              <w:pStyle w:val="tbnormal"/>
              <w:jc w:val="left"/>
              <w:rPr>
                <w:b/>
                <w:sz w:val="2"/>
                <w:szCs w:val="2"/>
              </w:rPr>
            </w:pPr>
          </w:p>
        </w:tc>
      </w:tr>
    </w:tbl>
    <w:p w14:paraId="5D7ED575" w14:textId="3D5BF69F" w:rsidR="00BF10C2" w:rsidRDefault="00BF10C2" w:rsidP="00BF10C2">
      <w:pPr>
        <w:pStyle w:val="tbnormal"/>
      </w:pPr>
      <w:r>
        <w:t>Ces éléments sont à récupérer à partir de la description du scénario au chapitre #REF. En voici le contenu :</w:t>
      </w:r>
    </w:p>
    <w:p w14:paraId="0C1101B7" w14:textId="359A4B00" w:rsidR="00BF10C2" w:rsidRDefault="00BF10C2" w:rsidP="00AB054A">
      <w:pPr>
        <w:pStyle w:val="tbnormal"/>
        <w:numPr>
          <w:ilvl w:val="0"/>
          <w:numId w:val="15"/>
        </w:numPr>
      </w:pPr>
      <w:r>
        <w:t>Les clients : Les 220 revendeurs.</w:t>
      </w:r>
    </w:p>
    <w:p w14:paraId="1B3AB0B8" w14:textId="740331A6" w:rsidR="00BF10C2" w:rsidRDefault="00BF10C2" w:rsidP="00AB054A">
      <w:pPr>
        <w:pStyle w:val="tbnormal"/>
        <w:numPr>
          <w:ilvl w:val="0"/>
          <w:numId w:val="15"/>
        </w:numPr>
      </w:pPr>
      <w:r>
        <w:t>Les produits : Les matières premières, les produits commercialisés – c’est-à-dire les quatre sortes de bières – et finalement le lien qui lie le tout, la nomenclature.</w:t>
      </w:r>
    </w:p>
    <w:p w14:paraId="4C5F0302" w14:textId="07BF8F4D" w:rsidR="00BF10C2" w:rsidRDefault="00BF10C2" w:rsidP="00AB054A">
      <w:pPr>
        <w:pStyle w:val="tbnormal"/>
        <w:numPr>
          <w:ilvl w:val="0"/>
          <w:numId w:val="15"/>
        </w:numPr>
      </w:pPr>
      <w:r>
        <w:t>Les écritures comptables : Toutes celles nécessaires à la mise en place du bilan.</w:t>
      </w:r>
    </w:p>
    <w:p w14:paraId="75C29ABF" w14:textId="6B278C7B" w:rsidR="007125CF" w:rsidRDefault="00BF10C2" w:rsidP="00BF10C2">
      <w:pPr>
        <w:pStyle w:val="tbnormal"/>
      </w:pPr>
      <w:r>
        <w:t>Le</w:t>
      </w:r>
      <w:r w:rsidR="00FC1C48">
        <w:t>s</w:t>
      </w:r>
      <w:r>
        <w:t xml:space="preserve"> résultat</w:t>
      </w:r>
      <w:r w:rsidR="00FC1C48">
        <w:t>s</w:t>
      </w:r>
      <w:r>
        <w:t xml:space="preserve"> à obtenir </w:t>
      </w:r>
      <w:r w:rsidR="00FC1C48">
        <w:t>doivent</w:t>
      </w:r>
      <w:r>
        <w:t xml:space="preserve"> s’apparenter à ce</w:t>
      </w:r>
      <w:r w:rsidR="007125CF">
        <w:t>ux qui sont présentés ci-dessous :</w:t>
      </w:r>
    </w:p>
    <w:p w14:paraId="307E8A6A" w14:textId="50070494" w:rsidR="00BF10C2" w:rsidRDefault="00FC1C48" w:rsidP="00BF10C2">
      <w:pPr>
        <w:pStyle w:val="tbnormal"/>
      </w:pPr>
      <w:r>
        <w:rPr>
          <w:noProof/>
          <w:lang w:val="fr-FR" w:eastAsia="fr-FR"/>
        </w:rPr>
        <w:drawing>
          <wp:inline distT="0" distB="0" distL="0" distR="0" wp14:anchorId="38478C77" wp14:editId="39031269">
            <wp:extent cx="4679950" cy="1007110"/>
            <wp:effectExtent l="0" t="0" r="0" b="8890"/>
            <wp:docPr id="42" name="Imag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Capture d’écran 2016-06-19 à 19.18.23.png"/>
                    <pic:cNvPicPr/>
                  </pic:nvPicPr>
                  <pic:blipFill>
                    <a:blip r:embed="rId97" cstate="print">
                      <a:extLst>
                        <a:ext uri="{28A0092B-C50C-407E-A947-70E740481C1C}">
                          <a14:useLocalDpi xmlns:a14="http://schemas.microsoft.com/office/drawing/2010/main" val="0"/>
                        </a:ext>
                      </a:extLst>
                    </a:blip>
                    <a:stretch>
                      <a:fillRect/>
                    </a:stretch>
                  </pic:blipFill>
                  <pic:spPr>
                    <a:xfrm>
                      <a:off x="0" y="0"/>
                      <a:ext cx="4679950" cy="1007110"/>
                    </a:xfrm>
                    <a:prstGeom prst="rect">
                      <a:avLst/>
                    </a:prstGeom>
                  </pic:spPr>
                </pic:pic>
              </a:graphicData>
            </a:graphic>
          </wp:inline>
        </w:drawing>
      </w:r>
    </w:p>
    <w:p w14:paraId="768CE551" w14:textId="2BA689F1" w:rsidR="00FC1C48" w:rsidRPr="00CB3205" w:rsidRDefault="00FC1C48" w:rsidP="00CB3205">
      <w:pPr>
        <w:pStyle w:val="tbnormal"/>
        <w:spacing w:after="180"/>
        <w:jc w:val="right"/>
        <w:rPr>
          <w:b/>
          <w:color w:val="404040" w:themeColor="text1" w:themeTint="BF"/>
          <w:sz w:val="18"/>
        </w:rPr>
      </w:pPr>
      <w:r w:rsidRPr="00CB3205">
        <w:rPr>
          <w:b/>
          <w:color w:val="404040" w:themeColor="text1" w:themeTint="BF"/>
          <w:sz w:val="18"/>
        </w:rPr>
        <w:t>Figure X : Exemple master data des détaillants pour la région Suisse Est</w:t>
      </w:r>
      <w:r w:rsidR="00424D58" w:rsidRPr="00CB3205">
        <w:rPr>
          <w:b/>
          <w:color w:val="404040" w:themeColor="text1" w:themeTint="BF"/>
          <w:sz w:val="18"/>
        </w:rPr>
        <w:t>.</w:t>
      </w:r>
    </w:p>
    <w:p w14:paraId="7799A62B" w14:textId="65B8F66B" w:rsidR="00FC1C48" w:rsidRDefault="007125CF" w:rsidP="00BF10C2">
      <w:pPr>
        <w:pStyle w:val="tbnormal"/>
      </w:pPr>
      <w:r>
        <w:rPr>
          <w:noProof/>
          <w:lang w:val="fr-FR" w:eastAsia="fr-FR"/>
        </w:rPr>
        <w:drawing>
          <wp:inline distT="0" distB="0" distL="0" distR="0" wp14:anchorId="03D24F53" wp14:editId="45E62993">
            <wp:extent cx="4671999" cy="1167765"/>
            <wp:effectExtent l="0" t="0" r="1905" b="635"/>
            <wp:docPr id="47" name="Imag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Capture d’écran 2016-06-19 à 19.20.37.png"/>
                    <pic:cNvPicPr/>
                  </pic:nvPicPr>
                  <pic:blipFill rotWithShape="1">
                    <a:blip r:embed="rId98" cstate="print">
                      <a:extLst>
                        <a:ext uri="{28A0092B-C50C-407E-A947-70E740481C1C}">
                          <a14:useLocalDpi xmlns:a14="http://schemas.microsoft.com/office/drawing/2010/main" val="0"/>
                        </a:ext>
                      </a:extLst>
                    </a:blip>
                    <a:srcRect l="170"/>
                    <a:stretch/>
                  </pic:blipFill>
                  <pic:spPr bwMode="auto">
                    <a:xfrm>
                      <a:off x="0" y="0"/>
                      <a:ext cx="4671999" cy="1167765"/>
                    </a:xfrm>
                    <a:prstGeom prst="rect">
                      <a:avLst/>
                    </a:prstGeom>
                    <a:ln>
                      <a:noFill/>
                    </a:ln>
                    <a:extLst>
                      <a:ext uri="{53640926-AAD7-44D8-BBD7-CCE9431645EC}">
                        <a14:shadowObscured xmlns:a14="http://schemas.microsoft.com/office/drawing/2010/main"/>
                      </a:ext>
                    </a:extLst>
                  </pic:spPr>
                </pic:pic>
              </a:graphicData>
            </a:graphic>
          </wp:inline>
        </w:drawing>
      </w:r>
    </w:p>
    <w:p w14:paraId="53E81176" w14:textId="2F06BE90" w:rsidR="007125CF" w:rsidRPr="00CB3205" w:rsidRDefault="007125CF" w:rsidP="00CB3205">
      <w:pPr>
        <w:pStyle w:val="tbnormal"/>
        <w:spacing w:after="180"/>
        <w:jc w:val="right"/>
        <w:rPr>
          <w:b/>
          <w:color w:val="404040" w:themeColor="text1" w:themeTint="BF"/>
          <w:sz w:val="18"/>
        </w:rPr>
      </w:pPr>
      <w:r w:rsidRPr="00CB3205">
        <w:rPr>
          <w:b/>
          <w:color w:val="404040" w:themeColor="text1" w:themeTint="BF"/>
          <w:sz w:val="18"/>
        </w:rPr>
        <w:t>Figure X : Master data des produits commercialisés</w:t>
      </w:r>
      <w:r w:rsidR="00424D58" w:rsidRPr="00CB3205">
        <w:rPr>
          <w:b/>
          <w:color w:val="404040" w:themeColor="text1" w:themeTint="BF"/>
          <w:sz w:val="18"/>
        </w:rPr>
        <w:t>.</w:t>
      </w:r>
    </w:p>
    <w:p w14:paraId="42F20086" w14:textId="170EE4E8" w:rsidR="007125CF" w:rsidRDefault="007125CF" w:rsidP="00BF10C2">
      <w:pPr>
        <w:pStyle w:val="tbnormal"/>
      </w:pPr>
      <w:r>
        <w:rPr>
          <w:noProof/>
          <w:lang w:val="fr-FR" w:eastAsia="fr-FR"/>
        </w:rPr>
        <w:drawing>
          <wp:inline distT="0" distB="0" distL="0" distR="0" wp14:anchorId="31706888" wp14:editId="29D5C7AB">
            <wp:extent cx="4679950" cy="1666875"/>
            <wp:effectExtent l="0" t="0" r="0" b="9525"/>
            <wp:docPr id="48" name="Imag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Capture d’écran 2016-06-19 à 19.22.25.png"/>
                    <pic:cNvPicPr/>
                  </pic:nvPicPr>
                  <pic:blipFill>
                    <a:blip r:embed="rId99" cstate="print">
                      <a:extLst>
                        <a:ext uri="{28A0092B-C50C-407E-A947-70E740481C1C}">
                          <a14:useLocalDpi xmlns:a14="http://schemas.microsoft.com/office/drawing/2010/main" val="0"/>
                        </a:ext>
                      </a:extLst>
                    </a:blip>
                    <a:stretch>
                      <a:fillRect/>
                    </a:stretch>
                  </pic:blipFill>
                  <pic:spPr>
                    <a:xfrm>
                      <a:off x="0" y="0"/>
                      <a:ext cx="4679950" cy="1666875"/>
                    </a:xfrm>
                    <a:prstGeom prst="rect">
                      <a:avLst/>
                    </a:prstGeom>
                  </pic:spPr>
                </pic:pic>
              </a:graphicData>
            </a:graphic>
          </wp:inline>
        </w:drawing>
      </w:r>
    </w:p>
    <w:p w14:paraId="7334EBAD" w14:textId="3991DBB5" w:rsidR="007125CF" w:rsidRPr="00CB3205" w:rsidRDefault="007125CF" w:rsidP="00CB3205">
      <w:pPr>
        <w:pStyle w:val="tbnormal"/>
        <w:spacing w:after="180"/>
        <w:jc w:val="right"/>
        <w:rPr>
          <w:b/>
          <w:color w:val="404040" w:themeColor="text1" w:themeTint="BF"/>
          <w:sz w:val="18"/>
        </w:rPr>
      </w:pPr>
      <w:r w:rsidRPr="00CB3205">
        <w:rPr>
          <w:b/>
          <w:color w:val="404040" w:themeColor="text1" w:themeTint="BF"/>
          <w:sz w:val="18"/>
        </w:rPr>
        <w:t>Figure X : Master data des matières premières</w:t>
      </w:r>
      <w:r w:rsidR="00424D58" w:rsidRPr="00CB3205">
        <w:rPr>
          <w:b/>
          <w:color w:val="404040" w:themeColor="text1" w:themeTint="BF"/>
          <w:sz w:val="18"/>
        </w:rPr>
        <w:t>.</w:t>
      </w:r>
    </w:p>
    <w:p w14:paraId="4177DDBD" w14:textId="7D063F60" w:rsidR="007125CF" w:rsidRDefault="00424D58" w:rsidP="00BF10C2">
      <w:pPr>
        <w:pStyle w:val="tbnormal"/>
      </w:pPr>
      <w:r>
        <w:rPr>
          <w:noProof/>
          <w:lang w:val="fr-FR" w:eastAsia="fr-FR"/>
        </w:rPr>
        <w:lastRenderedPageBreak/>
        <w:drawing>
          <wp:inline distT="0" distB="0" distL="0" distR="0" wp14:anchorId="73BA3C69" wp14:editId="0959A7BE">
            <wp:extent cx="4679950" cy="1163320"/>
            <wp:effectExtent l="0" t="0" r="0" b="5080"/>
            <wp:docPr id="51" name="Imag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Capture d’écran 2016-06-19 à 19.23.30.png"/>
                    <pic:cNvPicPr/>
                  </pic:nvPicPr>
                  <pic:blipFill>
                    <a:blip r:embed="rId100" cstate="print">
                      <a:extLst>
                        <a:ext uri="{28A0092B-C50C-407E-A947-70E740481C1C}">
                          <a14:useLocalDpi xmlns:a14="http://schemas.microsoft.com/office/drawing/2010/main" val="0"/>
                        </a:ext>
                      </a:extLst>
                    </a:blip>
                    <a:stretch>
                      <a:fillRect/>
                    </a:stretch>
                  </pic:blipFill>
                  <pic:spPr>
                    <a:xfrm>
                      <a:off x="0" y="0"/>
                      <a:ext cx="4679950" cy="1163320"/>
                    </a:xfrm>
                    <a:prstGeom prst="rect">
                      <a:avLst/>
                    </a:prstGeom>
                  </pic:spPr>
                </pic:pic>
              </a:graphicData>
            </a:graphic>
          </wp:inline>
        </w:drawing>
      </w:r>
    </w:p>
    <w:p w14:paraId="16E3CD88" w14:textId="74AA0515" w:rsidR="00424D58" w:rsidRPr="00CB3205" w:rsidRDefault="00424D58" w:rsidP="00CB3205">
      <w:pPr>
        <w:pStyle w:val="tbnormal"/>
        <w:spacing w:after="180"/>
        <w:jc w:val="right"/>
        <w:rPr>
          <w:b/>
          <w:color w:val="404040" w:themeColor="text1" w:themeTint="BF"/>
          <w:sz w:val="18"/>
        </w:rPr>
      </w:pPr>
      <w:r w:rsidRPr="00CB3205">
        <w:rPr>
          <w:b/>
          <w:color w:val="404040" w:themeColor="text1" w:themeTint="BF"/>
          <w:sz w:val="18"/>
        </w:rPr>
        <w:t>Figure X : Master data des nomenclatures. Une par produit commercialisé.</w:t>
      </w:r>
    </w:p>
    <w:p w14:paraId="30C97640" w14:textId="5A033FCD" w:rsidR="00424D58" w:rsidRDefault="00424D58" w:rsidP="00BF10C2">
      <w:pPr>
        <w:pStyle w:val="tbnormal"/>
      </w:pPr>
      <w:r>
        <w:rPr>
          <w:noProof/>
          <w:lang w:val="fr-FR" w:eastAsia="fr-FR"/>
        </w:rPr>
        <w:drawing>
          <wp:inline distT="0" distB="0" distL="0" distR="0" wp14:anchorId="1958BE0B" wp14:editId="4F84D57A">
            <wp:extent cx="4679950" cy="1918970"/>
            <wp:effectExtent l="0" t="0" r="0" b="11430"/>
            <wp:docPr id="52" name="Imag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Capture d’écran 2016-06-19 à 19.25.33.png"/>
                    <pic:cNvPicPr/>
                  </pic:nvPicPr>
                  <pic:blipFill>
                    <a:blip r:embed="rId101" cstate="print">
                      <a:extLst>
                        <a:ext uri="{28A0092B-C50C-407E-A947-70E740481C1C}">
                          <a14:useLocalDpi xmlns:a14="http://schemas.microsoft.com/office/drawing/2010/main" val="0"/>
                        </a:ext>
                      </a:extLst>
                    </a:blip>
                    <a:stretch>
                      <a:fillRect/>
                    </a:stretch>
                  </pic:blipFill>
                  <pic:spPr>
                    <a:xfrm>
                      <a:off x="0" y="0"/>
                      <a:ext cx="4679950" cy="1918970"/>
                    </a:xfrm>
                    <a:prstGeom prst="rect">
                      <a:avLst/>
                    </a:prstGeom>
                  </pic:spPr>
                </pic:pic>
              </a:graphicData>
            </a:graphic>
          </wp:inline>
        </w:drawing>
      </w:r>
      <w:r>
        <w:rPr>
          <w:noProof/>
          <w:lang w:val="fr-FR" w:eastAsia="fr-FR"/>
        </w:rPr>
        <w:drawing>
          <wp:inline distT="0" distB="0" distL="0" distR="0" wp14:anchorId="49B38DF6" wp14:editId="35FE7EAA">
            <wp:extent cx="4679950" cy="2089150"/>
            <wp:effectExtent l="0" t="0" r="0" b="0"/>
            <wp:docPr id="55" name="Imag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Capture d’écran 2016-06-19 à 19.26.29.png"/>
                    <pic:cNvPicPr/>
                  </pic:nvPicPr>
                  <pic:blipFill>
                    <a:blip r:embed="rId102" cstate="print">
                      <a:extLst>
                        <a:ext uri="{28A0092B-C50C-407E-A947-70E740481C1C}">
                          <a14:useLocalDpi xmlns:a14="http://schemas.microsoft.com/office/drawing/2010/main" val="0"/>
                        </a:ext>
                      </a:extLst>
                    </a:blip>
                    <a:stretch>
                      <a:fillRect/>
                    </a:stretch>
                  </pic:blipFill>
                  <pic:spPr>
                    <a:xfrm>
                      <a:off x="0" y="0"/>
                      <a:ext cx="4679950" cy="2089150"/>
                    </a:xfrm>
                    <a:prstGeom prst="rect">
                      <a:avLst/>
                    </a:prstGeom>
                  </pic:spPr>
                </pic:pic>
              </a:graphicData>
            </a:graphic>
          </wp:inline>
        </w:drawing>
      </w:r>
    </w:p>
    <w:p w14:paraId="56BF0D69" w14:textId="1B50E5FA" w:rsidR="00424D58" w:rsidRPr="00CB3205" w:rsidRDefault="00424D58" w:rsidP="00CB3205">
      <w:pPr>
        <w:pStyle w:val="tbnormal"/>
        <w:spacing w:after="180"/>
        <w:jc w:val="right"/>
        <w:rPr>
          <w:b/>
          <w:color w:val="404040" w:themeColor="text1" w:themeTint="BF"/>
          <w:sz w:val="18"/>
        </w:rPr>
      </w:pPr>
      <w:r w:rsidRPr="00CB3205">
        <w:rPr>
          <w:b/>
          <w:color w:val="404040" w:themeColor="text1" w:themeTint="BF"/>
          <w:sz w:val="18"/>
        </w:rPr>
        <w:t>Figure X : Master data des écritures comptables dans deux journaux différents.</w:t>
      </w:r>
    </w:p>
    <w:p w14:paraId="58A0FA2A" w14:textId="272694F1" w:rsidR="000C6509" w:rsidRDefault="00DD7031" w:rsidP="00BF10C2">
      <w:pPr>
        <w:pStyle w:val="tbnormal"/>
      </w:pPr>
      <w:r>
        <w:t>À ce stade</w:t>
      </w:r>
      <w:r w:rsidR="000C6509">
        <w:t xml:space="preserve">, l’instance est prête à être employé pour les besoins du scénario. Il faut encore définir les collaborateurs de la société en ajoutant des données dans les utilisateurs. Techniquement cela se fait dans le modèle </w:t>
      </w:r>
      <w:proofErr w:type="spellStart"/>
      <w:proofErr w:type="gramStart"/>
      <w:r w:rsidR="000C6509" w:rsidRPr="000C6509">
        <w:rPr>
          <w:b/>
        </w:rPr>
        <w:t>res.users</w:t>
      </w:r>
      <w:proofErr w:type="spellEnd"/>
      <w:proofErr w:type="gramEnd"/>
      <w:r w:rsidR="000C6509">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0C6509" w14:paraId="345C7A48" w14:textId="77777777" w:rsidTr="00C676D4">
        <w:trPr>
          <w:trHeight w:hRule="exact" w:val="113"/>
        </w:trPr>
        <w:tc>
          <w:tcPr>
            <w:tcW w:w="597" w:type="dxa"/>
            <w:tcBorders>
              <w:bottom w:val="single" w:sz="2" w:space="0" w:color="D0CECE" w:themeColor="background2" w:themeShade="E6"/>
            </w:tcBorders>
            <w:shd w:val="clear" w:color="auto" w:fill="auto"/>
            <w:vAlign w:val="center"/>
          </w:tcPr>
          <w:p w14:paraId="6A1D692C" w14:textId="77777777" w:rsidR="000C6509" w:rsidRPr="00025F11" w:rsidRDefault="000C6509" w:rsidP="00664D0E">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0558A271" w14:textId="77777777" w:rsidR="000C6509" w:rsidRPr="00025F11" w:rsidRDefault="000C6509" w:rsidP="00664D0E">
            <w:pPr>
              <w:pStyle w:val="tbnormal"/>
              <w:jc w:val="left"/>
              <w:rPr>
                <w:b/>
                <w:sz w:val="2"/>
                <w:szCs w:val="2"/>
              </w:rPr>
            </w:pPr>
          </w:p>
        </w:tc>
      </w:tr>
      <w:tr w:rsidR="000C6509" w14:paraId="4B770CD8" w14:textId="77777777" w:rsidTr="00C676D4">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5ACBDC98" w14:textId="77777777" w:rsidR="000C6509" w:rsidRPr="000353ED" w:rsidRDefault="000C6509" w:rsidP="00664D0E">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59DA9526" w14:textId="6DC5E6D3" w:rsidR="000C6509" w:rsidRPr="00C676D4" w:rsidRDefault="00393F05" w:rsidP="00664D0E">
            <w:pPr>
              <w:pStyle w:val="tbnormal"/>
              <w:rPr>
                <w:sz w:val="21"/>
              </w:rPr>
            </w:pPr>
            <w:r w:rsidRPr="00C676D4">
              <w:rPr>
                <w:b/>
                <w:sz w:val="21"/>
              </w:rPr>
              <w:t>Informations</w:t>
            </w:r>
            <w:r w:rsidR="000C6509" w:rsidRPr="00C676D4">
              <w:rPr>
                <w:b/>
                <w:sz w:val="21"/>
              </w:rPr>
              <w:t> :</w:t>
            </w:r>
          </w:p>
          <w:p w14:paraId="3198BC28" w14:textId="7B0BD787" w:rsidR="000C6509" w:rsidRPr="00C676D4" w:rsidRDefault="00393F05" w:rsidP="00DD7031">
            <w:pPr>
              <w:pStyle w:val="tbnormal"/>
              <w:rPr>
                <w:sz w:val="21"/>
              </w:rPr>
            </w:pPr>
            <w:r w:rsidRPr="00C676D4">
              <w:rPr>
                <w:sz w:val="21"/>
              </w:rPr>
              <w:t xml:space="preserve">Il est évident que l’insertion des 220 revendeurs est </w:t>
            </w:r>
            <w:r w:rsidR="005538B4" w:rsidRPr="00C676D4">
              <w:rPr>
                <w:sz w:val="21"/>
              </w:rPr>
              <w:t>rendue</w:t>
            </w:r>
            <w:r w:rsidR="00DD7031">
              <w:rPr>
                <w:sz w:val="21"/>
              </w:rPr>
              <w:t xml:space="preserve"> difficile de manière manuelle. La phase de configuration du simulateur se charge de les entrer.</w:t>
            </w:r>
          </w:p>
        </w:tc>
      </w:tr>
      <w:tr w:rsidR="000C6509" w14:paraId="469DC9C9" w14:textId="77777777" w:rsidTr="00C676D4">
        <w:trPr>
          <w:trHeight w:hRule="exact" w:val="90"/>
        </w:trPr>
        <w:tc>
          <w:tcPr>
            <w:tcW w:w="597" w:type="dxa"/>
            <w:tcBorders>
              <w:top w:val="single" w:sz="2" w:space="0" w:color="D0CECE" w:themeColor="background2" w:themeShade="E6"/>
            </w:tcBorders>
            <w:shd w:val="clear" w:color="auto" w:fill="auto"/>
            <w:vAlign w:val="center"/>
          </w:tcPr>
          <w:p w14:paraId="31348ACB" w14:textId="77777777" w:rsidR="000C6509" w:rsidRPr="00025F11" w:rsidRDefault="000C6509" w:rsidP="00664D0E">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47BD5CCC" w14:textId="77777777" w:rsidR="000C6509" w:rsidRPr="00025F11" w:rsidRDefault="000C6509" w:rsidP="00664D0E">
            <w:pPr>
              <w:pStyle w:val="tbnormal"/>
              <w:jc w:val="left"/>
              <w:rPr>
                <w:b/>
                <w:sz w:val="2"/>
                <w:szCs w:val="2"/>
              </w:rPr>
            </w:pPr>
          </w:p>
        </w:tc>
      </w:tr>
    </w:tbl>
    <w:p w14:paraId="15814684" w14:textId="136FAA64" w:rsidR="004E0DBB" w:rsidRDefault="00DB6A37" w:rsidP="009566CA">
      <w:pPr>
        <w:pStyle w:val="tbtitre2"/>
      </w:pPr>
      <w:bookmarkStart w:id="346" w:name="_Toc454297935"/>
      <w:bookmarkStart w:id="347" w:name="_Toc455044918"/>
      <w:r>
        <w:t>Inventory Management</w:t>
      </w:r>
      <w:bookmarkEnd w:id="346"/>
      <w:bookmarkEnd w:id="347"/>
    </w:p>
    <w:p w14:paraId="14D1FFA8" w14:textId="28F14B5A" w:rsidR="00DD2765" w:rsidRPr="00DD2765" w:rsidRDefault="00DD2765" w:rsidP="00DD2765">
      <w:pPr>
        <w:pStyle w:val="tbnormal"/>
      </w:pPr>
      <w:r>
        <w:t xml:space="preserve">Le scénario impose la mise en place de la logistique selon la stratégie flux-poussé. Dans le progiciel, cela se </w:t>
      </w:r>
      <w:r w:rsidR="00DD7031">
        <w:t>traduit par la configuration de l’application et au paramétrage des produits.</w:t>
      </w:r>
    </w:p>
    <w:p w14:paraId="0C2D2ECE" w14:textId="1A657F11" w:rsidR="00EA297C" w:rsidRPr="00DD2765" w:rsidRDefault="00DD2765" w:rsidP="00DD2765">
      <w:pPr>
        <w:pStyle w:val="tbnormal"/>
      </w:pPr>
      <w:r>
        <w:lastRenderedPageBreak/>
        <w:t xml:space="preserve">Le processus de planification s’appuie </w:t>
      </w:r>
      <w:r w:rsidR="00EA297C">
        <w:t xml:space="preserve">sur </w:t>
      </w:r>
      <w:r>
        <w:t>l’applicatio</w:t>
      </w:r>
      <w:r w:rsidR="00EA297C">
        <w:t xml:space="preserve">n </w:t>
      </w:r>
      <w:r w:rsidR="00EA297C" w:rsidRPr="00EA297C">
        <w:rPr>
          <w:b/>
        </w:rPr>
        <w:t xml:space="preserve">Inventory Management </w:t>
      </w:r>
      <w:r w:rsidR="00EA297C">
        <w:t>(stock).</w:t>
      </w:r>
    </w:p>
    <w:p w14:paraId="37EB8E57" w14:textId="006762E8" w:rsidR="004E0DBB" w:rsidRDefault="004E0DBB" w:rsidP="009566CA">
      <w:pPr>
        <w:pStyle w:val="tbtitre3"/>
      </w:pPr>
      <w:bookmarkStart w:id="348" w:name="_Toc454297936"/>
      <w:bookmarkStart w:id="349" w:name="_Toc455044919"/>
      <w:r>
        <w:t>Configuration</w:t>
      </w:r>
      <w:bookmarkEnd w:id="348"/>
      <w:bookmarkEnd w:id="349"/>
    </w:p>
    <w:p w14:paraId="051EDAB6" w14:textId="7EC2713F" w:rsidR="00C828E4" w:rsidRDefault="00C828E4" w:rsidP="00C828E4">
      <w:pPr>
        <w:pStyle w:val="tbnormal"/>
      </w:pPr>
      <w:r>
        <w:t>Cette application doit être configurée pour les besoins du scénario. Il est nécessaire de modifier le mode de valorisation comptable du stock. Etant donné que le jeu simule des jours en quelques secondes, la valorisation doit se faire en temps réel.</w:t>
      </w:r>
    </w:p>
    <w:p w14:paraId="047F7939" w14:textId="64181141" w:rsidR="00C828E4" w:rsidRPr="00C828E4" w:rsidRDefault="00C828E4" w:rsidP="00C828E4">
      <w:pPr>
        <w:pStyle w:val="tbnormal"/>
      </w:pPr>
      <w:r>
        <w:t>La seconde manipulation à ent</w:t>
      </w:r>
      <w:r w:rsidR="00DD7031">
        <w:t>reprendre est celle nécessaire au bon fonctionnement du</w:t>
      </w:r>
      <w:r>
        <w:t xml:space="preserve"> calcul des besoins. Elle est nécessaire pour gé</w:t>
      </w:r>
      <w:r w:rsidR="00DD7031">
        <w:t>rer la production sur prévisions</w:t>
      </w:r>
      <w:r>
        <w:t>.</w:t>
      </w:r>
    </w:p>
    <w:p w14:paraId="04C68ACE" w14:textId="4FC7BE94" w:rsidR="00C828E4" w:rsidRPr="00C828E4" w:rsidRDefault="00C828E4" w:rsidP="00C828E4">
      <w:pPr>
        <w:pStyle w:val="tbtitre4"/>
      </w:pPr>
      <w:bookmarkStart w:id="350" w:name="_Toc454297937"/>
      <w:bookmarkStart w:id="351" w:name="_Toc455044920"/>
      <w:r>
        <w:t xml:space="preserve">Valorisation des </w:t>
      </w:r>
      <w:proofErr w:type="spellStart"/>
      <w:r>
        <w:t>stocks</w:t>
      </w:r>
      <w:bookmarkEnd w:id="350"/>
      <w:bookmarkEnd w:id="351"/>
      <w:proofErr w:type="spellEnd"/>
    </w:p>
    <w:p w14:paraId="68A022FE" w14:textId="58715954" w:rsidR="00EA297C" w:rsidRDefault="00EA297C" w:rsidP="00EA297C">
      <w:pPr>
        <w:pStyle w:val="tbnormal"/>
      </w:pPr>
      <w:r>
        <w:t xml:space="preserve">Il est nécessaire de se rendre dans l’application </w:t>
      </w:r>
      <w:r w:rsidRPr="00EA297C">
        <w:rPr>
          <w:b/>
        </w:rPr>
        <w:t xml:space="preserve">Inventory / Configuration / Settings </w:t>
      </w:r>
      <w:r>
        <w:t xml:space="preserve">et dans la rubrique </w:t>
      </w:r>
      <w:proofErr w:type="spellStart"/>
      <w:r w:rsidRPr="00EA297C">
        <w:rPr>
          <w:b/>
        </w:rPr>
        <w:t>Accounting</w:t>
      </w:r>
      <w:proofErr w:type="spellEnd"/>
      <w:r>
        <w:t xml:space="preserve"> remplacer </w:t>
      </w:r>
      <w:proofErr w:type="spellStart"/>
      <w:r w:rsidRPr="00EA297C">
        <w:rPr>
          <w:b/>
        </w:rPr>
        <w:t>Periodic</w:t>
      </w:r>
      <w:proofErr w:type="spellEnd"/>
      <w:r w:rsidRPr="00EA297C">
        <w:rPr>
          <w:b/>
        </w:rPr>
        <w:t xml:space="preserve"> </w:t>
      </w:r>
      <w:proofErr w:type="spellStart"/>
      <w:r w:rsidRPr="00EA297C">
        <w:rPr>
          <w:b/>
        </w:rPr>
        <w:t>inventory</w:t>
      </w:r>
      <w:proofErr w:type="spellEnd"/>
      <w:r w:rsidRPr="00EA297C">
        <w:rPr>
          <w:b/>
        </w:rPr>
        <w:t xml:space="preserve"> </w:t>
      </w:r>
      <w:proofErr w:type="spellStart"/>
      <w:r w:rsidRPr="00EA297C">
        <w:rPr>
          <w:b/>
        </w:rPr>
        <w:t>valuation</w:t>
      </w:r>
      <w:proofErr w:type="spellEnd"/>
      <w:r w:rsidRPr="00EA297C">
        <w:rPr>
          <w:b/>
        </w:rPr>
        <w:t xml:space="preserve"> (</w:t>
      </w:r>
      <w:proofErr w:type="spellStart"/>
      <w:r w:rsidRPr="00EA297C">
        <w:rPr>
          <w:b/>
        </w:rPr>
        <w:t>recommended</w:t>
      </w:r>
      <w:proofErr w:type="spellEnd"/>
      <w:r w:rsidRPr="00EA297C">
        <w:rPr>
          <w:b/>
        </w:rPr>
        <w:t xml:space="preserve">) </w:t>
      </w:r>
      <w:r>
        <w:t xml:space="preserve">par </w:t>
      </w:r>
      <w:proofErr w:type="spellStart"/>
      <w:r w:rsidRPr="00EA297C">
        <w:rPr>
          <w:b/>
        </w:rPr>
        <w:t>Perpetual</w:t>
      </w:r>
      <w:proofErr w:type="spellEnd"/>
      <w:r w:rsidRPr="00EA297C">
        <w:rPr>
          <w:b/>
        </w:rPr>
        <w:t xml:space="preserve"> </w:t>
      </w:r>
      <w:proofErr w:type="spellStart"/>
      <w:r w:rsidRPr="00EA297C">
        <w:rPr>
          <w:b/>
        </w:rPr>
        <w:t>inventory</w:t>
      </w:r>
      <w:proofErr w:type="spellEnd"/>
      <w:r w:rsidRPr="00EA297C">
        <w:rPr>
          <w:b/>
        </w:rPr>
        <w:t xml:space="preserve"> </w:t>
      </w:r>
      <w:proofErr w:type="spellStart"/>
      <w:r w:rsidRPr="00EA297C">
        <w:rPr>
          <w:b/>
        </w:rPr>
        <w:t>valuation</w:t>
      </w:r>
      <w:proofErr w:type="spellEnd"/>
      <w:r w:rsidRPr="00EA297C">
        <w:rPr>
          <w:b/>
        </w:rPr>
        <w:t xml:space="preserve"> (stock move </w:t>
      </w:r>
      <w:proofErr w:type="spellStart"/>
      <w:r w:rsidRPr="00EA297C">
        <w:rPr>
          <w:b/>
        </w:rPr>
        <w:t>generates</w:t>
      </w:r>
      <w:proofErr w:type="spellEnd"/>
      <w:r w:rsidRPr="00EA297C">
        <w:rPr>
          <w:b/>
        </w:rPr>
        <w:t xml:space="preserve"> </w:t>
      </w:r>
      <w:proofErr w:type="spellStart"/>
      <w:r w:rsidRPr="00EA297C">
        <w:rPr>
          <w:b/>
        </w:rPr>
        <w:t>accounting</w:t>
      </w:r>
      <w:proofErr w:type="spellEnd"/>
      <w:r w:rsidRPr="00EA297C">
        <w:rPr>
          <w:b/>
        </w:rPr>
        <w:t xml:space="preserve"> entries). </w:t>
      </w:r>
      <w:r>
        <w:t xml:space="preserve">Comme cela, chaque mouvement de stock est comptabilisé financièrement et l’évaluation des résultats financier </w:t>
      </w:r>
      <w:r w:rsidR="00DD7031">
        <w:t>en est grandement facilité</w:t>
      </w:r>
      <w:r>
        <w:t>.</w:t>
      </w:r>
    </w:p>
    <w:p w14:paraId="7D2E124B" w14:textId="77777777" w:rsidR="009B231F" w:rsidRDefault="002A058A" w:rsidP="00EA297C">
      <w:pPr>
        <w:pStyle w:val="tbnormal"/>
      </w:pPr>
      <w:r>
        <w:t xml:space="preserve">Finalement, les mouvements de stock sont relatifs aux produits que la société manipule. Pour que la valorisation </w:t>
      </w:r>
      <w:r w:rsidR="009B231F">
        <w:t>soit effective,</w:t>
      </w:r>
      <w:r>
        <w:t xml:space="preserve"> il faut </w:t>
      </w:r>
      <w:r w:rsidR="009B231F">
        <w:t xml:space="preserve">modifier la </w:t>
      </w:r>
      <w:r w:rsidR="0093490D">
        <w:t xml:space="preserve">catégorie de produit </w:t>
      </w:r>
      <w:r w:rsidR="009B231F" w:rsidRPr="009B231F">
        <w:rPr>
          <w:b/>
        </w:rPr>
        <w:t>All</w:t>
      </w:r>
      <w:r w:rsidR="009B231F">
        <w:t xml:space="preserve"> du</w:t>
      </w:r>
      <w:r w:rsidR="0093490D">
        <w:t xml:space="preserve"> modèle </w:t>
      </w:r>
      <w:proofErr w:type="spellStart"/>
      <w:proofErr w:type="gramStart"/>
      <w:r w:rsidR="0093490D" w:rsidRPr="0093490D">
        <w:rPr>
          <w:b/>
        </w:rPr>
        <w:t>product.category</w:t>
      </w:r>
      <w:proofErr w:type="spellEnd"/>
      <w:proofErr w:type="gramEnd"/>
      <w:r w:rsidR="009B231F" w:rsidRPr="009B231F">
        <w:t xml:space="preserve"> de la manière suivante :</w:t>
      </w:r>
    </w:p>
    <w:p w14:paraId="42F5409E" w14:textId="713D02A6" w:rsidR="009B231F" w:rsidRDefault="009B231F" w:rsidP="009B231F">
      <w:pPr>
        <w:pStyle w:val="tbnormal"/>
        <w:jc w:val="center"/>
      </w:pPr>
      <w:r>
        <w:rPr>
          <w:noProof/>
          <w:lang w:val="fr-FR" w:eastAsia="fr-FR"/>
        </w:rPr>
        <w:drawing>
          <wp:inline distT="0" distB="0" distL="0" distR="0" wp14:anchorId="5CDFF73F" wp14:editId="7F4E1553">
            <wp:extent cx="1812649" cy="457932"/>
            <wp:effectExtent l="0" t="0" r="0" b="0"/>
            <wp:docPr id="56" name="Imag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Capture d’écran 2016-06-19 à 20.12.42.png"/>
                    <pic:cNvPicPr/>
                  </pic:nvPicPr>
                  <pic:blipFill>
                    <a:blip r:embed="rId103" cstate="print">
                      <a:extLst>
                        <a:ext uri="{28A0092B-C50C-407E-A947-70E740481C1C}">
                          <a14:useLocalDpi xmlns:a14="http://schemas.microsoft.com/office/drawing/2010/main" val="0"/>
                        </a:ext>
                      </a:extLst>
                    </a:blip>
                    <a:stretch>
                      <a:fillRect/>
                    </a:stretch>
                  </pic:blipFill>
                  <pic:spPr>
                    <a:xfrm>
                      <a:off x="0" y="0"/>
                      <a:ext cx="1907420" cy="481874"/>
                    </a:xfrm>
                    <a:prstGeom prst="rect">
                      <a:avLst/>
                    </a:prstGeom>
                  </pic:spPr>
                </pic:pic>
              </a:graphicData>
            </a:graphic>
          </wp:inline>
        </w:drawing>
      </w:r>
      <w:r>
        <w:rPr>
          <w:noProof/>
          <w:lang w:val="fr-FR" w:eastAsia="fr-FR"/>
        </w:rPr>
        <w:drawing>
          <wp:inline distT="0" distB="0" distL="0" distR="0" wp14:anchorId="4C9B970F" wp14:editId="7194FB9F">
            <wp:extent cx="2498449" cy="707159"/>
            <wp:effectExtent l="0" t="0" r="0" b="4445"/>
            <wp:docPr id="60" name="Imag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Capture d’écran 2016-06-19 à 20.12.24.png"/>
                    <pic:cNvPicPr/>
                  </pic:nvPicPr>
                  <pic:blipFill>
                    <a:blip r:embed="rId104" cstate="print">
                      <a:extLst>
                        <a:ext uri="{28A0092B-C50C-407E-A947-70E740481C1C}">
                          <a14:useLocalDpi xmlns:a14="http://schemas.microsoft.com/office/drawing/2010/main" val="0"/>
                        </a:ext>
                      </a:extLst>
                    </a:blip>
                    <a:stretch>
                      <a:fillRect/>
                    </a:stretch>
                  </pic:blipFill>
                  <pic:spPr>
                    <a:xfrm>
                      <a:off x="0" y="0"/>
                      <a:ext cx="2557015" cy="723735"/>
                    </a:xfrm>
                    <a:prstGeom prst="rect">
                      <a:avLst/>
                    </a:prstGeom>
                  </pic:spPr>
                </pic:pic>
              </a:graphicData>
            </a:graphic>
          </wp:inline>
        </w:drawing>
      </w:r>
    </w:p>
    <w:p w14:paraId="18C0166A" w14:textId="16B607DA" w:rsidR="00EA297C" w:rsidRPr="00CB3205" w:rsidRDefault="009B231F" w:rsidP="00CB3205">
      <w:pPr>
        <w:pStyle w:val="tbnormal"/>
        <w:spacing w:after="180"/>
        <w:jc w:val="right"/>
        <w:rPr>
          <w:b/>
          <w:color w:val="404040" w:themeColor="text1" w:themeTint="BF"/>
          <w:sz w:val="18"/>
        </w:rPr>
      </w:pPr>
      <w:r w:rsidRPr="00CB3205">
        <w:rPr>
          <w:b/>
          <w:color w:val="404040" w:themeColor="text1" w:themeTint="BF"/>
          <w:sz w:val="18"/>
        </w:rPr>
        <w:t>Figure X : Paramètres de la catégorie de produit All.</w:t>
      </w:r>
    </w:p>
    <w:p w14:paraId="5531FF8A" w14:textId="198B27B6" w:rsidR="00BE60B2" w:rsidRDefault="00BE60B2" w:rsidP="00EA297C">
      <w:pPr>
        <w:pStyle w:val="tbnormal"/>
      </w:pPr>
      <w:r>
        <w:t>Ces modifications sont nécessaires afin d’attribuer les mouvements d’entrées, de sorties e</w:t>
      </w:r>
      <w:r w:rsidR="001C1C64">
        <w:t>t de valorisation à des compte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93490D" w14:paraId="68B329FE" w14:textId="77777777" w:rsidTr="00C676D4">
        <w:trPr>
          <w:trHeight w:hRule="exact" w:val="113"/>
        </w:trPr>
        <w:tc>
          <w:tcPr>
            <w:tcW w:w="597" w:type="dxa"/>
            <w:tcBorders>
              <w:bottom w:val="single" w:sz="2" w:space="0" w:color="D0CECE" w:themeColor="background2" w:themeShade="E6"/>
            </w:tcBorders>
            <w:shd w:val="clear" w:color="auto" w:fill="auto"/>
            <w:vAlign w:val="center"/>
          </w:tcPr>
          <w:p w14:paraId="3BFEDB3F" w14:textId="77777777" w:rsidR="0093490D" w:rsidRPr="00025F11" w:rsidRDefault="0093490D" w:rsidP="00664D0E">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3B2DD78E" w14:textId="77777777" w:rsidR="0093490D" w:rsidRPr="00025F11" w:rsidRDefault="0093490D" w:rsidP="00664D0E">
            <w:pPr>
              <w:pStyle w:val="tbnormal"/>
              <w:jc w:val="left"/>
              <w:rPr>
                <w:b/>
                <w:sz w:val="2"/>
                <w:szCs w:val="2"/>
              </w:rPr>
            </w:pPr>
          </w:p>
        </w:tc>
      </w:tr>
      <w:tr w:rsidR="0093490D" w14:paraId="558989EA" w14:textId="77777777" w:rsidTr="00C676D4">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3C5ED316" w14:textId="79ECEAF2" w:rsidR="0093490D" w:rsidRPr="000353ED" w:rsidRDefault="00C828E4" w:rsidP="00664D0E">
            <w:pPr>
              <w:pStyle w:val="tbnormal"/>
              <w:jc w:val="center"/>
              <w:rPr>
                <w:rFonts w:ascii="Times" w:hAnsi="Times"/>
                <w:b/>
                <w:bCs/>
              </w:rPr>
            </w:pPr>
            <w:r>
              <w:rPr>
                <w:rFonts w:ascii="Times" w:hAnsi="Times"/>
                <w:b/>
                <w:bCs/>
                <w:sz w:val="56"/>
              </w:rPr>
              <w:t>!</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1CD4B65B" w14:textId="4E77412E" w:rsidR="0093490D" w:rsidRPr="00C676D4" w:rsidRDefault="001C1C64" w:rsidP="00664D0E">
            <w:pPr>
              <w:pStyle w:val="tbnormal"/>
              <w:rPr>
                <w:sz w:val="21"/>
              </w:rPr>
            </w:pPr>
            <w:r w:rsidRPr="00C676D4">
              <w:rPr>
                <w:b/>
                <w:sz w:val="21"/>
              </w:rPr>
              <w:t>Limites</w:t>
            </w:r>
            <w:r w:rsidR="0093490D" w:rsidRPr="00C676D4">
              <w:rPr>
                <w:b/>
                <w:sz w:val="21"/>
              </w:rPr>
              <w:t> :</w:t>
            </w:r>
          </w:p>
          <w:p w14:paraId="27647FDA" w14:textId="5324A342" w:rsidR="0093490D" w:rsidRPr="00C676D4" w:rsidRDefault="001C1C64" w:rsidP="00664D0E">
            <w:pPr>
              <w:pStyle w:val="tbnormal"/>
              <w:rPr>
                <w:sz w:val="21"/>
              </w:rPr>
            </w:pPr>
            <w:r w:rsidRPr="00C676D4">
              <w:rPr>
                <w:sz w:val="21"/>
              </w:rPr>
              <w:t>Dans cette configuration, les matières premières et les produits finis sont valorisés dans les mêmes comptes. Il serait nécessaire de privilégier la diversification des deux natures de produit. Tout d’abord en créant deux catégories distinctes avec des propriétés comptables différentes.</w:t>
            </w:r>
          </w:p>
        </w:tc>
      </w:tr>
      <w:tr w:rsidR="0093490D" w14:paraId="4AB99A43" w14:textId="77777777" w:rsidTr="00C676D4">
        <w:trPr>
          <w:trHeight w:hRule="exact" w:val="90"/>
        </w:trPr>
        <w:tc>
          <w:tcPr>
            <w:tcW w:w="597" w:type="dxa"/>
            <w:tcBorders>
              <w:top w:val="single" w:sz="2" w:space="0" w:color="D0CECE" w:themeColor="background2" w:themeShade="E6"/>
            </w:tcBorders>
            <w:shd w:val="clear" w:color="auto" w:fill="auto"/>
            <w:vAlign w:val="center"/>
          </w:tcPr>
          <w:p w14:paraId="187CA6EF" w14:textId="77777777" w:rsidR="0093490D" w:rsidRPr="00025F11" w:rsidRDefault="0093490D" w:rsidP="00664D0E">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011CD8E6" w14:textId="77777777" w:rsidR="0093490D" w:rsidRPr="00025F11" w:rsidRDefault="0093490D" w:rsidP="00664D0E">
            <w:pPr>
              <w:pStyle w:val="tbnormal"/>
              <w:jc w:val="left"/>
              <w:rPr>
                <w:b/>
                <w:sz w:val="2"/>
                <w:szCs w:val="2"/>
              </w:rPr>
            </w:pPr>
          </w:p>
        </w:tc>
      </w:tr>
    </w:tbl>
    <w:p w14:paraId="44646E9A" w14:textId="07F31B26" w:rsidR="00C828E4" w:rsidRDefault="00C828E4" w:rsidP="00C828E4">
      <w:pPr>
        <w:pStyle w:val="tbtitre4"/>
      </w:pPr>
      <w:bookmarkStart w:id="352" w:name="_Toc454297938"/>
      <w:bookmarkStart w:id="353" w:name="_Toc455044921"/>
      <w:proofErr w:type="spellStart"/>
      <w:r>
        <w:t>Calcul</w:t>
      </w:r>
      <w:proofErr w:type="spellEnd"/>
      <w:r>
        <w:t xml:space="preserve"> des </w:t>
      </w:r>
      <w:proofErr w:type="spellStart"/>
      <w:r>
        <w:t>besoins</w:t>
      </w:r>
      <w:bookmarkEnd w:id="352"/>
      <w:bookmarkEnd w:id="353"/>
      <w:proofErr w:type="spellEnd"/>
    </w:p>
    <w:p w14:paraId="1465260C" w14:textId="009D1D60" w:rsidR="00C828E4" w:rsidRDefault="00C828E4" w:rsidP="00C828E4">
      <w:pPr>
        <w:pStyle w:val="tbnormal"/>
      </w:pPr>
      <w:r>
        <w:t xml:space="preserve">Pour que le calcul des besoins puisse fonctionner, il est nécessaire d’apporter des modifications aux objets du modèle </w:t>
      </w:r>
      <w:proofErr w:type="spellStart"/>
      <w:proofErr w:type="gramStart"/>
      <w:r w:rsidRPr="00C828E4">
        <w:rPr>
          <w:b/>
        </w:rPr>
        <w:t>product.template</w:t>
      </w:r>
      <w:proofErr w:type="spellEnd"/>
      <w:proofErr w:type="gramEnd"/>
      <w:r>
        <w:t>.</w:t>
      </w:r>
    </w:p>
    <w:p w14:paraId="0AC416AF" w14:textId="1FA6F2C5" w:rsidR="00C72D72" w:rsidRDefault="00C828E4" w:rsidP="00C828E4">
      <w:pPr>
        <w:pStyle w:val="tbnormal"/>
      </w:pPr>
      <w:r>
        <w:t>D’une part, les articles manufacturés doivent être modifiés. Les propriétés ci-dessous doivent être modifiées de la sorte :</w:t>
      </w:r>
    </w:p>
    <w:p w14:paraId="62BC3612" w14:textId="73FEBB2F" w:rsidR="00C72D72" w:rsidRPr="00C72D72" w:rsidRDefault="00C72D72" w:rsidP="00AB054A">
      <w:pPr>
        <w:pStyle w:val="tbnormal"/>
        <w:numPr>
          <w:ilvl w:val="0"/>
          <w:numId w:val="16"/>
        </w:numPr>
      </w:pPr>
      <w:r w:rsidRPr="00C72D72">
        <w:t xml:space="preserve">Champ </w:t>
      </w:r>
      <w:r>
        <w:rPr>
          <w:b/>
        </w:rPr>
        <w:t xml:space="preserve">Can </w:t>
      </w:r>
      <w:proofErr w:type="spellStart"/>
      <w:r>
        <w:rPr>
          <w:b/>
        </w:rPr>
        <w:t>be</w:t>
      </w:r>
      <w:proofErr w:type="spellEnd"/>
      <w:r>
        <w:rPr>
          <w:b/>
        </w:rPr>
        <w:t xml:space="preserve"> Sol</w:t>
      </w:r>
      <w:r w:rsidR="00823ECC">
        <w:rPr>
          <w:b/>
        </w:rPr>
        <w:t>d</w:t>
      </w:r>
      <w:r>
        <w:rPr>
          <w:b/>
        </w:rPr>
        <w:t>e</w:t>
      </w:r>
      <w:r w:rsidRPr="00C72D72">
        <w:t xml:space="preserve"> (techniquement : </w:t>
      </w:r>
      <w:proofErr w:type="spellStart"/>
      <w:r w:rsidRPr="00C72D72">
        <w:rPr>
          <w:b/>
        </w:rPr>
        <w:t>sale_ok</w:t>
      </w:r>
      <w:proofErr w:type="spellEnd"/>
      <w:r w:rsidRPr="00C72D72">
        <w:t>)</w:t>
      </w:r>
      <w:r>
        <w:t xml:space="preserve"> avec comme valeur </w:t>
      </w:r>
      <w:proofErr w:type="spellStart"/>
      <w:r w:rsidRPr="00C72D72">
        <w:rPr>
          <w:b/>
        </w:rPr>
        <w:t>true</w:t>
      </w:r>
      <w:proofErr w:type="spellEnd"/>
      <w:r>
        <w:t>.</w:t>
      </w:r>
    </w:p>
    <w:p w14:paraId="463CAD78" w14:textId="0D930316" w:rsidR="00C828E4" w:rsidRDefault="00C72D72" w:rsidP="00AB054A">
      <w:pPr>
        <w:pStyle w:val="tbnormal"/>
        <w:numPr>
          <w:ilvl w:val="0"/>
          <w:numId w:val="16"/>
        </w:numPr>
      </w:pPr>
      <w:r w:rsidRPr="00C72D72">
        <w:lastRenderedPageBreak/>
        <w:t xml:space="preserve">Champ </w:t>
      </w:r>
      <w:r w:rsidRPr="00C72D72">
        <w:rPr>
          <w:b/>
        </w:rPr>
        <w:t>Routes</w:t>
      </w:r>
      <w:r>
        <w:t xml:space="preserve"> </w:t>
      </w:r>
      <w:r w:rsidRPr="00C72D72">
        <w:t xml:space="preserve">(techniquement : </w:t>
      </w:r>
      <w:proofErr w:type="spellStart"/>
      <w:r>
        <w:rPr>
          <w:b/>
        </w:rPr>
        <w:t>route_ids</w:t>
      </w:r>
      <w:proofErr w:type="spellEnd"/>
      <w:r>
        <w:t xml:space="preserve">) </w:t>
      </w:r>
      <w:r w:rsidR="00C828E4">
        <w:t xml:space="preserve">avec </w:t>
      </w:r>
      <w:r>
        <w:t>comme valeur uniquement</w:t>
      </w:r>
      <w:r w:rsidR="00C828E4">
        <w:t xml:space="preserve"> </w:t>
      </w:r>
      <w:r w:rsidR="00C828E4" w:rsidRPr="00C828E4">
        <w:rPr>
          <w:b/>
        </w:rPr>
        <w:t>Manufacture</w:t>
      </w:r>
      <w:r w:rsidR="00C828E4">
        <w:t>.</w:t>
      </w:r>
    </w:p>
    <w:p w14:paraId="1B23827E" w14:textId="007E27BB" w:rsidR="00C828E4" w:rsidRDefault="00DD7031" w:rsidP="00C828E4">
      <w:pPr>
        <w:pStyle w:val="tbnormal"/>
      </w:pPr>
      <w:r>
        <w:t>Les</w:t>
      </w:r>
      <w:r w:rsidR="00C72D72">
        <w:t xml:space="preserve"> produits </w:t>
      </w:r>
      <w:r>
        <w:t>à acheter</w:t>
      </w:r>
      <w:r w:rsidR="00C72D72">
        <w:t>, c’est-à-dire les matières premières doivent être modifiées comme ceci :</w:t>
      </w:r>
    </w:p>
    <w:p w14:paraId="1A0AAB4D" w14:textId="71C6E877" w:rsidR="00C72D72" w:rsidRDefault="00C72D72" w:rsidP="00AB054A">
      <w:pPr>
        <w:pStyle w:val="tbnormal"/>
        <w:numPr>
          <w:ilvl w:val="0"/>
          <w:numId w:val="17"/>
        </w:numPr>
      </w:pPr>
      <w:r>
        <w:t xml:space="preserve">Champ </w:t>
      </w:r>
      <w:r w:rsidRPr="00C72D72">
        <w:rPr>
          <w:b/>
        </w:rPr>
        <w:t>Routes</w:t>
      </w:r>
      <w:r>
        <w:t xml:space="preserve"> (techniquement : </w:t>
      </w:r>
      <w:proofErr w:type="spellStart"/>
      <w:r w:rsidRPr="00C72D72">
        <w:rPr>
          <w:b/>
        </w:rPr>
        <w:t>route_ids</w:t>
      </w:r>
      <w:proofErr w:type="spellEnd"/>
      <w:r>
        <w:t xml:space="preserve">) avec comme valeur </w:t>
      </w:r>
      <w:proofErr w:type="spellStart"/>
      <w:r w:rsidRPr="00C72D72">
        <w:rPr>
          <w:b/>
        </w:rPr>
        <w:t>Buy</w:t>
      </w:r>
      <w:proofErr w:type="spellEnd"/>
      <w:r>
        <w:t xml:space="preserve"> et </w:t>
      </w:r>
      <w:proofErr w:type="spellStart"/>
      <w:r w:rsidRPr="00C72D72">
        <w:rPr>
          <w:b/>
        </w:rPr>
        <w:t>Make</w:t>
      </w:r>
      <w:proofErr w:type="spellEnd"/>
      <w:r w:rsidRPr="00C72D72">
        <w:rPr>
          <w:b/>
        </w:rPr>
        <w:t xml:space="preserve"> To </w:t>
      </w:r>
      <w:proofErr w:type="spellStart"/>
      <w:r w:rsidRPr="00C72D72">
        <w:rPr>
          <w:b/>
        </w:rPr>
        <w:t>Order</w:t>
      </w:r>
      <w:proofErr w:type="spellEnd"/>
      <w:r>
        <w:t>.</w:t>
      </w:r>
    </w:p>
    <w:p w14:paraId="0D65EBC4" w14:textId="504DC9F7" w:rsidR="005A32E4" w:rsidRDefault="005A32E4" w:rsidP="005A32E4">
      <w:pPr>
        <w:pStyle w:val="tbnormal"/>
      </w:pPr>
      <w:r>
        <w:t xml:space="preserve">En paramétrant les produits de la sorte, le MRP est capable d’aller comparer les besoins en produits finis pour créer les ordres de fabrication et les besoins en matières premières </w:t>
      </w:r>
      <w:r w:rsidR="00DD7031">
        <w:t>pour créer des demandes d’acha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44252A" w14:paraId="7C11C308" w14:textId="77777777" w:rsidTr="00CB6259">
        <w:trPr>
          <w:trHeight w:hRule="exact" w:val="113"/>
        </w:trPr>
        <w:tc>
          <w:tcPr>
            <w:tcW w:w="597" w:type="dxa"/>
            <w:tcBorders>
              <w:bottom w:val="single" w:sz="2" w:space="0" w:color="D0CECE" w:themeColor="background2" w:themeShade="E6"/>
            </w:tcBorders>
            <w:shd w:val="clear" w:color="auto" w:fill="auto"/>
            <w:vAlign w:val="center"/>
          </w:tcPr>
          <w:p w14:paraId="0A6A0E37" w14:textId="77777777" w:rsidR="0044252A" w:rsidRPr="00025F11" w:rsidRDefault="0044252A" w:rsidP="00CB6259">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21B01B3D" w14:textId="77777777" w:rsidR="0044252A" w:rsidRPr="00025F11" w:rsidRDefault="0044252A" w:rsidP="00CB6259">
            <w:pPr>
              <w:pStyle w:val="tbnormal"/>
              <w:jc w:val="left"/>
              <w:rPr>
                <w:b/>
                <w:sz w:val="2"/>
                <w:szCs w:val="2"/>
              </w:rPr>
            </w:pPr>
          </w:p>
        </w:tc>
      </w:tr>
      <w:tr w:rsidR="0044252A" w14:paraId="310E3183" w14:textId="77777777" w:rsidTr="00CB6259">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5073FBDF" w14:textId="77777777" w:rsidR="0044252A" w:rsidRPr="000353ED" w:rsidRDefault="0044252A" w:rsidP="00CB6259">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0C927E7E" w14:textId="31A7C90C" w:rsidR="0044252A" w:rsidRPr="00C676D4" w:rsidRDefault="0044252A" w:rsidP="00CB6259">
            <w:pPr>
              <w:pStyle w:val="tbnormal"/>
              <w:rPr>
                <w:sz w:val="21"/>
              </w:rPr>
            </w:pPr>
            <w:r>
              <w:rPr>
                <w:b/>
                <w:sz w:val="21"/>
              </w:rPr>
              <w:t>Limites :</w:t>
            </w:r>
          </w:p>
          <w:p w14:paraId="6B0B7180" w14:textId="1D936458" w:rsidR="0044252A" w:rsidRPr="00C676D4" w:rsidRDefault="0044252A" w:rsidP="0044252A">
            <w:pPr>
              <w:pStyle w:val="tbnormal"/>
              <w:rPr>
                <w:sz w:val="21"/>
              </w:rPr>
            </w:pPr>
            <w:r>
              <w:rPr>
                <w:sz w:val="21"/>
              </w:rPr>
              <w:t xml:space="preserve">En paramétrant les matières premières en MTO, le scénario n’est pas totalement cohérent. Car les matières premières ne sont par conséquent pas entreposées sous forme de stock mais uniquement </w:t>
            </w:r>
            <w:r w:rsidR="00065B45">
              <w:rPr>
                <w:sz w:val="21"/>
              </w:rPr>
              <w:t xml:space="preserve">mises </w:t>
            </w:r>
            <w:r>
              <w:rPr>
                <w:sz w:val="21"/>
              </w:rPr>
              <w:t>en attente du lancement des OF pour lesquels elles sont commandées.</w:t>
            </w:r>
          </w:p>
        </w:tc>
      </w:tr>
      <w:tr w:rsidR="0044252A" w14:paraId="3D30D46E" w14:textId="77777777" w:rsidTr="00CB6259">
        <w:trPr>
          <w:trHeight w:hRule="exact" w:val="90"/>
        </w:trPr>
        <w:tc>
          <w:tcPr>
            <w:tcW w:w="597" w:type="dxa"/>
            <w:tcBorders>
              <w:top w:val="single" w:sz="2" w:space="0" w:color="D0CECE" w:themeColor="background2" w:themeShade="E6"/>
            </w:tcBorders>
            <w:shd w:val="clear" w:color="auto" w:fill="auto"/>
            <w:vAlign w:val="center"/>
          </w:tcPr>
          <w:p w14:paraId="088E4BBB" w14:textId="77777777" w:rsidR="0044252A" w:rsidRPr="00025F11" w:rsidRDefault="0044252A" w:rsidP="00CB6259">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55FBEFF1" w14:textId="77777777" w:rsidR="0044252A" w:rsidRPr="00025F11" w:rsidRDefault="0044252A" w:rsidP="00CB6259">
            <w:pPr>
              <w:pStyle w:val="tbnormal"/>
              <w:jc w:val="left"/>
              <w:rPr>
                <w:b/>
                <w:sz w:val="2"/>
                <w:szCs w:val="2"/>
              </w:rPr>
            </w:pPr>
          </w:p>
        </w:tc>
      </w:tr>
    </w:tbl>
    <w:p w14:paraId="597BC30A" w14:textId="66E16EDB" w:rsidR="004E0DBB" w:rsidRDefault="00823ECC" w:rsidP="009566CA">
      <w:pPr>
        <w:pStyle w:val="tbtitre2"/>
      </w:pPr>
      <w:bookmarkStart w:id="354" w:name="_Toc454297939"/>
      <w:bookmarkStart w:id="355" w:name="_Toc455044922"/>
      <w:proofErr w:type="spellStart"/>
      <w:r>
        <w:t>Purchase</w:t>
      </w:r>
      <w:proofErr w:type="spellEnd"/>
      <w:r>
        <w:t xml:space="preserve"> Management</w:t>
      </w:r>
      <w:bookmarkEnd w:id="354"/>
      <w:bookmarkEnd w:id="355"/>
    </w:p>
    <w:p w14:paraId="3C6AC3AC" w14:textId="36C14DE6" w:rsidR="00823ECC" w:rsidRDefault="00823ECC" w:rsidP="00823ECC">
      <w:pPr>
        <w:pStyle w:val="tbnormal"/>
      </w:pPr>
      <w:r>
        <w:t xml:space="preserve">Cette application qui porte techniquement le nom </w:t>
      </w:r>
      <w:proofErr w:type="spellStart"/>
      <w:r w:rsidRPr="00823ECC">
        <w:rPr>
          <w:b/>
        </w:rPr>
        <w:t>purchase</w:t>
      </w:r>
      <w:proofErr w:type="spellEnd"/>
      <w:r>
        <w:t xml:space="preserve"> est utilisée pour supporter le processus d’approvisionnement.</w:t>
      </w:r>
    </w:p>
    <w:p w14:paraId="0E5FE680" w14:textId="101A69AF" w:rsidR="00823ECC" w:rsidRDefault="00823ECC" w:rsidP="00823ECC">
      <w:pPr>
        <w:pStyle w:val="tbtitre3"/>
      </w:pPr>
      <w:bookmarkStart w:id="356" w:name="_Toc454297940"/>
      <w:bookmarkStart w:id="357" w:name="_Toc455044923"/>
      <w:r>
        <w:t>Configuration</w:t>
      </w:r>
      <w:bookmarkEnd w:id="356"/>
      <w:bookmarkEnd w:id="357"/>
    </w:p>
    <w:p w14:paraId="6055265B" w14:textId="4DFD36B2" w:rsidR="00823ECC" w:rsidRPr="00823ECC" w:rsidRDefault="00823ECC" w:rsidP="00823ECC">
      <w:pPr>
        <w:pStyle w:val="tbnormal"/>
      </w:pPr>
      <w:r>
        <w:t xml:space="preserve">Il n’y a pas de configuration très spécifiques à mettre en œuvre dans cette application. Il est cependant nécessaire que les produits qui peuvent être achetés </w:t>
      </w:r>
      <w:r w:rsidR="00DD7031">
        <w:t>soient paramétrés correctement :</w:t>
      </w:r>
    </w:p>
    <w:p w14:paraId="0EDA9E7C" w14:textId="77777777" w:rsidR="00823ECC" w:rsidRDefault="00823ECC" w:rsidP="00AB054A">
      <w:pPr>
        <w:pStyle w:val="tbnormal"/>
        <w:numPr>
          <w:ilvl w:val="0"/>
          <w:numId w:val="17"/>
        </w:numPr>
      </w:pPr>
      <w:r>
        <w:t xml:space="preserve">Champ </w:t>
      </w:r>
      <w:r w:rsidRPr="00C72D72">
        <w:rPr>
          <w:b/>
        </w:rPr>
        <w:t xml:space="preserve">Can </w:t>
      </w:r>
      <w:proofErr w:type="spellStart"/>
      <w:r w:rsidRPr="00C72D72">
        <w:rPr>
          <w:b/>
        </w:rPr>
        <w:t>be</w:t>
      </w:r>
      <w:proofErr w:type="spellEnd"/>
      <w:r w:rsidRPr="00C72D72">
        <w:rPr>
          <w:b/>
        </w:rPr>
        <w:t xml:space="preserve"> </w:t>
      </w:r>
      <w:proofErr w:type="spellStart"/>
      <w:r w:rsidRPr="00C72D72">
        <w:rPr>
          <w:b/>
        </w:rPr>
        <w:t>Purchased</w:t>
      </w:r>
      <w:proofErr w:type="spellEnd"/>
      <w:r>
        <w:t xml:space="preserve"> (techniquement : </w:t>
      </w:r>
      <w:proofErr w:type="spellStart"/>
      <w:r w:rsidRPr="00C72D72">
        <w:rPr>
          <w:b/>
        </w:rPr>
        <w:t>purchase_ok</w:t>
      </w:r>
      <w:proofErr w:type="spellEnd"/>
      <w:r>
        <w:t xml:space="preserve">) avec comme valeur </w:t>
      </w:r>
      <w:proofErr w:type="spellStart"/>
      <w:r w:rsidRPr="00C72D72">
        <w:rPr>
          <w:b/>
        </w:rPr>
        <w:t>true</w:t>
      </w:r>
      <w:proofErr w:type="spellEnd"/>
      <w:r>
        <w:t>.</w:t>
      </w:r>
    </w:p>
    <w:p w14:paraId="4125F600" w14:textId="79472C82" w:rsidR="00823ECC" w:rsidRDefault="00785012" w:rsidP="00AB054A">
      <w:pPr>
        <w:pStyle w:val="tbnormal"/>
        <w:numPr>
          <w:ilvl w:val="0"/>
          <w:numId w:val="17"/>
        </w:numPr>
      </w:pPr>
      <w:r>
        <w:t xml:space="preserve">Champ </w:t>
      </w:r>
      <w:proofErr w:type="spellStart"/>
      <w:r w:rsidRPr="00785012">
        <w:rPr>
          <w:b/>
        </w:rPr>
        <w:t>Cost</w:t>
      </w:r>
      <w:proofErr w:type="spellEnd"/>
      <w:r>
        <w:t xml:space="preserve"> (techniquement : </w:t>
      </w:r>
      <w:proofErr w:type="spellStart"/>
      <w:r w:rsidRPr="00785012">
        <w:rPr>
          <w:b/>
        </w:rPr>
        <w:t>standard_price</w:t>
      </w:r>
      <w:proofErr w:type="spellEnd"/>
      <w:r>
        <w:t>) avec un prix d’acha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823ECC" w14:paraId="28BF4914" w14:textId="77777777" w:rsidTr="00C676D4">
        <w:trPr>
          <w:trHeight w:hRule="exact" w:val="113"/>
        </w:trPr>
        <w:tc>
          <w:tcPr>
            <w:tcW w:w="597" w:type="dxa"/>
            <w:tcBorders>
              <w:bottom w:val="single" w:sz="2" w:space="0" w:color="D0CECE" w:themeColor="background2" w:themeShade="E6"/>
            </w:tcBorders>
            <w:shd w:val="clear" w:color="auto" w:fill="auto"/>
            <w:vAlign w:val="center"/>
          </w:tcPr>
          <w:p w14:paraId="433B4B3A" w14:textId="77777777" w:rsidR="00823ECC" w:rsidRPr="00025F11" w:rsidRDefault="00823ECC" w:rsidP="00664D0E">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54C1C56A" w14:textId="77777777" w:rsidR="00823ECC" w:rsidRPr="00025F11" w:rsidRDefault="00823ECC" w:rsidP="00664D0E">
            <w:pPr>
              <w:pStyle w:val="tbnormal"/>
              <w:jc w:val="left"/>
              <w:rPr>
                <w:b/>
                <w:sz w:val="2"/>
                <w:szCs w:val="2"/>
              </w:rPr>
            </w:pPr>
          </w:p>
        </w:tc>
      </w:tr>
      <w:tr w:rsidR="00823ECC" w14:paraId="12714F67" w14:textId="77777777" w:rsidTr="00C676D4">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4D634860" w14:textId="72625651" w:rsidR="00823ECC" w:rsidRPr="000353ED" w:rsidRDefault="00823ECC" w:rsidP="00664D0E">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74DC68FB" w14:textId="1C7CAD05" w:rsidR="00823ECC" w:rsidRPr="00C676D4" w:rsidRDefault="00823ECC" w:rsidP="00664D0E">
            <w:pPr>
              <w:pStyle w:val="tbnormal"/>
              <w:rPr>
                <w:sz w:val="21"/>
              </w:rPr>
            </w:pPr>
            <w:r w:rsidRPr="00C676D4">
              <w:rPr>
                <w:b/>
                <w:sz w:val="21"/>
              </w:rPr>
              <w:t>Considérations :</w:t>
            </w:r>
          </w:p>
          <w:p w14:paraId="46B46AC8" w14:textId="18BEAD57" w:rsidR="00823ECC" w:rsidRPr="00C676D4" w:rsidRDefault="00823ECC" w:rsidP="00785012">
            <w:pPr>
              <w:pStyle w:val="tbnormal"/>
              <w:rPr>
                <w:sz w:val="21"/>
              </w:rPr>
            </w:pPr>
            <w:r w:rsidRPr="00C676D4">
              <w:rPr>
                <w:sz w:val="21"/>
              </w:rPr>
              <w:t xml:space="preserve">La liste des fournisseurs dans </w:t>
            </w:r>
            <w:r w:rsidR="00785012" w:rsidRPr="00C676D4">
              <w:rPr>
                <w:sz w:val="21"/>
              </w:rPr>
              <w:t>les produits achetable est</w:t>
            </w:r>
            <w:r w:rsidRPr="00C676D4">
              <w:rPr>
                <w:sz w:val="21"/>
              </w:rPr>
              <w:t xml:space="preserve"> nécessaire </w:t>
            </w:r>
            <w:r w:rsidR="00785012" w:rsidRPr="00C676D4">
              <w:rPr>
                <w:sz w:val="21"/>
              </w:rPr>
              <w:t>à</w:t>
            </w:r>
            <w:r w:rsidRPr="00C676D4">
              <w:rPr>
                <w:sz w:val="21"/>
              </w:rPr>
              <w:t xml:space="preserve"> la bonne exécution du MRP et de la création des demandes d’achat.</w:t>
            </w:r>
          </w:p>
        </w:tc>
      </w:tr>
      <w:tr w:rsidR="00823ECC" w14:paraId="74CECC4A" w14:textId="77777777" w:rsidTr="00C676D4">
        <w:trPr>
          <w:trHeight w:hRule="exact" w:val="90"/>
        </w:trPr>
        <w:tc>
          <w:tcPr>
            <w:tcW w:w="597" w:type="dxa"/>
            <w:tcBorders>
              <w:top w:val="single" w:sz="2" w:space="0" w:color="D0CECE" w:themeColor="background2" w:themeShade="E6"/>
            </w:tcBorders>
            <w:shd w:val="clear" w:color="auto" w:fill="auto"/>
            <w:vAlign w:val="center"/>
          </w:tcPr>
          <w:p w14:paraId="1FFFE69B" w14:textId="77777777" w:rsidR="00823ECC" w:rsidRPr="00025F11" w:rsidRDefault="00823ECC" w:rsidP="00664D0E">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373E8706" w14:textId="77777777" w:rsidR="00823ECC" w:rsidRPr="00025F11" w:rsidRDefault="00823ECC" w:rsidP="00664D0E">
            <w:pPr>
              <w:pStyle w:val="tbnormal"/>
              <w:jc w:val="left"/>
              <w:rPr>
                <w:b/>
                <w:sz w:val="2"/>
                <w:szCs w:val="2"/>
              </w:rPr>
            </w:pPr>
          </w:p>
        </w:tc>
      </w:tr>
    </w:tbl>
    <w:p w14:paraId="314F055E" w14:textId="1DAD7F02" w:rsidR="004E0DBB" w:rsidRDefault="0069140D" w:rsidP="009566CA">
      <w:pPr>
        <w:pStyle w:val="tbtitre2"/>
      </w:pPr>
      <w:bookmarkStart w:id="358" w:name="_Toc454297941"/>
      <w:bookmarkStart w:id="359" w:name="_Toc455044924"/>
      <w:proofErr w:type="spellStart"/>
      <w:r>
        <w:t>Manufacturing</w:t>
      </w:r>
      <w:bookmarkEnd w:id="358"/>
      <w:bookmarkEnd w:id="359"/>
      <w:proofErr w:type="spellEnd"/>
    </w:p>
    <w:p w14:paraId="5D11E8C4" w14:textId="4EC226E1" w:rsidR="008A13DA" w:rsidRDefault="0069140D" w:rsidP="0069140D">
      <w:pPr>
        <w:pStyle w:val="tbnormal"/>
      </w:pPr>
      <w:r>
        <w:t>Cette application est nécessaire au pilotage de la production. Elle p</w:t>
      </w:r>
      <w:r w:rsidR="00F44DE1">
        <w:t xml:space="preserve">orte comme nom technique </w:t>
      </w:r>
      <w:proofErr w:type="spellStart"/>
      <w:r w:rsidR="00F44DE1" w:rsidRPr="00F44DE1">
        <w:rPr>
          <w:b/>
        </w:rPr>
        <w:t>mrp</w:t>
      </w:r>
      <w:proofErr w:type="spellEnd"/>
      <w:r w:rsidR="00F44DE1">
        <w:t xml:space="preserve"> et aucun paramétrage spécifique n’est effectué. Cependant, l’analyse des possibilités offertes par cette application n’ont pas étés </w:t>
      </w:r>
      <w:r w:rsidR="00DD7031">
        <w:t>faites en profondeur</w:t>
      </w:r>
      <w:r w:rsidR="00F44DE1">
        <w:t xml:space="preserve">. Une des lacunes dans la configuration actuelle est que les lignes de production et </w:t>
      </w:r>
      <w:r w:rsidR="008A13DA">
        <w:t xml:space="preserve">leur capacité </w:t>
      </w:r>
      <w:r w:rsidR="00F44DE1">
        <w:t>ne sont nulle part configurées.</w:t>
      </w:r>
    </w:p>
    <w:p w14:paraId="5C6805A5" w14:textId="3ABE8052" w:rsidR="0069140D" w:rsidRDefault="008A13DA" w:rsidP="0069140D">
      <w:pPr>
        <w:pStyle w:val="tbnormal"/>
      </w:pPr>
      <w:r>
        <w:t>Ce qui pose un problème dans le contexte Brewery &amp; Co. En effet, si les règles d’approvisionnements automatiques sont paramétrées</w:t>
      </w:r>
      <w:r w:rsidR="00A005EC">
        <w:t xml:space="preserve"> avec des </w:t>
      </w:r>
      <w:r w:rsidR="00A005EC">
        <w:lastRenderedPageBreak/>
        <w:t xml:space="preserve">quantités excessives, le MRP crée des ordres de fabrication en conséquence et cela </w:t>
      </w:r>
      <w:r w:rsidR="00DD7031">
        <w:t>n’est plus cohérent avec le scénario</w:t>
      </w:r>
      <w:r w:rsidR="00A005EC">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F44DE1" w14:paraId="76493BCA" w14:textId="77777777" w:rsidTr="00C676D4">
        <w:trPr>
          <w:trHeight w:hRule="exact" w:val="113"/>
        </w:trPr>
        <w:tc>
          <w:tcPr>
            <w:tcW w:w="597" w:type="dxa"/>
            <w:tcBorders>
              <w:bottom w:val="single" w:sz="2" w:space="0" w:color="D0CECE" w:themeColor="background2" w:themeShade="E6"/>
            </w:tcBorders>
            <w:shd w:val="clear" w:color="auto" w:fill="auto"/>
            <w:vAlign w:val="center"/>
          </w:tcPr>
          <w:p w14:paraId="275FA87B" w14:textId="77777777" w:rsidR="00F44DE1" w:rsidRPr="00025F11" w:rsidRDefault="00F44DE1" w:rsidP="00664D0E">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1BCF2EF5" w14:textId="77777777" w:rsidR="00F44DE1" w:rsidRPr="00025F11" w:rsidRDefault="00F44DE1" w:rsidP="00664D0E">
            <w:pPr>
              <w:pStyle w:val="tbnormal"/>
              <w:jc w:val="left"/>
              <w:rPr>
                <w:b/>
                <w:sz w:val="2"/>
                <w:szCs w:val="2"/>
              </w:rPr>
            </w:pPr>
          </w:p>
        </w:tc>
      </w:tr>
      <w:tr w:rsidR="00F44DE1" w14:paraId="086874D3" w14:textId="77777777" w:rsidTr="00C676D4">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7287A137" w14:textId="77777777" w:rsidR="00F44DE1" w:rsidRPr="000353ED" w:rsidRDefault="00F44DE1" w:rsidP="00664D0E">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5840A1B5" w14:textId="79C61F8F" w:rsidR="00F44DE1" w:rsidRPr="00C676D4" w:rsidRDefault="00F44DE1" w:rsidP="00664D0E">
            <w:pPr>
              <w:pStyle w:val="tbnormal"/>
              <w:rPr>
                <w:sz w:val="21"/>
              </w:rPr>
            </w:pPr>
            <w:r w:rsidRPr="00C676D4">
              <w:rPr>
                <w:b/>
                <w:sz w:val="21"/>
              </w:rPr>
              <w:t>Rappel :</w:t>
            </w:r>
          </w:p>
          <w:p w14:paraId="428877CB" w14:textId="2C4ED179" w:rsidR="00F44DE1" w:rsidRPr="00C676D4" w:rsidRDefault="00F44DE1" w:rsidP="00900E67">
            <w:pPr>
              <w:pStyle w:val="tbnormal"/>
              <w:rPr>
                <w:sz w:val="21"/>
              </w:rPr>
            </w:pPr>
            <w:r w:rsidRPr="00C676D4">
              <w:rPr>
                <w:sz w:val="21"/>
              </w:rPr>
              <w:t>Le scénario impose des contraintes sur les capacités maximales de production. La configuration actuelle ne permet pas de gérer cela.</w:t>
            </w:r>
          </w:p>
        </w:tc>
      </w:tr>
      <w:tr w:rsidR="00F44DE1" w14:paraId="2281BEB3" w14:textId="77777777" w:rsidTr="00C676D4">
        <w:trPr>
          <w:trHeight w:hRule="exact" w:val="90"/>
        </w:trPr>
        <w:tc>
          <w:tcPr>
            <w:tcW w:w="597" w:type="dxa"/>
            <w:tcBorders>
              <w:top w:val="single" w:sz="2" w:space="0" w:color="D0CECE" w:themeColor="background2" w:themeShade="E6"/>
            </w:tcBorders>
            <w:shd w:val="clear" w:color="auto" w:fill="auto"/>
            <w:vAlign w:val="center"/>
          </w:tcPr>
          <w:p w14:paraId="2A568078" w14:textId="77777777" w:rsidR="00F44DE1" w:rsidRPr="00025F11" w:rsidRDefault="00F44DE1" w:rsidP="00664D0E">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538B4FD0" w14:textId="77777777" w:rsidR="00F44DE1" w:rsidRPr="00025F11" w:rsidRDefault="00F44DE1" w:rsidP="00664D0E">
            <w:pPr>
              <w:pStyle w:val="tbnormal"/>
              <w:jc w:val="left"/>
              <w:rPr>
                <w:b/>
                <w:sz w:val="2"/>
                <w:szCs w:val="2"/>
              </w:rPr>
            </w:pPr>
          </w:p>
        </w:tc>
      </w:tr>
    </w:tbl>
    <w:p w14:paraId="3B570569" w14:textId="09E2E455" w:rsidR="004E0DBB" w:rsidRDefault="00C80A60" w:rsidP="009566CA">
      <w:pPr>
        <w:pStyle w:val="tbtitre2"/>
      </w:pPr>
      <w:bookmarkStart w:id="360" w:name="_Toc454297942"/>
      <w:bookmarkStart w:id="361" w:name="_Toc455044925"/>
      <w:r>
        <w:t>Sales Management</w:t>
      </w:r>
      <w:bookmarkEnd w:id="360"/>
      <w:bookmarkEnd w:id="361"/>
    </w:p>
    <w:p w14:paraId="07E39C75" w14:textId="77777777" w:rsidR="00484D56" w:rsidRDefault="00C80A60" w:rsidP="00C80A60">
      <w:pPr>
        <w:pStyle w:val="tbnormal"/>
      </w:pPr>
      <w:r>
        <w:t xml:space="preserve">Cette application est nécessaire </w:t>
      </w:r>
      <w:r w:rsidR="00484D56">
        <w:t>pour gérer le processus des ventes. Elle porte le nom technique sale et doit être configurée pour les besoins du scénario Brewery &amp; Co.</w:t>
      </w:r>
    </w:p>
    <w:p w14:paraId="38E0E2FB" w14:textId="18FF35D8" w:rsidR="00C80A60" w:rsidRDefault="00484D56" w:rsidP="00C80A60">
      <w:pPr>
        <w:pStyle w:val="tbnormal"/>
      </w:pPr>
      <w:r>
        <w:t xml:space="preserve">Principalement, pour pouvoir attribuer des ventes aux </w:t>
      </w:r>
      <w:r w:rsidR="00C11673">
        <w:t>régions et</w:t>
      </w:r>
      <w:r>
        <w:t xml:space="preserve"> ainsi pouvoir créer des analyses pertinentes afin de mesurer l’importance de chacune d’entre elles. Mais aussi pour mesurer les préférences pour les produits des marchés. C’est un point déterminant pour créer des stratégies gagnantes dans le jeu.</w:t>
      </w:r>
    </w:p>
    <w:p w14:paraId="6B215A09" w14:textId="11C16E39" w:rsidR="00484D56" w:rsidRDefault="00C11673" w:rsidP="00C11673">
      <w:pPr>
        <w:pStyle w:val="tbtitre3"/>
      </w:pPr>
      <w:bookmarkStart w:id="362" w:name="_Toc454297943"/>
      <w:bookmarkStart w:id="363" w:name="_Toc455044926"/>
      <w:r>
        <w:t>Configuration</w:t>
      </w:r>
      <w:bookmarkEnd w:id="362"/>
      <w:bookmarkEnd w:id="363"/>
    </w:p>
    <w:p w14:paraId="44AE3083" w14:textId="7412177E" w:rsidR="00C11673" w:rsidRDefault="00C11673" w:rsidP="00C11673">
      <w:pPr>
        <w:pStyle w:val="tbnormal"/>
      </w:pPr>
      <w:r>
        <w:t xml:space="preserve">Afin d’améliorer les possibilités de </w:t>
      </w:r>
      <w:proofErr w:type="spellStart"/>
      <w:r>
        <w:t>reporting</w:t>
      </w:r>
      <w:proofErr w:type="spellEnd"/>
      <w:r>
        <w:t xml:space="preserve">, il est nécessaire d’ajouter des équipes de vente. </w:t>
      </w:r>
      <w:r w:rsidR="00900E67">
        <w:t>Il</w:t>
      </w:r>
      <w:r>
        <w:t xml:space="preserve"> est conseillé de créer une équipe de vente par région.</w:t>
      </w:r>
    </w:p>
    <w:p w14:paraId="24C79388" w14:textId="6396F711" w:rsidR="00C11673" w:rsidRDefault="00C11673" w:rsidP="00C11673">
      <w:pPr>
        <w:pStyle w:val="tbnormal"/>
      </w:pPr>
      <w:r>
        <w:t xml:space="preserve">Ceci s’effectue grâce au modèle </w:t>
      </w:r>
      <w:proofErr w:type="spellStart"/>
      <w:proofErr w:type="gramStart"/>
      <w:r w:rsidRPr="00AA05F3">
        <w:rPr>
          <w:b/>
        </w:rPr>
        <w:t>crm.team</w:t>
      </w:r>
      <w:proofErr w:type="spellEnd"/>
      <w:proofErr w:type="gramEnd"/>
      <w:r>
        <w:t xml:space="preserve"> et impacte directement le master data :</w:t>
      </w:r>
    </w:p>
    <w:p w14:paraId="319143A2" w14:textId="1F368681" w:rsidR="00C11673" w:rsidRDefault="00C11673" w:rsidP="00C11673">
      <w:pPr>
        <w:pStyle w:val="tbnormal"/>
      </w:pPr>
      <w:r>
        <w:rPr>
          <w:noProof/>
          <w:lang w:val="fr-FR" w:eastAsia="fr-FR"/>
        </w:rPr>
        <w:drawing>
          <wp:inline distT="0" distB="0" distL="0" distR="0" wp14:anchorId="09D2BE5C" wp14:editId="7B86074E">
            <wp:extent cx="4679950" cy="1818640"/>
            <wp:effectExtent l="0" t="0" r="0" b="10160"/>
            <wp:docPr id="66" name="Imag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Capture d’écran 2016-06-19 à 21.04.49.png"/>
                    <pic:cNvPicPr/>
                  </pic:nvPicPr>
                  <pic:blipFill>
                    <a:blip r:embed="rId105" cstate="print">
                      <a:extLst>
                        <a:ext uri="{28A0092B-C50C-407E-A947-70E740481C1C}">
                          <a14:useLocalDpi xmlns:a14="http://schemas.microsoft.com/office/drawing/2010/main" val="0"/>
                        </a:ext>
                      </a:extLst>
                    </a:blip>
                    <a:stretch>
                      <a:fillRect/>
                    </a:stretch>
                  </pic:blipFill>
                  <pic:spPr>
                    <a:xfrm>
                      <a:off x="0" y="0"/>
                      <a:ext cx="4679950" cy="1818640"/>
                    </a:xfrm>
                    <a:prstGeom prst="rect">
                      <a:avLst/>
                    </a:prstGeom>
                  </pic:spPr>
                </pic:pic>
              </a:graphicData>
            </a:graphic>
          </wp:inline>
        </w:drawing>
      </w:r>
    </w:p>
    <w:p w14:paraId="7C397E67" w14:textId="3820D253" w:rsidR="00C11673" w:rsidRPr="00CB3205" w:rsidRDefault="00C11673" w:rsidP="00CB3205">
      <w:pPr>
        <w:pStyle w:val="tbnormal"/>
        <w:spacing w:after="180"/>
        <w:jc w:val="right"/>
        <w:rPr>
          <w:b/>
          <w:color w:val="404040" w:themeColor="text1" w:themeTint="BF"/>
          <w:sz w:val="18"/>
        </w:rPr>
      </w:pPr>
      <w:r w:rsidRPr="00CB3205">
        <w:rPr>
          <w:b/>
          <w:color w:val="404040" w:themeColor="text1" w:themeTint="BF"/>
          <w:sz w:val="18"/>
        </w:rPr>
        <w:t>Figure X : Ajout d’une équipe de vente pour la région Suisse Est.</w:t>
      </w:r>
    </w:p>
    <w:p w14:paraId="30368F36" w14:textId="0B58EF16" w:rsidR="00C11673" w:rsidRDefault="00C11673" w:rsidP="00C11673">
      <w:pPr>
        <w:pStyle w:val="tbnormal"/>
      </w:pPr>
      <w:r>
        <w:t>Pour les besoins de Brewery &amp; Co., il est recommandé de créer trois équipes de ventes, respectivement :</w:t>
      </w:r>
    </w:p>
    <w:p w14:paraId="6DD8CE7F" w14:textId="3176BE1F" w:rsidR="00C11673" w:rsidRDefault="00C11673" w:rsidP="00AB054A">
      <w:pPr>
        <w:pStyle w:val="tbnormal"/>
        <w:numPr>
          <w:ilvl w:val="0"/>
          <w:numId w:val="18"/>
        </w:numPr>
      </w:pPr>
      <w:proofErr w:type="spellStart"/>
      <w:r w:rsidRPr="00C11673">
        <w:rPr>
          <w:b/>
        </w:rPr>
        <w:t>Swiss</w:t>
      </w:r>
      <w:proofErr w:type="spellEnd"/>
      <w:r w:rsidRPr="00C11673">
        <w:rPr>
          <w:b/>
        </w:rPr>
        <w:t xml:space="preserve"> East Area</w:t>
      </w:r>
      <w:r>
        <w:t xml:space="preserve">, </w:t>
      </w:r>
      <w:proofErr w:type="spellStart"/>
      <w:r w:rsidRPr="00C11673">
        <w:rPr>
          <w:b/>
        </w:rPr>
        <w:t>Swiss</w:t>
      </w:r>
      <w:proofErr w:type="spellEnd"/>
      <w:r w:rsidRPr="00C11673">
        <w:rPr>
          <w:b/>
        </w:rPr>
        <w:t xml:space="preserve"> Middle Area</w:t>
      </w:r>
      <w:r>
        <w:t xml:space="preserve"> et </w:t>
      </w:r>
      <w:proofErr w:type="spellStart"/>
      <w:r w:rsidRPr="00C11673">
        <w:rPr>
          <w:b/>
        </w:rPr>
        <w:t>Swiss</w:t>
      </w:r>
      <w:proofErr w:type="spellEnd"/>
      <w:r w:rsidRPr="00C11673">
        <w:rPr>
          <w:b/>
        </w:rPr>
        <w:t xml:space="preserve"> West Area</w:t>
      </w:r>
      <w:r>
        <w:t>.</w:t>
      </w:r>
    </w:p>
    <w:p w14:paraId="14AE2526" w14:textId="09AAB113" w:rsidR="00C11673" w:rsidRPr="00C11673" w:rsidRDefault="00C11673" w:rsidP="00C11673">
      <w:pPr>
        <w:pStyle w:val="tbnormal"/>
      </w:pPr>
      <w:r>
        <w:t>Selon le même principe que présenté par la figure #REF.</w:t>
      </w:r>
    </w:p>
    <w:p w14:paraId="676C28BB" w14:textId="7522A874" w:rsidR="004E28DE" w:rsidRDefault="004E28DE" w:rsidP="004E28DE">
      <w:pPr>
        <w:pStyle w:val="tbtitre2"/>
      </w:pPr>
      <w:bookmarkStart w:id="364" w:name="_Toc454297944"/>
      <w:bookmarkStart w:id="365" w:name="_Toc455044927"/>
      <w:r>
        <w:lastRenderedPageBreak/>
        <w:t>Guide des opérations</w:t>
      </w:r>
      <w:bookmarkEnd w:id="364"/>
      <w:bookmarkEnd w:id="365"/>
    </w:p>
    <w:p w14:paraId="353B956A" w14:textId="4523DEB7" w:rsidR="00880130" w:rsidRDefault="00900E67" w:rsidP="006F7482">
      <w:pPr>
        <w:pStyle w:val="tbnormal"/>
      </w:pPr>
      <w:r>
        <w:t>Sur la base de la chaîne de valeur ci-dessous, ce chapitre permet de découvrir les objets et leurs différents états tout au long des processus. Il constitue un support obligatoire à la conception du jeu OdooSIM.</w:t>
      </w:r>
    </w:p>
    <w:p w14:paraId="37F857B4" w14:textId="20550ECD" w:rsidR="00880130" w:rsidRDefault="00D40F82" w:rsidP="006F7482">
      <w:pPr>
        <w:pStyle w:val="tbnormal"/>
      </w:pPr>
      <w:r>
        <w:rPr>
          <w:noProof/>
          <w:lang w:val="fr-FR" w:eastAsia="fr-FR"/>
        </w:rPr>
        <w:drawing>
          <wp:inline distT="0" distB="0" distL="0" distR="0" wp14:anchorId="7A258A56" wp14:editId="5FD347FA">
            <wp:extent cx="4679950" cy="2419350"/>
            <wp:effectExtent l="0" t="0" r="0" b="0"/>
            <wp:docPr id="76" name="Imag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Capture d’écran 2016-06-21 à 07.59.13.png"/>
                    <pic:cNvPicPr/>
                  </pic:nvPicPr>
                  <pic:blipFill rotWithShape="1">
                    <a:blip r:embed="rId106" cstate="print">
                      <a:extLst>
                        <a:ext uri="{28A0092B-C50C-407E-A947-70E740481C1C}">
                          <a14:useLocalDpi xmlns:a14="http://schemas.microsoft.com/office/drawing/2010/main" val="0"/>
                        </a:ext>
                      </a:extLst>
                    </a:blip>
                    <a:srcRect t="392"/>
                    <a:stretch/>
                  </pic:blipFill>
                  <pic:spPr bwMode="auto">
                    <a:xfrm>
                      <a:off x="0" y="0"/>
                      <a:ext cx="4679950" cy="2419350"/>
                    </a:xfrm>
                    <a:prstGeom prst="rect">
                      <a:avLst/>
                    </a:prstGeom>
                    <a:ln>
                      <a:noFill/>
                    </a:ln>
                    <a:extLst>
                      <a:ext uri="{53640926-AAD7-44D8-BBD7-CCE9431645EC}">
                        <a14:shadowObscured xmlns:a14="http://schemas.microsoft.com/office/drawing/2010/main"/>
                      </a:ext>
                    </a:extLst>
                  </pic:spPr>
                </pic:pic>
              </a:graphicData>
            </a:graphic>
          </wp:inline>
        </w:drawing>
      </w:r>
    </w:p>
    <w:p w14:paraId="3889623A" w14:textId="54D4F76C" w:rsidR="00CB3205" w:rsidRPr="00CB3205" w:rsidRDefault="00CB3205" w:rsidP="00CB3205">
      <w:pPr>
        <w:pStyle w:val="tbnormal"/>
        <w:spacing w:after="180"/>
        <w:jc w:val="right"/>
        <w:rPr>
          <w:b/>
          <w:color w:val="404040" w:themeColor="text1" w:themeTint="BF"/>
          <w:sz w:val="18"/>
        </w:rPr>
      </w:pPr>
      <w:r w:rsidRPr="00CB3205">
        <w:rPr>
          <w:b/>
          <w:color w:val="404040" w:themeColor="text1" w:themeTint="BF"/>
          <w:sz w:val="18"/>
        </w:rPr>
        <w:t>Figure X : Processus d’affaires pour Brewery &amp; Co.</w:t>
      </w:r>
    </w:p>
    <w:p w14:paraId="11C8F94C" w14:textId="5AD0CD88" w:rsidR="00880130" w:rsidRDefault="00880130" w:rsidP="006F7482">
      <w:pPr>
        <w:pStyle w:val="tbnormal"/>
      </w:pPr>
      <w:r>
        <w:t>Les quatre processus sont présentés avec pour chacun d’eux les activités principales à effectuer.</w:t>
      </w:r>
    </w:p>
    <w:p w14:paraId="6470F813" w14:textId="3C32FE35" w:rsidR="00880130" w:rsidRDefault="00880130" w:rsidP="006F7482">
      <w:pPr>
        <w:pStyle w:val="tbnormal"/>
      </w:pPr>
      <w:r>
        <w:t>Les chapitres qui suivent donne le détail de chacune des activités, les objets du modèle manipulés et l’impact de sa réalisation sur les deux processus de support que sont la gestion des stocks et la comptabilité.</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4A1F1E" w14:paraId="7A14DD7C" w14:textId="77777777" w:rsidTr="00BC1CEE">
        <w:trPr>
          <w:trHeight w:hRule="exact" w:val="113"/>
        </w:trPr>
        <w:tc>
          <w:tcPr>
            <w:tcW w:w="597" w:type="dxa"/>
            <w:tcBorders>
              <w:bottom w:val="single" w:sz="2" w:space="0" w:color="D0CECE" w:themeColor="background2" w:themeShade="E6"/>
            </w:tcBorders>
            <w:shd w:val="clear" w:color="auto" w:fill="auto"/>
            <w:vAlign w:val="center"/>
          </w:tcPr>
          <w:p w14:paraId="52A0FC54" w14:textId="77777777" w:rsidR="004A1F1E" w:rsidRPr="00025F11" w:rsidRDefault="004A1F1E" w:rsidP="00BC1CEE">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04FD077C" w14:textId="77777777" w:rsidR="004A1F1E" w:rsidRPr="00025F11" w:rsidRDefault="004A1F1E" w:rsidP="00BC1CEE">
            <w:pPr>
              <w:pStyle w:val="tbnormal"/>
              <w:jc w:val="left"/>
              <w:rPr>
                <w:b/>
                <w:sz w:val="2"/>
                <w:szCs w:val="2"/>
              </w:rPr>
            </w:pPr>
          </w:p>
        </w:tc>
      </w:tr>
      <w:tr w:rsidR="004A1F1E" w14:paraId="25641543" w14:textId="77777777" w:rsidTr="00BC1CEE">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0D81DC28" w14:textId="77777777" w:rsidR="004A1F1E" w:rsidRPr="000353ED" w:rsidRDefault="004A1F1E" w:rsidP="00BC1CEE">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49E7929E" w14:textId="402E1D7F" w:rsidR="004A1F1E" w:rsidRPr="00C676D4" w:rsidRDefault="00D541E9" w:rsidP="00BC1CEE">
            <w:pPr>
              <w:pStyle w:val="tbnormal"/>
              <w:rPr>
                <w:sz w:val="21"/>
              </w:rPr>
            </w:pPr>
            <w:r>
              <w:rPr>
                <w:b/>
                <w:sz w:val="21"/>
              </w:rPr>
              <w:t>Explications :</w:t>
            </w:r>
          </w:p>
          <w:p w14:paraId="2E8AFEF7" w14:textId="7659FDC7" w:rsidR="004A1F1E" w:rsidRPr="005E4253" w:rsidRDefault="008B449D" w:rsidP="00BC1CEE">
            <w:pPr>
              <w:pStyle w:val="tbnormal"/>
              <w:rPr>
                <w:b/>
                <w:sz w:val="21"/>
              </w:rPr>
            </w:pPr>
            <w:r>
              <w:rPr>
                <w:sz w:val="21"/>
              </w:rPr>
              <w:t xml:space="preserve">Les activités sont identifiées par un code logique composé d’un préfixe signifiant le processus anglophone : PL pour Planning, PR pour </w:t>
            </w:r>
            <w:proofErr w:type="spellStart"/>
            <w:r>
              <w:rPr>
                <w:sz w:val="21"/>
              </w:rPr>
              <w:t>Procurement</w:t>
            </w:r>
            <w:proofErr w:type="spellEnd"/>
            <w:r>
              <w:rPr>
                <w:sz w:val="21"/>
              </w:rPr>
              <w:t xml:space="preserve">, MA pour </w:t>
            </w:r>
            <w:proofErr w:type="spellStart"/>
            <w:r>
              <w:rPr>
                <w:sz w:val="21"/>
              </w:rPr>
              <w:t>Manufacturing</w:t>
            </w:r>
            <w:proofErr w:type="spellEnd"/>
            <w:r>
              <w:rPr>
                <w:sz w:val="21"/>
              </w:rPr>
              <w:t xml:space="preserve"> et SA pour Sale. Ensuite, un numéro fait office d’identificateur chronologique.</w:t>
            </w:r>
          </w:p>
        </w:tc>
      </w:tr>
      <w:tr w:rsidR="004A1F1E" w14:paraId="005226BA" w14:textId="77777777" w:rsidTr="00BC1CEE">
        <w:trPr>
          <w:trHeight w:hRule="exact" w:val="90"/>
        </w:trPr>
        <w:tc>
          <w:tcPr>
            <w:tcW w:w="597" w:type="dxa"/>
            <w:tcBorders>
              <w:top w:val="single" w:sz="2" w:space="0" w:color="D0CECE" w:themeColor="background2" w:themeShade="E6"/>
            </w:tcBorders>
            <w:shd w:val="clear" w:color="auto" w:fill="auto"/>
            <w:vAlign w:val="center"/>
          </w:tcPr>
          <w:p w14:paraId="0B90626A" w14:textId="77777777" w:rsidR="004A1F1E" w:rsidRPr="00025F11" w:rsidRDefault="004A1F1E" w:rsidP="00BC1CEE">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3D1C4364" w14:textId="77777777" w:rsidR="004A1F1E" w:rsidRPr="00025F11" w:rsidRDefault="004A1F1E" w:rsidP="00BC1CEE">
            <w:pPr>
              <w:pStyle w:val="tbnormal"/>
              <w:jc w:val="left"/>
              <w:rPr>
                <w:b/>
                <w:sz w:val="2"/>
                <w:szCs w:val="2"/>
              </w:rPr>
            </w:pPr>
          </w:p>
        </w:tc>
      </w:tr>
    </w:tbl>
    <w:p w14:paraId="0B4F1C1C" w14:textId="74F62460" w:rsidR="00880130" w:rsidRDefault="00880130" w:rsidP="00880130">
      <w:pPr>
        <w:pStyle w:val="tbtitre3"/>
      </w:pPr>
      <w:bookmarkStart w:id="366" w:name="_Toc454297945"/>
      <w:bookmarkStart w:id="367" w:name="_Toc455044928"/>
      <w:r>
        <w:t>Planification</w:t>
      </w:r>
      <w:bookmarkEnd w:id="366"/>
      <w:bookmarkEnd w:id="367"/>
    </w:p>
    <w:p w14:paraId="1E795935" w14:textId="15D5E22A" w:rsidR="00880130" w:rsidRDefault="00880130" w:rsidP="00880130">
      <w:pPr>
        <w:pStyle w:val="tbnormal"/>
      </w:pPr>
      <w:r>
        <w:t xml:space="preserve">Pour présenter les activités de ce processus, il est nécessaire de se baser sur </w:t>
      </w:r>
      <w:r w:rsidR="005E4253">
        <w:t>ce qui suit :</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880130" w14:paraId="7656CA4F" w14:textId="77777777" w:rsidTr="00DF5F37">
        <w:trPr>
          <w:trHeight w:hRule="exact" w:val="113"/>
        </w:trPr>
        <w:tc>
          <w:tcPr>
            <w:tcW w:w="597" w:type="dxa"/>
            <w:tcBorders>
              <w:bottom w:val="single" w:sz="2" w:space="0" w:color="D0CECE" w:themeColor="background2" w:themeShade="E6"/>
            </w:tcBorders>
            <w:shd w:val="clear" w:color="auto" w:fill="auto"/>
            <w:vAlign w:val="center"/>
          </w:tcPr>
          <w:p w14:paraId="15BD6D81" w14:textId="77777777" w:rsidR="00880130" w:rsidRPr="00025F11" w:rsidRDefault="00880130" w:rsidP="00DF5F37">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1F1EA96F" w14:textId="77777777" w:rsidR="00880130" w:rsidRPr="00025F11" w:rsidRDefault="00880130" w:rsidP="00DF5F37">
            <w:pPr>
              <w:pStyle w:val="tbnormal"/>
              <w:jc w:val="left"/>
              <w:rPr>
                <w:b/>
                <w:sz w:val="2"/>
                <w:szCs w:val="2"/>
              </w:rPr>
            </w:pPr>
          </w:p>
        </w:tc>
      </w:tr>
      <w:tr w:rsidR="00880130" w14:paraId="64C2BA34" w14:textId="77777777" w:rsidTr="00DF5F37">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7A9C215F" w14:textId="77777777" w:rsidR="00880130" w:rsidRPr="000353ED" w:rsidRDefault="00880130" w:rsidP="00DF5F37">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52B93046" w14:textId="7FCF0642" w:rsidR="00880130" w:rsidRPr="00C676D4" w:rsidRDefault="00880130" w:rsidP="00DF5F37">
            <w:pPr>
              <w:pStyle w:val="tbnormal"/>
              <w:rPr>
                <w:sz w:val="21"/>
              </w:rPr>
            </w:pPr>
            <w:r>
              <w:rPr>
                <w:b/>
                <w:sz w:val="21"/>
              </w:rPr>
              <w:t>Hypothèse</w:t>
            </w:r>
            <w:r w:rsidRPr="00C676D4">
              <w:rPr>
                <w:b/>
                <w:sz w:val="21"/>
              </w:rPr>
              <w:t> :</w:t>
            </w:r>
          </w:p>
          <w:p w14:paraId="6929E13C" w14:textId="56901598" w:rsidR="00880130" w:rsidRDefault="00880130" w:rsidP="00DF5F37">
            <w:pPr>
              <w:pStyle w:val="tbnormal"/>
              <w:rPr>
                <w:sz w:val="21"/>
              </w:rPr>
            </w:pPr>
            <w:r>
              <w:rPr>
                <w:sz w:val="21"/>
              </w:rPr>
              <w:t xml:space="preserve">Les prévisions ont été faites et les cadres logistiques ont défini que dans une vision à court terme, le produit </w:t>
            </w:r>
            <w:r w:rsidRPr="00930F29">
              <w:rPr>
                <w:b/>
                <w:sz w:val="21"/>
              </w:rPr>
              <w:t xml:space="preserve">BW01 </w:t>
            </w:r>
            <w:r w:rsidR="00930F29" w:rsidRPr="00930F29">
              <w:rPr>
                <w:b/>
                <w:sz w:val="21"/>
              </w:rPr>
              <w:t>0.25</w:t>
            </w:r>
            <w:r w:rsidR="00930F29">
              <w:rPr>
                <w:sz w:val="21"/>
              </w:rPr>
              <w:t xml:space="preserve"> </w:t>
            </w:r>
            <w:r w:rsidR="00900E67">
              <w:rPr>
                <w:sz w:val="21"/>
              </w:rPr>
              <w:t>est</w:t>
            </w:r>
            <w:r>
              <w:rPr>
                <w:sz w:val="21"/>
              </w:rPr>
              <w:t xml:space="preserve"> demandé à hauteur de </w:t>
            </w:r>
            <w:r w:rsidR="00930F29">
              <w:rPr>
                <w:sz w:val="21"/>
              </w:rPr>
              <w:t>30%.</w:t>
            </w:r>
          </w:p>
          <w:p w14:paraId="062973F2" w14:textId="77777777" w:rsidR="00930F29" w:rsidRDefault="00930F29" w:rsidP="00930F29">
            <w:pPr>
              <w:pStyle w:val="tbnormal"/>
              <w:rPr>
                <w:sz w:val="21"/>
              </w:rPr>
            </w:pPr>
            <w:r>
              <w:rPr>
                <w:sz w:val="21"/>
              </w:rPr>
              <w:t>La société qui produit quatre sorte de bière dans deux formats 0.25 et 0.50 dispose d’une zone de stockage pouvant abriter 10'000 articles conditionnés et prêt à la vente.</w:t>
            </w:r>
          </w:p>
          <w:p w14:paraId="19C327FF" w14:textId="03873E5B" w:rsidR="00930F29" w:rsidRDefault="00930F29" w:rsidP="00930F29">
            <w:pPr>
              <w:pStyle w:val="tbnormal"/>
              <w:rPr>
                <w:sz w:val="21"/>
              </w:rPr>
            </w:pPr>
            <w:r>
              <w:rPr>
                <w:sz w:val="21"/>
              </w:rPr>
              <w:t xml:space="preserve">La stratégie retenue est de ne pas sous-traiter le stockage des articles à un tiers. Par conséquent, il est nécessaire de ne jamais dépasser la limite quantitative. En finalité et d’après les calculs prévisionnels, ce stock doit se composer de 3'000 articles </w:t>
            </w:r>
            <w:r w:rsidRPr="00930F29">
              <w:rPr>
                <w:b/>
                <w:sz w:val="21"/>
              </w:rPr>
              <w:t>BW01 0.25</w:t>
            </w:r>
            <w:r>
              <w:rPr>
                <w:sz w:val="21"/>
              </w:rPr>
              <w:t xml:space="preserve"> (30%).</w:t>
            </w:r>
          </w:p>
          <w:p w14:paraId="445A71E5" w14:textId="6AD9CEBB" w:rsidR="00930F29" w:rsidRDefault="00900E67" w:rsidP="00930F29">
            <w:pPr>
              <w:pStyle w:val="tbnormal"/>
              <w:rPr>
                <w:sz w:val="21"/>
              </w:rPr>
            </w:pPr>
            <w:r>
              <w:rPr>
                <w:sz w:val="21"/>
              </w:rPr>
              <w:lastRenderedPageBreak/>
              <w:t xml:space="preserve">Les données des ventes consolidées font état d’une demande quotidienne de 1'750 unités. La </w:t>
            </w:r>
            <w:r w:rsidR="005E4253">
              <w:rPr>
                <w:sz w:val="21"/>
              </w:rPr>
              <w:t xml:space="preserve">capacité productive totale </w:t>
            </w:r>
            <w:r>
              <w:rPr>
                <w:sz w:val="21"/>
              </w:rPr>
              <w:t xml:space="preserve">est </w:t>
            </w:r>
            <w:r w:rsidR="005E4253">
              <w:rPr>
                <w:sz w:val="21"/>
              </w:rPr>
              <w:t>de 5</w:t>
            </w:r>
            <w:r>
              <w:rPr>
                <w:sz w:val="21"/>
              </w:rPr>
              <w:t xml:space="preserve">'000 articles quotidien. Il </w:t>
            </w:r>
            <w:r w:rsidR="00930F29">
              <w:rPr>
                <w:sz w:val="21"/>
              </w:rPr>
              <w:t>est nécessaire de mettre en place la règle d’approvisionnement automatique suivante :</w:t>
            </w:r>
          </w:p>
          <w:p w14:paraId="31B980DF" w14:textId="77777777" w:rsidR="00930F29" w:rsidRDefault="00930F29" w:rsidP="00AB054A">
            <w:pPr>
              <w:pStyle w:val="tbnormal"/>
              <w:numPr>
                <w:ilvl w:val="0"/>
                <w:numId w:val="18"/>
              </w:numPr>
              <w:rPr>
                <w:sz w:val="21"/>
              </w:rPr>
            </w:pPr>
            <w:r>
              <w:rPr>
                <w:sz w:val="21"/>
              </w:rPr>
              <w:t>Pour le produit BW01 0.25 cl, stock sécurité de 1'800 et stock maximal 3'000.</w:t>
            </w:r>
          </w:p>
          <w:p w14:paraId="257DC386" w14:textId="083D2466" w:rsidR="005E4253" w:rsidRPr="005E4253" w:rsidRDefault="005E4253" w:rsidP="00900E67">
            <w:pPr>
              <w:pStyle w:val="tbnormal"/>
              <w:rPr>
                <w:b/>
                <w:sz w:val="21"/>
              </w:rPr>
            </w:pPr>
            <w:r w:rsidRPr="005E4253">
              <w:rPr>
                <w:b/>
                <w:sz w:val="16"/>
              </w:rPr>
              <w:t>* Ces informations sont données à titre d’exemple</w:t>
            </w:r>
            <w:r w:rsidR="00900E67">
              <w:rPr>
                <w:b/>
                <w:sz w:val="16"/>
              </w:rPr>
              <w:t xml:space="preserve"> et permettent de disposer d’un cadre pour ce chapitre.</w:t>
            </w:r>
          </w:p>
        </w:tc>
      </w:tr>
      <w:tr w:rsidR="00880130" w14:paraId="0EE6B095" w14:textId="77777777" w:rsidTr="00DF5F37">
        <w:trPr>
          <w:trHeight w:hRule="exact" w:val="90"/>
        </w:trPr>
        <w:tc>
          <w:tcPr>
            <w:tcW w:w="597" w:type="dxa"/>
            <w:tcBorders>
              <w:top w:val="single" w:sz="2" w:space="0" w:color="D0CECE" w:themeColor="background2" w:themeShade="E6"/>
            </w:tcBorders>
            <w:shd w:val="clear" w:color="auto" w:fill="auto"/>
            <w:vAlign w:val="center"/>
          </w:tcPr>
          <w:p w14:paraId="1D6E4485" w14:textId="6EE22884" w:rsidR="00880130" w:rsidRPr="00025F11" w:rsidRDefault="00880130" w:rsidP="00DF5F37">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2A475DD0" w14:textId="77777777" w:rsidR="00880130" w:rsidRPr="00025F11" w:rsidRDefault="00880130" w:rsidP="00DF5F37">
            <w:pPr>
              <w:pStyle w:val="tbnormal"/>
              <w:jc w:val="left"/>
              <w:rPr>
                <w:b/>
                <w:sz w:val="2"/>
                <w:szCs w:val="2"/>
              </w:rPr>
            </w:pPr>
          </w:p>
        </w:tc>
      </w:tr>
    </w:tbl>
    <w:p w14:paraId="297EC1AD" w14:textId="773AA609" w:rsidR="00880130" w:rsidRDefault="00F07D27" w:rsidP="005E4253">
      <w:pPr>
        <w:pStyle w:val="tbtitre4"/>
      </w:pPr>
      <w:bookmarkStart w:id="368" w:name="_Toc454297946"/>
      <w:bookmarkStart w:id="369" w:name="_Toc455044929"/>
      <w:proofErr w:type="spellStart"/>
      <w:r>
        <w:t>Effectuer</w:t>
      </w:r>
      <w:proofErr w:type="spellEnd"/>
      <w:r>
        <w:t xml:space="preserve"> les </w:t>
      </w:r>
      <w:proofErr w:type="spellStart"/>
      <w:r>
        <w:t>prévisions</w:t>
      </w:r>
      <w:proofErr w:type="spellEnd"/>
      <w:r w:rsidR="005E4253">
        <w:t xml:space="preserve"> PL01</w:t>
      </w:r>
      <w:bookmarkEnd w:id="368"/>
      <w:bookmarkEnd w:id="369"/>
    </w:p>
    <w:p w14:paraId="0DAE2D53" w14:textId="00FAE17F" w:rsidR="005E4253" w:rsidRDefault="005E4253" w:rsidP="005E4253">
      <w:pPr>
        <w:pStyle w:val="tbnormal"/>
      </w:pPr>
      <w:r>
        <w:t xml:space="preserve">Cette activité s’effectue de la manière suivante. Tout d’abord, il faut se rendre dans l’application </w:t>
      </w:r>
      <w:r w:rsidRPr="005E4253">
        <w:rPr>
          <w:b/>
        </w:rPr>
        <w:t xml:space="preserve">Inventory / </w:t>
      </w:r>
      <w:proofErr w:type="spellStart"/>
      <w:r w:rsidRPr="005E4253">
        <w:rPr>
          <w:b/>
        </w:rPr>
        <w:t>Inventory</w:t>
      </w:r>
      <w:proofErr w:type="spellEnd"/>
      <w:r w:rsidRPr="005E4253">
        <w:rPr>
          <w:b/>
        </w:rPr>
        <w:t xml:space="preserve"> Control / </w:t>
      </w:r>
      <w:proofErr w:type="spellStart"/>
      <w:r w:rsidRPr="005E4253">
        <w:rPr>
          <w:b/>
        </w:rPr>
        <w:t>Reordering</w:t>
      </w:r>
      <w:proofErr w:type="spellEnd"/>
      <w:r w:rsidRPr="005E4253">
        <w:rPr>
          <w:b/>
        </w:rPr>
        <w:t xml:space="preserve"> </w:t>
      </w:r>
      <w:proofErr w:type="spellStart"/>
      <w:r w:rsidRPr="005E4253">
        <w:rPr>
          <w:b/>
        </w:rPr>
        <w:t>Rules</w:t>
      </w:r>
      <w:proofErr w:type="spellEnd"/>
      <w:r w:rsidR="0038204C">
        <w:t xml:space="preserve"> et puis effectuer l’</w:t>
      </w:r>
      <w:r>
        <w:t>insertion</w:t>
      </w:r>
      <w:r w:rsidR="0038204C">
        <w:t xml:space="preserve"> tel que présentée</w:t>
      </w:r>
      <w:r>
        <w:t> :</w:t>
      </w:r>
    </w:p>
    <w:p w14:paraId="655DB87A" w14:textId="35B705D8" w:rsidR="00D614DC" w:rsidRDefault="0013632B" w:rsidP="005E4253">
      <w:pPr>
        <w:pStyle w:val="tbnormal"/>
      </w:pPr>
      <w:r>
        <w:rPr>
          <w:noProof/>
          <w:lang w:val="fr-FR" w:eastAsia="fr-FR"/>
        </w:rPr>
        <w:drawing>
          <wp:inline distT="0" distB="0" distL="0" distR="0" wp14:anchorId="496806C3" wp14:editId="477D1969">
            <wp:extent cx="4679950" cy="1685290"/>
            <wp:effectExtent l="0" t="0" r="0" b="0"/>
            <wp:docPr id="79" name="Imag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Capture d’écran 2016-06-24 à 11.18.37.png"/>
                    <pic:cNvPicPr/>
                  </pic:nvPicPr>
                  <pic:blipFill>
                    <a:blip r:embed="rId107" cstate="print">
                      <a:extLst>
                        <a:ext uri="{28A0092B-C50C-407E-A947-70E740481C1C}">
                          <a14:useLocalDpi xmlns:a14="http://schemas.microsoft.com/office/drawing/2010/main" val="0"/>
                        </a:ext>
                      </a:extLst>
                    </a:blip>
                    <a:stretch>
                      <a:fillRect/>
                    </a:stretch>
                  </pic:blipFill>
                  <pic:spPr>
                    <a:xfrm>
                      <a:off x="0" y="0"/>
                      <a:ext cx="4679950" cy="1685290"/>
                    </a:xfrm>
                    <a:prstGeom prst="rect">
                      <a:avLst/>
                    </a:prstGeom>
                  </pic:spPr>
                </pic:pic>
              </a:graphicData>
            </a:graphic>
          </wp:inline>
        </w:drawing>
      </w:r>
    </w:p>
    <w:p w14:paraId="23B82949" w14:textId="5379BF3C" w:rsidR="00D614DC" w:rsidRPr="00CB3205" w:rsidRDefault="00D614DC" w:rsidP="00CB3205">
      <w:pPr>
        <w:pStyle w:val="tbnormal"/>
        <w:spacing w:after="180"/>
        <w:jc w:val="right"/>
        <w:rPr>
          <w:b/>
          <w:color w:val="404040" w:themeColor="text1" w:themeTint="BF"/>
          <w:sz w:val="18"/>
        </w:rPr>
      </w:pPr>
      <w:r w:rsidRPr="00CB3205">
        <w:rPr>
          <w:b/>
          <w:color w:val="404040" w:themeColor="text1" w:themeTint="BF"/>
          <w:sz w:val="18"/>
        </w:rPr>
        <w:t>Figure X : Règle d’approvisionnement pour le produit BW01A.</w:t>
      </w:r>
    </w:p>
    <w:p w14:paraId="660A96C7" w14:textId="569CB91C" w:rsidR="0038204C" w:rsidRDefault="0038204C" w:rsidP="005E4253">
      <w:pPr>
        <w:pStyle w:val="tbnormal"/>
      </w:pPr>
      <w:r>
        <w:t xml:space="preserve">Les impacts sur les processus </w:t>
      </w:r>
      <w:r w:rsidR="005F76B9">
        <w:t>de gestion des stocks</w:t>
      </w:r>
      <w:r>
        <w:t xml:space="preserve"> et de </w:t>
      </w:r>
      <w:r w:rsidR="006D030E">
        <w:t xml:space="preserve">la </w:t>
      </w:r>
      <w:r>
        <w:t>comptabilité son néant lorsqu’on ajoute ces règles d’approvisionnemen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5E4253" w14:paraId="6118B5DC" w14:textId="77777777" w:rsidTr="00DF5F37">
        <w:trPr>
          <w:trHeight w:hRule="exact" w:val="113"/>
        </w:trPr>
        <w:tc>
          <w:tcPr>
            <w:tcW w:w="597" w:type="dxa"/>
            <w:tcBorders>
              <w:bottom w:val="single" w:sz="2" w:space="0" w:color="D0CECE" w:themeColor="background2" w:themeShade="E6"/>
            </w:tcBorders>
            <w:shd w:val="clear" w:color="auto" w:fill="auto"/>
            <w:vAlign w:val="center"/>
          </w:tcPr>
          <w:p w14:paraId="7C089096" w14:textId="77777777" w:rsidR="005E4253" w:rsidRPr="00025F11" w:rsidRDefault="005E4253" w:rsidP="00DF5F37">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6F9FD0C3" w14:textId="77777777" w:rsidR="005E4253" w:rsidRPr="00025F11" w:rsidRDefault="005E4253" w:rsidP="00DF5F37">
            <w:pPr>
              <w:pStyle w:val="tbnormal"/>
              <w:jc w:val="left"/>
              <w:rPr>
                <w:b/>
                <w:sz w:val="2"/>
                <w:szCs w:val="2"/>
              </w:rPr>
            </w:pPr>
          </w:p>
        </w:tc>
      </w:tr>
      <w:tr w:rsidR="005E4253" w14:paraId="6D2CC357" w14:textId="77777777" w:rsidTr="00DF5F37">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0C059DDB" w14:textId="77777777" w:rsidR="005E4253" w:rsidRPr="000353ED" w:rsidRDefault="005E4253" w:rsidP="00DF5F37">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4E85815F" w14:textId="6836EC13" w:rsidR="005E4253" w:rsidRPr="00C676D4" w:rsidRDefault="005E4253" w:rsidP="00DF5F37">
            <w:pPr>
              <w:pStyle w:val="tbnormal"/>
              <w:rPr>
                <w:sz w:val="21"/>
              </w:rPr>
            </w:pPr>
            <w:r>
              <w:rPr>
                <w:b/>
                <w:sz w:val="21"/>
              </w:rPr>
              <w:t>Information :</w:t>
            </w:r>
          </w:p>
          <w:p w14:paraId="119A2A40" w14:textId="7390CE5B" w:rsidR="005E4253" w:rsidRDefault="005E4253" w:rsidP="005E4253">
            <w:pPr>
              <w:pStyle w:val="tbnormal"/>
              <w:rPr>
                <w:sz w:val="21"/>
              </w:rPr>
            </w:pPr>
            <w:r>
              <w:rPr>
                <w:sz w:val="21"/>
              </w:rPr>
              <w:t>La création d’une règle d’approvisionnement est utilisée</w:t>
            </w:r>
            <w:r w:rsidR="00302A85">
              <w:rPr>
                <w:sz w:val="21"/>
              </w:rPr>
              <w:t xml:space="preserve"> par le calcul des besoins pour créer des ordres de fabrication dans l’état brouillon et des demandes d’achat dans à l’état de devis.</w:t>
            </w:r>
          </w:p>
          <w:p w14:paraId="7E85C6E9" w14:textId="26F7E0A2" w:rsidR="005E4253" w:rsidRPr="005E4253" w:rsidRDefault="00302A85" w:rsidP="00302A85">
            <w:pPr>
              <w:pStyle w:val="tbnormal"/>
              <w:rPr>
                <w:b/>
                <w:sz w:val="21"/>
              </w:rPr>
            </w:pPr>
            <w:r>
              <w:rPr>
                <w:sz w:val="21"/>
              </w:rPr>
              <w:t>Le MRP déclenche la création de ces deux éléments une fois que le stock virtuel (qui est égal au stock réel – toutes les commandes fermes – les réservations) est en dessous de la valeur sécuritaire, alors le MRP calcul la différence entre la valeur maximale et ce stock virtuel pour créer une demande d’approvisionnement (OF + OA).</w:t>
            </w:r>
          </w:p>
        </w:tc>
      </w:tr>
      <w:tr w:rsidR="005E4253" w14:paraId="35C6F584" w14:textId="77777777" w:rsidTr="00DF5F37">
        <w:trPr>
          <w:trHeight w:hRule="exact" w:val="90"/>
        </w:trPr>
        <w:tc>
          <w:tcPr>
            <w:tcW w:w="597" w:type="dxa"/>
            <w:tcBorders>
              <w:top w:val="single" w:sz="2" w:space="0" w:color="D0CECE" w:themeColor="background2" w:themeShade="E6"/>
            </w:tcBorders>
            <w:shd w:val="clear" w:color="auto" w:fill="auto"/>
            <w:vAlign w:val="center"/>
          </w:tcPr>
          <w:p w14:paraId="694ED39E" w14:textId="3B0EFB82" w:rsidR="005E4253" w:rsidRPr="00025F11" w:rsidRDefault="005E4253" w:rsidP="00DF5F37">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10194DB6" w14:textId="77777777" w:rsidR="005E4253" w:rsidRPr="00025F11" w:rsidRDefault="005E4253" w:rsidP="00DF5F37">
            <w:pPr>
              <w:pStyle w:val="tbnormal"/>
              <w:jc w:val="left"/>
              <w:rPr>
                <w:b/>
                <w:sz w:val="2"/>
                <w:szCs w:val="2"/>
              </w:rPr>
            </w:pPr>
          </w:p>
        </w:tc>
      </w:tr>
    </w:tbl>
    <w:p w14:paraId="33A968A7" w14:textId="52933C59" w:rsidR="0038204C" w:rsidRDefault="00F07D27" w:rsidP="0038204C">
      <w:pPr>
        <w:pStyle w:val="tbtitre4"/>
      </w:pPr>
      <w:bookmarkStart w:id="370" w:name="_Toc454297947"/>
      <w:bookmarkStart w:id="371" w:name="_Toc455044930"/>
      <w:proofErr w:type="spellStart"/>
      <w:r>
        <w:t>Exécuter</w:t>
      </w:r>
      <w:proofErr w:type="spellEnd"/>
      <w:r>
        <w:t xml:space="preserve"> le </w:t>
      </w:r>
      <w:proofErr w:type="spellStart"/>
      <w:r>
        <w:t>calcul</w:t>
      </w:r>
      <w:proofErr w:type="spellEnd"/>
      <w:r>
        <w:t xml:space="preserve"> des </w:t>
      </w:r>
      <w:proofErr w:type="spellStart"/>
      <w:r>
        <w:t>besoins</w:t>
      </w:r>
      <w:proofErr w:type="spellEnd"/>
      <w:r w:rsidR="0038204C">
        <w:t xml:space="preserve"> PL02</w:t>
      </w:r>
      <w:bookmarkEnd w:id="370"/>
      <w:bookmarkEnd w:id="371"/>
    </w:p>
    <w:p w14:paraId="517D19EF" w14:textId="7E381AFF" w:rsidR="0038204C" w:rsidRDefault="0038204C" w:rsidP="0038204C">
      <w:pPr>
        <w:pStyle w:val="tbnormal"/>
      </w:pPr>
      <w:r>
        <w:t xml:space="preserve">Une fois que les règles d’approvisionnement sont misent en place, il faut exécuter le calcul des besoins. Pour exécuter cette action, il faut se rendre dans l’application </w:t>
      </w:r>
      <w:r w:rsidRPr="00824F64">
        <w:rPr>
          <w:b/>
        </w:rPr>
        <w:t xml:space="preserve">Inventory / </w:t>
      </w:r>
      <w:proofErr w:type="spellStart"/>
      <w:r w:rsidRPr="00824F64">
        <w:rPr>
          <w:b/>
        </w:rPr>
        <w:t>Sc</w:t>
      </w:r>
      <w:r w:rsidR="00824F64" w:rsidRPr="00824F64">
        <w:rPr>
          <w:b/>
        </w:rPr>
        <w:t>hedulers</w:t>
      </w:r>
      <w:proofErr w:type="spellEnd"/>
      <w:r w:rsidR="00824F64">
        <w:t xml:space="preserve"> et cliquer sur </w:t>
      </w:r>
      <w:proofErr w:type="spellStart"/>
      <w:r w:rsidR="00824F64" w:rsidRPr="00824F64">
        <w:rPr>
          <w:b/>
        </w:rPr>
        <w:t>Run</w:t>
      </w:r>
      <w:proofErr w:type="spellEnd"/>
      <w:r w:rsidR="00824F64" w:rsidRPr="00824F64">
        <w:rPr>
          <w:b/>
        </w:rPr>
        <w:t xml:space="preserve"> </w:t>
      </w:r>
      <w:proofErr w:type="spellStart"/>
      <w:r w:rsidR="00824F64" w:rsidRPr="00824F64">
        <w:rPr>
          <w:b/>
        </w:rPr>
        <w:t>Reordering</w:t>
      </w:r>
      <w:proofErr w:type="spellEnd"/>
      <w:r w:rsidR="00824F64" w:rsidRPr="00824F64">
        <w:rPr>
          <w:b/>
        </w:rPr>
        <w:t xml:space="preserve"> </w:t>
      </w:r>
      <w:proofErr w:type="spellStart"/>
      <w:r w:rsidR="00824F64" w:rsidRPr="00824F64">
        <w:rPr>
          <w:b/>
        </w:rPr>
        <w:t>Rules</w:t>
      </w:r>
      <w:proofErr w:type="spellEnd"/>
      <w:r w:rsidR="00824F64">
        <w:t xml:space="preserve"> et répondre par </w:t>
      </w:r>
      <w:proofErr w:type="spellStart"/>
      <w:r w:rsidR="00824F64" w:rsidRPr="00824F64">
        <w:rPr>
          <w:b/>
        </w:rPr>
        <w:t>Compute</w:t>
      </w:r>
      <w:proofErr w:type="spellEnd"/>
      <w:r w:rsidR="00824F64" w:rsidRPr="00824F64">
        <w:rPr>
          <w:b/>
        </w:rPr>
        <w:t xml:space="preserve"> Stock</w:t>
      </w:r>
      <w:r w:rsidR="00824F64">
        <w:t xml:space="preserve"> à la question </w:t>
      </w:r>
      <w:proofErr w:type="spellStart"/>
      <w:r w:rsidR="00824F64" w:rsidRPr="00824F64">
        <w:rPr>
          <w:b/>
        </w:rPr>
        <w:t>Wizard</w:t>
      </w:r>
      <w:proofErr w:type="spellEnd"/>
      <w:r w:rsidR="00824F64" w:rsidRPr="00824F64">
        <w:rPr>
          <w:b/>
        </w:rPr>
        <w:t xml:space="preserve"> </w:t>
      </w:r>
      <w:proofErr w:type="spellStart"/>
      <w:r w:rsidR="00824F64" w:rsidRPr="00824F64">
        <w:rPr>
          <w:b/>
        </w:rPr>
        <w:t>checks</w:t>
      </w:r>
      <w:proofErr w:type="spellEnd"/>
      <w:r w:rsidR="00824F64" w:rsidRPr="00824F64">
        <w:rPr>
          <w:b/>
        </w:rPr>
        <w:t xml:space="preserve"> all the stock minimum </w:t>
      </w:r>
      <w:proofErr w:type="spellStart"/>
      <w:r w:rsidR="00824F64" w:rsidRPr="00824F64">
        <w:rPr>
          <w:b/>
        </w:rPr>
        <w:t>rules</w:t>
      </w:r>
      <w:proofErr w:type="spellEnd"/>
      <w:r w:rsidR="00824F64" w:rsidRPr="00824F64">
        <w:rPr>
          <w:b/>
        </w:rPr>
        <w:t xml:space="preserve"> and </w:t>
      </w:r>
      <w:proofErr w:type="spellStart"/>
      <w:r w:rsidR="00824F64" w:rsidRPr="00824F64">
        <w:rPr>
          <w:b/>
        </w:rPr>
        <w:t>generate</w:t>
      </w:r>
      <w:proofErr w:type="spellEnd"/>
      <w:r w:rsidR="00824F64" w:rsidRPr="00824F64">
        <w:rPr>
          <w:b/>
        </w:rPr>
        <w:t xml:space="preserve"> </w:t>
      </w:r>
      <w:proofErr w:type="spellStart"/>
      <w:r w:rsidR="00824F64" w:rsidRPr="00824F64">
        <w:rPr>
          <w:b/>
        </w:rPr>
        <w:t>procurement</w:t>
      </w:r>
      <w:proofErr w:type="spellEnd"/>
      <w:r w:rsidR="00824F64" w:rsidRPr="00824F64">
        <w:rPr>
          <w:b/>
        </w:rPr>
        <w:t xml:space="preserve"> </w:t>
      </w:r>
      <w:proofErr w:type="spellStart"/>
      <w:r w:rsidR="00824F64" w:rsidRPr="00824F64">
        <w:rPr>
          <w:b/>
        </w:rPr>
        <w:t>order</w:t>
      </w:r>
      <w:proofErr w:type="spellEnd"/>
      <w:r w:rsidR="00824F64">
        <w:t>.</w:t>
      </w:r>
    </w:p>
    <w:p w14:paraId="0DFC3845" w14:textId="5F984E9B" w:rsidR="004B1FB8" w:rsidRDefault="004B1FB8" w:rsidP="0038204C">
      <w:pPr>
        <w:pStyle w:val="tbnormal"/>
      </w:pPr>
      <w:r>
        <w:t>Odoo n’affiche rien. Cependant, il effectue le calcul présenté précédemment pour créer les ordres de fabrication (OF) et les demandes d’achat (OA) selon les besoins.</w:t>
      </w:r>
    </w:p>
    <w:p w14:paraId="67451089" w14:textId="7CB4EF3A" w:rsidR="004B1FB8" w:rsidRDefault="004B1FB8" w:rsidP="0038204C">
      <w:pPr>
        <w:pStyle w:val="tbnormal"/>
      </w:pPr>
      <w:r>
        <w:lastRenderedPageBreak/>
        <w:t>Au niveau de la comptabilité, rien ne s’effectue à ce moment-là. Cela est somme toute très logique vu qu’il n’y a aucun mouvement réellement effectué.</w:t>
      </w:r>
    </w:p>
    <w:p w14:paraId="6E763C94" w14:textId="7FE6F7C8" w:rsidR="00524989" w:rsidRDefault="004B1FB8" w:rsidP="0038204C">
      <w:pPr>
        <w:pStyle w:val="tbnormal"/>
      </w:pPr>
      <w:r>
        <w:t>La gestion des stocks est quant à elle impactée. En effet, des transferts de stock sont créés</w:t>
      </w:r>
      <w:r w:rsidR="00524989">
        <w:t xml:space="preserve"> en rapport avec l’</w:t>
      </w:r>
      <w:r w:rsidR="007630B9">
        <w:t xml:space="preserve">ordre de fabrication généré, pour les visualiser, application </w:t>
      </w:r>
      <w:r w:rsidR="007630B9" w:rsidRPr="007630B9">
        <w:rPr>
          <w:b/>
        </w:rPr>
        <w:t>Inventory / Reports / Stock Moves</w:t>
      </w:r>
      <w:r w:rsidR="007630B9">
        <w:t> :</w:t>
      </w:r>
    </w:p>
    <w:p w14:paraId="41C27E55" w14:textId="7AB7CD69" w:rsidR="007630B9" w:rsidRDefault="007630B9" w:rsidP="0038204C">
      <w:pPr>
        <w:pStyle w:val="tbnormal"/>
      </w:pPr>
      <w:r>
        <w:rPr>
          <w:noProof/>
          <w:lang w:val="fr-FR" w:eastAsia="fr-FR"/>
        </w:rPr>
        <w:drawing>
          <wp:inline distT="0" distB="0" distL="0" distR="0" wp14:anchorId="78501EB7" wp14:editId="2544B7F3">
            <wp:extent cx="4651513" cy="1278255"/>
            <wp:effectExtent l="0" t="0" r="0" b="0"/>
            <wp:docPr id="88" name="Imag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Capture d’écran 2016-06-20 à 08.30.20.png"/>
                    <pic:cNvPicPr/>
                  </pic:nvPicPr>
                  <pic:blipFill rotWithShape="1">
                    <a:blip r:embed="rId108" cstate="print">
                      <a:extLst>
                        <a:ext uri="{28A0092B-C50C-407E-A947-70E740481C1C}">
                          <a14:useLocalDpi xmlns:a14="http://schemas.microsoft.com/office/drawing/2010/main" val="0"/>
                        </a:ext>
                      </a:extLst>
                    </a:blip>
                    <a:srcRect t="3016" r="589"/>
                    <a:stretch/>
                  </pic:blipFill>
                  <pic:spPr bwMode="auto">
                    <a:xfrm>
                      <a:off x="0" y="0"/>
                      <a:ext cx="4652419" cy="1278504"/>
                    </a:xfrm>
                    <a:prstGeom prst="rect">
                      <a:avLst/>
                    </a:prstGeom>
                    <a:ln>
                      <a:noFill/>
                    </a:ln>
                    <a:extLst>
                      <a:ext uri="{53640926-AAD7-44D8-BBD7-CCE9431645EC}">
                        <a14:shadowObscured xmlns:a14="http://schemas.microsoft.com/office/drawing/2010/main"/>
                      </a:ext>
                    </a:extLst>
                  </pic:spPr>
                </pic:pic>
              </a:graphicData>
            </a:graphic>
          </wp:inline>
        </w:drawing>
      </w:r>
    </w:p>
    <w:p w14:paraId="2D3A4FC2" w14:textId="3351F403" w:rsidR="0035626D" w:rsidRPr="00CB3205" w:rsidRDefault="0035626D" w:rsidP="00CB3205">
      <w:pPr>
        <w:pStyle w:val="tbnormal"/>
        <w:spacing w:after="180"/>
        <w:jc w:val="right"/>
        <w:rPr>
          <w:b/>
          <w:color w:val="404040" w:themeColor="text1" w:themeTint="BF"/>
          <w:sz w:val="18"/>
        </w:rPr>
      </w:pPr>
      <w:r w:rsidRPr="00CB3205">
        <w:rPr>
          <w:b/>
          <w:color w:val="404040" w:themeColor="text1" w:themeTint="BF"/>
          <w:sz w:val="18"/>
        </w:rPr>
        <w:t>Figure X : Liste des mouvements de stock après exécution du calcul des besoins.</w:t>
      </w:r>
    </w:p>
    <w:p w14:paraId="2EEC0880" w14:textId="4AF35001" w:rsidR="007630B9" w:rsidRDefault="007630B9" w:rsidP="0038204C">
      <w:pPr>
        <w:pStyle w:val="tbnormal"/>
      </w:pPr>
      <w:r>
        <w:t>On voit bien la source MO00001 comme étant l’élément déclencheur de tous ces mouvements.</w:t>
      </w:r>
    </w:p>
    <w:p w14:paraId="56842A26" w14:textId="2751D1FE" w:rsidR="007630B9" w:rsidRDefault="007630B9" w:rsidP="007630B9">
      <w:pPr>
        <w:pStyle w:val="tbtitre5"/>
      </w:pPr>
      <w:bookmarkStart w:id="372" w:name="_Toc454297948"/>
      <w:bookmarkStart w:id="373" w:name="_Toc455044931"/>
      <w:r>
        <w:t>Autres indications</w:t>
      </w:r>
      <w:bookmarkEnd w:id="372"/>
      <w:bookmarkEnd w:id="373"/>
    </w:p>
    <w:p w14:paraId="08F1BD1E" w14:textId="5BC8C6CC" w:rsidR="007630B9" w:rsidRDefault="007630B9" w:rsidP="007630B9">
      <w:pPr>
        <w:pStyle w:val="tbnormal"/>
      </w:pPr>
      <w:r>
        <w:t xml:space="preserve">Un autre indicateur est impacté par ce calcul des besoins. En effet, la valeur du stock virtuel des matières premières est recalculée en prenant en compte la prévision de l’engagement quantitatif dans l’ordre de fabrication. Ainsi, si l’on prend une des matières premières entrant en composition dans la réalisation d’un ordre de fabrication, on peut apercevoir dans les détails de la matière première l’indicateur </w:t>
      </w:r>
      <w:proofErr w:type="spellStart"/>
      <w:r w:rsidRPr="007630B9">
        <w:rPr>
          <w:b/>
        </w:rPr>
        <w:t>Forcasted</w:t>
      </w:r>
      <w:proofErr w:type="spellEnd"/>
      <w:r>
        <w:t xml:space="preserve"> qui prend en compte ce mouvement futur :</w:t>
      </w:r>
    </w:p>
    <w:p w14:paraId="407F5959" w14:textId="57748283" w:rsidR="007630B9" w:rsidRDefault="007630B9" w:rsidP="002B69FE">
      <w:pPr>
        <w:pStyle w:val="tbnormal"/>
        <w:jc w:val="center"/>
      </w:pPr>
      <w:r>
        <w:rPr>
          <w:noProof/>
          <w:lang w:val="fr-FR" w:eastAsia="fr-FR"/>
        </w:rPr>
        <w:drawing>
          <wp:inline distT="0" distB="0" distL="0" distR="0" wp14:anchorId="2BBFBE0C" wp14:editId="5851A0D8">
            <wp:extent cx="783949" cy="216765"/>
            <wp:effectExtent l="0" t="0" r="3810" b="12065"/>
            <wp:docPr id="87" name="Imag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Capture d’écran 2016-06-20 à 08.27.35.png"/>
                    <pic:cNvPicPr/>
                  </pic:nvPicPr>
                  <pic:blipFill rotWithShape="1">
                    <a:blip r:embed="rId109" cstate="print">
                      <a:extLst>
                        <a:ext uri="{28A0092B-C50C-407E-A947-70E740481C1C}">
                          <a14:useLocalDpi xmlns:a14="http://schemas.microsoft.com/office/drawing/2010/main" val="0"/>
                        </a:ext>
                      </a:extLst>
                    </a:blip>
                    <a:srcRect l="15025" t="21728" r="6731" b="15576"/>
                    <a:stretch/>
                  </pic:blipFill>
                  <pic:spPr bwMode="auto">
                    <a:xfrm>
                      <a:off x="0" y="0"/>
                      <a:ext cx="843860" cy="233331"/>
                    </a:xfrm>
                    <a:prstGeom prst="rect">
                      <a:avLst/>
                    </a:prstGeom>
                    <a:ln>
                      <a:noFill/>
                    </a:ln>
                    <a:extLst>
                      <a:ext uri="{53640926-AAD7-44D8-BBD7-CCE9431645EC}">
                        <a14:shadowObscured xmlns:a14="http://schemas.microsoft.com/office/drawing/2010/main"/>
                      </a:ext>
                    </a:extLst>
                  </pic:spPr>
                </pic:pic>
              </a:graphicData>
            </a:graphic>
          </wp:inline>
        </w:drawing>
      </w:r>
    </w:p>
    <w:p w14:paraId="13AED1DF" w14:textId="2B944120" w:rsidR="002B69FE" w:rsidRPr="00CB3205" w:rsidRDefault="002B69FE" w:rsidP="00CB3205">
      <w:pPr>
        <w:pStyle w:val="tbnormal"/>
        <w:spacing w:after="180"/>
        <w:jc w:val="right"/>
        <w:rPr>
          <w:b/>
          <w:color w:val="404040" w:themeColor="text1" w:themeTint="BF"/>
          <w:sz w:val="18"/>
        </w:rPr>
      </w:pPr>
      <w:r w:rsidRPr="00CB3205">
        <w:rPr>
          <w:b/>
          <w:color w:val="404040" w:themeColor="text1" w:themeTint="BF"/>
          <w:sz w:val="18"/>
        </w:rPr>
        <w:t xml:space="preserve">Figure X : Indicateur </w:t>
      </w:r>
      <w:proofErr w:type="spellStart"/>
      <w:r w:rsidRPr="00CB3205">
        <w:rPr>
          <w:b/>
          <w:color w:val="404040" w:themeColor="text1" w:themeTint="BF"/>
          <w:sz w:val="18"/>
        </w:rPr>
        <w:t>Forcasted</w:t>
      </w:r>
      <w:proofErr w:type="spellEnd"/>
      <w:r w:rsidRPr="00CB3205">
        <w:rPr>
          <w:b/>
          <w:color w:val="404040" w:themeColor="text1" w:themeTint="BF"/>
          <w:sz w:val="18"/>
        </w:rPr>
        <w:t xml:space="preserve"> dans le détail d’un produit. Pour les produits consommés, application </w:t>
      </w:r>
      <w:proofErr w:type="spellStart"/>
      <w:r w:rsidRPr="00CB3205">
        <w:rPr>
          <w:b/>
          <w:color w:val="404040" w:themeColor="text1" w:themeTint="BF"/>
          <w:sz w:val="18"/>
        </w:rPr>
        <w:t>Purchases</w:t>
      </w:r>
      <w:proofErr w:type="spellEnd"/>
      <w:r w:rsidRPr="00CB3205">
        <w:rPr>
          <w:b/>
          <w:color w:val="404040" w:themeColor="text1" w:themeTint="BF"/>
          <w:sz w:val="18"/>
        </w:rPr>
        <w:t xml:space="preserve"> / </w:t>
      </w:r>
      <w:proofErr w:type="spellStart"/>
      <w:r w:rsidRPr="00CB3205">
        <w:rPr>
          <w:b/>
          <w:color w:val="404040" w:themeColor="text1" w:themeTint="BF"/>
          <w:sz w:val="18"/>
        </w:rPr>
        <w:t>Purchase</w:t>
      </w:r>
      <w:proofErr w:type="spellEnd"/>
      <w:r w:rsidRPr="00CB3205">
        <w:rPr>
          <w:b/>
          <w:color w:val="404040" w:themeColor="text1" w:themeTint="BF"/>
          <w:sz w:val="18"/>
        </w:rPr>
        <w:t xml:space="preserve"> / </w:t>
      </w:r>
      <w:proofErr w:type="spellStart"/>
      <w:r w:rsidRPr="00CB3205">
        <w:rPr>
          <w:b/>
          <w:color w:val="404040" w:themeColor="text1" w:themeTint="BF"/>
          <w:sz w:val="18"/>
        </w:rPr>
        <w:t>Products</w:t>
      </w:r>
      <w:proofErr w:type="spellEnd"/>
      <w:r w:rsidRPr="00CB3205">
        <w:rPr>
          <w:b/>
          <w:color w:val="404040" w:themeColor="text1" w:themeTint="BF"/>
          <w:sz w:val="18"/>
        </w:rPr>
        <w:t xml:space="preserve"> et sélection du produit voulu. Pour les articles fabriqués, application Sales / Sale / </w:t>
      </w:r>
      <w:proofErr w:type="spellStart"/>
      <w:r w:rsidRPr="00CB3205">
        <w:rPr>
          <w:b/>
          <w:color w:val="404040" w:themeColor="text1" w:themeTint="BF"/>
          <w:sz w:val="18"/>
        </w:rPr>
        <w:t>Products</w:t>
      </w:r>
      <w:proofErr w:type="spellEnd"/>
      <w:r w:rsidRPr="00CB3205">
        <w:rPr>
          <w:b/>
          <w:color w:val="404040" w:themeColor="text1" w:themeTint="BF"/>
          <w:sz w:val="18"/>
        </w:rPr>
        <w:t xml:space="preserve"> et sélection du produit voulu.</w:t>
      </w:r>
    </w:p>
    <w:p w14:paraId="21DE7EA6" w14:textId="691D9688" w:rsidR="00880130" w:rsidRDefault="00880130" w:rsidP="00880130">
      <w:pPr>
        <w:pStyle w:val="tbtitre3"/>
      </w:pPr>
      <w:bookmarkStart w:id="374" w:name="_Toc454297949"/>
      <w:bookmarkStart w:id="375" w:name="_Toc455044932"/>
      <w:r>
        <w:t>Approvisionnement</w:t>
      </w:r>
      <w:bookmarkEnd w:id="374"/>
      <w:bookmarkEnd w:id="375"/>
    </w:p>
    <w:p w14:paraId="1290A1D7" w14:textId="032098BB" w:rsidR="00DF5F37" w:rsidRDefault="00DF5F37" w:rsidP="00DF5F37">
      <w:pPr>
        <w:pStyle w:val="tbnormal"/>
      </w:pPr>
      <w:r>
        <w:t xml:space="preserve">Dans l’ordre chronologique, l’exécution de ce processus vient directement après celui des prévisions. En effet, comme présenté précédemment avec la figure #REF, pour que l’ordre de fabrication puisse être lancé, il faut </w:t>
      </w:r>
      <w:r w:rsidR="00436C10">
        <w:t xml:space="preserve">que </w:t>
      </w:r>
      <w:r>
        <w:t>les requis dépendants nécessaires</w:t>
      </w:r>
      <w:r w:rsidR="00436C10">
        <w:t xml:space="preserve"> soient disponibles</w:t>
      </w:r>
      <w:r>
        <w:t>. Pour se faire, il est nécessaire de les acheter auprès des fournisseurs.</w:t>
      </w:r>
    </w:p>
    <w:p w14:paraId="3B0A546C" w14:textId="118BE5D7" w:rsidR="00DF5F37" w:rsidRDefault="00A64F1E" w:rsidP="00436C10">
      <w:pPr>
        <w:pStyle w:val="tbtitre4"/>
      </w:pPr>
      <w:bookmarkStart w:id="376" w:name="_Toc454297950"/>
      <w:bookmarkStart w:id="377" w:name="_Toc455044933"/>
      <w:proofErr w:type="spellStart"/>
      <w:r>
        <w:t>Confirmer</w:t>
      </w:r>
      <w:proofErr w:type="spellEnd"/>
      <w:r>
        <w:t xml:space="preserve"> les </w:t>
      </w:r>
      <w:proofErr w:type="spellStart"/>
      <w:r>
        <w:t>demandes</w:t>
      </w:r>
      <w:proofErr w:type="spellEnd"/>
      <w:r>
        <w:t xml:space="preserve"> </w:t>
      </w:r>
      <w:proofErr w:type="spellStart"/>
      <w:r>
        <w:t>d’achat</w:t>
      </w:r>
      <w:proofErr w:type="spellEnd"/>
      <w:r w:rsidR="00DF5F37">
        <w:t xml:space="preserve"> PR01</w:t>
      </w:r>
      <w:bookmarkEnd w:id="376"/>
      <w:bookmarkEnd w:id="377"/>
    </w:p>
    <w:p w14:paraId="148FE307" w14:textId="73E63987" w:rsidR="00436C10" w:rsidRDefault="00436C10" w:rsidP="00436C10">
      <w:pPr>
        <w:pStyle w:val="tbnormal"/>
      </w:pPr>
      <w:r>
        <w:t xml:space="preserve">En se rendant dans l’application </w:t>
      </w:r>
      <w:proofErr w:type="spellStart"/>
      <w:r w:rsidRPr="00436C10">
        <w:rPr>
          <w:b/>
        </w:rPr>
        <w:t>Purchases</w:t>
      </w:r>
      <w:proofErr w:type="spellEnd"/>
      <w:r w:rsidRPr="00436C10">
        <w:rPr>
          <w:b/>
        </w:rPr>
        <w:t xml:space="preserve"> / </w:t>
      </w:r>
      <w:proofErr w:type="spellStart"/>
      <w:r w:rsidRPr="00436C10">
        <w:rPr>
          <w:b/>
        </w:rPr>
        <w:t>Purchase</w:t>
      </w:r>
      <w:proofErr w:type="spellEnd"/>
      <w:r w:rsidRPr="00436C10">
        <w:rPr>
          <w:b/>
        </w:rPr>
        <w:t xml:space="preserve"> / </w:t>
      </w:r>
      <w:proofErr w:type="spellStart"/>
      <w:r w:rsidRPr="00436C10">
        <w:rPr>
          <w:b/>
        </w:rPr>
        <w:t>Requests</w:t>
      </w:r>
      <w:proofErr w:type="spellEnd"/>
      <w:r w:rsidRPr="00436C10">
        <w:rPr>
          <w:b/>
        </w:rPr>
        <w:t xml:space="preserve"> for Quotation</w:t>
      </w:r>
      <w:r>
        <w:t xml:space="preserve">, on peut visualiser une liste de devis dans l’état brouillon </w:t>
      </w:r>
      <w:proofErr w:type="spellStart"/>
      <w:r w:rsidRPr="00436C10">
        <w:rPr>
          <w:b/>
        </w:rPr>
        <w:t>Draft</w:t>
      </w:r>
      <w:proofErr w:type="spellEnd"/>
      <w:r w:rsidRPr="00436C10">
        <w:rPr>
          <w:b/>
        </w:rPr>
        <w:t xml:space="preserve"> PO</w:t>
      </w:r>
      <w:r>
        <w:t>.</w:t>
      </w:r>
      <w:r w:rsidR="001A639C">
        <w:t xml:space="preserve"> Ces devis ont été générés automatiquement par le calcul des besoins effectué par l’activité PL02. Ils </w:t>
      </w:r>
      <w:r w:rsidR="0028456D">
        <w:t>sont en relation avec les besoins en requis dépendants pour constituer le requis indépendant à fabriquer dans l’ordre de fabrication concerné :</w:t>
      </w:r>
    </w:p>
    <w:p w14:paraId="6239F723" w14:textId="57029F26" w:rsidR="0028456D" w:rsidRDefault="0028456D" w:rsidP="00436C10">
      <w:pPr>
        <w:pStyle w:val="tbnormal"/>
      </w:pPr>
      <w:r>
        <w:rPr>
          <w:noProof/>
          <w:lang w:val="fr-FR" w:eastAsia="fr-FR"/>
        </w:rPr>
        <w:lastRenderedPageBreak/>
        <w:drawing>
          <wp:inline distT="0" distB="0" distL="0" distR="0" wp14:anchorId="1AA06161" wp14:editId="4E9467D1">
            <wp:extent cx="4679950" cy="1101090"/>
            <wp:effectExtent l="0" t="0" r="0" b="0"/>
            <wp:docPr id="89" name="Imag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Capture d’écran 2016-06-20 à 08.53.56.png"/>
                    <pic:cNvPicPr/>
                  </pic:nvPicPr>
                  <pic:blipFill>
                    <a:blip r:embed="rId110" cstate="print">
                      <a:extLst>
                        <a:ext uri="{28A0092B-C50C-407E-A947-70E740481C1C}">
                          <a14:useLocalDpi xmlns:a14="http://schemas.microsoft.com/office/drawing/2010/main" val="0"/>
                        </a:ext>
                      </a:extLst>
                    </a:blip>
                    <a:stretch>
                      <a:fillRect/>
                    </a:stretch>
                  </pic:blipFill>
                  <pic:spPr>
                    <a:xfrm>
                      <a:off x="0" y="0"/>
                      <a:ext cx="4679950" cy="1101090"/>
                    </a:xfrm>
                    <a:prstGeom prst="rect">
                      <a:avLst/>
                    </a:prstGeom>
                  </pic:spPr>
                </pic:pic>
              </a:graphicData>
            </a:graphic>
          </wp:inline>
        </w:drawing>
      </w:r>
    </w:p>
    <w:p w14:paraId="750B38A7" w14:textId="124DEE1C" w:rsidR="0028456D" w:rsidRPr="00CB3205" w:rsidRDefault="0028456D" w:rsidP="00CB3205">
      <w:pPr>
        <w:pStyle w:val="tbnormal"/>
        <w:spacing w:after="180"/>
        <w:jc w:val="right"/>
        <w:rPr>
          <w:b/>
          <w:color w:val="404040" w:themeColor="text1" w:themeTint="BF"/>
          <w:sz w:val="18"/>
        </w:rPr>
      </w:pPr>
      <w:r w:rsidRPr="00CB3205">
        <w:rPr>
          <w:b/>
          <w:color w:val="404040" w:themeColor="text1" w:themeTint="BF"/>
          <w:sz w:val="18"/>
        </w:rPr>
        <w:t>Figure X : Demande d’achat à l’état brouillon. Générée par le calcul des besoins et en relation avec l’ordre de fabrication MO00001.</w:t>
      </w:r>
    </w:p>
    <w:p w14:paraId="461E451B" w14:textId="29ED47E6" w:rsidR="0028456D" w:rsidRDefault="0028456D" w:rsidP="00436C10">
      <w:pPr>
        <w:pStyle w:val="tbnormal"/>
      </w:pPr>
      <w:r>
        <w:t>Deux demandes d’achat sont créées car les composants ne proviennent pas du même fournisseur. On peut aussi apercevoir le document d’origine MO00001, c’est-à-dire l’ordre de fabrication pour lequel ces demandes sont créées.</w:t>
      </w:r>
    </w:p>
    <w:p w14:paraId="0EEC06E5" w14:textId="680D7A60" w:rsidR="0028456D" w:rsidRDefault="0028456D" w:rsidP="00436C10">
      <w:pPr>
        <w:pStyle w:val="tbnormal"/>
      </w:pPr>
      <w:r>
        <w:t xml:space="preserve">Pour effectuer l’activité PR01, il est nécessaire d’afficher le détail de chacune des deux demandes en cliquant dessus tour à tour puis en confirmant à l’aide du bouton </w:t>
      </w:r>
      <w:proofErr w:type="spellStart"/>
      <w:r w:rsidRPr="0028456D">
        <w:rPr>
          <w:b/>
        </w:rPr>
        <w:t>Confirm</w:t>
      </w:r>
      <w:proofErr w:type="spellEnd"/>
      <w:r w:rsidRPr="0028456D">
        <w:rPr>
          <w:b/>
        </w:rPr>
        <w:t xml:space="preserve"> </w:t>
      </w:r>
      <w:proofErr w:type="spellStart"/>
      <w:r w:rsidRPr="0028456D">
        <w:rPr>
          <w:b/>
        </w:rPr>
        <w:t>Order</w:t>
      </w:r>
      <w:proofErr w:type="spellEnd"/>
      <w:r>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28456D" w14:paraId="42B05EA4" w14:textId="77777777" w:rsidTr="00CB6259">
        <w:trPr>
          <w:trHeight w:hRule="exact" w:val="113"/>
        </w:trPr>
        <w:tc>
          <w:tcPr>
            <w:tcW w:w="597" w:type="dxa"/>
            <w:tcBorders>
              <w:bottom w:val="single" w:sz="2" w:space="0" w:color="D0CECE" w:themeColor="background2" w:themeShade="E6"/>
            </w:tcBorders>
            <w:shd w:val="clear" w:color="auto" w:fill="auto"/>
            <w:vAlign w:val="center"/>
          </w:tcPr>
          <w:p w14:paraId="2BF58313" w14:textId="77777777" w:rsidR="0028456D" w:rsidRPr="00025F11" w:rsidRDefault="0028456D" w:rsidP="00CB6259">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04B22E8C" w14:textId="77777777" w:rsidR="0028456D" w:rsidRPr="00025F11" w:rsidRDefault="0028456D" w:rsidP="00CB6259">
            <w:pPr>
              <w:pStyle w:val="tbnormal"/>
              <w:jc w:val="left"/>
              <w:rPr>
                <w:b/>
                <w:sz w:val="2"/>
                <w:szCs w:val="2"/>
              </w:rPr>
            </w:pPr>
          </w:p>
        </w:tc>
      </w:tr>
      <w:tr w:rsidR="0028456D" w14:paraId="31E29C08" w14:textId="77777777" w:rsidTr="00CB6259">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032B92BF" w14:textId="46A712CE" w:rsidR="0028456D" w:rsidRPr="000353ED" w:rsidRDefault="0028456D" w:rsidP="00CB6259">
            <w:pPr>
              <w:pStyle w:val="tbnormal"/>
              <w:jc w:val="center"/>
              <w:rPr>
                <w:rFonts w:ascii="Times" w:hAnsi="Times"/>
                <w:b/>
                <w:bCs/>
              </w:rPr>
            </w:pPr>
            <w:r>
              <w:rPr>
                <w:rFonts w:ascii="Times" w:hAnsi="Times"/>
                <w:b/>
                <w:bCs/>
                <w:sz w:val="56"/>
              </w:rPr>
              <w:t>!</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39A962B5" w14:textId="3CCE52FE" w:rsidR="0028456D" w:rsidRPr="00C676D4" w:rsidRDefault="0028456D" w:rsidP="00CB6259">
            <w:pPr>
              <w:pStyle w:val="tbnormal"/>
              <w:rPr>
                <w:sz w:val="21"/>
              </w:rPr>
            </w:pPr>
            <w:proofErr w:type="gramStart"/>
            <w:r>
              <w:rPr>
                <w:b/>
                <w:sz w:val="21"/>
              </w:rPr>
              <w:t>Mise en</w:t>
            </w:r>
            <w:proofErr w:type="gramEnd"/>
            <w:r>
              <w:rPr>
                <w:b/>
                <w:sz w:val="21"/>
              </w:rPr>
              <w:t xml:space="preserve"> garde :</w:t>
            </w:r>
          </w:p>
          <w:p w14:paraId="300F30CB" w14:textId="77777777" w:rsidR="0028456D" w:rsidRDefault="0028456D" w:rsidP="00CB6259">
            <w:pPr>
              <w:pStyle w:val="tbnormal"/>
              <w:rPr>
                <w:sz w:val="21"/>
              </w:rPr>
            </w:pPr>
            <w:r>
              <w:rPr>
                <w:sz w:val="21"/>
              </w:rPr>
              <w:t xml:space="preserve">Attention de ne pas engager des coûts d’achat si les liquidités à disposition ne sont pas en quantité suffisante. Pour se faire, visualiser le montant de la demande d’achat et comparer avec le solde du compte bancaire disponible dans l’application </w:t>
            </w:r>
            <w:proofErr w:type="spellStart"/>
            <w:r w:rsidRPr="0028456D">
              <w:rPr>
                <w:b/>
                <w:sz w:val="21"/>
              </w:rPr>
              <w:t>Accounting</w:t>
            </w:r>
            <w:proofErr w:type="spellEnd"/>
            <w:r w:rsidRPr="0028456D">
              <w:rPr>
                <w:b/>
                <w:sz w:val="21"/>
              </w:rPr>
              <w:t xml:space="preserve"> / </w:t>
            </w:r>
            <w:proofErr w:type="spellStart"/>
            <w:r w:rsidRPr="0028456D">
              <w:rPr>
                <w:b/>
                <w:sz w:val="21"/>
              </w:rPr>
              <w:t>Reporting</w:t>
            </w:r>
            <w:proofErr w:type="spellEnd"/>
            <w:r w:rsidRPr="0028456D">
              <w:rPr>
                <w:b/>
                <w:sz w:val="21"/>
              </w:rPr>
              <w:t xml:space="preserve"> / </w:t>
            </w:r>
            <w:proofErr w:type="spellStart"/>
            <w:r w:rsidRPr="0028456D">
              <w:rPr>
                <w:b/>
                <w:sz w:val="21"/>
              </w:rPr>
              <w:t>Legal</w:t>
            </w:r>
            <w:proofErr w:type="spellEnd"/>
            <w:r w:rsidRPr="0028456D">
              <w:rPr>
                <w:b/>
                <w:sz w:val="21"/>
              </w:rPr>
              <w:t xml:space="preserve"> </w:t>
            </w:r>
            <w:proofErr w:type="spellStart"/>
            <w:r w:rsidRPr="0028456D">
              <w:rPr>
                <w:b/>
                <w:sz w:val="21"/>
              </w:rPr>
              <w:t>Statements</w:t>
            </w:r>
            <w:proofErr w:type="spellEnd"/>
            <w:r w:rsidRPr="0028456D">
              <w:rPr>
                <w:b/>
                <w:sz w:val="21"/>
              </w:rPr>
              <w:t xml:space="preserve"> / Balance </w:t>
            </w:r>
            <w:proofErr w:type="spellStart"/>
            <w:r w:rsidRPr="0028456D">
              <w:rPr>
                <w:b/>
                <w:sz w:val="21"/>
              </w:rPr>
              <w:t>Sheet</w:t>
            </w:r>
            <w:proofErr w:type="spellEnd"/>
            <w:r>
              <w:rPr>
                <w:sz w:val="21"/>
              </w:rPr>
              <w:t xml:space="preserve"> puis grâce à la ligne </w:t>
            </w:r>
            <w:proofErr w:type="spellStart"/>
            <w:r w:rsidRPr="0028456D">
              <w:rPr>
                <w:b/>
                <w:sz w:val="21"/>
              </w:rPr>
              <w:t>Current</w:t>
            </w:r>
            <w:proofErr w:type="spellEnd"/>
            <w:r w:rsidRPr="0028456D">
              <w:rPr>
                <w:b/>
                <w:sz w:val="21"/>
              </w:rPr>
              <w:t xml:space="preserve"> </w:t>
            </w:r>
            <w:proofErr w:type="spellStart"/>
            <w:r w:rsidRPr="0028456D">
              <w:rPr>
                <w:b/>
                <w:sz w:val="21"/>
              </w:rPr>
              <w:t>Assets</w:t>
            </w:r>
            <w:proofErr w:type="spellEnd"/>
            <w:r w:rsidRPr="0028456D">
              <w:rPr>
                <w:b/>
                <w:sz w:val="21"/>
              </w:rPr>
              <w:t xml:space="preserve"> / Bank and Cash </w:t>
            </w:r>
            <w:proofErr w:type="spellStart"/>
            <w:r w:rsidRPr="0028456D">
              <w:rPr>
                <w:b/>
                <w:sz w:val="21"/>
              </w:rPr>
              <w:t>Accounts</w:t>
            </w:r>
            <w:proofErr w:type="spellEnd"/>
            <w:r>
              <w:rPr>
                <w:sz w:val="21"/>
              </w:rPr>
              <w:t> :</w:t>
            </w:r>
          </w:p>
          <w:p w14:paraId="58B4F9DE" w14:textId="10283492" w:rsidR="0028456D" w:rsidRPr="005E4253" w:rsidRDefault="00EF3A70" w:rsidP="00EF3A70">
            <w:pPr>
              <w:pStyle w:val="tbnormal"/>
              <w:jc w:val="center"/>
              <w:rPr>
                <w:b/>
                <w:sz w:val="21"/>
              </w:rPr>
            </w:pPr>
            <w:r>
              <w:rPr>
                <w:b/>
                <w:noProof/>
                <w:sz w:val="21"/>
                <w:lang w:eastAsia="fr-FR"/>
              </w:rPr>
              <w:drawing>
                <wp:inline distT="0" distB="0" distL="0" distR="0" wp14:anchorId="71757A29" wp14:editId="2E5FA59A">
                  <wp:extent cx="3780000" cy="160535"/>
                  <wp:effectExtent l="0" t="0" r="0" b="0"/>
                  <wp:docPr id="90" name="Imag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Capture d’écran 2016-06-20 à 09.03.07.png"/>
                          <pic:cNvPicPr/>
                        </pic:nvPicPr>
                        <pic:blipFill>
                          <a:blip r:embed="rId111" cstate="print">
                            <a:extLst>
                              <a:ext uri="{28A0092B-C50C-407E-A947-70E740481C1C}">
                                <a14:useLocalDpi xmlns:a14="http://schemas.microsoft.com/office/drawing/2010/main" val="0"/>
                              </a:ext>
                            </a:extLst>
                          </a:blip>
                          <a:stretch>
                            <a:fillRect/>
                          </a:stretch>
                        </pic:blipFill>
                        <pic:spPr>
                          <a:xfrm>
                            <a:off x="0" y="0"/>
                            <a:ext cx="3780000" cy="160535"/>
                          </a:xfrm>
                          <a:prstGeom prst="rect">
                            <a:avLst/>
                          </a:prstGeom>
                        </pic:spPr>
                      </pic:pic>
                    </a:graphicData>
                  </a:graphic>
                </wp:inline>
              </w:drawing>
            </w:r>
          </w:p>
        </w:tc>
      </w:tr>
      <w:tr w:rsidR="0028456D" w14:paraId="36D67C28" w14:textId="77777777" w:rsidTr="00CB6259">
        <w:trPr>
          <w:trHeight w:hRule="exact" w:val="90"/>
        </w:trPr>
        <w:tc>
          <w:tcPr>
            <w:tcW w:w="597" w:type="dxa"/>
            <w:tcBorders>
              <w:top w:val="single" w:sz="2" w:space="0" w:color="D0CECE" w:themeColor="background2" w:themeShade="E6"/>
            </w:tcBorders>
            <w:shd w:val="clear" w:color="auto" w:fill="auto"/>
            <w:vAlign w:val="center"/>
          </w:tcPr>
          <w:p w14:paraId="5D88A556" w14:textId="77777777" w:rsidR="0028456D" w:rsidRPr="00025F11" w:rsidRDefault="0028456D" w:rsidP="00CB6259">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5E3BCA8D" w14:textId="77777777" w:rsidR="0028456D" w:rsidRPr="00025F11" w:rsidRDefault="0028456D" w:rsidP="00CB6259">
            <w:pPr>
              <w:pStyle w:val="tbnormal"/>
              <w:jc w:val="left"/>
              <w:rPr>
                <w:b/>
                <w:sz w:val="2"/>
                <w:szCs w:val="2"/>
              </w:rPr>
            </w:pPr>
          </w:p>
        </w:tc>
      </w:tr>
    </w:tbl>
    <w:p w14:paraId="681CA87D" w14:textId="3A3D5373" w:rsidR="0028456D" w:rsidRDefault="0044252A" w:rsidP="00436C10">
      <w:pPr>
        <w:pStyle w:val="tbnormal"/>
      </w:pPr>
      <w:r>
        <w:t>Cette opération de confirmation des demandes d’achat n’a aucun impact sur la comptabilité car à ce moment-là, aucun flux monétaire n’a lieu.</w:t>
      </w:r>
    </w:p>
    <w:p w14:paraId="1FCDEE57" w14:textId="78E2B877" w:rsidR="0044252A" w:rsidRDefault="0044252A" w:rsidP="00436C10">
      <w:pPr>
        <w:pStyle w:val="tbnormal"/>
      </w:pPr>
      <w:r>
        <w:t xml:space="preserve">Au niveau de la gestion des stocks, </w:t>
      </w:r>
      <w:r w:rsidR="00093EB4">
        <w:t xml:space="preserve">deux éléments se créé. Un ordre de prélèvement et un mouvement de stock par </w:t>
      </w:r>
      <w:proofErr w:type="spellStart"/>
      <w:r>
        <w:t>par</w:t>
      </w:r>
      <w:proofErr w:type="spellEnd"/>
      <w:r>
        <w:t xml:space="preserve"> produit acheté </w:t>
      </w:r>
      <w:r w:rsidR="00B43926">
        <w:t>sont</w:t>
      </w:r>
      <w:r>
        <w:t xml:space="preserve"> créé :</w:t>
      </w:r>
    </w:p>
    <w:p w14:paraId="2CCBB321" w14:textId="2E85FB97" w:rsidR="00B43926" w:rsidRDefault="00B43926" w:rsidP="00436C10">
      <w:pPr>
        <w:pStyle w:val="tbnormal"/>
      </w:pPr>
      <w:r>
        <w:rPr>
          <w:noProof/>
          <w:lang w:val="fr-FR" w:eastAsia="fr-FR"/>
        </w:rPr>
        <w:drawing>
          <wp:inline distT="0" distB="0" distL="0" distR="0" wp14:anchorId="65119011" wp14:editId="2660D545">
            <wp:extent cx="4679950" cy="1819910"/>
            <wp:effectExtent l="0" t="0" r="0" b="8890"/>
            <wp:docPr id="95" name="Imag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 name="Capture d’écran 2016-06-20 à 09.32.39.png"/>
                    <pic:cNvPicPr/>
                  </pic:nvPicPr>
                  <pic:blipFill>
                    <a:blip r:embed="rId112" cstate="print">
                      <a:extLst>
                        <a:ext uri="{28A0092B-C50C-407E-A947-70E740481C1C}">
                          <a14:useLocalDpi xmlns:a14="http://schemas.microsoft.com/office/drawing/2010/main" val="0"/>
                        </a:ext>
                      </a:extLst>
                    </a:blip>
                    <a:stretch>
                      <a:fillRect/>
                    </a:stretch>
                  </pic:blipFill>
                  <pic:spPr>
                    <a:xfrm>
                      <a:off x="0" y="0"/>
                      <a:ext cx="4679950" cy="1819910"/>
                    </a:xfrm>
                    <a:prstGeom prst="rect">
                      <a:avLst/>
                    </a:prstGeom>
                  </pic:spPr>
                </pic:pic>
              </a:graphicData>
            </a:graphic>
          </wp:inline>
        </w:drawing>
      </w:r>
    </w:p>
    <w:p w14:paraId="25FCAE8E" w14:textId="4B0CE27E" w:rsidR="00B43926" w:rsidRPr="00CB6259" w:rsidRDefault="00B43926" w:rsidP="00CB6259">
      <w:pPr>
        <w:pStyle w:val="tbnormal"/>
        <w:spacing w:after="180"/>
        <w:jc w:val="right"/>
        <w:rPr>
          <w:b/>
          <w:color w:val="404040" w:themeColor="text1" w:themeTint="BF"/>
          <w:sz w:val="18"/>
        </w:rPr>
      </w:pPr>
      <w:r w:rsidRPr="00CB6259">
        <w:rPr>
          <w:b/>
          <w:color w:val="404040" w:themeColor="text1" w:themeTint="BF"/>
          <w:sz w:val="18"/>
        </w:rPr>
        <w:t>Figure X : Prélèvement de stock des matières premières achetées.</w:t>
      </w:r>
    </w:p>
    <w:p w14:paraId="4859DB75" w14:textId="0A3D00C0" w:rsidR="00B43926" w:rsidRDefault="00B43926" w:rsidP="00436C10">
      <w:pPr>
        <w:pStyle w:val="tbnormal"/>
      </w:pPr>
      <w:r>
        <w:t xml:space="preserve">Dans le prélèvement de stock, on peut visualiser deux choses, les opérations faites et restantes grâce à la liste </w:t>
      </w:r>
      <w:r w:rsidRPr="00B43926">
        <w:rPr>
          <w:b/>
        </w:rPr>
        <w:t>Operations</w:t>
      </w:r>
      <w:r>
        <w:t xml:space="preserve"> que l’on peut visualiser ci-dessus et les mouvements de stock liés</w:t>
      </w:r>
      <w:r w:rsidR="00E37266">
        <w:t>,</w:t>
      </w:r>
      <w:r>
        <w:t xml:space="preserve"> avec la liste </w:t>
      </w:r>
      <w:r w:rsidRPr="00B43926">
        <w:rPr>
          <w:b/>
        </w:rPr>
        <w:t xml:space="preserve">Initial </w:t>
      </w:r>
      <w:proofErr w:type="spellStart"/>
      <w:r w:rsidRPr="00B43926">
        <w:rPr>
          <w:b/>
        </w:rPr>
        <w:t>Demand</w:t>
      </w:r>
      <w:proofErr w:type="spellEnd"/>
      <w:r>
        <w:t>.</w:t>
      </w:r>
      <w:r w:rsidR="000E4947">
        <w:t xml:space="preserve"> La figure ci-dessous présente les mouvements de stock relatifs à chaque produit en entrée. Si l’on affiche les mouvements de stock du prélèvement précédent avec la </w:t>
      </w:r>
      <w:r w:rsidR="000E4947">
        <w:lastRenderedPageBreak/>
        <w:t xml:space="preserve">liste </w:t>
      </w:r>
      <w:r w:rsidR="000E4947" w:rsidRPr="000E4947">
        <w:rPr>
          <w:b/>
        </w:rPr>
        <w:t xml:space="preserve">Initial </w:t>
      </w:r>
      <w:proofErr w:type="spellStart"/>
      <w:r w:rsidR="000E4947" w:rsidRPr="000E4947">
        <w:rPr>
          <w:b/>
        </w:rPr>
        <w:t>Demand</w:t>
      </w:r>
      <w:proofErr w:type="spellEnd"/>
      <w:r w:rsidR="000E4947">
        <w:t xml:space="preserve"> on accède aux même lignes de mouvement. On voit bien que ces deux éléments sont liés.</w:t>
      </w:r>
    </w:p>
    <w:p w14:paraId="705DFA9A" w14:textId="735E931A" w:rsidR="0044252A" w:rsidRDefault="0044252A" w:rsidP="00436C10">
      <w:pPr>
        <w:pStyle w:val="tbnormal"/>
      </w:pPr>
      <w:r>
        <w:rPr>
          <w:noProof/>
          <w:lang w:val="fr-FR" w:eastAsia="fr-FR"/>
        </w:rPr>
        <w:drawing>
          <wp:inline distT="0" distB="0" distL="0" distR="0" wp14:anchorId="0E3E37E5" wp14:editId="6BE2871D">
            <wp:extent cx="4679950" cy="700405"/>
            <wp:effectExtent l="0" t="0" r="0" b="10795"/>
            <wp:docPr id="91" name="Imag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 name="Capture d’écran 2016-06-20 à 09.06.49.png"/>
                    <pic:cNvPicPr/>
                  </pic:nvPicPr>
                  <pic:blipFill>
                    <a:blip r:embed="rId113" cstate="print">
                      <a:extLst>
                        <a:ext uri="{28A0092B-C50C-407E-A947-70E740481C1C}">
                          <a14:useLocalDpi xmlns:a14="http://schemas.microsoft.com/office/drawing/2010/main" val="0"/>
                        </a:ext>
                      </a:extLst>
                    </a:blip>
                    <a:stretch>
                      <a:fillRect/>
                    </a:stretch>
                  </pic:blipFill>
                  <pic:spPr>
                    <a:xfrm>
                      <a:off x="0" y="0"/>
                      <a:ext cx="4679950" cy="700405"/>
                    </a:xfrm>
                    <a:prstGeom prst="rect">
                      <a:avLst/>
                    </a:prstGeom>
                  </pic:spPr>
                </pic:pic>
              </a:graphicData>
            </a:graphic>
          </wp:inline>
        </w:drawing>
      </w:r>
    </w:p>
    <w:p w14:paraId="3AEAB0FC" w14:textId="21AF8A94" w:rsidR="0044252A" w:rsidRPr="00CB6259" w:rsidRDefault="0044252A" w:rsidP="00CB6259">
      <w:pPr>
        <w:pStyle w:val="tbnormal"/>
        <w:spacing w:after="180"/>
        <w:jc w:val="right"/>
        <w:rPr>
          <w:b/>
          <w:color w:val="404040" w:themeColor="text1" w:themeTint="BF"/>
          <w:sz w:val="18"/>
        </w:rPr>
      </w:pPr>
      <w:r w:rsidRPr="00CB6259">
        <w:rPr>
          <w:b/>
          <w:color w:val="404040" w:themeColor="text1" w:themeTint="BF"/>
          <w:sz w:val="18"/>
        </w:rPr>
        <w:t xml:space="preserve">Figure X : </w:t>
      </w:r>
      <w:r w:rsidR="00093EB4" w:rsidRPr="00CB6259">
        <w:rPr>
          <w:b/>
          <w:color w:val="404040" w:themeColor="text1" w:themeTint="BF"/>
          <w:sz w:val="18"/>
        </w:rPr>
        <w:t>Mouvement de stock</w:t>
      </w:r>
      <w:r w:rsidRPr="00CB6259">
        <w:rPr>
          <w:b/>
          <w:color w:val="404040" w:themeColor="text1" w:themeTint="BF"/>
          <w:sz w:val="18"/>
        </w:rPr>
        <w:t xml:space="preserve"> des matières premières achetées.</w:t>
      </w:r>
    </w:p>
    <w:p w14:paraId="011CC649" w14:textId="3A255134" w:rsidR="007A27D6" w:rsidRDefault="00A64F1E" w:rsidP="007A27D6">
      <w:pPr>
        <w:pStyle w:val="tbtitre4"/>
      </w:pPr>
      <w:bookmarkStart w:id="378" w:name="_Toc454297951"/>
      <w:bookmarkStart w:id="379" w:name="_Toc455044934"/>
      <w:proofErr w:type="spellStart"/>
      <w:r>
        <w:t>Réception</w:t>
      </w:r>
      <w:r w:rsidR="009F7894">
        <w:t>er</w:t>
      </w:r>
      <w:proofErr w:type="spellEnd"/>
      <w:r w:rsidR="009F7894">
        <w:t xml:space="preserve"> la</w:t>
      </w:r>
      <w:r>
        <w:t xml:space="preserve"> </w:t>
      </w:r>
      <w:proofErr w:type="spellStart"/>
      <w:r>
        <w:t>marchandise</w:t>
      </w:r>
      <w:proofErr w:type="spellEnd"/>
      <w:r w:rsidR="007A27D6">
        <w:t xml:space="preserve"> PR02</w:t>
      </w:r>
      <w:bookmarkEnd w:id="378"/>
      <w:bookmarkEnd w:id="379"/>
    </w:p>
    <w:p w14:paraId="4A9E8DE2" w14:textId="64C50162" w:rsidR="007A27D6" w:rsidRDefault="007A27D6" w:rsidP="007A27D6">
      <w:pPr>
        <w:pStyle w:val="tbnormal"/>
      </w:pPr>
      <w:r>
        <w:t>Les demandes d’achat étant confirmée, il ne reste qu’à attendre la livraison des marchandises</w:t>
      </w:r>
      <w:r w:rsidR="00D83496">
        <w:t xml:space="preserve"> selon les délais impartis</w:t>
      </w:r>
      <w:r>
        <w:t xml:space="preserve">. Dans la pratique, la main est passée aux employés du département réception marchandise. Par ailleurs si l’on se rend dans l’application </w:t>
      </w:r>
      <w:r w:rsidRPr="00E37266">
        <w:rPr>
          <w:b/>
        </w:rPr>
        <w:t>Inventory / Dashboard</w:t>
      </w:r>
      <w:r>
        <w:t xml:space="preserve"> on peut observer que le système affiche deux opérations de réception à effectuer :</w:t>
      </w:r>
    </w:p>
    <w:p w14:paraId="3AE8CEFE" w14:textId="5E0F2B80" w:rsidR="007A27D6" w:rsidRDefault="007A27D6" w:rsidP="007A27D6">
      <w:pPr>
        <w:pStyle w:val="tbnormal"/>
        <w:jc w:val="center"/>
      </w:pPr>
      <w:r>
        <w:rPr>
          <w:noProof/>
          <w:lang w:val="fr-FR" w:eastAsia="fr-FR"/>
        </w:rPr>
        <w:drawing>
          <wp:inline distT="0" distB="0" distL="0" distR="0" wp14:anchorId="0704A9BE" wp14:editId="6C665593">
            <wp:extent cx="1469749" cy="852979"/>
            <wp:effectExtent l="0" t="0" r="3810" b="10795"/>
            <wp:docPr id="94" name="Imag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Capture d’écran 2016-06-20 à 09.22.06.png"/>
                    <pic:cNvPicPr/>
                  </pic:nvPicPr>
                  <pic:blipFill>
                    <a:blip r:embed="rId114" cstate="print">
                      <a:extLst>
                        <a:ext uri="{28A0092B-C50C-407E-A947-70E740481C1C}">
                          <a14:useLocalDpi xmlns:a14="http://schemas.microsoft.com/office/drawing/2010/main" val="0"/>
                        </a:ext>
                      </a:extLst>
                    </a:blip>
                    <a:stretch>
                      <a:fillRect/>
                    </a:stretch>
                  </pic:blipFill>
                  <pic:spPr>
                    <a:xfrm>
                      <a:off x="0" y="0"/>
                      <a:ext cx="1487257" cy="863140"/>
                    </a:xfrm>
                    <a:prstGeom prst="rect">
                      <a:avLst/>
                    </a:prstGeom>
                  </pic:spPr>
                </pic:pic>
              </a:graphicData>
            </a:graphic>
          </wp:inline>
        </w:drawing>
      </w:r>
    </w:p>
    <w:p w14:paraId="59820D62" w14:textId="010E948F" w:rsidR="007A27D6" w:rsidRPr="00CB6259" w:rsidRDefault="007A27D6" w:rsidP="00CB6259">
      <w:pPr>
        <w:pStyle w:val="tbnormal"/>
        <w:spacing w:after="180"/>
        <w:jc w:val="right"/>
        <w:rPr>
          <w:b/>
          <w:color w:val="404040" w:themeColor="text1" w:themeTint="BF"/>
          <w:sz w:val="18"/>
        </w:rPr>
      </w:pPr>
      <w:r w:rsidRPr="00CB6259">
        <w:rPr>
          <w:b/>
          <w:color w:val="404040" w:themeColor="text1" w:themeTint="BF"/>
          <w:sz w:val="18"/>
        </w:rPr>
        <w:t>Figure X : Tableau de bord de la gestion des stocks, tâches en attentes.</w:t>
      </w:r>
    </w:p>
    <w:p w14:paraId="74D3010A" w14:textId="71772A05" w:rsidR="00D83496" w:rsidRDefault="007A27D6" w:rsidP="007A27D6">
      <w:pPr>
        <w:pStyle w:val="tbnormal"/>
      </w:pPr>
      <w:r>
        <w:t xml:space="preserve">Si l’on clique sur le lien </w:t>
      </w:r>
      <w:r w:rsidRPr="00D83496">
        <w:rPr>
          <w:b/>
        </w:rPr>
        <w:t xml:space="preserve">2 To </w:t>
      </w:r>
      <w:proofErr w:type="spellStart"/>
      <w:r w:rsidRPr="00D83496">
        <w:rPr>
          <w:b/>
        </w:rPr>
        <w:t>Receive</w:t>
      </w:r>
      <w:proofErr w:type="spellEnd"/>
      <w:r w:rsidR="00093EB4">
        <w:t>, on accède aux deux réceptions de marchandise</w:t>
      </w:r>
      <w:r w:rsidR="00D83496">
        <w:t xml:space="preserve"> en attentes.</w:t>
      </w:r>
      <w:r w:rsidR="00093EB4">
        <w:t xml:space="preserve"> Une fois qu’elles</w:t>
      </w:r>
      <w:r w:rsidR="00D83496">
        <w:t xml:space="preserve"> arrivent à quai, il est nécessaire de les vérifier grâce au bon de livraison et d’effectuer le </w:t>
      </w:r>
      <w:r w:rsidR="00E37266">
        <w:t>prélèvement de stock et les mouvements associés.</w:t>
      </w:r>
    </w:p>
    <w:p w14:paraId="34FD0249" w14:textId="122FD5A8" w:rsidR="00D83496" w:rsidRDefault="00093EB4" w:rsidP="007A27D6">
      <w:pPr>
        <w:pStyle w:val="tbnormal"/>
      </w:pPr>
      <w:r>
        <w:t>Pour entrer les marchandises dans les stocks de la société</w:t>
      </w:r>
      <w:r w:rsidR="00E37266">
        <w:t xml:space="preserve"> et dans le PGI,</w:t>
      </w:r>
      <w:r>
        <w:t xml:space="preserve"> il fa</w:t>
      </w:r>
      <w:r w:rsidR="00E37266">
        <w:t xml:space="preserve">ut ouvrir les prélèvements en attentes, application </w:t>
      </w:r>
      <w:r w:rsidR="00E37266" w:rsidRPr="00E37266">
        <w:rPr>
          <w:b/>
        </w:rPr>
        <w:t xml:space="preserve">Inventory / Dashboard / 2 To </w:t>
      </w:r>
      <w:proofErr w:type="spellStart"/>
      <w:r w:rsidR="00E37266" w:rsidRPr="00E37266">
        <w:rPr>
          <w:b/>
        </w:rPr>
        <w:t>Receive</w:t>
      </w:r>
      <w:proofErr w:type="spellEnd"/>
      <w:r w:rsidR="00E37266">
        <w:t xml:space="preserve"> ou </w:t>
      </w:r>
      <w:r w:rsidR="00E37266" w:rsidRPr="00E37266">
        <w:rPr>
          <w:b/>
        </w:rPr>
        <w:t xml:space="preserve">Inventory / Operations / All </w:t>
      </w:r>
      <w:proofErr w:type="spellStart"/>
      <w:r w:rsidR="00E37266" w:rsidRPr="00E37266">
        <w:rPr>
          <w:b/>
        </w:rPr>
        <w:t>Transfers</w:t>
      </w:r>
      <w:proofErr w:type="spellEnd"/>
      <w:r w:rsidR="00E37266">
        <w:t xml:space="preserve"> puis afficher leur détail :</w:t>
      </w:r>
    </w:p>
    <w:p w14:paraId="502455D0" w14:textId="18DFD5C9" w:rsidR="00E37266" w:rsidRDefault="00F033D8" w:rsidP="007A27D6">
      <w:pPr>
        <w:pStyle w:val="tbnormal"/>
      </w:pPr>
      <w:r>
        <w:rPr>
          <w:noProof/>
          <w:lang w:val="fr-FR" w:eastAsia="fr-FR"/>
        </w:rPr>
        <w:drawing>
          <wp:inline distT="0" distB="0" distL="0" distR="0" wp14:anchorId="5E193119" wp14:editId="2CEDD3ED">
            <wp:extent cx="4679950" cy="2246630"/>
            <wp:effectExtent l="0" t="0" r="0" b="0"/>
            <wp:docPr id="96" name="Imag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Capture d’écran 2016-06-20 à 09.44.06.png"/>
                    <pic:cNvPicPr/>
                  </pic:nvPicPr>
                  <pic:blipFill>
                    <a:blip r:embed="rId115" cstate="print">
                      <a:extLst>
                        <a:ext uri="{28A0092B-C50C-407E-A947-70E740481C1C}">
                          <a14:useLocalDpi xmlns:a14="http://schemas.microsoft.com/office/drawing/2010/main" val="0"/>
                        </a:ext>
                      </a:extLst>
                    </a:blip>
                    <a:stretch>
                      <a:fillRect/>
                    </a:stretch>
                  </pic:blipFill>
                  <pic:spPr>
                    <a:xfrm>
                      <a:off x="0" y="0"/>
                      <a:ext cx="4679950" cy="2246630"/>
                    </a:xfrm>
                    <a:prstGeom prst="rect">
                      <a:avLst/>
                    </a:prstGeom>
                  </pic:spPr>
                </pic:pic>
              </a:graphicData>
            </a:graphic>
          </wp:inline>
        </w:drawing>
      </w:r>
    </w:p>
    <w:p w14:paraId="59E48693" w14:textId="3155978E" w:rsidR="00F033D8" w:rsidRPr="00CB6259" w:rsidRDefault="00F033D8" w:rsidP="00CB6259">
      <w:pPr>
        <w:pStyle w:val="tbnormal"/>
        <w:spacing w:after="180"/>
        <w:jc w:val="right"/>
        <w:rPr>
          <w:b/>
          <w:color w:val="404040" w:themeColor="text1" w:themeTint="BF"/>
          <w:sz w:val="18"/>
        </w:rPr>
      </w:pPr>
      <w:r w:rsidRPr="00CB6259">
        <w:rPr>
          <w:b/>
          <w:color w:val="404040" w:themeColor="text1" w:themeTint="BF"/>
          <w:sz w:val="18"/>
        </w:rPr>
        <w:t>Figure X : Prélèvement de stock pour la demande d’achat PO00002.</w:t>
      </w:r>
    </w:p>
    <w:p w14:paraId="271E2F7E" w14:textId="44017887" w:rsidR="00F033D8" w:rsidRDefault="00F033D8" w:rsidP="007A27D6">
      <w:pPr>
        <w:pStyle w:val="tbnormal"/>
      </w:pPr>
      <w:r>
        <w:t xml:space="preserve">Un clic sur </w:t>
      </w:r>
      <w:proofErr w:type="spellStart"/>
      <w:r w:rsidRPr="00F033D8">
        <w:rPr>
          <w:b/>
        </w:rPr>
        <w:t>Validate</w:t>
      </w:r>
      <w:proofErr w:type="spellEnd"/>
      <w:r>
        <w:t xml:space="preserve"> et la confirmation du message </w:t>
      </w:r>
      <w:r w:rsidRPr="00F033D8">
        <w:rPr>
          <w:b/>
        </w:rPr>
        <w:t xml:space="preserve">You </w:t>
      </w:r>
      <w:proofErr w:type="spellStart"/>
      <w:r w:rsidRPr="00F033D8">
        <w:rPr>
          <w:b/>
        </w:rPr>
        <w:t>haven't</w:t>
      </w:r>
      <w:proofErr w:type="spellEnd"/>
      <w:r w:rsidRPr="00F033D8">
        <w:rPr>
          <w:b/>
        </w:rPr>
        <w:t xml:space="preserve"> set </w:t>
      </w:r>
      <w:proofErr w:type="spellStart"/>
      <w:r w:rsidRPr="00F033D8">
        <w:rPr>
          <w:b/>
        </w:rPr>
        <w:t>processed</w:t>
      </w:r>
      <w:proofErr w:type="spellEnd"/>
      <w:r w:rsidRPr="00F033D8">
        <w:rPr>
          <w:b/>
        </w:rPr>
        <w:t xml:space="preserve"> </w:t>
      </w:r>
      <w:proofErr w:type="spellStart"/>
      <w:r w:rsidRPr="00F033D8">
        <w:rPr>
          <w:b/>
        </w:rPr>
        <w:t>quantities</w:t>
      </w:r>
      <w:proofErr w:type="spellEnd"/>
      <w:r w:rsidRPr="00F033D8">
        <w:rPr>
          <w:b/>
        </w:rPr>
        <w:t xml:space="preserve">. If </w:t>
      </w:r>
      <w:proofErr w:type="spellStart"/>
      <w:r w:rsidRPr="00F033D8">
        <w:rPr>
          <w:b/>
        </w:rPr>
        <w:t>you</w:t>
      </w:r>
      <w:proofErr w:type="spellEnd"/>
      <w:r w:rsidRPr="00F033D8">
        <w:rPr>
          <w:b/>
        </w:rPr>
        <w:t xml:space="preserve"> click </w:t>
      </w:r>
      <w:proofErr w:type="spellStart"/>
      <w:r w:rsidRPr="00F033D8">
        <w:rPr>
          <w:b/>
        </w:rPr>
        <w:t>apply</w:t>
      </w:r>
      <w:proofErr w:type="spellEnd"/>
      <w:r w:rsidRPr="00F033D8">
        <w:rPr>
          <w:b/>
        </w:rPr>
        <w:t xml:space="preserve">, Odoo </w:t>
      </w:r>
      <w:proofErr w:type="spellStart"/>
      <w:r w:rsidRPr="00F033D8">
        <w:rPr>
          <w:b/>
        </w:rPr>
        <w:t>will</w:t>
      </w:r>
      <w:proofErr w:type="spellEnd"/>
      <w:r w:rsidRPr="00F033D8">
        <w:rPr>
          <w:b/>
        </w:rPr>
        <w:t xml:space="preserve"> </w:t>
      </w:r>
      <w:proofErr w:type="spellStart"/>
      <w:r w:rsidRPr="00F033D8">
        <w:rPr>
          <w:b/>
        </w:rPr>
        <w:t>process</w:t>
      </w:r>
      <w:proofErr w:type="spellEnd"/>
      <w:r w:rsidRPr="00F033D8">
        <w:rPr>
          <w:b/>
        </w:rPr>
        <w:t xml:space="preserve"> all </w:t>
      </w:r>
      <w:proofErr w:type="spellStart"/>
      <w:r w:rsidRPr="00F033D8">
        <w:rPr>
          <w:b/>
        </w:rPr>
        <w:t>quantities</w:t>
      </w:r>
      <w:proofErr w:type="spellEnd"/>
      <w:r w:rsidRPr="00F033D8">
        <w:rPr>
          <w:b/>
        </w:rPr>
        <w:t xml:space="preserve"> to do </w:t>
      </w:r>
      <w:r>
        <w:t xml:space="preserve">suffisent pour effectuer l’entrée en stock de l’entier de la quantité dans le système. Si l’on se réfère </w:t>
      </w:r>
      <w:r w:rsidR="001D2AFE">
        <w:t xml:space="preserve">au prélèvement, ce dernier est dans l’état terminé </w:t>
      </w:r>
      <w:proofErr w:type="spellStart"/>
      <w:r w:rsidR="001D2AFE" w:rsidRPr="001D2AFE">
        <w:rPr>
          <w:b/>
        </w:rPr>
        <w:lastRenderedPageBreak/>
        <w:t>Done</w:t>
      </w:r>
      <w:proofErr w:type="spellEnd"/>
      <w:r w:rsidR="001D2AFE">
        <w:t xml:space="preserve">. De même que pour </w:t>
      </w:r>
      <w:r>
        <w:t xml:space="preserve">la liste des mouvements de stock, on peut s’apercevoir que les mouvements relatifs au prélèvement </w:t>
      </w:r>
      <w:r w:rsidRPr="001D2AFE">
        <w:rPr>
          <w:b/>
        </w:rPr>
        <w:t>WH/IN/00001</w:t>
      </w:r>
      <w:r>
        <w:t xml:space="preserve"> sont tous grisés et par conséquent dans le statut terminé </w:t>
      </w:r>
      <w:proofErr w:type="spellStart"/>
      <w:r w:rsidRPr="00F033D8">
        <w:rPr>
          <w:b/>
        </w:rPr>
        <w:t>Done</w:t>
      </w:r>
      <w:proofErr w:type="spellEnd"/>
      <w:r>
        <w:rPr>
          <w:b/>
        </w:rPr>
        <w:t> </w:t>
      </w:r>
      <w:r>
        <w:t>:</w:t>
      </w:r>
    </w:p>
    <w:p w14:paraId="44AFD120" w14:textId="38CDF75F" w:rsidR="00F033D8" w:rsidRDefault="00F033D8" w:rsidP="007A27D6">
      <w:pPr>
        <w:pStyle w:val="tbnormal"/>
      </w:pPr>
      <w:r>
        <w:rPr>
          <w:noProof/>
          <w:lang w:val="fr-FR" w:eastAsia="fr-FR"/>
        </w:rPr>
        <w:drawing>
          <wp:inline distT="0" distB="0" distL="0" distR="0" wp14:anchorId="5097B8C6" wp14:editId="3AE7F7C0">
            <wp:extent cx="4679950" cy="548640"/>
            <wp:effectExtent l="0" t="0" r="0" b="10160"/>
            <wp:docPr id="97" name="Imag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 name="Capture d’écran 2016-06-20 à 09.48.33.png"/>
                    <pic:cNvPicPr/>
                  </pic:nvPicPr>
                  <pic:blipFill>
                    <a:blip r:embed="rId116" cstate="print">
                      <a:extLst>
                        <a:ext uri="{28A0092B-C50C-407E-A947-70E740481C1C}">
                          <a14:useLocalDpi xmlns:a14="http://schemas.microsoft.com/office/drawing/2010/main" val="0"/>
                        </a:ext>
                      </a:extLst>
                    </a:blip>
                    <a:stretch>
                      <a:fillRect/>
                    </a:stretch>
                  </pic:blipFill>
                  <pic:spPr>
                    <a:xfrm>
                      <a:off x="0" y="0"/>
                      <a:ext cx="4679950" cy="548640"/>
                    </a:xfrm>
                    <a:prstGeom prst="rect">
                      <a:avLst/>
                    </a:prstGeom>
                  </pic:spPr>
                </pic:pic>
              </a:graphicData>
            </a:graphic>
          </wp:inline>
        </w:drawing>
      </w:r>
    </w:p>
    <w:p w14:paraId="59CD2403" w14:textId="03E1D3E2" w:rsidR="00F033D8" w:rsidRPr="00CB6259" w:rsidRDefault="00F033D8" w:rsidP="00CB6259">
      <w:pPr>
        <w:pStyle w:val="tbnormal"/>
        <w:spacing w:after="180"/>
        <w:jc w:val="right"/>
        <w:rPr>
          <w:b/>
          <w:color w:val="404040" w:themeColor="text1" w:themeTint="BF"/>
          <w:sz w:val="18"/>
        </w:rPr>
      </w:pPr>
      <w:r w:rsidRPr="00CB6259">
        <w:rPr>
          <w:b/>
          <w:color w:val="404040" w:themeColor="text1" w:themeTint="BF"/>
          <w:sz w:val="18"/>
        </w:rPr>
        <w:t>Figure X : Mouvements de stock et leur état suite à l’activité PR02.</w:t>
      </w:r>
    </w:p>
    <w:p w14:paraId="4B21FE1F" w14:textId="29CC8F01" w:rsidR="00F033D8" w:rsidRDefault="00F033D8" w:rsidP="007A27D6">
      <w:pPr>
        <w:pStyle w:val="tbnormal"/>
      </w:pPr>
      <w:r>
        <w:t xml:space="preserve">Un élément important est généré à ce moment-là, un </w:t>
      </w:r>
      <w:r w:rsidRPr="001D2AFE">
        <w:rPr>
          <w:b/>
        </w:rPr>
        <w:t>Quant</w:t>
      </w:r>
      <w:r>
        <w:t xml:space="preserve"> par mouvement de stock. Pour s’en apercevoir, il faut se rendre dans le détail d’un des mouvements terminés et se référer à la liste </w:t>
      </w:r>
      <w:proofErr w:type="spellStart"/>
      <w:r w:rsidRPr="001D2AFE">
        <w:rPr>
          <w:b/>
        </w:rPr>
        <w:t>Moved</w:t>
      </w:r>
      <w:proofErr w:type="spellEnd"/>
      <w:r w:rsidRPr="001D2AFE">
        <w:rPr>
          <w:b/>
        </w:rPr>
        <w:t xml:space="preserve"> </w:t>
      </w:r>
      <w:proofErr w:type="spellStart"/>
      <w:r w:rsidRPr="001D2AFE">
        <w:rPr>
          <w:b/>
        </w:rPr>
        <w:t>Quants</w:t>
      </w:r>
      <w:proofErr w:type="spellEnd"/>
      <w:r>
        <w:t> :</w:t>
      </w:r>
    </w:p>
    <w:p w14:paraId="2796E904" w14:textId="7F419C01" w:rsidR="00F033D8" w:rsidRDefault="001D2AFE" w:rsidP="007A27D6">
      <w:pPr>
        <w:pStyle w:val="tbnormal"/>
      </w:pPr>
      <w:r>
        <w:rPr>
          <w:noProof/>
          <w:lang w:val="fr-FR" w:eastAsia="fr-FR"/>
        </w:rPr>
        <w:drawing>
          <wp:inline distT="0" distB="0" distL="0" distR="0" wp14:anchorId="130ADE1C" wp14:editId="7018539E">
            <wp:extent cx="4679950" cy="2209800"/>
            <wp:effectExtent l="0" t="0" r="0" b="0"/>
            <wp:docPr id="98" name="Imag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Capture d’écran 2016-06-20 à 09.54.43.png"/>
                    <pic:cNvPicPr/>
                  </pic:nvPicPr>
                  <pic:blipFill>
                    <a:blip r:embed="rId117" cstate="print">
                      <a:extLst>
                        <a:ext uri="{28A0092B-C50C-407E-A947-70E740481C1C}">
                          <a14:useLocalDpi xmlns:a14="http://schemas.microsoft.com/office/drawing/2010/main" val="0"/>
                        </a:ext>
                      </a:extLst>
                    </a:blip>
                    <a:stretch>
                      <a:fillRect/>
                    </a:stretch>
                  </pic:blipFill>
                  <pic:spPr>
                    <a:xfrm>
                      <a:off x="0" y="0"/>
                      <a:ext cx="4679950" cy="2209800"/>
                    </a:xfrm>
                    <a:prstGeom prst="rect">
                      <a:avLst/>
                    </a:prstGeom>
                  </pic:spPr>
                </pic:pic>
              </a:graphicData>
            </a:graphic>
          </wp:inline>
        </w:drawing>
      </w:r>
    </w:p>
    <w:p w14:paraId="39906D1B" w14:textId="18710527" w:rsidR="001D2AFE" w:rsidRPr="00CB6259" w:rsidRDefault="001D2AFE" w:rsidP="00CB6259">
      <w:pPr>
        <w:pStyle w:val="tbnormal"/>
        <w:spacing w:after="180"/>
        <w:jc w:val="right"/>
        <w:rPr>
          <w:b/>
          <w:color w:val="404040" w:themeColor="text1" w:themeTint="BF"/>
          <w:sz w:val="18"/>
        </w:rPr>
      </w:pPr>
      <w:r w:rsidRPr="00CB6259">
        <w:rPr>
          <w:b/>
          <w:color w:val="404040" w:themeColor="text1" w:themeTint="BF"/>
          <w:sz w:val="18"/>
        </w:rPr>
        <w:t>Figure X : Détails d’un mouvement de stock dans l’état terminé.</w:t>
      </w:r>
    </w:p>
    <w:p w14:paraId="1B693779" w14:textId="4A581855" w:rsidR="00F033D8" w:rsidRDefault="00F033D8" w:rsidP="007A27D6">
      <w:pPr>
        <w:pStyle w:val="tbnormal"/>
      </w:pPr>
      <w:r>
        <w:t>Au niveau de la comptabilité, l’</w:t>
      </w:r>
      <w:r w:rsidR="001D2AFE">
        <w:t xml:space="preserve">impact est aussi mesurable. Chaque mouvement de stock a généré une écriture comptable. Pour s’en apercevoir, il est nécessaire de se rendre dans l’application </w:t>
      </w:r>
      <w:proofErr w:type="spellStart"/>
      <w:r w:rsidR="001D2AFE" w:rsidRPr="001D2AFE">
        <w:rPr>
          <w:b/>
        </w:rPr>
        <w:t>Accounting</w:t>
      </w:r>
      <w:proofErr w:type="spellEnd"/>
      <w:r w:rsidR="001D2AFE" w:rsidRPr="001D2AFE">
        <w:rPr>
          <w:b/>
        </w:rPr>
        <w:t xml:space="preserve"> / </w:t>
      </w:r>
      <w:proofErr w:type="spellStart"/>
      <w:r w:rsidR="001D2AFE" w:rsidRPr="001D2AFE">
        <w:rPr>
          <w:b/>
        </w:rPr>
        <w:t>Adviser</w:t>
      </w:r>
      <w:proofErr w:type="spellEnd"/>
      <w:r w:rsidR="001D2AFE" w:rsidRPr="001D2AFE">
        <w:rPr>
          <w:b/>
        </w:rPr>
        <w:t xml:space="preserve"> / Journal Entries</w:t>
      </w:r>
      <w:r w:rsidR="001D2AFE">
        <w:t xml:space="preserve"> et de visualiser les entrées qui concerne le journal </w:t>
      </w:r>
      <w:r w:rsidR="001D2AFE" w:rsidRPr="001D2AFE">
        <w:rPr>
          <w:b/>
        </w:rPr>
        <w:t>Stock Journal (CHF)</w:t>
      </w:r>
      <w:r w:rsidR="001D2AFE">
        <w:t xml:space="preserve"> et plus particulièrement le prélèvement </w:t>
      </w:r>
      <w:r w:rsidR="001D2AFE" w:rsidRPr="001D2AFE">
        <w:rPr>
          <w:b/>
        </w:rPr>
        <w:t>WH/IN/00001</w:t>
      </w:r>
      <w:r w:rsidR="001D2AFE">
        <w:t> :</w:t>
      </w:r>
    </w:p>
    <w:p w14:paraId="30AA4547" w14:textId="544A151E" w:rsidR="001D2AFE" w:rsidRDefault="001D2AFE" w:rsidP="007A27D6">
      <w:pPr>
        <w:pStyle w:val="tbnormal"/>
      </w:pPr>
      <w:r>
        <w:rPr>
          <w:noProof/>
          <w:lang w:val="fr-FR" w:eastAsia="fr-FR"/>
        </w:rPr>
        <w:drawing>
          <wp:inline distT="0" distB="0" distL="0" distR="0" wp14:anchorId="39190BA5" wp14:editId="704CD08D">
            <wp:extent cx="4679950" cy="1225550"/>
            <wp:effectExtent l="0" t="0" r="0" b="0"/>
            <wp:docPr id="99" name="Imag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 name="Capture d’écran 2016-06-20 à 09.59.08.png"/>
                    <pic:cNvPicPr/>
                  </pic:nvPicPr>
                  <pic:blipFill>
                    <a:blip r:embed="rId118" cstate="print">
                      <a:extLst>
                        <a:ext uri="{28A0092B-C50C-407E-A947-70E740481C1C}">
                          <a14:useLocalDpi xmlns:a14="http://schemas.microsoft.com/office/drawing/2010/main" val="0"/>
                        </a:ext>
                      </a:extLst>
                    </a:blip>
                    <a:stretch>
                      <a:fillRect/>
                    </a:stretch>
                  </pic:blipFill>
                  <pic:spPr>
                    <a:xfrm>
                      <a:off x="0" y="0"/>
                      <a:ext cx="4679950" cy="1225550"/>
                    </a:xfrm>
                    <a:prstGeom prst="rect">
                      <a:avLst/>
                    </a:prstGeom>
                  </pic:spPr>
                </pic:pic>
              </a:graphicData>
            </a:graphic>
          </wp:inline>
        </w:drawing>
      </w:r>
    </w:p>
    <w:p w14:paraId="487C4E30" w14:textId="0DD5A16E" w:rsidR="001D2AFE" w:rsidRPr="00CB6259" w:rsidRDefault="001D2AFE" w:rsidP="00CB6259">
      <w:pPr>
        <w:pStyle w:val="tbnormal"/>
        <w:spacing w:after="180"/>
        <w:jc w:val="right"/>
        <w:rPr>
          <w:b/>
          <w:color w:val="404040" w:themeColor="text1" w:themeTint="BF"/>
          <w:sz w:val="18"/>
        </w:rPr>
      </w:pPr>
      <w:r w:rsidRPr="00CB6259">
        <w:rPr>
          <w:b/>
          <w:color w:val="404040" w:themeColor="text1" w:themeTint="BF"/>
          <w:sz w:val="18"/>
        </w:rPr>
        <w:t>Figure X : Liste des écritures comptables.</w:t>
      </w:r>
    </w:p>
    <w:p w14:paraId="791DF890" w14:textId="20279DDC" w:rsidR="001D2AFE" w:rsidRDefault="001D2AFE" w:rsidP="007A27D6">
      <w:pPr>
        <w:pStyle w:val="tbnormal"/>
      </w:pPr>
      <w:r>
        <w:t>Si l’on affiche le détail d’une écriture, on peut visualiser le comportement du système comptable dans Odoo :</w:t>
      </w:r>
    </w:p>
    <w:p w14:paraId="2ADFC64F" w14:textId="317F5AD4" w:rsidR="001D2AFE" w:rsidRDefault="001D2AFE" w:rsidP="007A27D6">
      <w:pPr>
        <w:pStyle w:val="tbnormal"/>
      </w:pPr>
      <w:r>
        <w:rPr>
          <w:noProof/>
          <w:lang w:val="fr-FR" w:eastAsia="fr-FR"/>
        </w:rPr>
        <w:lastRenderedPageBreak/>
        <w:drawing>
          <wp:inline distT="0" distB="0" distL="0" distR="0" wp14:anchorId="7DCC520D" wp14:editId="4DE9B0AD">
            <wp:extent cx="4679950" cy="2132965"/>
            <wp:effectExtent l="0" t="0" r="0" b="635"/>
            <wp:docPr id="100" name="Imag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Capture d’écran 2016-06-20 à 10.01.48.png"/>
                    <pic:cNvPicPr/>
                  </pic:nvPicPr>
                  <pic:blipFill>
                    <a:blip r:embed="rId119" cstate="print">
                      <a:extLst>
                        <a:ext uri="{28A0092B-C50C-407E-A947-70E740481C1C}">
                          <a14:useLocalDpi xmlns:a14="http://schemas.microsoft.com/office/drawing/2010/main" val="0"/>
                        </a:ext>
                      </a:extLst>
                    </a:blip>
                    <a:stretch>
                      <a:fillRect/>
                    </a:stretch>
                  </pic:blipFill>
                  <pic:spPr>
                    <a:xfrm>
                      <a:off x="0" y="0"/>
                      <a:ext cx="4679950" cy="2132965"/>
                    </a:xfrm>
                    <a:prstGeom prst="rect">
                      <a:avLst/>
                    </a:prstGeom>
                  </pic:spPr>
                </pic:pic>
              </a:graphicData>
            </a:graphic>
          </wp:inline>
        </w:drawing>
      </w:r>
    </w:p>
    <w:p w14:paraId="7BC03266" w14:textId="12FD496E" w:rsidR="001D2AFE" w:rsidRPr="00CB6259" w:rsidRDefault="001D2AFE" w:rsidP="00CB6259">
      <w:pPr>
        <w:pStyle w:val="tbnormal"/>
        <w:spacing w:after="180"/>
        <w:jc w:val="right"/>
        <w:rPr>
          <w:b/>
          <w:color w:val="404040" w:themeColor="text1" w:themeTint="BF"/>
          <w:sz w:val="18"/>
        </w:rPr>
      </w:pPr>
      <w:r w:rsidRPr="00CB6259">
        <w:rPr>
          <w:b/>
          <w:color w:val="404040" w:themeColor="text1" w:themeTint="BF"/>
          <w:sz w:val="18"/>
        </w:rPr>
        <w:t>Figure X : Détails d’une écriture comptable liée à une entrée de stock.</w:t>
      </w:r>
    </w:p>
    <w:p w14:paraId="230F09F2" w14:textId="2AB6C45E" w:rsidR="001D2AFE" w:rsidRDefault="001D2AFE" w:rsidP="007A27D6">
      <w:pPr>
        <w:pStyle w:val="tbnormal"/>
      </w:pPr>
      <w:r>
        <w:t xml:space="preserve">On peut visualiser les comptes impactés. Le </w:t>
      </w:r>
      <w:r w:rsidRPr="007E3591">
        <w:rPr>
          <w:b/>
        </w:rPr>
        <w:t>3901 pour la variation de stocks</w:t>
      </w:r>
      <w:r>
        <w:t xml:space="preserve"> et le </w:t>
      </w:r>
      <w:r w:rsidRPr="007E3591">
        <w:rPr>
          <w:b/>
        </w:rPr>
        <w:t>1260</w:t>
      </w:r>
      <w:r>
        <w:t xml:space="preserve"> pour la valorisation effective.</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1D2AFE" w14:paraId="75E64751" w14:textId="77777777" w:rsidTr="00CB6259">
        <w:trPr>
          <w:trHeight w:hRule="exact" w:val="113"/>
        </w:trPr>
        <w:tc>
          <w:tcPr>
            <w:tcW w:w="597" w:type="dxa"/>
            <w:tcBorders>
              <w:bottom w:val="single" w:sz="2" w:space="0" w:color="D0CECE" w:themeColor="background2" w:themeShade="E6"/>
            </w:tcBorders>
            <w:shd w:val="clear" w:color="auto" w:fill="auto"/>
            <w:vAlign w:val="center"/>
          </w:tcPr>
          <w:p w14:paraId="0DD637E3" w14:textId="77777777" w:rsidR="001D2AFE" w:rsidRPr="00025F11" w:rsidRDefault="001D2AFE" w:rsidP="00CB6259">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6E2AAAC5" w14:textId="77777777" w:rsidR="001D2AFE" w:rsidRPr="00025F11" w:rsidRDefault="001D2AFE" w:rsidP="00CB6259">
            <w:pPr>
              <w:pStyle w:val="tbnormal"/>
              <w:jc w:val="left"/>
              <w:rPr>
                <w:b/>
                <w:sz w:val="2"/>
                <w:szCs w:val="2"/>
              </w:rPr>
            </w:pPr>
          </w:p>
        </w:tc>
      </w:tr>
      <w:tr w:rsidR="001D2AFE" w14:paraId="44AEA884" w14:textId="77777777" w:rsidTr="00CB6259">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1E4AE317" w14:textId="1CF721C5" w:rsidR="001D2AFE" w:rsidRPr="000353ED" w:rsidRDefault="001D2AFE" w:rsidP="00CB6259">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39F6BC27" w14:textId="723836EB" w:rsidR="001D2AFE" w:rsidRPr="00C676D4" w:rsidRDefault="001D2AFE" w:rsidP="00CB6259">
            <w:pPr>
              <w:pStyle w:val="tbnormal"/>
              <w:rPr>
                <w:sz w:val="21"/>
              </w:rPr>
            </w:pPr>
            <w:r>
              <w:rPr>
                <w:b/>
                <w:sz w:val="21"/>
              </w:rPr>
              <w:t>Rappel :</w:t>
            </w:r>
          </w:p>
          <w:p w14:paraId="2522D769" w14:textId="74DEE3A7" w:rsidR="001D2AFE" w:rsidRPr="001D2AFE" w:rsidRDefault="001D2AFE" w:rsidP="001D2AFE">
            <w:pPr>
              <w:pStyle w:val="tbnormal"/>
              <w:rPr>
                <w:sz w:val="21"/>
              </w:rPr>
            </w:pPr>
            <w:r>
              <w:rPr>
                <w:sz w:val="21"/>
              </w:rPr>
              <w:t>Ce sont les comptes qui sont paramétrés au niveau de la catégorie de produit (pour plus de détails, se référer au chapitre #REF).</w:t>
            </w:r>
          </w:p>
        </w:tc>
      </w:tr>
      <w:tr w:rsidR="001D2AFE" w14:paraId="62E0299C" w14:textId="77777777" w:rsidTr="00CB6259">
        <w:trPr>
          <w:trHeight w:hRule="exact" w:val="90"/>
        </w:trPr>
        <w:tc>
          <w:tcPr>
            <w:tcW w:w="597" w:type="dxa"/>
            <w:tcBorders>
              <w:top w:val="single" w:sz="2" w:space="0" w:color="D0CECE" w:themeColor="background2" w:themeShade="E6"/>
            </w:tcBorders>
            <w:shd w:val="clear" w:color="auto" w:fill="auto"/>
            <w:vAlign w:val="center"/>
          </w:tcPr>
          <w:p w14:paraId="7B83B3D4" w14:textId="77777777" w:rsidR="001D2AFE" w:rsidRPr="00025F11" w:rsidRDefault="001D2AFE" w:rsidP="00CB6259">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0696D118" w14:textId="77777777" w:rsidR="001D2AFE" w:rsidRPr="00025F11" w:rsidRDefault="001D2AFE" w:rsidP="00CB6259">
            <w:pPr>
              <w:pStyle w:val="tbnormal"/>
              <w:jc w:val="left"/>
              <w:rPr>
                <w:b/>
                <w:sz w:val="2"/>
                <w:szCs w:val="2"/>
              </w:rPr>
            </w:pPr>
          </w:p>
        </w:tc>
      </w:tr>
    </w:tbl>
    <w:p w14:paraId="75061491" w14:textId="44194E78" w:rsidR="00CE3138" w:rsidRDefault="00CE3138" w:rsidP="007A27D6">
      <w:pPr>
        <w:pStyle w:val="tbnormal"/>
      </w:pPr>
      <w:r>
        <w:t>Actuellement, le processus d’achat n’est pas totalement terminé. En effet, il reste à payer le fournisseur. De ce fait, notre compte d’</w:t>
      </w:r>
      <w:r w:rsidR="00492E75">
        <w:t xml:space="preserve">exploitation – accessible dans l’application </w:t>
      </w:r>
      <w:proofErr w:type="spellStart"/>
      <w:r w:rsidR="00492E75" w:rsidRPr="00492E75">
        <w:rPr>
          <w:b/>
        </w:rPr>
        <w:t>Accounting</w:t>
      </w:r>
      <w:proofErr w:type="spellEnd"/>
      <w:r w:rsidR="00492E75" w:rsidRPr="00492E75">
        <w:rPr>
          <w:b/>
        </w:rPr>
        <w:t xml:space="preserve"> / </w:t>
      </w:r>
      <w:proofErr w:type="spellStart"/>
      <w:r w:rsidR="00492E75" w:rsidRPr="00492E75">
        <w:rPr>
          <w:b/>
        </w:rPr>
        <w:t>Reporting</w:t>
      </w:r>
      <w:proofErr w:type="spellEnd"/>
      <w:r w:rsidR="00492E75" w:rsidRPr="00492E75">
        <w:rPr>
          <w:b/>
        </w:rPr>
        <w:t xml:space="preserve"> / </w:t>
      </w:r>
      <w:proofErr w:type="spellStart"/>
      <w:r w:rsidR="00492E75" w:rsidRPr="00492E75">
        <w:rPr>
          <w:b/>
        </w:rPr>
        <w:t>Legal</w:t>
      </w:r>
      <w:proofErr w:type="spellEnd"/>
      <w:r w:rsidR="00492E75" w:rsidRPr="00492E75">
        <w:rPr>
          <w:b/>
        </w:rPr>
        <w:t xml:space="preserve"> </w:t>
      </w:r>
      <w:proofErr w:type="spellStart"/>
      <w:r w:rsidR="00492E75" w:rsidRPr="00492E75">
        <w:rPr>
          <w:b/>
        </w:rPr>
        <w:t>Statements</w:t>
      </w:r>
      <w:proofErr w:type="spellEnd"/>
      <w:r w:rsidR="00492E75" w:rsidRPr="00492E75">
        <w:rPr>
          <w:b/>
        </w:rPr>
        <w:t xml:space="preserve"> / </w:t>
      </w:r>
      <w:r w:rsidR="00492E75">
        <w:rPr>
          <w:b/>
        </w:rPr>
        <w:t xml:space="preserve">Profit and </w:t>
      </w:r>
      <w:proofErr w:type="spellStart"/>
      <w:r w:rsidR="00492E75">
        <w:rPr>
          <w:b/>
        </w:rPr>
        <w:t>Loss</w:t>
      </w:r>
      <w:proofErr w:type="spellEnd"/>
      <w:r w:rsidR="00492E75">
        <w:t xml:space="preserve"> – affiche un bénéfice alors qu’aucune vente n’a été effectuée :</w:t>
      </w:r>
    </w:p>
    <w:p w14:paraId="2F944F8A" w14:textId="37639FD8" w:rsidR="00492E75" w:rsidRDefault="00492E75" w:rsidP="007A27D6">
      <w:pPr>
        <w:pStyle w:val="tbnormal"/>
      </w:pPr>
      <w:r>
        <w:rPr>
          <w:noProof/>
          <w:lang w:val="fr-FR" w:eastAsia="fr-FR"/>
        </w:rPr>
        <w:drawing>
          <wp:inline distT="0" distB="0" distL="0" distR="0" wp14:anchorId="03F7E056" wp14:editId="192BB5A4">
            <wp:extent cx="4679950" cy="1628775"/>
            <wp:effectExtent l="0" t="0" r="0" b="0"/>
            <wp:docPr id="103" name="Imag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 name="Capture d’écran 2016-06-20 à 10.15.51.png"/>
                    <pic:cNvPicPr/>
                  </pic:nvPicPr>
                  <pic:blipFill>
                    <a:blip r:embed="rId120" cstate="print">
                      <a:extLst>
                        <a:ext uri="{28A0092B-C50C-407E-A947-70E740481C1C}">
                          <a14:useLocalDpi xmlns:a14="http://schemas.microsoft.com/office/drawing/2010/main" val="0"/>
                        </a:ext>
                      </a:extLst>
                    </a:blip>
                    <a:stretch>
                      <a:fillRect/>
                    </a:stretch>
                  </pic:blipFill>
                  <pic:spPr>
                    <a:xfrm>
                      <a:off x="0" y="0"/>
                      <a:ext cx="4679950" cy="1628775"/>
                    </a:xfrm>
                    <a:prstGeom prst="rect">
                      <a:avLst/>
                    </a:prstGeom>
                  </pic:spPr>
                </pic:pic>
              </a:graphicData>
            </a:graphic>
          </wp:inline>
        </w:drawing>
      </w:r>
    </w:p>
    <w:p w14:paraId="4B16665B" w14:textId="07E42272" w:rsidR="00492E75" w:rsidRPr="00CB6259" w:rsidRDefault="00492E75" w:rsidP="00CB6259">
      <w:pPr>
        <w:pStyle w:val="tbnormal"/>
        <w:spacing w:after="180"/>
        <w:jc w:val="right"/>
        <w:rPr>
          <w:b/>
          <w:color w:val="404040" w:themeColor="text1" w:themeTint="BF"/>
          <w:sz w:val="18"/>
        </w:rPr>
      </w:pPr>
      <w:r w:rsidRPr="00CB6259">
        <w:rPr>
          <w:b/>
          <w:color w:val="404040" w:themeColor="text1" w:themeTint="BF"/>
          <w:sz w:val="18"/>
        </w:rPr>
        <w:t>Figure X : Compte pertes et profits après entrée en stock suite à un achat.</w:t>
      </w:r>
    </w:p>
    <w:p w14:paraId="709B10E5" w14:textId="178A6959" w:rsidR="00492E75" w:rsidRDefault="00492E75" w:rsidP="007A27D6">
      <w:pPr>
        <w:pStyle w:val="tbnormal"/>
      </w:pPr>
      <w:r>
        <w:t>Ce fonctionnement est tout à fait normal. Car en réalité à ce moment précis la société s’est enrichie de la valeur des matières acquis sans les avoir encore payées. La balance s’équilibre par la suite lorsqu’on paie le fournisseur suite à l’activité PR04.</w:t>
      </w:r>
    </w:p>
    <w:p w14:paraId="33F8334E" w14:textId="535F5184" w:rsidR="00492E75" w:rsidRDefault="00492E75" w:rsidP="007A27D6">
      <w:pPr>
        <w:pStyle w:val="tbnormal"/>
      </w:pPr>
      <w:r>
        <w:t xml:space="preserve">Au niveau du bilan – accessible dans l’application </w:t>
      </w:r>
      <w:proofErr w:type="spellStart"/>
      <w:r w:rsidRPr="00492E75">
        <w:rPr>
          <w:b/>
        </w:rPr>
        <w:t>Accounting</w:t>
      </w:r>
      <w:proofErr w:type="spellEnd"/>
      <w:r w:rsidRPr="00492E75">
        <w:rPr>
          <w:b/>
        </w:rPr>
        <w:t xml:space="preserve"> / </w:t>
      </w:r>
      <w:proofErr w:type="spellStart"/>
      <w:r w:rsidRPr="00492E75">
        <w:rPr>
          <w:b/>
        </w:rPr>
        <w:t>Reporting</w:t>
      </w:r>
      <w:proofErr w:type="spellEnd"/>
      <w:r w:rsidRPr="00492E75">
        <w:rPr>
          <w:b/>
        </w:rPr>
        <w:t xml:space="preserve"> / </w:t>
      </w:r>
      <w:proofErr w:type="spellStart"/>
      <w:r w:rsidRPr="00492E75">
        <w:rPr>
          <w:b/>
        </w:rPr>
        <w:t>Legal</w:t>
      </w:r>
      <w:proofErr w:type="spellEnd"/>
      <w:r w:rsidRPr="00492E75">
        <w:rPr>
          <w:b/>
        </w:rPr>
        <w:t xml:space="preserve"> </w:t>
      </w:r>
      <w:proofErr w:type="spellStart"/>
      <w:r w:rsidRPr="00492E75">
        <w:rPr>
          <w:b/>
        </w:rPr>
        <w:t>Statements</w:t>
      </w:r>
      <w:proofErr w:type="spellEnd"/>
      <w:r w:rsidRPr="00492E75">
        <w:rPr>
          <w:b/>
        </w:rPr>
        <w:t xml:space="preserve"> / Balance </w:t>
      </w:r>
      <w:proofErr w:type="spellStart"/>
      <w:r w:rsidRPr="00492E75">
        <w:rPr>
          <w:b/>
        </w:rPr>
        <w:t>Sheet</w:t>
      </w:r>
      <w:proofErr w:type="spellEnd"/>
      <w:r>
        <w:t xml:space="preserve"> –, la valeur des matières premières acquises est aussi comptabilisée :</w:t>
      </w:r>
    </w:p>
    <w:p w14:paraId="4D17A9CF" w14:textId="1428FD08" w:rsidR="00492E75" w:rsidRDefault="00492E75" w:rsidP="007A27D6">
      <w:pPr>
        <w:pStyle w:val="tbnormal"/>
      </w:pPr>
      <w:r>
        <w:rPr>
          <w:noProof/>
          <w:lang w:val="fr-FR" w:eastAsia="fr-FR"/>
        </w:rPr>
        <w:lastRenderedPageBreak/>
        <w:drawing>
          <wp:inline distT="0" distB="0" distL="0" distR="0" wp14:anchorId="037FD3BB" wp14:editId="3CE4116C">
            <wp:extent cx="4679950" cy="1122045"/>
            <wp:effectExtent l="0" t="0" r="0" b="0"/>
            <wp:docPr id="104" name="Imag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 name="Capture d’écran 2016-06-20 à 10.19.38.png"/>
                    <pic:cNvPicPr/>
                  </pic:nvPicPr>
                  <pic:blipFill>
                    <a:blip r:embed="rId121" cstate="print">
                      <a:extLst>
                        <a:ext uri="{28A0092B-C50C-407E-A947-70E740481C1C}">
                          <a14:useLocalDpi xmlns:a14="http://schemas.microsoft.com/office/drawing/2010/main" val="0"/>
                        </a:ext>
                      </a:extLst>
                    </a:blip>
                    <a:stretch>
                      <a:fillRect/>
                    </a:stretch>
                  </pic:blipFill>
                  <pic:spPr>
                    <a:xfrm>
                      <a:off x="0" y="0"/>
                      <a:ext cx="4679950" cy="1122045"/>
                    </a:xfrm>
                    <a:prstGeom prst="rect">
                      <a:avLst/>
                    </a:prstGeom>
                  </pic:spPr>
                </pic:pic>
              </a:graphicData>
            </a:graphic>
          </wp:inline>
        </w:drawing>
      </w:r>
    </w:p>
    <w:p w14:paraId="34C2134E" w14:textId="1699A26C" w:rsidR="00492E75" w:rsidRPr="00CB6259" w:rsidRDefault="00492E75" w:rsidP="00CB6259">
      <w:pPr>
        <w:pStyle w:val="tbnormal"/>
        <w:spacing w:after="180"/>
        <w:jc w:val="right"/>
        <w:rPr>
          <w:b/>
          <w:color w:val="404040" w:themeColor="text1" w:themeTint="BF"/>
          <w:sz w:val="18"/>
        </w:rPr>
      </w:pPr>
      <w:r w:rsidRPr="00CB6259">
        <w:rPr>
          <w:b/>
          <w:color w:val="404040" w:themeColor="text1" w:themeTint="BF"/>
          <w:sz w:val="18"/>
        </w:rPr>
        <w:t>Figure X : Bilan suite à la réception des matières premières achetées.</w:t>
      </w:r>
    </w:p>
    <w:p w14:paraId="19F6C380" w14:textId="42C13863" w:rsidR="001D2AFE" w:rsidRDefault="00445496" w:rsidP="007A27D6">
      <w:pPr>
        <w:pStyle w:val="tbnormal"/>
      </w:pPr>
      <w:r>
        <w:t xml:space="preserve">Le gestionnaire de stock peut aussi visualiser l’impact de ces entrées de stock en affichant un rapport accessible via l’application </w:t>
      </w:r>
      <w:r w:rsidRPr="008C325D">
        <w:rPr>
          <w:b/>
        </w:rPr>
        <w:t xml:space="preserve">Inventory / Reports / Inventory </w:t>
      </w:r>
      <w:proofErr w:type="spellStart"/>
      <w:r w:rsidRPr="008C325D">
        <w:rPr>
          <w:b/>
        </w:rPr>
        <w:t>Valuation</w:t>
      </w:r>
      <w:proofErr w:type="spellEnd"/>
      <w:r>
        <w:t> :</w:t>
      </w:r>
    </w:p>
    <w:p w14:paraId="099CF809" w14:textId="7CB02190" w:rsidR="00445496" w:rsidRDefault="00445496" w:rsidP="007A27D6">
      <w:pPr>
        <w:pStyle w:val="tbnormal"/>
      </w:pPr>
      <w:r>
        <w:rPr>
          <w:noProof/>
          <w:lang w:val="fr-FR" w:eastAsia="fr-FR"/>
        </w:rPr>
        <w:drawing>
          <wp:inline distT="0" distB="0" distL="0" distR="0" wp14:anchorId="0C0494E4" wp14:editId="147D2298">
            <wp:extent cx="4679950" cy="1185545"/>
            <wp:effectExtent l="0" t="0" r="0" b="8255"/>
            <wp:docPr id="102" name="Imag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Capture d’écran 2016-06-20 à 10.06.33.png"/>
                    <pic:cNvPicPr/>
                  </pic:nvPicPr>
                  <pic:blipFill>
                    <a:blip r:embed="rId122" cstate="print">
                      <a:extLst>
                        <a:ext uri="{28A0092B-C50C-407E-A947-70E740481C1C}">
                          <a14:useLocalDpi xmlns:a14="http://schemas.microsoft.com/office/drawing/2010/main" val="0"/>
                        </a:ext>
                      </a:extLst>
                    </a:blip>
                    <a:stretch>
                      <a:fillRect/>
                    </a:stretch>
                  </pic:blipFill>
                  <pic:spPr>
                    <a:xfrm>
                      <a:off x="0" y="0"/>
                      <a:ext cx="4679950" cy="1185545"/>
                    </a:xfrm>
                    <a:prstGeom prst="rect">
                      <a:avLst/>
                    </a:prstGeom>
                  </pic:spPr>
                </pic:pic>
              </a:graphicData>
            </a:graphic>
          </wp:inline>
        </w:drawing>
      </w:r>
    </w:p>
    <w:p w14:paraId="7E255EFE" w14:textId="63903C4F" w:rsidR="00445496" w:rsidRPr="00CB6259" w:rsidRDefault="00445496" w:rsidP="00CB6259">
      <w:pPr>
        <w:pStyle w:val="tbnormal"/>
        <w:spacing w:after="180"/>
        <w:jc w:val="right"/>
        <w:rPr>
          <w:b/>
          <w:color w:val="404040" w:themeColor="text1" w:themeTint="BF"/>
          <w:sz w:val="18"/>
        </w:rPr>
      </w:pPr>
      <w:r w:rsidRPr="00CB6259">
        <w:rPr>
          <w:b/>
          <w:color w:val="404040" w:themeColor="text1" w:themeTint="BF"/>
          <w:sz w:val="18"/>
        </w:rPr>
        <w:t>Figure X : Affichage d’un rapport d’évaluation des stock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445496" w14:paraId="1B1A8FAA" w14:textId="77777777" w:rsidTr="00CB6259">
        <w:trPr>
          <w:trHeight w:hRule="exact" w:val="113"/>
        </w:trPr>
        <w:tc>
          <w:tcPr>
            <w:tcW w:w="597" w:type="dxa"/>
            <w:tcBorders>
              <w:bottom w:val="single" w:sz="2" w:space="0" w:color="D0CECE" w:themeColor="background2" w:themeShade="E6"/>
            </w:tcBorders>
            <w:shd w:val="clear" w:color="auto" w:fill="auto"/>
            <w:vAlign w:val="center"/>
          </w:tcPr>
          <w:p w14:paraId="2F667C3D" w14:textId="77777777" w:rsidR="00445496" w:rsidRPr="00025F11" w:rsidRDefault="00445496" w:rsidP="00CB6259">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09B90C53" w14:textId="77777777" w:rsidR="00445496" w:rsidRPr="00025F11" w:rsidRDefault="00445496" w:rsidP="00CB6259">
            <w:pPr>
              <w:pStyle w:val="tbnormal"/>
              <w:jc w:val="left"/>
              <w:rPr>
                <w:b/>
                <w:sz w:val="2"/>
                <w:szCs w:val="2"/>
              </w:rPr>
            </w:pPr>
          </w:p>
        </w:tc>
      </w:tr>
      <w:tr w:rsidR="00445496" w14:paraId="5164511B" w14:textId="77777777" w:rsidTr="00CB6259">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6506397C" w14:textId="77777777" w:rsidR="00445496" w:rsidRPr="000353ED" w:rsidRDefault="00445496" w:rsidP="00CB6259">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3AD823E3" w14:textId="3EF7A284" w:rsidR="00445496" w:rsidRPr="00C676D4" w:rsidRDefault="00445496" w:rsidP="00CB6259">
            <w:pPr>
              <w:pStyle w:val="tbnormal"/>
              <w:rPr>
                <w:sz w:val="21"/>
              </w:rPr>
            </w:pPr>
            <w:r>
              <w:rPr>
                <w:b/>
                <w:sz w:val="21"/>
              </w:rPr>
              <w:t>Informations :</w:t>
            </w:r>
          </w:p>
          <w:p w14:paraId="10E58D24" w14:textId="5EB73F16" w:rsidR="00445496" w:rsidRPr="001D2AFE" w:rsidRDefault="00445496" w:rsidP="00CB6259">
            <w:pPr>
              <w:pStyle w:val="tbnormal"/>
              <w:rPr>
                <w:sz w:val="21"/>
              </w:rPr>
            </w:pPr>
            <w:r>
              <w:rPr>
                <w:sz w:val="21"/>
              </w:rPr>
              <w:t xml:space="preserve">Dans la pratique, les employés du stock n’ont pas accès à l’application </w:t>
            </w:r>
            <w:proofErr w:type="spellStart"/>
            <w:r w:rsidRPr="00445496">
              <w:rPr>
                <w:b/>
                <w:sz w:val="21"/>
              </w:rPr>
              <w:t>Accouting</w:t>
            </w:r>
            <w:proofErr w:type="spellEnd"/>
            <w:r>
              <w:rPr>
                <w:sz w:val="21"/>
              </w:rPr>
              <w:t xml:space="preserve"> et inversement, les comptables n’ont pas accès à l’application </w:t>
            </w:r>
            <w:r w:rsidRPr="00445496">
              <w:rPr>
                <w:b/>
                <w:sz w:val="21"/>
              </w:rPr>
              <w:t>Inventory</w:t>
            </w:r>
            <w:r>
              <w:rPr>
                <w:sz w:val="21"/>
              </w:rPr>
              <w:t>. De ce constat, la valorisation des stocks peut être visualisée à partir des deux applications.</w:t>
            </w:r>
          </w:p>
        </w:tc>
      </w:tr>
      <w:tr w:rsidR="00445496" w14:paraId="1919E229" w14:textId="77777777" w:rsidTr="00CB6259">
        <w:trPr>
          <w:trHeight w:hRule="exact" w:val="90"/>
        </w:trPr>
        <w:tc>
          <w:tcPr>
            <w:tcW w:w="597" w:type="dxa"/>
            <w:tcBorders>
              <w:top w:val="single" w:sz="2" w:space="0" w:color="D0CECE" w:themeColor="background2" w:themeShade="E6"/>
            </w:tcBorders>
            <w:shd w:val="clear" w:color="auto" w:fill="auto"/>
            <w:vAlign w:val="center"/>
          </w:tcPr>
          <w:p w14:paraId="10884709" w14:textId="77777777" w:rsidR="00445496" w:rsidRPr="00025F11" w:rsidRDefault="00445496" w:rsidP="00CB6259">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5719F005" w14:textId="77777777" w:rsidR="00445496" w:rsidRPr="00025F11" w:rsidRDefault="00445496" w:rsidP="00CB6259">
            <w:pPr>
              <w:pStyle w:val="tbnormal"/>
              <w:jc w:val="left"/>
              <w:rPr>
                <w:b/>
                <w:sz w:val="2"/>
                <w:szCs w:val="2"/>
              </w:rPr>
            </w:pPr>
          </w:p>
        </w:tc>
      </w:tr>
    </w:tbl>
    <w:p w14:paraId="731D705A" w14:textId="006132BF" w:rsidR="00AB65A5" w:rsidRDefault="00A64F1E" w:rsidP="00AB65A5">
      <w:pPr>
        <w:pStyle w:val="tbtitre4"/>
      </w:pPr>
      <w:bookmarkStart w:id="380" w:name="_Toc454297952"/>
      <w:bookmarkStart w:id="381" w:name="_Toc455044935"/>
      <w:proofErr w:type="spellStart"/>
      <w:r>
        <w:t>Créer</w:t>
      </w:r>
      <w:proofErr w:type="spellEnd"/>
      <w:r>
        <w:t xml:space="preserve"> la </w:t>
      </w:r>
      <w:proofErr w:type="spellStart"/>
      <w:r>
        <w:t>facture</w:t>
      </w:r>
      <w:proofErr w:type="spellEnd"/>
      <w:r>
        <w:t xml:space="preserve"> </w:t>
      </w:r>
      <w:proofErr w:type="spellStart"/>
      <w:r>
        <w:t>fournisseur</w:t>
      </w:r>
      <w:proofErr w:type="spellEnd"/>
      <w:r w:rsidR="00AB65A5">
        <w:t xml:space="preserve"> PR03</w:t>
      </w:r>
      <w:bookmarkEnd w:id="380"/>
      <w:bookmarkEnd w:id="381"/>
    </w:p>
    <w:p w14:paraId="19E428E3" w14:textId="01D5F65D" w:rsidR="00492E75" w:rsidRDefault="00492E75" w:rsidP="00492E75">
      <w:pPr>
        <w:pStyle w:val="tbnormal"/>
      </w:pPr>
      <w:r>
        <w:t>Dans la majeure partie des cas de figure, le bon de livraison s’accompagne d’une facture. Elle est normalement envoyée au service comptabilité de la société et enregistrée dans le système informatique.</w:t>
      </w:r>
    </w:p>
    <w:p w14:paraId="0858F1FB" w14:textId="3F699174" w:rsidR="00492E75" w:rsidRDefault="00492E75" w:rsidP="00492E75">
      <w:pPr>
        <w:pStyle w:val="tbnormal"/>
      </w:pPr>
      <w:r>
        <w:t xml:space="preserve">Pour se faire, il faut privilégier sa création à partir de l’application </w:t>
      </w:r>
      <w:proofErr w:type="spellStart"/>
      <w:r w:rsidRPr="00492E75">
        <w:rPr>
          <w:b/>
        </w:rPr>
        <w:t>Accounting</w:t>
      </w:r>
      <w:proofErr w:type="spellEnd"/>
      <w:r w:rsidRPr="00492E75">
        <w:rPr>
          <w:b/>
        </w:rPr>
        <w:t xml:space="preserve"> / </w:t>
      </w:r>
      <w:proofErr w:type="spellStart"/>
      <w:r w:rsidRPr="00492E75">
        <w:rPr>
          <w:b/>
        </w:rPr>
        <w:t>Purchases</w:t>
      </w:r>
      <w:proofErr w:type="spellEnd"/>
      <w:r w:rsidRPr="00492E75">
        <w:rPr>
          <w:b/>
        </w:rPr>
        <w:t xml:space="preserve"> / </w:t>
      </w:r>
      <w:proofErr w:type="spellStart"/>
      <w:r w:rsidRPr="00492E75">
        <w:rPr>
          <w:b/>
        </w:rPr>
        <w:t>Vendor</w:t>
      </w:r>
      <w:proofErr w:type="spellEnd"/>
      <w:r w:rsidRPr="00492E75">
        <w:rPr>
          <w:b/>
        </w:rPr>
        <w:t xml:space="preserve"> Bills</w:t>
      </w:r>
      <w:r>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492E75" w14:paraId="4949D038" w14:textId="77777777" w:rsidTr="00CB6259">
        <w:trPr>
          <w:trHeight w:hRule="exact" w:val="113"/>
        </w:trPr>
        <w:tc>
          <w:tcPr>
            <w:tcW w:w="597" w:type="dxa"/>
            <w:tcBorders>
              <w:bottom w:val="single" w:sz="2" w:space="0" w:color="D0CECE" w:themeColor="background2" w:themeShade="E6"/>
            </w:tcBorders>
            <w:shd w:val="clear" w:color="auto" w:fill="auto"/>
            <w:vAlign w:val="center"/>
          </w:tcPr>
          <w:p w14:paraId="369BDD5E" w14:textId="77777777" w:rsidR="00492E75" w:rsidRPr="00025F11" w:rsidRDefault="00492E75" w:rsidP="00CB6259">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14883AF0" w14:textId="77777777" w:rsidR="00492E75" w:rsidRPr="00025F11" w:rsidRDefault="00492E75" w:rsidP="00CB6259">
            <w:pPr>
              <w:pStyle w:val="tbnormal"/>
              <w:jc w:val="left"/>
              <w:rPr>
                <w:b/>
                <w:sz w:val="2"/>
                <w:szCs w:val="2"/>
              </w:rPr>
            </w:pPr>
          </w:p>
        </w:tc>
      </w:tr>
      <w:tr w:rsidR="00492E75" w14:paraId="3CAB4ECC" w14:textId="77777777" w:rsidTr="00CB6259">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2FC5D5AD" w14:textId="77777777" w:rsidR="00492E75" w:rsidRPr="000353ED" w:rsidRDefault="00492E75" w:rsidP="00CB6259">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53A325D0" w14:textId="0C723DBB" w:rsidR="00492E75" w:rsidRPr="00C676D4" w:rsidRDefault="00492E75" w:rsidP="00CB6259">
            <w:pPr>
              <w:pStyle w:val="tbnormal"/>
              <w:rPr>
                <w:sz w:val="21"/>
              </w:rPr>
            </w:pPr>
            <w:r>
              <w:rPr>
                <w:b/>
                <w:sz w:val="21"/>
              </w:rPr>
              <w:t>Explications :</w:t>
            </w:r>
          </w:p>
          <w:p w14:paraId="34EE7FD8" w14:textId="5382D968" w:rsidR="00492E75" w:rsidRPr="001D2AFE" w:rsidRDefault="00492E75" w:rsidP="00492E75">
            <w:pPr>
              <w:pStyle w:val="tbnormal"/>
              <w:rPr>
                <w:sz w:val="21"/>
              </w:rPr>
            </w:pPr>
            <w:r>
              <w:rPr>
                <w:sz w:val="21"/>
              </w:rPr>
              <w:t xml:space="preserve">Odoo propose de le faire directement à partir de l’application </w:t>
            </w:r>
            <w:proofErr w:type="spellStart"/>
            <w:r w:rsidRPr="00492E75">
              <w:rPr>
                <w:b/>
                <w:sz w:val="21"/>
              </w:rPr>
              <w:t>Purchases</w:t>
            </w:r>
            <w:proofErr w:type="spellEnd"/>
            <w:r>
              <w:rPr>
                <w:sz w:val="21"/>
              </w:rPr>
              <w:t xml:space="preserve"> et dans le détail de la commande d’achat. Cependant, dans la réalité ce ne sont pas les acheteurs qui comptabilise les factures mais les employés de la comptabilité. Par conséquent, il est préférable d’effectuer l’activité PR03 et PR04 à partir de la bonne application. Cela coïncide aussi avec les droits d’accès au PGI. Un comptable n’a probablement pas accès à l’application </w:t>
            </w:r>
            <w:proofErr w:type="spellStart"/>
            <w:r w:rsidRPr="00492E75">
              <w:rPr>
                <w:b/>
                <w:sz w:val="21"/>
              </w:rPr>
              <w:t>Purchases</w:t>
            </w:r>
            <w:proofErr w:type="spellEnd"/>
            <w:r>
              <w:rPr>
                <w:sz w:val="21"/>
              </w:rPr>
              <w:t xml:space="preserve"> et inversement un acheteur n’a pas l’accès à l’application </w:t>
            </w:r>
            <w:proofErr w:type="spellStart"/>
            <w:r w:rsidRPr="00492E75">
              <w:rPr>
                <w:b/>
                <w:sz w:val="21"/>
              </w:rPr>
              <w:t>Accounting</w:t>
            </w:r>
            <w:proofErr w:type="spellEnd"/>
            <w:r>
              <w:rPr>
                <w:sz w:val="21"/>
              </w:rPr>
              <w:t>.</w:t>
            </w:r>
          </w:p>
        </w:tc>
      </w:tr>
      <w:tr w:rsidR="00492E75" w14:paraId="34306A48" w14:textId="77777777" w:rsidTr="00CB6259">
        <w:trPr>
          <w:trHeight w:hRule="exact" w:val="90"/>
        </w:trPr>
        <w:tc>
          <w:tcPr>
            <w:tcW w:w="597" w:type="dxa"/>
            <w:tcBorders>
              <w:top w:val="single" w:sz="2" w:space="0" w:color="D0CECE" w:themeColor="background2" w:themeShade="E6"/>
            </w:tcBorders>
            <w:shd w:val="clear" w:color="auto" w:fill="auto"/>
            <w:vAlign w:val="center"/>
          </w:tcPr>
          <w:p w14:paraId="12FAACF9" w14:textId="77777777" w:rsidR="00492E75" w:rsidRPr="00025F11" w:rsidRDefault="00492E75" w:rsidP="00CB6259">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35CA7D29" w14:textId="77777777" w:rsidR="00492E75" w:rsidRPr="00025F11" w:rsidRDefault="00492E75" w:rsidP="00CB6259">
            <w:pPr>
              <w:pStyle w:val="tbnormal"/>
              <w:jc w:val="left"/>
              <w:rPr>
                <w:b/>
                <w:sz w:val="2"/>
                <w:szCs w:val="2"/>
              </w:rPr>
            </w:pPr>
          </w:p>
        </w:tc>
      </w:tr>
    </w:tbl>
    <w:p w14:paraId="3CAF8DDB" w14:textId="6BCFA483" w:rsidR="00194E3A" w:rsidRDefault="00FC5B39" w:rsidP="00492E75">
      <w:pPr>
        <w:pStyle w:val="tbnormal"/>
      </w:pPr>
      <w:r>
        <w:t>Une fois dans l</w:t>
      </w:r>
      <w:r w:rsidR="00194E3A">
        <w:t xml:space="preserve">a bonne vue, il faut utiliser le bouton </w:t>
      </w:r>
      <w:proofErr w:type="spellStart"/>
      <w:r w:rsidR="00194E3A" w:rsidRPr="00194E3A">
        <w:rPr>
          <w:b/>
        </w:rPr>
        <w:t>Create</w:t>
      </w:r>
      <w:proofErr w:type="spellEnd"/>
      <w:r w:rsidR="00194E3A">
        <w:t xml:space="preserve"> pour enregistrer une nouvelle facture fournisseur. Le système est assez intelligent pour offrir la possibilité de choisir une des commandes d’achat dans le statut </w:t>
      </w:r>
      <w:proofErr w:type="spellStart"/>
      <w:r w:rsidR="00194E3A" w:rsidRPr="00194E3A">
        <w:rPr>
          <w:b/>
        </w:rPr>
        <w:t>Purchase</w:t>
      </w:r>
      <w:proofErr w:type="spellEnd"/>
      <w:r w:rsidR="00194E3A" w:rsidRPr="00194E3A">
        <w:rPr>
          <w:b/>
        </w:rPr>
        <w:t xml:space="preserve"> </w:t>
      </w:r>
      <w:proofErr w:type="spellStart"/>
      <w:r w:rsidR="00194E3A" w:rsidRPr="00194E3A">
        <w:rPr>
          <w:b/>
        </w:rPr>
        <w:t>Order</w:t>
      </w:r>
      <w:proofErr w:type="spellEnd"/>
      <w:r w:rsidR="00194E3A">
        <w:t xml:space="preserve">. Cela s’effectue à partir de la liste déroulante </w:t>
      </w:r>
      <w:proofErr w:type="spellStart"/>
      <w:r w:rsidR="00194E3A" w:rsidRPr="00194E3A">
        <w:rPr>
          <w:b/>
        </w:rPr>
        <w:t>Add</w:t>
      </w:r>
      <w:proofErr w:type="spellEnd"/>
      <w:r w:rsidR="00194E3A" w:rsidRPr="00194E3A">
        <w:rPr>
          <w:b/>
        </w:rPr>
        <w:t xml:space="preserve"> </w:t>
      </w:r>
      <w:proofErr w:type="spellStart"/>
      <w:r w:rsidR="00194E3A" w:rsidRPr="00194E3A">
        <w:rPr>
          <w:b/>
        </w:rPr>
        <w:t>Purchase</w:t>
      </w:r>
      <w:proofErr w:type="spellEnd"/>
      <w:r w:rsidR="00194E3A" w:rsidRPr="00194E3A">
        <w:rPr>
          <w:b/>
        </w:rPr>
        <w:t xml:space="preserve"> </w:t>
      </w:r>
      <w:proofErr w:type="spellStart"/>
      <w:r w:rsidR="00194E3A" w:rsidRPr="00194E3A">
        <w:rPr>
          <w:b/>
        </w:rPr>
        <w:t>Order</w:t>
      </w:r>
      <w:proofErr w:type="spellEnd"/>
      <w:r w:rsidR="00194E3A">
        <w:t xml:space="preserve">. </w:t>
      </w:r>
      <w:r w:rsidR="00194E3A">
        <w:lastRenderedPageBreak/>
        <w:t xml:space="preserve">Il faut donc ajouter les bonnes références aux demandes d’achats et s’il n’y a pas de modification à faire valoir, un clic sur le bouton </w:t>
      </w:r>
      <w:proofErr w:type="spellStart"/>
      <w:r w:rsidR="00194E3A">
        <w:t>Validate</w:t>
      </w:r>
      <w:proofErr w:type="spellEnd"/>
      <w:r w:rsidR="00194E3A">
        <w:t xml:space="preserve"> suffit à enregistrer la facture dans le système dans l’état facture ouverte </w:t>
      </w:r>
      <w:r w:rsidR="00194E3A" w:rsidRPr="00194E3A">
        <w:rPr>
          <w:b/>
        </w:rPr>
        <w:t>Open</w:t>
      </w:r>
      <w:r w:rsidR="00194E3A">
        <w:t>.</w:t>
      </w:r>
    </w:p>
    <w:p w14:paraId="17E71C52" w14:textId="362C5028" w:rsidR="00194E3A" w:rsidRDefault="00194E3A" w:rsidP="00492E75">
      <w:pPr>
        <w:pStyle w:val="tbnormal"/>
      </w:pPr>
      <w:r>
        <w:t xml:space="preserve">Comptablement parlant, au niveau du bilan, deux choses sont comptabilisées, une créance dans le compte </w:t>
      </w:r>
      <w:r w:rsidR="00674A32">
        <w:t xml:space="preserve">passif </w:t>
      </w:r>
      <w:r w:rsidR="00674A32" w:rsidRPr="00674A32">
        <w:rPr>
          <w:b/>
        </w:rPr>
        <w:t xml:space="preserve">2000 Créanciers </w:t>
      </w:r>
      <w:r>
        <w:t>e</w:t>
      </w:r>
      <w:r w:rsidR="00674A32">
        <w:t>st créditée e</w:t>
      </w:r>
      <w:r>
        <w:t xml:space="preserve">t </w:t>
      </w:r>
      <w:r w:rsidR="00674A32">
        <w:t xml:space="preserve">un actif dans le compte </w:t>
      </w:r>
      <w:r w:rsidR="00674A32" w:rsidRPr="00674A32">
        <w:rPr>
          <w:b/>
        </w:rPr>
        <w:t>1170 Impôt préalable : TVA…</w:t>
      </w:r>
      <w:r>
        <w:t xml:space="preserve"> </w:t>
      </w:r>
      <w:r w:rsidR="00674A32">
        <w:t xml:space="preserve">est débité. </w:t>
      </w:r>
      <w:r>
        <w:t xml:space="preserve">Au niveau des charges, le compte </w:t>
      </w:r>
      <w:r w:rsidRPr="00194E3A">
        <w:rPr>
          <w:b/>
        </w:rPr>
        <w:t>4200 Achats de marchandises destinées à la vente</w:t>
      </w:r>
      <w:r w:rsidR="00674A32">
        <w:t xml:space="preserve"> est débité du montant hors taxes.</w:t>
      </w:r>
    </w:p>
    <w:p w14:paraId="5D0BE54C" w14:textId="5E54C3C6" w:rsidR="00674A32" w:rsidRPr="00492E75" w:rsidRDefault="00674A32" w:rsidP="00492E75">
      <w:pPr>
        <w:pStyle w:val="tbnormal"/>
      </w:pPr>
      <w:r>
        <w:t>Cette opération ne modifie aucunement l’état des stocks.</w:t>
      </w:r>
    </w:p>
    <w:p w14:paraId="4B6C2554" w14:textId="174D6544" w:rsidR="00AB65A5" w:rsidRDefault="00A64F1E" w:rsidP="00AB65A5">
      <w:pPr>
        <w:pStyle w:val="tbtitre4"/>
      </w:pPr>
      <w:bookmarkStart w:id="382" w:name="_Toc454297953"/>
      <w:bookmarkStart w:id="383" w:name="_Toc455044936"/>
      <w:proofErr w:type="spellStart"/>
      <w:r>
        <w:t>Comptabiliser</w:t>
      </w:r>
      <w:proofErr w:type="spellEnd"/>
      <w:r>
        <w:t xml:space="preserve"> le </w:t>
      </w:r>
      <w:proofErr w:type="spellStart"/>
      <w:r>
        <w:t>paiement</w:t>
      </w:r>
      <w:proofErr w:type="spellEnd"/>
      <w:r>
        <w:t xml:space="preserve"> </w:t>
      </w:r>
      <w:proofErr w:type="spellStart"/>
      <w:r>
        <w:t>fournisseur</w:t>
      </w:r>
      <w:proofErr w:type="spellEnd"/>
      <w:r w:rsidR="00AB65A5">
        <w:t xml:space="preserve"> PR04</w:t>
      </w:r>
      <w:bookmarkEnd w:id="382"/>
      <w:bookmarkEnd w:id="383"/>
    </w:p>
    <w:p w14:paraId="54DB92B0" w14:textId="169FB92F" w:rsidR="00133D4C" w:rsidRDefault="00133D4C" w:rsidP="00133D4C">
      <w:pPr>
        <w:pStyle w:val="tbnormal"/>
      </w:pPr>
      <w:r>
        <w:t>Dernière opérations dans la réalisation du processus d’approvisionnement, le paiement des factures ouvertes.</w:t>
      </w:r>
    </w:p>
    <w:p w14:paraId="70E830A9" w14:textId="12D541D0" w:rsidR="00133D4C" w:rsidRDefault="00133D4C" w:rsidP="00133D4C">
      <w:pPr>
        <w:pStyle w:val="tbnormal"/>
      </w:pPr>
      <w:r>
        <w:t>Pour se faire, il suffit d’ouvrir les factures créées en amont et d’enregistrer un paiement avec un certain compte d’actif :</w:t>
      </w:r>
    </w:p>
    <w:p w14:paraId="1A4A8F39" w14:textId="7BC336BB" w:rsidR="00133D4C" w:rsidRDefault="00133D4C" w:rsidP="00133D4C">
      <w:pPr>
        <w:pStyle w:val="tbnormal"/>
      </w:pPr>
      <w:r>
        <w:rPr>
          <w:noProof/>
          <w:lang w:val="fr-FR" w:eastAsia="fr-FR"/>
        </w:rPr>
        <w:drawing>
          <wp:inline distT="0" distB="0" distL="0" distR="0" wp14:anchorId="0B17ABB5" wp14:editId="1FA4EA34">
            <wp:extent cx="4679950" cy="1438275"/>
            <wp:effectExtent l="0" t="0" r="0" b="9525"/>
            <wp:docPr id="105" name="Imag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 name="Capture d’écran 2016-06-20 à 10.46.24.png"/>
                    <pic:cNvPicPr/>
                  </pic:nvPicPr>
                  <pic:blipFill>
                    <a:blip r:embed="rId123" cstate="print">
                      <a:extLst>
                        <a:ext uri="{28A0092B-C50C-407E-A947-70E740481C1C}">
                          <a14:useLocalDpi xmlns:a14="http://schemas.microsoft.com/office/drawing/2010/main" val="0"/>
                        </a:ext>
                      </a:extLst>
                    </a:blip>
                    <a:stretch>
                      <a:fillRect/>
                    </a:stretch>
                  </pic:blipFill>
                  <pic:spPr>
                    <a:xfrm>
                      <a:off x="0" y="0"/>
                      <a:ext cx="4679950" cy="1438275"/>
                    </a:xfrm>
                    <a:prstGeom prst="rect">
                      <a:avLst/>
                    </a:prstGeom>
                  </pic:spPr>
                </pic:pic>
              </a:graphicData>
            </a:graphic>
          </wp:inline>
        </w:drawing>
      </w:r>
    </w:p>
    <w:p w14:paraId="01EB02F6" w14:textId="2A5E5F54" w:rsidR="00133D4C" w:rsidRPr="00CB6259" w:rsidRDefault="00133D4C" w:rsidP="00CB6259">
      <w:pPr>
        <w:pStyle w:val="tbnormal"/>
        <w:spacing w:after="180"/>
        <w:jc w:val="right"/>
        <w:rPr>
          <w:b/>
          <w:color w:val="404040" w:themeColor="text1" w:themeTint="BF"/>
          <w:sz w:val="18"/>
        </w:rPr>
      </w:pPr>
      <w:r w:rsidRPr="00CB6259">
        <w:rPr>
          <w:b/>
          <w:color w:val="404040" w:themeColor="text1" w:themeTint="BF"/>
          <w:sz w:val="18"/>
        </w:rPr>
        <w:t>Figure X : Enregistrement d’un paiement.</w:t>
      </w:r>
    </w:p>
    <w:p w14:paraId="23C07BE9" w14:textId="724D5E4E" w:rsidR="00133D4C" w:rsidRDefault="00133D4C" w:rsidP="00133D4C">
      <w:pPr>
        <w:pStyle w:val="tbnormal"/>
      </w:pPr>
      <w:r>
        <w:t xml:space="preserve">Une fois qu’il est validé, ce paiement impact directement plusieurs éléments. Premièrement, la facture passe dans un état payé </w:t>
      </w:r>
      <w:proofErr w:type="spellStart"/>
      <w:r w:rsidRPr="00133D4C">
        <w:rPr>
          <w:b/>
        </w:rPr>
        <w:t>Paid</w:t>
      </w:r>
      <w:proofErr w:type="spellEnd"/>
      <w:r>
        <w:t>.</w:t>
      </w:r>
      <w:r w:rsidR="00EC7DE6">
        <w:t xml:space="preserve"> Puis au niveau de la comptabilité, les écritures au journal Bank (CHF) ont lieu de la manière suivante :</w:t>
      </w:r>
    </w:p>
    <w:p w14:paraId="1D27CAB4" w14:textId="6216B8BD" w:rsidR="00EC7DE6" w:rsidRDefault="00EC7DE6" w:rsidP="00133D4C">
      <w:pPr>
        <w:pStyle w:val="tbnormal"/>
      </w:pPr>
      <w:r>
        <w:rPr>
          <w:noProof/>
          <w:lang w:val="fr-FR" w:eastAsia="fr-FR"/>
        </w:rPr>
        <w:drawing>
          <wp:inline distT="0" distB="0" distL="0" distR="0" wp14:anchorId="1CBA2505" wp14:editId="14B97D39">
            <wp:extent cx="4679950" cy="1992630"/>
            <wp:effectExtent l="0" t="0" r="0" b="0"/>
            <wp:docPr id="107" name="Imag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 name="Capture d’écran 2016-06-20 à 10.50.04.png"/>
                    <pic:cNvPicPr/>
                  </pic:nvPicPr>
                  <pic:blipFill>
                    <a:blip r:embed="rId124" cstate="print">
                      <a:extLst>
                        <a:ext uri="{28A0092B-C50C-407E-A947-70E740481C1C}">
                          <a14:useLocalDpi xmlns:a14="http://schemas.microsoft.com/office/drawing/2010/main" val="0"/>
                        </a:ext>
                      </a:extLst>
                    </a:blip>
                    <a:stretch>
                      <a:fillRect/>
                    </a:stretch>
                  </pic:blipFill>
                  <pic:spPr>
                    <a:xfrm>
                      <a:off x="0" y="0"/>
                      <a:ext cx="4679950" cy="1992630"/>
                    </a:xfrm>
                    <a:prstGeom prst="rect">
                      <a:avLst/>
                    </a:prstGeom>
                  </pic:spPr>
                </pic:pic>
              </a:graphicData>
            </a:graphic>
          </wp:inline>
        </w:drawing>
      </w:r>
    </w:p>
    <w:p w14:paraId="650B558B" w14:textId="09C94F6A" w:rsidR="00EC7DE6" w:rsidRPr="00CB6259" w:rsidRDefault="00EC7DE6" w:rsidP="00CB6259">
      <w:pPr>
        <w:pStyle w:val="tbnormal"/>
        <w:spacing w:after="180"/>
        <w:jc w:val="right"/>
        <w:rPr>
          <w:b/>
          <w:color w:val="404040" w:themeColor="text1" w:themeTint="BF"/>
          <w:sz w:val="18"/>
        </w:rPr>
      </w:pPr>
      <w:r w:rsidRPr="00CB6259">
        <w:rPr>
          <w:b/>
          <w:color w:val="404040" w:themeColor="text1" w:themeTint="BF"/>
          <w:sz w:val="18"/>
        </w:rPr>
        <w:t>Figure X : Détail de l’impact d’un paiement sur les comptes d’actif et de passif.</w:t>
      </w:r>
    </w:p>
    <w:p w14:paraId="2BC1EBA3" w14:textId="3A19C899" w:rsidR="00780666" w:rsidRPr="00133D4C" w:rsidRDefault="00EC7DE6" w:rsidP="00133D4C">
      <w:pPr>
        <w:pStyle w:val="tbnormal"/>
      </w:pPr>
      <w:r>
        <w:t xml:space="preserve">La créance est annulée en débitant le compte </w:t>
      </w:r>
      <w:r w:rsidRPr="00EC7DE6">
        <w:rPr>
          <w:b/>
        </w:rPr>
        <w:t>2000 Créanciers</w:t>
      </w:r>
      <w:r>
        <w:t xml:space="preserve"> et le compte de liquidité est crédité de la même somme.</w:t>
      </w:r>
      <w:r w:rsidR="00780666">
        <w:t xml:space="preserve"> Si l’on regarde de plus près les deux éléments importants de la comptabilité, le bilan et le compte de pertes et profits, on peut s’apercevoir qu’à ce stade la société est bénéfi</w:t>
      </w:r>
      <w:r w:rsidR="005F0911">
        <w:t xml:space="preserve">ciaire de la </w:t>
      </w:r>
      <w:r w:rsidR="005F0911">
        <w:lastRenderedPageBreak/>
        <w:t xml:space="preserve">valeur ajoutée TVA car elle dispose d’un </w:t>
      </w:r>
      <w:r w:rsidR="0029542E">
        <w:t xml:space="preserve">nouveau débiteur. En effet, </w:t>
      </w:r>
      <w:r w:rsidR="005F0911">
        <w:t>la Confédération doit rembourser ce montant en fin d’année.</w:t>
      </w:r>
    </w:p>
    <w:p w14:paraId="6FAD5EDF" w14:textId="32D74A09" w:rsidR="00880130" w:rsidRDefault="00880130" w:rsidP="00880130">
      <w:pPr>
        <w:pStyle w:val="tbtitre3"/>
      </w:pPr>
      <w:bookmarkStart w:id="384" w:name="_Toc454297954"/>
      <w:bookmarkStart w:id="385" w:name="_Toc455044937"/>
      <w:r>
        <w:t>Production</w:t>
      </w:r>
      <w:bookmarkEnd w:id="384"/>
      <w:bookmarkEnd w:id="385"/>
    </w:p>
    <w:p w14:paraId="1C08336F" w14:textId="331B8D3C" w:rsidR="002631AE" w:rsidRDefault="009E2E02" w:rsidP="002631AE">
      <w:pPr>
        <w:pStyle w:val="tbnormal"/>
      </w:pPr>
      <w:r>
        <w:t xml:space="preserve">Une fois que l’achat des matières premières est effectuée et qu’elles sont disponible en stock, la production peut débuter. Si l’on se rend sur la page qui liste les ordres de fabrication en attente, application </w:t>
      </w:r>
      <w:proofErr w:type="spellStart"/>
      <w:r w:rsidRPr="009E2E02">
        <w:rPr>
          <w:b/>
        </w:rPr>
        <w:t>Manufacturing</w:t>
      </w:r>
      <w:proofErr w:type="spellEnd"/>
      <w:r w:rsidRPr="009E2E02">
        <w:rPr>
          <w:b/>
        </w:rPr>
        <w:t xml:space="preserve"> / </w:t>
      </w:r>
      <w:proofErr w:type="spellStart"/>
      <w:r w:rsidRPr="009E2E02">
        <w:rPr>
          <w:b/>
        </w:rPr>
        <w:t>Manufacutring</w:t>
      </w:r>
      <w:proofErr w:type="spellEnd"/>
      <w:r w:rsidRPr="009E2E02">
        <w:rPr>
          <w:b/>
        </w:rPr>
        <w:t xml:space="preserve"> / </w:t>
      </w:r>
      <w:proofErr w:type="spellStart"/>
      <w:r w:rsidRPr="009E2E02">
        <w:rPr>
          <w:b/>
        </w:rPr>
        <w:t>Manufacturing</w:t>
      </w:r>
      <w:proofErr w:type="spellEnd"/>
      <w:r w:rsidRPr="009E2E02">
        <w:rPr>
          <w:b/>
        </w:rPr>
        <w:t xml:space="preserve"> </w:t>
      </w:r>
      <w:proofErr w:type="spellStart"/>
      <w:r w:rsidRPr="009E2E02">
        <w:rPr>
          <w:b/>
        </w:rPr>
        <w:t>Orders</w:t>
      </w:r>
      <w:proofErr w:type="spellEnd"/>
      <w:r w:rsidRPr="009E2E02">
        <w:rPr>
          <w:b/>
        </w:rPr>
        <w:t xml:space="preserve">, </w:t>
      </w:r>
      <w:r>
        <w:t>on peut les visualiser :</w:t>
      </w:r>
    </w:p>
    <w:p w14:paraId="43060639" w14:textId="2BB3ED5A" w:rsidR="009E2E02" w:rsidRDefault="009E2E02" w:rsidP="002631AE">
      <w:pPr>
        <w:pStyle w:val="tbnormal"/>
      </w:pPr>
      <w:r>
        <w:rPr>
          <w:noProof/>
          <w:lang w:val="fr-FR" w:eastAsia="fr-FR"/>
        </w:rPr>
        <w:drawing>
          <wp:inline distT="0" distB="0" distL="0" distR="0" wp14:anchorId="30A55709" wp14:editId="2B05AD41">
            <wp:extent cx="4679950" cy="1083945"/>
            <wp:effectExtent l="0" t="0" r="0" b="8255"/>
            <wp:docPr id="108" name="Imag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 name="Capture d’écran 2016-06-20 à 11.31.08.png"/>
                    <pic:cNvPicPr/>
                  </pic:nvPicPr>
                  <pic:blipFill>
                    <a:blip r:embed="rId125" cstate="print">
                      <a:extLst>
                        <a:ext uri="{28A0092B-C50C-407E-A947-70E740481C1C}">
                          <a14:useLocalDpi xmlns:a14="http://schemas.microsoft.com/office/drawing/2010/main" val="0"/>
                        </a:ext>
                      </a:extLst>
                    </a:blip>
                    <a:stretch>
                      <a:fillRect/>
                    </a:stretch>
                  </pic:blipFill>
                  <pic:spPr>
                    <a:xfrm>
                      <a:off x="0" y="0"/>
                      <a:ext cx="4679950" cy="1083945"/>
                    </a:xfrm>
                    <a:prstGeom prst="rect">
                      <a:avLst/>
                    </a:prstGeom>
                  </pic:spPr>
                </pic:pic>
              </a:graphicData>
            </a:graphic>
          </wp:inline>
        </w:drawing>
      </w:r>
    </w:p>
    <w:p w14:paraId="01EB5C6F" w14:textId="2C90DCD9" w:rsidR="009E2E02" w:rsidRPr="00CB6259" w:rsidRDefault="009E2E02" w:rsidP="00CB6259">
      <w:pPr>
        <w:pStyle w:val="tbnormal"/>
        <w:spacing w:after="180"/>
        <w:jc w:val="right"/>
        <w:rPr>
          <w:b/>
          <w:color w:val="404040" w:themeColor="text1" w:themeTint="BF"/>
          <w:sz w:val="18"/>
        </w:rPr>
      </w:pPr>
      <w:r w:rsidRPr="00CB6259">
        <w:rPr>
          <w:b/>
          <w:color w:val="404040" w:themeColor="text1" w:themeTint="BF"/>
          <w:sz w:val="18"/>
        </w:rPr>
        <w:t>Figure X : Affichage des ordres de fabrication.</w:t>
      </w:r>
    </w:p>
    <w:p w14:paraId="38DA5F90" w14:textId="36F68CE7" w:rsidR="009E2E02" w:rsidRDefault="009E2E02" w:rsidP="002631AE">
      <w:pPr>
        <w:pStyle w:val="tbnormal"/>
      </w:pPr>
      <w:r>
        <w:t xml:space="preserve">Dans ce processus, il s’agit de lancer les ordres de fabrication qui sont dans l’état </w:t>
      </w:r>
      <w:proofErr w:type="spellStart"/>
      <w:r w:rsidRPr="009E2E02">
        <w:rPr>
          <w:b/>
        </w:rPr>
        <w:t>Ready</w:t>
      </w:r>
      <w:proofErr w:type="spellEnd"/>
      <w:r w:rsidRPr="009E2E02">
        <w:rPr>
          <w:b/>
        </w:rPr>
        <w:t xml:space="preserve"> to </w:t>
      </w:r>
      <w:proofErr w:type="spellStart"/>
      <w:r w:rsidRPr="009E2E02">
        <w:rPr>
          <w:b/>
        </w:rPr>
        <w:t>Produce</w:t>
      </w:r>
      <w:proofErr w:type="spellEnd"/>
      <w:r>
        <w:t>, c’est la responsabilité de l’activité MA01. Ensuite, une fois que le temps nécessaire à la transformation des matières premières en produits finis est atteint, il faut validation la production. La confirmation se fait grâce à l’activité MA02.</w:t>
      </w:r>
    </w:p>
    <w:p w14:paraId="2B885003" w14:textId="3A6B1C31" w:rsidR="009E2E02" w:rsidRDefault="009F7894" w:rsidP="009E2E02">
      <w:pPr>
        <w:pStyle w:val="tbtitre4"/>
      </w:pPr>
      <w:bookmarkStart w:id="386" w:name="_Toc454297955"/>
      <w:bookmarkStart w:id="387" w:name="_Toc455044938"/>
      <w:proofErr w:type="spellStart"/>
      <w:r>
        <w:t>Lancer</w:t>
      </w:r>
      <w:proofErr w:type="spellEnd"/>
      <w:r w:rsidR="00A64F1E">
        <w:t xml:space="preserve"> des </w:t>
      </w:r>
      <w:proofErr w:type="spellStart"/>
      <w:r w:rsidR="00A64F1E">
        <w:t>ordres</w:t>
      </w:r>
      <w:proofErr w:type="spellEnd"/>
      <w:r w:rsidR="00A64F1E">
        <w:t xml:space="preserve"> de </w:t>
      </w:r>
      <w:proofErr w:type="spellStart"/>
      <w:r w:rsidR="00A64F1E">
        <w:t>fabrication</w:t>
      </w:r>
      <w:proofErr w:type="spellEnd"/>
      <w:r w:rsidR="009E2E02">
        <w:t xml:space="preserve"> MA01</w:t>
      </w:r>
      <w:bookmarkEnd w:id="386"/>
      <w:bookmarkEnd w:id="387"/>
    </w:p>
    <w:p w14:paraId="50858A43" w14:textId="219554FA" w:rsidR="00A105FD" w:rsidRDefault="009E2E02" w:rsidP="009E2E02">
      <w:pPr>
        <w:pStyle w:val="tbnormal"/>
      </w:pPr>
      <w:r>
        <w:t xml:space="preserve">C’est seulement lorsque toutes </w:t>
      </w:r>
      <w:r w:rsidR="00A105FD">
        <w:t>les matières premières</w:t>
      </w:r>
      <w:r>
        <w:t xml:space="preserve"> sont </w:t>
      </w:r>
      <w:proofErr w:type="gramStart"/>
      <w:r>
        <w:t>disponible</w:t>
      </w:r>
      <w:proofErr w:type="gramEnd"/>
      <w:r>
        <w:t xml:space="preserve"> que l’ordre de fabrication passe du statut </w:t>
      </w:r>
      <w:proofErr w:type="spellStart"/>
      <w:r w:rsidRPr="009E2E02">
        <w:rPr>
          <w:b/>
        </w:rPr>
        <w:t>Awaiting</w:t>
      </w:r>
      <w:proofErr w:type="spellEnd"/>
      <w:r w:rsidRPr="009E2E02">
        <w:rPr>
          <w:b/>
        </w:rPr>
        <w:t xml:space="preserve"> </w:t>
      </w:r>
      <w:proofErr w:type="spellStart"/>
      <w:r w:rsidRPr="009E2E02">
        <w:rPr>
          <w:b/>
        </w:rPr>
        <w:t>Raw</w:t>
      </w:r>
      <w:proofErr w:type="spellEnd"/>
      <w:r w:rsidRPr="009E2E02">
        <w:rPr>
          <w:b/>
        </w:rPr>
        <w:t xml:space="preserve"> </w:t>
      </w:r>
      <w:proofErr w:type="spellStart"/>
      <w:r w:rsidRPr="009E2E02">
        <w:rPr>
          <w:b/>
        </w:rPr>
        <w:t>Materials</w:t>
      </w:r>
      <w:proofErr w:type="spellEnd"/>
      <w:r>
        <w:t xml:space="preserve"> à </w:t>
      </w:r>
      <w:proofErr w:type="spellStart"/>
      <w:r w:rsidRPr="009E2E02">
        <w:rPr>
          <w:b/>
        </w:rPr>
        <w:t>Ready</w:t>
      </w:r>
      <w:proofErr w:type="spellEnd"/>
      <w:r w:rsidRPr="009E2E02">
        <w:rPr>
          <w:b/>
        </w:rPr>
        <w:t xml:space="preserve"> to </w:t>
      </w:r>
      <w:proofErr w:type="spellStart"/>
      <w:r w:rsidRPr="009E2E02">
        <w:rPr>
          <w:b/>
        </w:rPr>
        <w:t>Produce</w:t>
      </w:r>
      <w:proofErr w:type="spellEnd"/>
      <w:r>
        <w:t xml:space="preserve">. À ce moment-là, il devient possible </w:t>
      </w:r>
      <w:r w:rsidR="00A105FD">
        <w:t xml:space="preserve">d’effectuer les opérations de production. Pour lancer l’ordre de fabrication, il est nécessaire de se rendre dans le détail de l’OF via l’application </w:t>
      </w:r>
      <w:proofErr w:type="spellStart"/>
      <w:r w:rsidR="00A105FD" w:rsidRPr="00A105FD">
        <w:rPr>
          <w:b/>
        </w:rPr>
        <w:t>Manufacturing</w:t>
      </w:r>
      <w:proofErr w:type="spellEnd"/>
      <w:r w:rsidR="00A105FD" w:rsidRPr="00A105FD">
        <w:rPr>
          <w:b/>
        </w:rPr>
        <w:t xml:space="preserve"> / </w:t>
      </w:r>
      <w:proofErr w:type="spellStart"/>
      <w:r w:rsidR="00A105FD" w:rsidRPr="00A105FD">
        <w:rPr>
          <w:b/>
        </w:rPr>
        <w:t>Manufacturing</w:t>
      </w:r>
      <w:proofErr w:type="spellEnd"/>
      <w:r w:rsidR="00A105FD" w:rsidRPr="00A105FD">
        <w:rPr>
          <w:b/>
        </w:rPr>
        <w:t xml:space="preserve"> / </w:t>
      </w:r>
      <w:proofErr w:type="spellStart"/>
      <w:r w:rsidR="00A105FD" w:rsidRPr="00A105FD">
        <w:rPr>
          <w:b/>
        </w:rPr>
        <w:t>Manufacturing</w:t>
      </w:r>
      <w:proofErr w:type="spellEnd"/>
      <w:r w:rsidR="00A105FD" w:rsidRPr="00A105FD">
        <w:rPr>
          <w:b/>
        </w:rPr>
        <w:t xml:space="preserve"> </w:t>
      </w:r>
      <w:proofErr w:type="spellStart"/>
      <w:r w:rsidR="00A105FD" w:rsidRPr="00A105FD">
        <w:rPr>
          <w:b/>
        </w:rPr>
        <w:t>Orders</w:t>
      </w:r>
      <w:proofErr w:type="spellEnd"/>
      <w:r w:rsidR="00A105FD" w:rsidRPr="00A105FD">
        <w:rPr>
          <w:b/>
        </w:rPr>
        <w:t xml:space="preserve"> </w:t>
      </w:r>
      <w:r w:rsidR="00A105FD">
        <w:t>et en cliquant sur l’ordre en question. À partir de ce formulaire, plusieurs choses sont très intéressantes :</w:t>
      </w:r>
    </w:p>
    <w:p w14:paraId="5DBB2266" w14:textId="0A29D167" w:rsidR="00A105FD" w:rsidRDefault="00A105FD" w:rsidP="00AB054A">
      <w:pPr>
        <w:pStyle w:val="tbnormal"/>
        <w:numPr>
          <w:ilvl w:val="0"/>
          <w:numId w:val="18"/>
        </w:numPr>
      </w:pPr>
      <w:r>
        <w:t>Les produits consommés, c’est-à-dire la liste des matières premières et la quantité associée.</w:t>
      </w:r>
    </w:p>
    <w:p w14:paraId="133F9AFF" w14:textId="58A685CE" w:rsidR="00A105FD" w:rsidRDefault="00A105FD" w:rsidP="00AB054A">
      <w:pPr>
        <w:pStyle w:val="tbnormal"/>
        <w:numPr>
          <w:ilvl w:val="0"/>
          <w:numId w:val="18"/>
        </w:numPr>
      </w:pPr>
      <w:r>
        <w:t>Les produits fabriqués, c’est-à-dire la liste des produits finis.</w:t>
      </w:r>
    </w:p>
    <w:p w14:paraId="4B500A43" w14:textId="684843B4" w:rsidR="00A105FD" w:rsidRDefault="00A105FD" w:rsidP="00A105FD">
      <w:pPr>
        <w:pStyle w:val="tbnormal"/>
        <w:jc w:val="center"/>
      </w:pPr>
      <w:r>
        <w:rPr>
          <w:noProof/>
          <w:lang w:val="fr-FR" w:eastAsia="fr-FR"/>
        </w:rPr>
        <w:drawing>
          <wp:inline distT="0" distB="0" distL="0" distR="0" wp14:anchorId="375A45BB" wp14:editId="13D45D46">
            <wp:extent cx="2160000" cy="1227419"/>
            <wp:effectExtent l="0" t="0" r="0" b="0"/>
            <wp:docPr id="110" name="Imag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 name="Capture d’écran 2016-06-20 à 11.42.31.png"/>
                    <pic:cNvPicPr/>
                  </pic:nvPicPr>
                  <pic:blipFill>
                    <a:blip r:embed="rId126" cstate="print">
                      <a:extLst>
                        <a:ext uri="{28A0092B-C50C-407E-A947-70E740481C1C}">
                          <a14:useLocalDpi xmlns:a14="http://schemas.microsoft.com/office/drawing/2010/main" val="0"/>
                        </a:ext>
                      </a:extLst>
                    </a:blip>
                    <a:stretch>
                      <a:fillRect/>
                    </a:stretch>
                  </pic:blipFill>
                  <pic:spPr>
                    <a:xfrm>
                      <a:off x="0" y="0"/>
                      <a:ext cx="2160000" cy="1227419"/>
                    </a:xfrm>
                    <a:prstGeom prst="rect">
                      <a:avLst/>
                    </a:prstGeom>
                  </pic:spPr>
                </pic:pic>
              </a:graphicData>
            </a:graphic>
          </wp:inline>
        </w:drawing>
      </w:r>
      <w:r>
        <w:rPr>
          <w:noProof/>
          <w:lang w:val="fr-FR" w:eastAsia="fr-FR"/>
        </w:rPr>
        <w:drawing>
          <wp:inline distT="0" distB="0" distL="0" distR="0" wp14:anchorId="3154A70F" wp14:editId="550B04EB">
            <wp:extent cx="2160000" cy="1227420"/>
            <wp:effectExtent l="0" t="0" r="0" b="0"/>
            <wp:docPr id="109" name="Imag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 name="Capture d’écran 2016-06-20 à 11.43.24.png"/>
                    <pic:cNvPicPr/>
                  </pic:nvPicPr>
                  <pic:blipFill>
                    <a:blip r:embed="rId127" cstate="print">
                      <a:extLst>
                        <a:ext uri="{28A0092B-C50C-407E-A947-70E740481C1C}">
                          <a14:useLocalDpi xmlns:a14="http://schemas.microsoft.com/office/drawing/2010/main" val="0"/>
                        </a:ext>
                      </a:extLst>
                    </a:blip>
                    <a:stretch>
                      <a:fillRect/>
                    </a:stretch>
                  </pic:blipFill>
                  <pic:spPr>
                    <a:xfrm>
                      <a:off x="0" y="0"/>
                      <a:ext cx="2160000" cy="1227420"/>
                    </a:xfrm>
                    <a:prstGeom prst="rect">
                      <a:avLst/>
                    </a:prstGeom>
                  </pic:spPr>
                </pic:pic>
              </a:graphicData>
            </a:graphic>
          </wp:inline>
        </w:drawing>
      </w:r>
    </w:p>
    <w:p w14:paraId="3FB41456" w14:textId="79D32724" w:rsidR="00A105FD" w:rsidRPr="00CB6259" w:rsidRDefault="00A105FD" w:rsidP="00CB6259">
      <w:pPr>
        <w:pStyle w:val="tbnormal"/>
        <w:spacing w:after="180"/>
        <w:jc w:val="right"/>
        <w:rPr>
          <w:b/>
          <w:color w:val="404040" w:themeColor="text1" w:themeTint="BF"/>
          <w:sz w:val="18"/>
        </w:rPr>
      </w:pPr>
      <w:r w:rsidRPr="00CB6259">
        <w:rPr>
          <w:b/>
          <w:color w:val="404040" w:themeColor="text1" w:themeTint="BF"/>
          <w:sz w:val="18"/>
        </w:rPr>
        <w:t>Figure X : Détails d’un ordre de fabrication.</w:t>
      </w:r>
    </w:p>
    <w:p w14:paraId="34918664" w14:textId="2F065884" w:rsidR="00A105FD" w:rsidRDefault="00A105FD" w:rsidP="00A105FD">
      <w:pPr>
        <w:pStyle w:val="tbnormal"/>
      </w:pPr>
      <w:r>
        <w:t>Ces éléments sont directement liés aux mouvements de stock que l’on peut visualiser à la figure X #REF (PL02).</w:t>
      </w:r>
    </w:p>
    <w:p w14:paraId="2F88D2A9" w14:textId="588F2E9F" w:rsidR="00A105FD" w:rsidRDefault="00A105FD" w:rsidP="00A105FD">
      <w:pPr>
        <w:pStyle w:val="tbnormal"/>
      </w:pPr>
      <w:r>
        <w:t xml:space="preserve">Pour renseigner le système sur le fait que la production est lancée, il faut uniquement appuyer sur le bouton </w:t>
      </w:r>
      <w:r w:rsidRPr="00A105FD">
        <w:rPr>
          <w:b/>
        </w:rPr>
        <w:t xml:space="preserve">Mark As </w:t>
      </w:r>
      <w:proofErr w:type="spellStart"/>
      <w:r w:rsidRPr="00A105FD">
        <w:rPr>
          <w:b/>
        </w:rPr>
        <w:t>Started</w:t>
      </w:r>
      <w:proofErr w:type="spellEnd"/>
      <w:r>
        <w:t xml:space="preserve"> dans le menu supérieur. L’effet de cette action est </w:t>
      </w:r>
      <w:r w:rsidR="004962B9">
        <w:t xml:space="preserve">uniquement </w:t>
      </w:r>
      <w:r>
        <w:t xml:space="preserve">de passer l’ordre de fabrication de </w:t>
      </w:r>
      <w:proofErr w:type="spellStart"/>
      <w:r w:rsidRPr="00A105FD">
        <w:rPr>
          <w:b/>
        </w:rPr>
        <w:lastRenderedPageBreak/>
        <w:t>Ready</w:t>
      </w:r>
      <w:proofErr w:type="spellEnd"/>
      <w:r w:rsidRPr="00A105FD">
        <w:rPr>
          <w:b/>
        </w:rPr>
        <w:t xml:space="preserve"> To </w:t>
      </w:r>
      <w:proofErr w:type="spellStart"/>
      <w:r w:rsidRPr="00A105FD">
        <w:rPr>
          <w:b/>
        </w:rPr>
        <w:t>Produce</w:t>
      </w:r>
      <w:proofErr w:type="spellEnd"/>
      <w:r>
        <w:t xml:space="preserve"> à </w:t>
      </w:r>
      <w:r w:rsidRPr="00A105FD">
        <w:rPr>
          <w:b/>
        </w:rPr>
        <w:t xml:space="preserve">Production </w:t>
      </w:r>
      <w:proofErr w:type="spellStart"/>
      <w:r w:rsidRPr="00A105FD">
        <w:rPr>
          <w:b/>
        </w:rPr>
        <w:t>Started</w:t>
      </w:r>
      <w:proofErr w:type="spellEnd"/>
      <w:r>
        <w:t>.</w:t>
      </w:r>
      <w:r w:rsidR="004962B9">
        <w:t xml:space="preserve"> Les stocks et la comptabilité ne sont pas impactés par cette opération.</w:t>
      </w:r>
    </w:p>
    <w:p w14:paraId="2772519E" w14:textId="6DB47FEA" w:rsidR="009E2E02" w:rsidRDefault="00A64F1E" w:rsidP="009E2E02">
      <w:pPr>
        <w:pStyle w:val="tbtitre4"/>
      </w:pPr>
      <w:bookmarkStart w:id="388" w:name="_Toc454297956"/>
      <w:bookmarkStart w:id="389" w:name="_Toc455044939"/>
      <w:proofErr w:type="spellStart"/>
      <w:r>
        <w:t>Confirmer</w:t>
      </w:r>
      <w:proofErr w:type="spellEnd"/>
      <w:r>
        <w:t xml:space="preserve"> la </w:t>
      </w:r>
      <w:proofErr w:type="spellStart"/>
      <w:r>
        <w:t>production</w:t>
      </w:r>
      <w:proofErr w:type="spellEnd"/>
      <w:r w:rsidR="009E2E02">
        <w:t xml:space="preserve"> MA02</w:t>
      </w:r>
      <w:bookmarkEnd w:id="388"/>
      <w:bookmarkEnd w:id="389"/>
    </w:p>
    <w:p w14:paraId="2AE6F2EC" w14:textId="7560B3C3" w:rsidR="005108C5" w:rsidRDefault="005108C5" w:rsidP="005108C5">
      <w:pPr>
        <w:pStyle w:val="tbnormal"/>
      </w:pPr>
      <w:r>
        <w:t>Après un certain laps de temps défini par la productivité des lignes à produire l’ordre de fabrication, ce même ordre doit être confirmé comme étant terminé.</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5108C5" w14:paraId="331833D9" w14:textId="77777777" w:rsidTr="00CB6259">
        <w:trPr>
          <w:trHeight w:hRule="exact" w:val="113"/>
        </w:trPr>
        <w:tc>
          <w:tcPr>
            <w:tcW w:w="597" w:type="dxa"/>
            <w:tcBorders>
              <w:bottom w:val="single" w:sz="2" w:space="0" w:color="D0CECE" w:themeColor="background2" w:themeShade="E6"/>
            </w:tcBorders>
            <w:shd w:val="clear" w:color="auto" w:fill="auto"/>
            <w:vAlign w:val="center"/>
          </w:tcPr>
          <w:p w14:paraId="7B327919" w14:textId="77777777" w:rsidR="005108C5" w:rsidRPr="00025F11" w:rsidRDefault="005108C5" w:rsidP="00CB6259">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5A5CBEFF" w14:textId="77777777" w:rsidR="005108C5" w:rsidRPr="00025F11" w:rsidRDefault="005108C5" w:rsidP="00CB6259">
            <w:pPr>
              <w:pStyle w:val="tbnormal"/>
              <w:jc w:val="left"/>
              <w:rPr>
                <w:b/>
                <w:sz w:val="2"/>
                <w:szCs w:val="2"/>
              </w:rPr>
            </w:pPr>
          </w:p>
        </w:tc>
      </w:tr>
      <w:tr w:rsidR="005108C5" w14:paraId="2A9386F3" w14:textId="77777777" w:rsidTr="00CB6259">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4289E54C" w14:textId="2456AEAC" w:rsidR="005108C5" w:rsidRPr="000353ED" w:rsidRDefault="005108C5" w:rsidP="00CB6259">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3F2E69CE" w14:textId="22AA743F" w:rsidR="005108C5" w:rsidRPr="00C676D4" w:rsidRDefault="005108C5" w:rsidP="00CB6259">
            <w:pPr>
              <w:pStyle w:val="tbnormal"/>
              <w:rPr>
                <w:sz w:val="21"/>
              </w:rPr>
            </w:pPr>
            <w:r>
              <w:rPr>
                <w:b/>
                <w:sz w:val="21"/>
              </w:rPr>
              <w:t>Informations :</w:t>
            </w:r>
          </w:p>
          <w:p w14:paraId="729DCB77" w14:textId="3C744898" w:rsidR="005108C5" w:rsidRPr="001D2AFE" w:rsidRDefault="005108C5" w:rsidP="005108C5">
            <w:pPr>
              <w:pStyle w:val="tbnormal"/>
              <w:rPr>
                <w:sz w:val="21"/>
              </w:rPr>
            </w:pPr>
            <w:r>
              <w:rPr>
                <w:sz w:val="21"/>
              </w:rPr>
              <w:t>Le temps imparti à la production est défini en tant que contrainte au niveau du scénario utilisé.</w:t>
            </w:r>
          </w:p>
        </w:tc>
      </w:tr>
      <w:tr w:rsidR="005108C5" w14:paraId="1F20DF50" w14:textId="77777777" w:rsidTr="00CB6259">
        <w:trPr>
          <w:trHeight w:hRule="exact" w:val="90"/>
        </w:trPr>
        <w:tc>
          <w:tcPr>
            <w:tcW w:w="597" w:type="dxa"/>
            <w:tcBorders>
              <w:top w:val="single" w:sz="2" w:space="0" w:color="D0CECE" w:themeColor="background2" w:themeShade="E6"/>
            </w:tcBorders>
            <w:shd w:val="clear" w:color="auto" w:fill="auto"/>
            <w:vAlign w:val="center"/>
          </w:tcPr>
          <w:p w14:paraId="78ACCF59" w14:textId="77777777" w:rsidR="005108C5" w:rsidRPr="00025F11" w:rsidRDefault="005108C5" w:rsidP="00CB6259">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189B7695" w14:textId="77777777" w:rsidR="005108C5" w:rsidRPr="00025F11" w:rsidRDefault="005108C5" w:rsidP="00CB6259">
            <w:pPr>
              <w:pStyle w:val="tbnormal"/>
              <w:jc w:val="left"/>
              <w:rPr>
                <w:b/>
                <w:sz w:val="2"/>
                <w:szCs w:val="2"/>
              </w:rPr>
            </w:pPr>
          </w:p>
        </w:tc>
      </w:tr>
    </w:tbl>
    <w:p w14:paraId="6D0639E5" w14:textId="3DC34800" w:rsidR="005108C5" w:rsidRDefault="005108C5" w:rsidP="005108C5">
      <w:pPr>
        <w:pStyle w:val="tbnormal"/>
      </w:pPr>
      <w:r>
        <w:t xml:space="preserve">Cela s’effectue en accédant à l’ordre de fabrication concerné, application </w:t>
      </w:r>
      <w:proofErr w:type="spellStart"/>
      <w:r w:rsidRPr="005108C5">
        <w:rPr>
          <w:b/>
        </w:rPr>
        <w:t>Manufacturing</w:t>
      </w:r>
      <w:proofErr w:type="spellEnd"/>
      <w:r w:rsidRPr="005108C5">
        <w:rPr>
          <w:b/>
        </w:rPr>
        <w:t xml:space="preserve"> / </w:t>
      </w:r>
      <w:proofErr w:type="spellStart"/>
      <w:r w:rsidRPr="005108C5">
        <w:rPr>
          <w:b/>
        </w:rPr>
        <w:t>Manufacturing</w:t>
      </w:r>
      <w:proofErr w:type="spellEnd"/>
      <w:r w:rsidRPr="005108C5">
        <w:rPr>
          <w:b/>
        </w:rPr>
        <w:t xml:space="preserve"> / </w:t>
      </w:r>
      <w:proofErr w:type="spellStart"/>
      <w:r w:rsidRPr="005108C5">
        <w:rPr>
          <w:b/>
        </w:rPr>
        <w:t>Manufacturing</w:t>
      </w:r>
      <w:proofErr w:type="spellEnd"/>
      <w:r w:rsidRPr="005108C5">
        <w:rPr>
          <w:b/>
        </w:rPr>
        <w:t xml:space="preserve"> </w:t>
      </w:r>
      <w:proofErr w:type="spellStart"/>
      <w:r w:rsidRPr="005108C5">
        <w:rPr>
          <w:b/>
        </w:rPr>
        <w:t>Orders</w:t>
      </w:r>
      <w:proofErr w:type="spellEnd"/>
      <w:r>
        <w:t xml:space="preserve"> et sélection de l’ordre de fabrication pour lequel les </w:t>
      </w:r>
      <w:r w:rsidR="009F296B">
        <w:t xml:space="preserve">opérations touchent à leurs fins. À partir de là, il est possible d’effectuer un clic sur le bouton </w:t>
      </w:r>
      <w:proofErr w:type="spellStart"/>
      <w:r w:rsidR="009F296B" w:rsidRPr="009F296B">
        <w:rPr>
          <w:b/>
        </w:rPr>
        <w:t>Produce</w:t>
      </w:r>
      <w:proofErr w:type="spellEnd"/>
      <w:r w:rsidR="009F296B">
        <w:t xml:space="preserve"> qui va actionner une demande de confirmation sur les éléments produits et ceux consommés :</w:t>
      </w:r>
    </w:p>
    <w:p w14:paraId="77E70CE7" w14:textId="3B21946A" w:rsidR="009F296B" w:rsidRDefault="009F296B" w:rsidP="005108C5">
      <w:pPr>
        <w:pStyle w:val="tbnormal"/>
      </w:pPr>
      <w:r>
        <w:rPr>
          <w:noProof/>
          <w:lang w:val="fr-FR" w:eastAsia="fr-FR"/>
        </w:rPr>
        <w:drawing>
          <wp:inline distT="0" distB="0" distL="0" distR="0" wp14:anchorId="12477629" wp14:editId="22C897F2">
            <wp:extent cx="4679950" cy="2814955"/>
            <wp:effectExtent l="0" t="0" r="0" b="4445"/>
            <wp:docPr id="111" name="Imag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 name="Capture d’écran 2016-06-20 à 11.59.33.png"/>
                    <pic:cNvPicPr/>
                  </pic:nvPicPr>
                  <pic:blipFill>
                    <a:blip r:embed="rId128" cstate="print">
                      <a:extLst>
                        <a:ext uri="{28A0092B-C50C-407E-A947-70E740481C1C}">
                          <a14:useLocalDpi xmlns:a14="http://schemas.microsoft.com/office/drawing/2010/main" val="0"/>
                        </a:ext>
                      </a:extLst>
                    </a:blip>
                    <a:stretch>
                      <a:fillRect/>
                    </a:stretch>
                  </pic:blipFill>
                  <pic:spPr>
                    <a:xfrm>
                      <a:off x="0" y="0"/>
                      <a:ext cx="4679950" cy="2814955"/>
                    </a:xfrm>
                    <a:prstGeom prst="rect">
                      <a:avLst/>
                    </a:prstGeom>
                  </pic:spPr>
                </pic:pic>
              </a:graphicData>
            </a:graphic>
          </wp:inline>
        </w:drawing>
      </w:r>
    </w:p>
    <w:p w14:paraId="7B9537A1" w14:textId="354A6FB9" w:rsidR="009F296B" w:rsidRPr="00CB6259" w:rsidRDefault="009F296B" w:rsidP="00CB6259">
      <w:pPr>
        <w:pStyle w:val="tbnormal"/>
        <w:spacing w:after="180"/>
        <w:jc w:val="right"/>
        <w:rPr>
          <w:b/>
          <w:color w:val="404040" w:themeColor="text1" w:themeTint="BF"/>
          <w:sz w:val="18"/>
        </w:rPr>
      </w:pPr>
      <w:r w:rsidRPr="00CB6259">
        <w:rPr>
          <w:b/>
          <w:color w:val="404040" w:themeColor="text1" w:themeTint="BF"/>
          <w:sz w:val="18"/>
        </w:rPr>
        <w:t>Figure X : Confirmation de la production d’un ordre de fabrication.</w:t>
      </w:r>
      <w:r w:rsidR="00CB6259">
        <w:rPr>
          <w:b/>
          <w:color w:val="404040" w:themeColor="text1" w:themeTint="BF"/>
          <w:sz w:val="18"/>
        </w:rPr>
        <w:t xml:space="preserve"> </w:t>
      </w:r>
      <w:r w:rsidRPr="00CB6259">
        <w:rPr>
          <w:b/>
          <w:color w:val="404040" w:themeColor="text1" w:themeTint="BF"/>
          <w:sz w:val="18"/>
        </w:rPr>
        <w:t xml:space="preserve">En confirmant la production avec le bouton </w:t>
      </w:r>
      <w:proofErr w:type="spellStart"/>
      <w:r w:rsidRPr="00CB6259">
        <w:rPr>
          <w:b/>
          <w:color w:val="404040" w:themeColor="text1" w:themeTint="BF"/>
          <w:sz w:val="18"/>
        </w:rPr>
        <w:t>Confirm</w:t>
      </w:r>
      <w:proofErr w:type="spellEnd"/>
      <w:r w:rsidRPr="00CB6259">
        <w:rPr>
          <w:b/>
          <w:color w:val="404040" w:themeColor="text1" w:themeTint="BF"/>
          <w:sz w:val="18"/>
        </w:rPr>
        <w:t xml:space="preserve">, l’ordre de fabrication passe au statut terminé </w:t>
      </w:r>
      <w:proofErr w:type="spellStart"/>
      <w:r w:rsidRPr="00CB6259">
        <w:rPr>
          <w:b/>
          <w:color w:val="404040" w:themeColor="text1" w:themeTint="BF"/>
          <w:sz w:val="18"/>
        </w:rPr>
        <w:t>Done</w:t>
      </w:r>
      <w:proofErr w:type="spellEnd"/>
      <w:r w:rsidRPr="00CB6259">
        <w:rPr>
          <w:b/>
          <w:color w:val="404040" w:themeColor="text1" w:themeTint="BF"/>
          <w:sz w:val="18"/>
        </w:rPr>
        <w:t>.</w:t>
      </w:r>
    </w:p>
    <w:p w14:paraId="04DCE80D" w14:textId="1BAFF32D" w:rsidR="009F296B" w:rsidRDefault="009F296B" w:rsidP="005108C5">
      <w:pPr>
        <w:pStyle w:val="tbnormal"/>
      </w:pPr>
      <w:r>
        <w:t>En terme comptable, plusieurs effets peuvent ê</w:t>
      </w:r>
      <w:r w:rsidR="00583242">
        <w:t xml:space="preserve">tre identifiés. Tout d’abord, les écritures suivantes sont effectuées dans le journal </w:t>
      </w:r>
      <w:r w:rsidR="00583242" w:rsidRPr="00583242">
        <w:rPr>
          <w:b/>
        </w:rPr>
        <w:t>Stock Journal (CHF)</w:t>
      </w:r>
      <w:r w:rsidR="00583242">
        <w:t> :</w:t>
      </w:r>
    </w:p>
    <w:p w14:paraId="4810CB7B" w14:textId="0A537052" w:rsidR="00583242" w:rsidRDefault="00583242" w:rsidP="005108C5">
      <w:pPr>
        <w:pStyle w:val="tbnormal"/>
      </w:pPr>
      <w:r>
        <w:rPr>
          <w:noProof/>
          <w:lang w:val="fr-FR" w:eastAsia="fr-FR"/>
        </w:rPr>
        <w:drawing>
          <wp:inline distT="0" distB="0" distL="0" distR="0" wp14:anchorId="3E08B236" wp14:editId="0479D9F6">
            <wp:extent cx="4679950" cy="1226820"/>
            <wp:effectExtent l="0" t="0" r="0" b="0"/>
            <wp:docPr id="112" name="Imag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 name="Capture d’écran 2016-06-20 à 12.03.10.png"/>
                    <pic:cNvPicPr/>
                  </pic:nvPicPr>
                  <pic:blipFill>
                    <a:blip r:embed="rId129" cstate="print">
                      <a:extLst>
                        <a:ext uri="{28A0092B-C50C-407E-A947-70E740481C1C}">
                          <a14:useLocalDpi xmlns:a14="http://schemas.microsoft.com/office/drawing/2010/main" val="0"/>
                        </a:ext>
                      </a:extLst>
                    </a:blip>
                    <a:stretch>
                      <a:fillRect/>
                    </a:stretch>
                  </pic:blipFill>
                  <pic:spPr>
                    <a:xfrm>
                      <a:off x="0" y="0"/>
                      <a:ext cx="4679950" cy="1226820"/>
                    </a:xfrm>
                    <a:prstGeom prst="rect">
                      <a:avLst/>
                    </a:prstGeom>
                  </pic:spPr>
                </pic:pic>
              </a:graphicData>
            </a:graphic>
          </wp:inline>
        </w:drawing>
      </w:r>
    </w:p>
    <w:p w14:paraId="231A8584" w14:textId="5E024464" w:rsidR="00583242" w:rsidRPr="00CB6259" w:rsidRDefault="00583242" w:rsidP="00CB6259">
      <w:pPr>
        <w:pStyle w:val="tbnormal"/>
        <w:spacing w:after="180"/>
        <w:jc w:val="right"/>
        <w:rPr>
          <w:b/>
          <w:color w:val="404040" w:themeColor="text1" w:themeTint="BF"/>
          <w:sz w:val="18"/>
        </w:rPr>
      </w:pPr>
      <w:r w:rsidRPr="00CB6259">
        <w:rPr>
          <w:b/>
          <w:color w:val="404040" w:themeColor="text1" w:themeTint="BF"/>
          <w:sz w:val="18"/>
        </w:rPr>
        <w:t>Figure X : Liste des écritures comptables après production.</w:t>
      </w:r>
    </w:p>
    <w:p w14:paraId="686B4735" w14:textId="2923C74F" w:rsidR="00583242" w:rsidRDefault="00583242" w:rsidP="005108C5">
      <w:pPr>
        <w:pStyle w:val="tbnormal"/>
      </w:pPr>
      <w:r>
        <w:t xml:space="preserve">On s’aperçoit que dans l’exemple ci-dessus, les transactions </w:t>
      </w:r>
      <w:r w:rsidRPr="00583242">
        <w:rPr>
          <w:b/>
        </w:rPr>
        <w:t>STJ/2016/0006</w:t>
      </w:r>
      <w:r>
        <w:t xml:space="preserve"> à </w:t>
      </w:r>
      <w:r w:rsidRPr="00583242">
        <w:rPr>
          <w:b/>
        </w:rPr>
        <w:t>0010</w:t>
      </w:r>
      <w:r>
        <w:t xml:space="preserve"> concerne une écriture qui crédite le compte </w:t>
      </w:r>
      <w:r w:rsidRPr="00583242">
        <w:rPr>
          <w:b/>
        </w:rPr>
        <w:t xml:space="preserve">1260 Stocks de produits </w:t>
      </w:r>
      <w:r w:rsidRPr="00583242">
        <w:rPr>
          <w:b/>
        </w:rPr>
        <w:lastRenderedPageBreak/>
        <w:t>finis</w:t>
      </w:r>
      <w:r>
        <w:t xml:space="preserve">. En effet, les matières premières disparaissent car elles sont consommées. Il est donc normal que le système diminue la valeur du compte de valorisation. Ensuite, la transaction </w:t>
      </w:r>
      <w:r w:rsidRPr="00583242">
        <w:rPr>
          <w:b/>
        </w:rPr>
        <w:t>STJ/2016/0011</w:t>
      </w:r>
      <w:r>
        <w:t xml:space="preserve"> débite le même compte de la valeur des produits fabriqué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0E458C" w14:paraId="71D51319" w14:textId="77777777" w:rsidTr="00CB6259">
        <w:trPr>
          <w:trHeight w:hRule="exact" w:val="113"/>
        </w:trPr>
        <w:tc>
          <w:tcPr>
            <w:tcW w:w="597" w:type="dxa"/>
            <w:tcBorders>
              <w:bottom w:val="single" w:sz="2" w:space="0" w:color="D0CECE" w:themeColor="background2" w:themeShade="E6"/>
            </w:tcBorders>
            <w:shd w:val="clear" w:color="auto" w:fill="auto"/>
            <w:vAlign w:val="center"/>
          </w:tcPr>
          <w:p w14:paraId="270B766D" w14:textId="77777777" w:rsidR="000E458C" w:rsidRPr="00025F11" w:rsidRDefault="000E458C" w:rsidP="00CB6259">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7DCB0D95" w14:textId="77777777" w:rsidR="000E458C" w:rsidRPr="00025F11" w:rsidRDefault="000E458C" w:rsidP="00CB6259">
            <w:pPr>
              <w:pStyle w:val="tbnormal"/>
              <w:jc w:val="left"/>
              <w:rPr>
                <w:b/>
                <w:sz w:val="2"/>
                <w:szCs w:val="2"/>
              </w:rPr>
            </w:pPr>
          </w:p>
        </w:tc>
      </w:tr>
      <w:tr w:rsidR="000E458C" w14:paraId="01689566" w14:textId="77777777" w:rsidTr="00CB6259">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164A9D98" w14:textId="77777777" w:rsidR="000E458C" w:rsidRPr="000353ED" w:rsidRDefault="000E458C" w:rsidP="00CB6259">
            <w:pPr>
              <w:pStyle w:val="tbnormal"/>
              <w:jc w:val="center"/>
              <w:rPr>
                <w:rFonts w:ascii="Times" w:hAnsi="Times"/>
                <w:b/>
                <w:bCs/>
              </w:rPr>
            </w:pPr>
            <w:r>
              <w:rPr>
                <w:rFonts w:ascii="Times" w:hAnsi="Times"/>
                <w:b/>
                <w:bCs/>
                <w:sz w:val="56"/>
              </w:rPr>
              <w:t>!</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478C9F45" w14:textId="77777777" w:rsidR="000E458C" w:rsidRPr="00C676D4" w:rsidRDefault="000E458C" w:rsidP="00CB6259">
            <w:pPr>
              <w:pStyle w:val="tbnormal"/>
              <w:rPr>
                <w:sz w:val="21"/>
              </w:rPr>
            </w:pPr>
            <w:r>
              <w:rPr>
                <w:b/>
                <w:sz w:val="21"/>
              </w:rPr>
              <w:t>Limites :</w:t>
            </w:r>
          </w:p>
          <w:p w14:paraId="78C6E5BE" w14:textId="184BC660" w:rsidR="000E458C" w:rsidRPr="001D2AFE" w:rsidRDefault="000E458C" w:rsidP="000E458C">
            <w:pPr>
              <w:pStyle w:val="tbnormal"/>
              <w:rPr>
                <w:sz w:val="21"/>
              </w:rPr>
            </w:pPr>
            <w:r>
              <w:rPr>
                <w:sz w:val="21"/>
              </w:rPr>
              <w:t>Réellement, cette opération à d’autres coûts financiers. En effet, de la main d’œuvre est nécessaire pour effectuer ces opérations. Dans l’état actuel de la configuration, cela n’est pas comptabilisé.</w:t>
            </w:r>
          </w:p>
        </w:tc>
      </w:tr>
      <w:tr w:rsidR="000E458C" w14:paraId="016B3BC3" w14:textId="77777777" w:rsidTr="00CB6259">
        <w:trPr>
          <w:trHeight w:hRule="exact" w:val="90"/>
        </w:trPr>
        <w:tc>
          <w:tcPr>
            <w:tcW w:w="597" w:type="dxa"/>
            <w:tcBorders>
              <w:top w:val="single" w:sz="2" w:space="0" w:color="D0CECE" w:themeColor="background2" w:themeShade="E6"/>
            </w:tcBorders>
            <w:shd w:val="clear" w:color="auto" w:fill="auto"/>
            <w:vAlign w:val="center"/>
          </w:tcPr>
          <w:p w14:paraId="243828C6" w14:textId="77777777" w:rsidR="000E458C" w:rsidRPr="00025F11" w:rsidRDefault="000E458C" w:rsidP="00CB6259">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1980E8AF" w14:textId="77777777" w:rsidR="000E458C" w:rsidRPr="00025F11" w:rsidRDefault="000E458C" w:rsidP="00CB6259">
            <w:pPr>
              <w:pStyle w:val="tbnormal"/>
              <w:jc w:val="left"/>
              <w:rPr>
                <w:b/>
                <w:sz w:val="2"/>
                <w:szCs w:val="2"/>
              </w:rPr>
            </w:pPr>
          </w:p>
        </w:tc>
      </w:tr>
    </w:tbl>
    <w:p w14:paraId="2F24D39F" w14:textId="08401BDB" w:rsidR="00880130" w:rsidRPr="00880130" w:rsidRDefault="00880130" w:rsidP="00880130">
      <w:pPr>
        <w:pStyle w:val="tbtitre3"/>
      </w:pPr>
      <w:bookmarkStart w:id="390" w:name="_Toc454297957"/>
      <w:bookmarkStart w:id="391" w:name="_Toc455044940"/>
      <w:r>
        <w:t>Vente</w:t>
      </w:r>
      <w:bookmarkEnd w:id="390"/>
      <w:bookmarkEnd w:id="391"/>
    </w:p>
    <w:p w14:paraId="54990E94" w14:textId="34747F38" w:rsidR="006F7482" w:rsidRDefault="00CE7BD1" w:rsidP="006F7482">
      <w:pPr>
        <w:pStyle w:val="tbnormal"/>
      </w:pPr>
      <w:r>
        <w:t xml:space="preserve">Les produits commercialisés </w:t>
      </w:r>
      <w:r w:rsidR="00906257">
        <w:t>disponibles en stock, les forces de vente peuvent débuter à prospecter auprès de leurs clients.</w:t>
      </w:r>
    </w:p>
    <w:p w14:paraId="5AEC4088" w14:textId="45E42811" w:rsidR="00906257" w:rsidRDefault="00A64F1E" w:rsidP="00906257">
      <w:pPr>
        <w:pStyle w:val="tbtitre4"/>
      </w:pPr>
      <w:bookmarkStart w:id="392" w:name="_Toc454297958"/>
      <w:bookmarkStart w:id="393" w:name="_Toc455044941"/>
      <w:proofErr w:type="spellStart"/>
      <w:r>
        <w:t>Changer</w:t>
      </w:r>
      <w:proofErr w:type="spellEnd"/>
      <w:r>
        <w:t xml:space="preserve"> les </w:t>
      </w:r>
      <w:proofErr w:type="spellStart"/>
      <w:r>
        <w:t>prix</w:t>
      </w:r>
      <w:proofErr w:type="spellEnd"/>
      <w:r>
        <w:t xml:space="preserve"> de </w:t>
      </w:r>
      <w:proofErr w:type="spellStart"/>
      <w:r>
        <w:t>vente</w:t>
      </w:r>
      <w:proofErr w:type="spellEnd"/>
      <w:r w:rsidR="00906257">
        <w:t xml:space="preserve"> SA05</w:t>
      </w:r>
      <w:bookmarkEnd w:id="392"/>
      <w:bookmarkEnd w:id="393"/>
    </w:p>
    <w:p w14:paraId="207EF8C9" w14:textId="7E4E4B21" w:rsidR="00906257" w:rsidRDefault="00906257" w:rsidP="00906257">
      <w:pPr>
        <w:pStyle w:val="tbnormal"/>
      </w:pPr>
      <w:r>
        <w:t>Cette activité se réalise normalement avant de débuter les ventes et par la suite selon deux cas de figure :</w:t>
      </w:r>
    </w:p>
    <w:p w14:paraId="1CA524AE" w14:textId="0179459C" w:rsidR="00906257" w:rsidRDefault="00906257" w:rsidP="00AB054A">
      <w:pPr>
        <w:pStyle w:val="tbnormal"/>
        <w:numPr>
          <w:ilvl w:val="0"/>
          <w:numId w:val="19"/>
        </w:numPr>
      </w:pPr>
      <w:r>
        <w:t>Les objectifs de vente ne sont pas réalisés.</w:t>
      </w:r>
    </w:p>
    <w:p w14:paraId="067CEC13" w14:textId="0A30F9A5" w:rsidR="00906257" w:rsidRDefault="00906257" w:rsidP="00AB054A">
      <w:pPr>
        <w:pStyle w:val="tbnormal"/>
        <w:numPr>
          <w:ilvl w:val="0"/>
          <w:numId w:val="19"/>
        </w:numPr>
      </w:pPr>
      <w:r>
        <w:t>La production n’arrive pas à suivre la cadence.</w:t>
      </w:r>
    </w:p>
    <w:p w14:paraId="01918880" w14:textId="2486F0EE" w:rsidR="00906257" w:rsidRDefault="00906257" w:rsidP="00906257">
      <w:pPr>
        <w:pStyle w:val="tbnormal"/>
      </w:pPr>
      <w:r>
        <w:t>Si l’un de ces deux évènements surviennent, il est nécessaire de changer les prix de ventes des articles.</w:t>
      </w:r>
    </w:p>
    <w:p w14:paraId="56EC1476" w14:textId="59B09170" w:rsidR="00906257" w:rsidRDefault="00906257" w:rsidP="00906257">
      <w:pPr>
        <w:pStyle w:val="tbnormal"/>
      </w:pPr>
      <w:r>
        <w:t xml:space="preserve">Pour se faire, les vendeurs peuvent accéder à l’application </w:t>
      </w:r>
      <w:r w:rsidRPr="00906257">
        <w:rPr>
          <w:b/>
        </w:rPr>
        <w:t xml:space="preserve">Sales / </w:t>
      </w:r>
      <w:proofErr w:type="spellStart"/>
      <w:r w:rsidRPr="00906257">
        <w:rPr>
          <w:b/>
        </w:rPr>
        <w:t>Sales</w:t>
      </w:r>
      <w:proofErr w:type="spellEnd"/>
      <w:r w:rsidRPr="00906257">
        <w:rPr>
          <w:b/>
        </w:rPr>
        <w:t xml:space="preserve"> / </w:t>
      </w:r>
      <w:proofErr w:type="spellStart"/>
      <w:r w:rsidRPr="00906257">
        <w:rPr>
          <w:b/>
        </w:rPr>
        <w:t>Products</w:t>
      </w:r>
      <w:proofErr w:type="spellEnd"/>
      <w:r>
        <w:t xml:space="preserve"> et sélectionner l’article pour lequel un changement de prix de vente est nécessaire :</w:t>
      </w:r>
    </w:p>
    <w:p w14:paraId="65C85AB0" w14:textId="4A864A94" w:rsidR="00906257" w:rsidRDefault="00906257" w:rsidP="00906257">
      <w:pPr>
        <w:pStyle w:val="tbnormal"/>
      </w:pPr>
      <w:r>
        <w:rPr>
          <w:noProof/>
          <w:lang w:val="fr-FR" w:eastAsia="fr-FR"/>
        </w:rPr>
        <w:drawing>
          <wp:inline distT="0" distB="0" distL="0" distR="0" wp14:anchorId="1CE7EF74" wp14:editId="51AB6AF0">
            <wp:extent cx="4679950" cy="1503680"/>
            <wp:effectExtent l="0" t="0" r="0" b="0"/>
            <wp:docPr id="113" name="Imag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 name="Capture d’écran 2016-06-20 à 12.25.14.png"/>
                    <pic:cNvPicPr/>
                  </pic:nvPicPr>
                  <pic:blipFill>
                    <a:blip r:embed="rId130" cstate="print">
                      <a:extLst>
                        <a:ext uri="{28A0092B-C50C-407E-A947-70E740481C1C}">
                          <a14:useLocalDpi xmlns:a14="http://schemas.microsoft.com/office/drawing/2010/main" val="0"/>
                        </a:ext>
                      </a:extLst>
                    </a:blip>
                    <a:stretch>
                      <a:fillRect/>
                    </a:stretch>
                  </pic:blipFill>
                  <pic:spPr>
                    <a:xfrm>
                      <a:off x="0" y="0"/>
                      <a:ext cx="4679950" cy="1503680"/>
                    </a:xfrm>
                    <a:prstGeom prst="rect">
                      <a:avLst/>
                    </a:prstGeom>
                  </pic:spPr>
                </pic:pic>
              </a:graphicData>
            </a:graphic>
          </wp:inline>
        </w:drawing>
      </w:r>
    </w:p>
    <w:p w14:paraId="16890206" w14:textId="0F47136E" w:rsidR="00906257" w:rsidRPr="00CB6259" w:rsidRDefault="00906257" w:rsidP="00CB6259">
      <w:pPr>
        <w:pStyle w:val="tbnormal"/>
        <w:spacing w:after="180"/>
        <w:jc w:val="right"/>
        <w:rPr>
          <w:b/>
          <w:color w:val="404040" w:themeColor="text1" w:themeTint="BF"/>
          <w:sz w:val="18"/>
        </w:rPr>
      </w:pPr>
      <w:r w:rsidRPr="00CB6259">
        <w:rPr>
          <w:b/>
          <w:color w:val="404040" w:themeColor="text1" w:themeTint="BF"/>
          <w:sz w:val="18"/>
        </w:rPr>
        <w:t xml:space="preserve">Figure X : Paramètres d’un produit vendable, l’article </w:t>
      </w:r>
      <w:proofErr w:type="spellStart"/>
      <w:r w:rsidRPr="00CB6259">
        <w:rPr>
          <w:b/>
          <w:color w:val="404040" w:themeColor="text1" w:themeTint="BF"/>
          <w:sz w:val="18"/>
        </w:rPr>
        <w:t>Lager</w:t>
      </w:r>
      <w:proofErr w:type="spellEnd"/>
      <w:r w:rsidRPr="00CB6259">
        <w:rPr>
          <w:b/>
          <w:color w:val="404040" w:themeColor="text1" w:themeTint="BF"/>
          <w:sz w:val="18"/>
        </w:rPr>
        <w:t xml:space="preserve"> </w:t>
      </w:r>
      <w:proofErr w:type="spellStart"/>
      <w:r w:rsidRPr="00CB6259">
        <w:rPr>
          <w:b/>
          <w:color w:val="404040" w:themeColor="text1" w:themeTint="BF"/>
          <w:sz w:val="18"/>
        </w:rPr>
        <w:t>Beer</w:t>
      </w:r>
      <w:proofErr w:type="spellEnd"/>
      <w:r w:rsidRPr="00CB6259">
        <w:rPr>
          <w:b/>
          <w:color w:val="404040" w:themeColor="text1" w:themeTint="BF"/>
          <w:sz w:val="18"/>
        </w:rPr>
        <w:t xml:space="preserve"> 0.25.</w:t>
      </w:r>
    </w:p>
    <w:p w14:paraId="51F274DE" w14:textId="5D7A4436" w:rsidR="00886CB0" w:rsidRPr="00906257" w:rsidRDefault="00886CB0" w:rsidP="00906257">
      <w:pPr>
        <w:pStyle w:val="tbnormal"/>
      </w:pPr>
      <w:r>
        <w:t xml:space="preserve">Pour effectuer un changement du prix de vente, il faut modifier la valeur du champ </w:t>
      </w:r>
      <w:r w:rsidRPr="00886CB0">
        <w:rPr>
          <w:b/>
        </w:rPr>
        <w:t>Sale Price</w:t>
      </w:r>
      <w:r>
        <w:t xml:space="preserve"> en CHF.</w:t>
      </w:r>
    </w:p>
    <w:p w14:paraId="1FB59C6F" w14:textId="2F4A6BD6" w:rsidR="00906257" w:rsidRDefault="00A64F1E" w:rsidP="00906257">
      <w:pPr>
        <w:pStyle w:val="tbtitre4"/>
      </w:pPr>
      <w:bookmarkStart w:id="394" w:name="_Toc454297959"/>
      <w:bookmarkStart w:id="395" w:name="_Toc455044942"/>
      <w:proofErr w:type="spellStart"/>
      <w:r>
        <w:t>Créer</w:t>
      </w:r>
      <w:proofErr w:type="spellEnd"/>
      <w:r>
        <w:t xml:space="preserve"> </w:t>
      </w:r>
      <w:proofErr w:type="spellStart"/>
      <w:r>
        <w:t>une</w:t>
      </w:r>
      <w:proofErr w:type="spellEnd"/>
      <w:r>
        <w:t xml:space="preserve"> </w:t>
      </w:r>
      <w:proofErr w:type="spellStart"/>
      <w:r>
        <w:t>vente</w:t>
      </w:r>
      <w:proofErr w:type="spellEnd"/>
      <w:r w:rsidR="00906257">
        <w:t xml:space="preserve"> SA01</w:t>
      </w:r>
      <w:bookmarkEnd w:id="394"/>
      <w:bookmarkEnd w:id="395"/>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AB1C24" w14:paraId="1D632312" w14:textId="77777777" w:rsidTr="00CB6259">
        <w:trPr>
          <w:trHeight w:hRule="exact" w:val="113"/>
        </w:trPr>
        <w:tc>
          <w:tcPr>
            <w:tcW w:w="597" w:type="dxa"/>
            <w:tcBorders>
              <w:bottom w:val="single" w:sz="2" w:space="0" w:color="D0CECE" w:themeColor="background2" w:themeShade="E6"/>
            </w:tcBorders>
            <w:shd w:val="clear" w:color="auto" w:fill="auto"/>
            <w:vAlign w:val="center"/>
          </w:tcPr>
          <w:p w14:paraId="5E8B43BC" w14:textId="77777777" w:rsidR="00AB1C24" w:rsidRPr="00025F11" w:rsidRDefault="00AB1C24" w:rsidP="00CB6259">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1FB27C9C" w14:textId="77777777" w:rsidR="00AB1C24" w:rsidRPr="00025F11" w:rsidRDefault="00AB1C24" w:rsidP="00CB6259">
            <w:pPr>
              <w:pStyle w:val="tbnormal"/>
              <w:jc w:val="left"/>
              <w:rPr>
                <w:b/>
                <w:sz w:val="2"/>
                <w:szCs w:val="2"/>
              </w:rPr>
            </w:pPr>
          </w:p>
        </w:tc>
      </w:tr>
      <w:tr w:rsidR="00AB1C24" w14:paraId="4D39BDEC" w14:textId="77777777" w:rsidTr="00CB6259">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7F453E6E" w14:textId="77777777" w:rsidR="00AB1C24" w:rsidRPr="000353ED" w:rsidRDefault="00AB1C24" w:rsidP="00CB6259">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1E78FA73" w14:textId="77777777" w:rsidR="00AB1C24" w:rsidRPr="00C676D4" w:rsidRDefault="00AB1C24" w:rsidP="00CB6259">
            <w:pPr>
              <w:pStyle w:val="tbnormal"/>
              <w:rPr>
                <w:sz w:val="21"/>
              </w:rPr>
            </w:pPr>
            <w:r>
              <w:rPr>
                <w:b/>
                <w:sz w:val="21"/>
              </w:rPr>
              <w:t>Hypothèse</w:t>
            </w:r>
            <w:r w:rsidRPr="00C676D4">
              <w:rPr>
                <w:b/>
                <w:sz w:val="21"/>
              </w:rPr>
              <w:t> :</w:t>
            </w:r>
          </w:p>
          <w:p w14:paraId="1D0B04F2" w14:textId="77777777" w:rsidR="00AB1C24" w:rsidRDefault="00AB1C24" w:rsidP="00AB1C24">
            <w:pPr>
              <w:pStyle w:val="tbnormal"/>
              <w:rPr>
                <w:sz w:val="21"/>
              </w:rPr>
            </w:pPr>
            <w:r>
              <w:rPr>
                <w:sz w:val="21"/>
              </w:rPr>
              <w:t xml:space="preserve">En se référant au chapitre #REF (montrer le processus de vente : devis, </w:t>
            </w:r>
            <w:proofErr w:type="spellStart"/>
            <w:r>
              <w:rPr>
                <w:sz w:val="21"/>
              </w:rPr>
              <w:t>etc</w:t>
            </w:r>
            <w:proofErr w:type="spellEnd"/>
            <w:r>
              <w:rPr>
                <w:sz w:val="21"/>
              </w:rPr>
              <w:t>…), une vente fait suite à un devis et sa confirmation par le client.</w:t>
            </w:r>
          </w:p>
          <w:p w14:paraId="09DF0E71" w14:textId="0F177710" w:rsidR="00AB1C24" w:rsidRPr="005E4253" w:rsidRDefault="00AB1C24" w:rsidP="00AB1C24">
            <w:pPr>
              <w:pStyle w:val="tbnormal"/>
              <w:rPr>
                <w:b/>
                <w:sz w:val="21"/>
              </w:rPr>
            </w:pPr>
            <w:r>
              <w:rPr>
                <w:sz w:val="21"/>
              </w:rPr>
              <w:t>Dans les exemples qui suivent, la vente est directement insérée dans le système en tant que commande ferme.</w:t>
            </w:r>
          </w:p>
        </w:tc>
      </w:tr>
      <w:tr w:rsidR="00AB1C24" w14:paraId="4932DCD6" w14:textId="77777777" w:rsidTr="00CB6259">
        <w:trPr>
          <w:trHeight w:hRule="exact" w:val="90"/>
        </w:trPr>
        <w:tc>
          <w:tcPr>
            <w:tcW w:w="597" w:type="dxa"/>
            <w:tcBorders>
              <w:top w:val="single" w:sz="2" w:space="0" w:color="D0CECE" w:themeColor="background2" w:themeShade="E6"/>
            </w:tcBorders>
            <w:shd w:val="clear" w:color="auto" w:fill="auto"/>
            <w:vAlign w:val="center"/>
          </w:tcPr>
          <w:p w14:paraId="3B37DB67" w14:textId="4AC966D2" w:rsidR="00AB1C24" w:rsidRPr="00025F11" w:rsidRDefault="00AB1C24" w:rsidP="00CB6259">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68E8E1FF" w14:textId="77777777" w:rsidR="00AB1C24" w:rsidRPr="00025F11" w:rsidRDefault="00AB1C24" w:rsidP="00CB6259">
            <w:pPr>
              <w:pStyle w:val="tbnormal"/>
              <w:jc w:val="left"/>
              <w:rPr>
                <w:b/>
                <w:sz w:val="2"/>
                <w:szCs w:val="2"/>
              </w:rPr>
            </w:pPr>
          </w:p>
        </w:tc>
      </w:tr>
    </w:tbl>
    <w:p w14:paraId="123F5830" w14:textId="243EC00C" w:rsidR="00AB1C24" w:rsidRDefault="00443CD5" w:rsidP="00AB1C24">
      <w:pPr>
        <w:pStyle w:val="tbnormal"/>
      </w:pPr>
      <w:r>
        <w:lastRenderedPageBreak/>
        <w:t xml:space="preserve">Pour enregistrer une vente, il faut utiliser l’application Sales / </w:t>
      </w:r>
      <w:proofErr w:type="spellStart"/>
      <w:r>
        <w:t>Sales</w:t>
      </w:r>
      <w:proofErr w:type="spellEnd"/>
      <w:r>
        <w:t xml:space="preserve"> / </w:t>
      </w:r>
      <w:proofErr w:type="spellStart"/>
      <w:r>
        <w:t>Sales</w:t>
      </w:r>
      <w:proofErr w:type="spellEnd"/>
      <w:r>
        <w:t xml:space="preserve"> </w:t>
      </w:r>
      <w:proofErr w:type="spellStart"/>
      <w:r>
        <w:t>orders</w:t>
      </w:r>
      <w:proofErr w:type="spellEnd"/>
      <w:r>
        <w:t xml:space="preserve"> et effectuer un clic sur le bouton de création :</w:t>
      </w:r>
    </w:p>
    <w:p w14:paraId="165A4B87" w14:textId="056430D8" w:rsidR="00443CD5" w:rsidRDefault="00443CD5" w:rsidP="00AB1C24">
      <w:pPr>
        <w:pStyle w:val="tbnormal"/>
      </w:pPr>
      <w:r>
        <w:rPr>
          <w:noProof/>
          <w:lang w:val="fr-FR" w:eastAsia="fr-FR"/>
        </w:rPr>
        <w:drawing>
          <wp:inline distT="0" distB="0" distL="0" distR="0" wp14:anchorId="6FB28A69" wp14:editId="38325859">
            <wp:extent cx="4679950" cy="842645"/>
            <wp:effectExtent l="0" t="0" r="0" b="0"/>
            <wp:docPr id="114" name="Imag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 name="Capture d’écran 2016-06-20 à 12.36.03.png"/>
                    <pic:cNvPicPr/>
                  </pic:nvPicPr>
                  <pic:blipFill>
                    <a:blip r:embed="rId131" cstate="print">
                      <a:extLst>
                        <a:ext uri="{28A0092B-C50C-407E-A947-70E740481C1C}">
                          <a14:useLocalDpi xmlns:a14="http://schemas.microsoft.com/office/drawing/2010/main" val="0"/>
                        </a:ext>
                      </a:extLst>
                    </a:blip>
                    <a:stretch>
                      <a:fillRect/>
                    </a:stretch>
                  </pic:blipFill>
                  <pic:spPr>
                    <a:xfrm>
                      <a:off x="0" y="0"/>
                      <a:ext cx="4679950" cy="842645"/>
                    </a:xfrm>
                    <a:prstGeom prst="rect">
                      <a:avLst/>
                    </a:prstGeom>
                  </pic:spPr>
                </pic:pic>
              </a:graphicData>
            </a:graphic>
          </wp:inline>
        </w:drawing>
      </w:r>
    </w:p>
    <w:p w14:paraId="65DE3DDA" w14:textId="60DA34C0" w:rsidR="00443CD5" w:rsidRPr="00CB6259" w:rsidRDefault="00443CD5" w:rsidP="00CB6259">
      <w:pPr>
        <w:pStyle w:val="tbnormal"/>
        <w:spacing w:after="180"/>
        <w:jc w:val="right"/>
        <w:rPr>
          <w:b/>
          <w:color w:val="404040" w:themeColor="text1" w:themeTint="BF"/>
          <w:sz w:val="18"/>
        </w:rPr>
      </w:pPr>
      <w:r w:rsidRPr="00CB6259">
        <w:rPr>
          <w:b/>
          <w:color w:val="404040" w:themeColor="text1" w:themeTint="BF"/>
          <w:sz w:val="18"/>
        </w:rPr>
        <w:t>Figure X : Entête d’une nouvelle commande effectuée pour le client [Suisse Est] Détaillant N°1.</w:t>
      </w:r>
    </w:p>
    <w:p w14:paraId="2E269F77" w14:textId="76B61A40" w:rsidR="00443CD5" w:rsidRDefault="00443CD5" w:rsidP="00AB1C24">
      <w:pPr>
        <w:pStyle w:val="tbnormal"/>
      </w:pPr>
      <w:r>
        <w:t>Odoo créé une nouvelle commande où il est nécessaire de renseigner le client dans l’entête et éventuellement les conditions et l’expiration de l’offre.</w:t>
      </w:r>
    </w:p>
    <w:p w14:paraId="42EC1A34" w14:textId="6EBF7E58" w:rsidR="00443CD5" w:rsidRDefault="00443CD5" w:rsidP="00AB1C24">
      <w:pPr>
        <w:pStyle w:val="tbnormal"/>
      </w:pPr>
      <w:r>
        <w:t xml:space="preserve">Suite à cela, il faut choisir les articles que le client convoite à l’aide du détail accessible dans la partie </w:t>
      </w:r>
      <w:proofErr w:type="spellStart"/>
      <w:r w:rsidRPr="00914169">
        <w:rPr>
          <w:b/>
        </w:rPr>
        <w:t>Order</w:t>
      </w:r>
      <w:proofErr w:type="spellEnd"/>
      <w:r w:rsidRPr="00914169">
        <w:rPr>
          <w:b/>
        </w:rPr>
        <w:t xml:space="preserve"> Lines</w:t>
      </w:r>
      <w:r>
        <w:t> :</w:t>
      </w:r>
    </w:p>
    <w:p w14:paraId="435EF57F" w14:textId="1C0A5821" w:rsidR="00443CD5" w:rsidRDefault="00914169" w:rsidP="00AB1C24">
      <w:pPr>
        <w:pStyle w:val="tbnormal"/>
      </w:pPr>
      <w:r>
        <w:rPr>
          <w:noProof/>
          <w:lang w:val="fr-FR" w:eastAsia="fr-FR"/>
        </w:rPr>
        <w:drawing>
          <wp:inline distT="0" distB="0" distL="0" distR="0" wp14:anchorId="53E3BDD5" wp14:editId="7E741C07">
            <wp:extent cx="4679950" cy="1444625"/>
            <wp:effectExtent l="0" t="0" r="0" b="3175"/>
            <wp:docPr id="115" name="Imag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 name="Capture d’écran 2016-06-20 à 12.39.33.png"/>
                    <pic:cNvPicPr/>
                  </pic:nvPicPr>
                  <pic:blipFill>
                    <a:blip r:embed="rId132" cstate="print">
                      <a:extLst>
                        <a:ext uri="{28A0092B-C50C-407E-A947-70E740481C1C}">
                          <a14:useLocalDpi xmlns:a14="http://schemas.microsoft.com/office/drawing/2010/main" val="0"/>
                        </a:ext>
                      </a:extLst>
                    </a:blip>
                    <a:stretch>
                      <a:fillRect/>
                    </a:stretch>
                  </pic:blipFill>
                  <pic:spPr>
                    <a:xfrm>
                      <a:off x="0" y="0"/>
                      <a:ext cx="4679950" cy="1444625"/>
                    </a:xfrm>
                    <a:prstGeom prst="rect">
                      <a:avLst/>
                    </a:prstGeom>
                  </pic:spPr>
                </pic:pic>
              </a:graphicData>
            </a:graphic>
          </wp:inline>
        </w:drawing>
      </w:r>
    </w:p>
    <w:p w14:paraId="192B07C2" w14:textId="222A9685" w:rsidR="00914169" w:rsidRPr="00E917F7" w:rsidRDefault="00914169" w:rsidP="00CB6259">
      <w:pPr>
        <w:pStyle w:val="tbnormal"/>
        <w:spacing w:after="180"/>
        <w:jc w:val="right"/>
        <w:rPr>
          <w:b/>
          <w:color w:val="404040" w:themeColor="text1" w:themeTint="BF"/>
          <w:sz w:val="18"/>
        </w:rPr>
      </w:pPr>
      <w:r w:rsidRPr="00E917F7">
        <w:rPr>
          <w:b/>
          <w:color w:val="404040" w:themeColor="text1" w:themeTint="BF"/>
          <w:sz w:val="18"/>
        </w:rPr>
        <w:t>Figure X : Liste d’articles dans une vente.</w:t>
      </w:r>
    </w:p>
    <w:p w14:paraId="65EF2350" w14:textId="048B806F" w:rsidR="00914169" w:rsidRDefault="00914169" w:rsidP="00AB1C24">
      <w:pPr>
        <w:pStyle w:val="tbnormal"/>
      </w:pPr>
      <w:r>
        <w:t xml:space="preserve">Finalement, il faut attribuer la vente à la bonne équipe en se rendant dans le détail </w:t>
      </w:r>
      <w:proofErr w:type="spellStart"/>
      <w:r w:rsidRPr="00914169">
        <w:rPr>
          <w:b/>
        </w:rPr>
        <w:t>Other</w:t>
      </w:r>
      <w:proofErr w:type="spellEnd"/>
      <w:r w:rsidRPr="00914169">
        <w:rPr>
          <w:b/>
        </w:rPr>
        <w:t xml:space="preserve"> Information</w:t>
      </w:r>
      <w:r>
        <w:t> :</w:t>
      </w:r>
    </w:p>
    <w:p w14:paraId="76CAD8CB" w14:textId="1AE24F9C" w:rsidR="00914169" w:rsidRDefault="00914169" w:rsidP="00AB1C24">
      <w:pPr>
        <w:pStyle w:val="tbnormal"/>
      </w:pPr>
      <w:r>
        <w:rPr>
          <w:noProof/>
          <w:lang w:val="fr-FR" w:eastAsia="fr-FR"/>
        </w:rPr>
        <w:drawing>
          <wp:inline distT="0" distB="0" distL="0" distR="0" wp14:anchorId="7714D874" wp14:editId="4764469B">
            <wp:extent cx="4679950" cy="1285240"/>
            <wp:effectExtent l="0" t="0" r="0" b="10160"/>
            <wp:docPr id="116" name="Imag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 name="Capture d’écran 2016-06-20 à 12.42.07.png"/>
                    <pic:cNvPicPr/>
                  </pic:nvPicPr>
                  <pic:blipFill>
                    <a:blip r:embed="rId133" cstate="print">
                      <a:extLst>
                        <a:ext uri="{28A0092B-C50C-407E-A947-70E740481C1C}">
                          <a14:useLocalDpi xmlns:a14="http://schemas.microsoft.com/office/drawing/2010/main" val="0"/>
                        </a:ext>
                      </a:extLst>
                    </a:blip>
                    <a:stretch>
                      <a:fillRect/>
                    </a:stretch>
                  </pic:blipFill>
                  <pic:spPr>
                    <a:xfrm>
                      <a:off x="0" y="0"/>
                      <a:ext cx="4679950" cy="1285240"/>
                    </a:xfrm>
                    <a:prstGeom prst="rect">
                      <a:avLst/>
                    </a:prstGeom>
                  </pic:spPr>
                </pic:pic>
              </a:graphicData>
            </a:graphic>
          </wp:inline>
        </w:drawing>
      </w:r>
    </w:p>
    <w:p w14:paraId="25856022" w14:textId="27031D8B" w:rsidR="00914169" w:rsidRPr="00E917F7" w:rsidRDefault="00914169" w:rsidP="00CB6259">
      <w:pPr>
        <w:pStyle w:val="tbnormal"/>
        <w:spacing w:after="180"/>
        <w:jc w:val="right"/>
        <w:rPr>
          <w:b/>
          <w:color w:val="404040" w:themeColor="text1" w:themeTint="BF"/>
          <w:sz w:val="18"/>
        </w:rPr>
      </w:pPr>
      <w:r w:rsidRPr="00E917F7">
        <w:rPr>
          <w:b/>
          <w:color w:val="404040" w:themeColor="text1" w:themeTint="BF"/>
          <w:sz w:val="18"/>
        </w:rPr>
        <w:t>Figure X : Autres informations dans une vente.</w:t>
      </w:r>
    </w:p>
    <w:p w14:paraId="27CAB80A" w14:textId="23579955" w:rsidR="00914169" w:rsidRDefault="00914169" w:rsidP="00AB1C24">
      <w:pPr>
        <w:pStyle w:val="tbnormal"/>
      </w:pPr>
      <w:r>
        <w:t xml:space="preserve">Dans cet exemple, le client étant un détaillant dans la zone Suisse Est, logiquement l’équipe qui conclue la vente est la </w:t>
      </w:r>
      <w:proofErr w:type="spellStart"/>
      <w:r w:rsidRPr="00914169">
        <w:rPr>
          <w:b/>
        </w:rPr>
        <w:t>Swiss</w:t>
      </w:r>
      <w:proofErr w:type="spellEnd"/>
      <w:r w:rsidRPr="00914169">
        <w:rPr>
          <w:b/>
        </w:rPr>
        <w:t xml:space="preserve"> East Area</w:t>
      </w:r>
      <w:r>
        <w:t>.</w:t>
      </w:r>
    </w:p>
    <w:p w14:paraId="72A218E8" w14:textId="76EB828F" w:rsidR="00914169" w:rsidRDefault="00914169" w:rsidP="00AB1C24">
      <w:pPr>
        <w:pStyle w:val="tbnormal"/>
      </w:pPr>
      <w:r>
        <w:t xml:space="preserve">À ce stade, la vente peut être confirmée à l’aide du bouton </w:t>
      </w:r>
      <w:proofErr w:type="spellStart"/>
      <w:r w:rsidRPr="00914169">
        <w:rPr>
          <w:b/>
        </w:rPr>
        <w:t>Confirm</w:t>
      </w:r>
      <w:proofErr w:type="spellEnd"/>
      <w:r w:rsidRPr="00914169">
        <w:rPr>
          <w:b/>
        </w:rPr>
        <w:t xml:space="preserve"> Sale</w:t>
      </w:r>
      <w:r>
        <w:t>.</w:t>
      </w:r>
    </w:p>
    <w:p w14:paraId="43FC9EC9" w14:textId="2AEFDFDA" w:rsidR="00914169" w:rsidRDefault="00914169" w:rsidP="00AB1C24">
      <w:pPr>
        <w:pStyle w:val="tbnormal"/>
      </w:pPr>
      <w:r>
        <w:t xml:space="preserve">Une fois que la confirmation à lieue, seul la gestion du stock est impacté. Évidemment car les articles commandés doivent être livrés au client. Comme pour l’achat, un ordre de prélèvement est </w:t>
      </w:r>
      <w:r w:rsidR="00B126E1">
        <w:t>créé :</w:t>
      </w:r>
    </w:p>
    <w:p w14:paraId="67A4918A" w14:textId="0F8C7031" w:rsidR="00914169" w:rsidRDefault="00914169" w:rsidP="00AB1C24">
      <w:pPr>
        <w:pStyle w:val="tbnormal"/>
      </w:pPr>
      <w:r>
        <w:rPr>
          <w:noProof/>
          <w:lang w:val="fr-FR" w:eastAsia="fr-FR"/>
        </w:rPr>
        <w:drawing>
          <wp:inline distT="0" distB="0" distL="0" distR="0" wp14:anchorId="19B8D13C" wp14:editId="6CF59121">
            <wp:extent cx="4679950" cy="718820"/>
            <wp:effectExtent l="0" t="0" r="0" b="0"/>
            <wp:docPr id="117" name="Imag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 name="Capture d’écran 2016-06-20 à 12.48.40.png"/>
                    <pic:cNvPicPr/>
                  </pic:nvPicPr>
                  <pic:blipFill>
                    <a:blip r:embed="rId134" cstate="print">
                      <a:extLst>
                        <a:ext uri="{28A0092B-C50C-407E-A947-70E740481C1C}">
                          <a14:useLocalDpi xmlns:a14="http://schemas.microsoft.com/office/drawing/2010/main" val="0"/>
                        </a:ext>
                      </a:extLst>
                    </a:blip>
                    <a:stretch>
                      <a:fillRect/>
                    </a:stretch>
                  </pic:blipFill>
                  <pic:spPr>
                    <a:xfrm>
                      <a:off x="0" y="0"/>
                      <a:ext cx="4679950" cy="718820"/>
                    </a:xfrm>
                    <a:prstGeom prst="rect">
                      <a:avLst/>
                    </a:prstGeom>
                  </pic:spPr>
                </pic:pic>
              </a:graphicData>
            </a:graphic>
          </wp:inline>
        </w:drawing>
      </w:r>
    </w:p>
    <w:p w14:paraId="3DF543C7" w14:textId="2C550B93" w:rsidR="00914169" w:rsidRPr="00E917F7" w:rsidRDefault="00914169" w:rsidP="00CB6259">
      <w:pPr>
        <w:pStyle w:val="tbnormal"/>
        <w:spacing w:after="180"/>
        <w:jc w:val="right"/>
        <w:rPr>
          <w:b/>
          <w:color w:val="404040" w:themeColor="text1" w:themeTint="BF"/>
          <w:sz w:val="18"/>
        </w:rPr>
      </w:pPr>
      <w:r w:rsidRPr="00E917F7">
        <w:rPr>
          <w:b/>
          <w:color w:val="404040" w:themeColor="text1" w:themeTint="BF"/>
          <w:sz w:val="18"/>
        </w:rPr>
        <w:t>Figure X : Prélèvement de stock lié à une vente (SO001).</w:t>
      </w:r>
    </w:p>
    <w:p w14:paraId="14195EC3" w14:textId="59A9A683" w:rsidR="00914169" w:rsidRDefault="00914169" w:rsidP="00AB1C24">
      <w:pPr>
        <w:pStyle w:val="tbnormal"/>
      </w:pPr>
      <w:r>
        <w:t xml:space="preserve">On y voit figurer le client </w:t>
      </w:r>
      <w:r w:rsidRPr="00914169">
        <w:rPr>
          <w:b/>
        </w:rPr>
        <w:t>Partner</w:t>
      </w:r>
      <w:r>
        <w:t xml:space="preserve"> et le document d’origine </w:t>
      </w:r>
      <w:r w:rsidRPr="00052C91">
        <w:rPr>
          <w:b/>
        </w:rPr>
        <w:t>Source Document</w:t>
      </w:r>
      <w:r>
        <w:t>.</w:t>
      </w:r>
      <w:r w:rsidR="00052C91">
        <w:t xml:space="preserve"> Suite à cela, les opérations et les mouvements de stock sont </w:t>
      </w:r>
      <w:r w:rsidR="00052C91">
        <w:lastRenderedPageBreak/>
        <w:t xml:space="preserve">visualisables respectivement dans les listes </w:t>
      </w:r>
      <w:r w:rsidR="00052C91" w:rsidRPr="00052C91">
        <w:rPr>
          <w:b/>
        </w:rPr>
        <w:t>Operations</w:t>
      </w:r>
      <w:r w:rsidR="00052C91">
        <w:t xml:space="preserve"> et </w:t>
      </w:r>
      <w:r w:rsidR="00052C91" w:rsidRPr="00052C91">
        <w:rPr>
          <w:b/>
        </w:rPr>
        <w:t xml:space="preserve">Initial </w:t>
      </w:r>
      <w:proofErr w:type="spellStart"/>
      <w:r w:rsidR="00052C91" w:rsidRPr="00052C91">
        <w:rPr>
          <w:b/>
        </w:rPr>
        <w:t>Demand</w:t>
      </w:r>
      <w:proofErr w:type="spellEnd"/>
      <w:r w:rsidR="00052C91">
        <w:t xml:space="preserve"> du même formulaire. Si l’on se rend dans les mouvements de stock, application Inventory / Reports / Stock Moves, on retrouve bien notre mouvement de stock :</w:t>
      </w:r>
    </w:p>
    <w:p w14:paraId="5C65D3EB" w14:textId="4509D2EF" w:rsidR="00052C91" w:rsidRDefault="00052C91" w:rsidP="00AB1C24">
      <w:pPr>
        <w:pStyle w:val="tbnormal"/>
      </w:pPr>
      <w:r>
        <w:rPr>
          <w:noProof/>
          <w:lang w:val="fr-FR" w:eastAsia="fr-FR"/>
        </w:rPr>
        <w:drawing>
          <wp:inline distT="0" distB="0" distL="0" distR="0" wp14:anchorId="24EDF723" wp14:editId="23CDA39D">
            <wp:extent cx="4679950" cy="1553845"/>
            <wp:effectExtent l="0" t="0" r="0" b="0"/>
            <wp:docPr id="118" name="Imag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 name="Capture d’écran 2016-06-20 à 12.52.37.png"/>
                    <pic:cNvPicPr/>
                  </pic:nvPicPr>
                  <pic:blipFill>
                    <a:blip r:embed="rId135" cstate="print">
                      <a:extLst>
                        <a:ext uri="{28A0092B-C50C-407E-A947-70E740481C1C}">
                          <a14:useLocalDpi xmlns:a14="http://schemas.microsoft.com/office/drawing/2010/main" val="0"/>
                        </a:ext>
                      </a:extLst>
                    </a:blip>
                    <a:stretch>
                      <a:fillRect/>
                    </a:stretch>
                  </pic:blipFill>
                  <pic:spPr>
                    <a:xfrm>
                      <a:off x="0" y="0"/>
                      <a:ext cx="4679950" cy="1553845"/>
                    </a:xfrm>
                    <a:prstGeom prst="rect">
                      <a:avLst/>
                    </a:prstGeom>
                  </pic:spPr>
                </pic:pic>
              </a:graphicData>
            </a:graphic>
          </wp:inline>
        </w:drawing>
      </w:r>
    </w:p>
    <w:p w14:paraId="390536AA" w14:textId="792EB83A" w:rsidR="00052C91" w:rsidRDefault="00052C91" w:rsidP="00AB1C24">
      <w:pPr>
        <w:pStyle w:val="tbnormal"/>
      </w:pPr>
      <w:r>
        <w:t xml:space="preserve">Figure X : Détails d’un mouvement de stock lié à un prélèvement </w:t>
      </w:r>
      <w:r w:rsidRPr="00052C91">
        <w:rPr>
          <w:b/>
        </w:rPr>
        <w:t>Transfer Reference</w:t>
      </w:r>
      <w:r>
        <w:t xml:space="preserve"> et une vente </w:t>
      </w:r>
      <w:r w:rsidRPr="00052C91">
        <w:rPr>
          <w:b/>
        </w:rPr>
        <w:t>Source Document</w:t>
      </w:r>
      <w:r>
        <w:t>.</w:t>
      </w:r>
    </w:p>
    <w:p w14:paraId="49388825" w14:textId="503B5534" w:rsidR="00906257" w:rsidRDefault="009F7894" w:rsidP="00906257">
      <w:pPr>
        <w:pStyle w:val="tbtitre4"/>
      </w:pPr>
      <w:bookmarkStart w:id="396" w:name="_Toc454297960"/>
      <w:bookmarkStart w:id="397" w:name="_Toc455044943"/>
      <w:proofErr w:type="spellStart"/>
      <w:r>
        <w:t>Expédier</w:t>
      </w:r>
      <w:proofErr w:type="spellEnd"/>
      <w:r>
        <w:t xml:space="preserve"> la </w:t>
      </w:r>
      <w:proofErr w:type="spellStart"/>
      <w:r>
        <w:t>marchandise</w:t>
      </w:r>
      <w:proofErr w:type="spellEnd"/>
      <w:r w:rsidR="00906257">
        <w:t xml:space="preserve"> SA02</w:t>
      </w:r>
      <w:bookmarkEnd w:id="396"/>
      <w:bookmarkEnd w:id="397"/>
    </w:p>
    <w:p w14:paraId="4F6B827D" w14:textId="784D8603" w:rsidR="00B126E1" w:rsidRDefault="00B126E1" w:rsidP="00B126E1">
      <w:pPr>
        <w:pStyle w:val="tbnormal"/>
      </w:pPr>
      <w:r>
        <w:t>Dans l’optique où les stocks sont constitués à l’avance, il ne devrait pas y avoir de pénurie. Pour autant que l’analyse prévisionnelle ait été faite correctement. La livraison des articles peut donc être directement effectuée.</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B126E1" w14:paraId="06CC2329" w14:textId="77777777" w:rsidTr="00BC1CEE">
        <w:trPr>
          <w:trHeight w:hRule="exact" w:val="113"/>
        </w:trPr>
        <w:tc>
          <w:tcPr>
            <w:tcW w:w="597" w:type="dxa"/>
            <w:tcBorders>
              <w:bottom w:val="single" w:sz="2" w:space="0" w:color="D0CECE" w:themeColor="background2" w:themeShade="E6"/>
            </w:tcBorders>
            <w:shd w:val="clear" w:color="auto" w:fill="auto"/>
            <w:vAlign w:val="center"/>
          </w:tcPr>
          <w:p w14:paraId="71C5191E" w14:textId="77777777" w:rsidR="00B126E1" w:rsidRPr="00025F11" w:rsidRDefault="00B126E1" w:rsidP="00BC1CEE">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31618F88" w14:textId="77777777" w:rsidR="00B126E1" w:rsidRPr="00025F11" w:rsidRDefault="00B126E1" w:rsidP="00BC1CEE">
            <w:pPr>
              <w:pStyle w:val="tbnormal"/>
              <w:jc w:val="left"/>
              <w:rPr>
                <w:b/>
                <w:sz w:val="2"/>
                <w:szCs w:val="2"/>
              </w:rPr>
            </w:pPr>
          </w:p>
        </w:tc>
      </w:tr>
      <w:tr w:rsidR="00B126E1" w14:paraId="2D0C5B2D" w14:textId="77777777" w:rsidTr="00BC1CEE">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606D8BB2" w14:textId="77777777" w:rsidR="00B126E1" w:rsidRPr="000353ED" w:rsidRDefault="00B126E1" w:rsidP="00BC1CEE">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65952785" w14:textId="77777777" w:rsidR="00B126E1" w:rsidRPr="00C676D4" w:rsidRDefault="00B126E1" w:rsidP="00BC1CEE">
            <w:pPr>
              <w:pStyle w:val="tbnormal"/>
              <w:rPr>
                <w:sz w:val="21"/>
              </w:rPr>
            </w:pPr>
            <w:r>
              <w:rPr>
                <w:b/>
                <w:sz w:val="21"/>
              </w:rPr>
              <w:t>Hypothèse</w:t>
            </w:r>
            <w:r w:rsidRPr="00C676D4">
              <w:rPr>
                <w:b/>
                <w:sz w:val="21"/>
              </w:rPr>
              <w:t> :</w:t>
            </w:r>
          </w:p>
          <w:p w14:paraId="4E04E685" w14:textId="554FCFDE" w:rsidR="00B126E1" w:rsidRPr="005E4253" w:rsidRDefault="00B126E1" w:rsidP="00B126E1">
            <w:pPr>
              <w:pStyle w:val="tbnormal"/>
              <w:rPr>
                <w:b/>
                <w:sz w:val="21"/>
              </w:rPr>
            </w:pPr>
            <w:r>
              <w:rPr>
                <w:sz w:val="21"/>
              </w:rPr>
              <w:t>La livraison ne se gère pas au niveau des ventes. Par conséquent, le bon de livraison et le traitement de cette dernière doit être effectué par le département de l’expédition.</w:t>
            </w:r>
          </w:p>
        </w:tc>
      </w:tr>
      <w:tr w:rsidR="00B126E1" w14:paraId="1AAB27F8" w14:textId="77777777" w:rsidTr="00BC1CEE">
        <w:trPr>
          <w:trHeight w:hRule="exact" w:val="90"/>
        </w:trPr>
        <w:tc>
          <w:tcPr>
            <w:tcW w:w="597" w:type="dxa"/>
            <w:tcBorders>
              <w:top w:val="single" w:sz="2" w:space="0" w:color="D0CECE" w:themeColor="background2" w:themeShade="E6"/>
            </w:tcBorders>
            <w:shd w:val="clear" w:color="auto" w:fill="auto"/>
            <w:vAlign w:val="center"/>
          </w:tcPr>
          <w:p w14:paraId="4E12A58A" w14:textId="77777777" w:rsidR="00B126E1" w:rsidRPr="00025F11" w:rsidRDefault="00B126E1" w:rsidP="00BC1CEE">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3C6570F4" w14:textId="77777777" w:rsidR="00B126E1" w:rsidRPr="00025F11" w:rsidRDefault="00B126E1" w:rsidP="00BC1CEE">
            <w:pPr>
              <w:pStyle w:val="tbnormal"/>
              <w:jc w:val="left"/>
              <w:rPr>
                <w:b/>
                <w:sz w:val="2"/>
                <w:szCs w:val="2"/>
              </w:rPr>
            </w:pPr>
          </w:p>
        </w:tc>
      </w:tr>
    </w:tbl>
    <w:p w14:paraId="511B238A" w14:textId="5E749FE6" w:rsidR="00B126E1" w:rsidRDefault="00B126E1" w:rsidP="00B126E1">
      <w:pPr>
        <w:pStyle w:val="tbnormal"/>
      </w:pPr>
      <w:r>
        <w:t xml:space="preserve">Pour se faire, il faut accéder à l’application </w:t>
      </w:r>
      <w:r w:rsidRPr="00B126E1">
        <w:rPr>
          <w:b/>
        </w:rPr>
        <w:t xml:space="preserve">Inventory / Operations / All </w:t>
      </w:r>
      <w:proofErr w:type="spellStart"/>
      <w:r w:rsidRPr="00B126E1">
        <w:rPr>
          <w:b/>
        </w:rPr>
        <w:t>Transfers</w:t>
      </w:r>
      <w:proofErr w:type="spellEnd"/>
      <w:r>
        <w:t xml:space="preserve"> et repérer celui qui se réfère à la vente :</w:t>
      </w:r>
    </w:p>
    <w:p w14:paraId="3B27342A" w14:textId="768C82D0" w:rsidR="00B126E1" w:rsidRDefault="00B126E1" w:rsidP="00B126E1">
      <w:pPr>
        <w:pStyle w:val="tbnormal"/>
      </w:pPr>
      <w:r>
        <w:rPr>
          <w:noProof/>
          <w:lang w:val="fr-FR" w:eastAsia="fr-FR"/>
        </w:rPr>
        <w:drawing>
          <wp:inline distT="0" distB="0" distL="0" distR="0" wp14:anchorId="07835F8D" wp14:editId="230A84FF">
            <wp:extent cx="4679950" cy="133985"/>
            <wp:effectExtent l="0" t="0" r="0" b="0"/>
            <wp:docPr id="119" name="Imag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 name="Capture d’écran 2016-06-20 à 14.14.43.png"/>
                    <pic:cNvPicPr/>
                  </pic:nvPicPr>
                  <pic:blipFill>
                    <a:blip r:embed="rId136" cstate="print">
                      <a:extLst>
                        <a:ext uri="{28A0092B-C50C-407E-A947-70E740481C1C}">
                          <a14:useLocalDpi xmlns:a14="http://schemas.microsoft.com/office/drawing/2010/main" val="0"/>
                        </a:ext>
                      </a:extLst>
                    </a:blip>
                    <a:stretch>
                      <a:fillRect/>
                    </a:stretch>
                  </pic:blipFill>
                  <pic:spPr>
                    <a:xfrm>
                      <a:off x="0" y="0"/>
                      <a:ext cx="4679950" cy="133985"/>
                    </a:xfrm>
                    <a:prstGeom prst="rect">
                      <a:avLst/>
                    </a:prstGeom>
                  </pic:spPr>
                </pic:pic>
              </a:graphicData>
            </a:graphic>
          </wp:inline>
        </w:drawing>
      </w:r>
    </w:p>
    <w:p w14:paraId="74E66C15" w14:textId="14C86425" w:rsidR="00B126E1" w:rsidRDefault="00B126E1" w:rsidP="00B126E1">
      <w:pPr>
        <w:pStyle w:val="tbnormal"/>
      </w:pPr>
      <w:r>
        <w:t>Figure X : Prélèvement de stock pour la livraison relative à une vente.</w:t>
      </w:r>
    </w:p>
    <w:p w14:paraId="1A9C0F9A" w14:textId="7527C3EA" w:rsidR="00B126E1" w:rsidRDefault="00B126E1" w:rsidP="00B126E1">
      <w:pPr>
        <w:pStyle w:val="tbnormal"/>
      </w:pPr>
      <w:r>
        <w:t xml:space="preserve">Comme cité ci-dessus, la marchandise est normalement disponible </w:t>
      </w:r>
      <w:proofErr w:type="spellStart"/>
      <w:r w:rsidRPr="00B126E1">
        <w:rPr>
          <w:b/>
        </w:rPr>
        <w:t>Available</w:t>
      </w:r>
      <w:proofErr w:type="spellEnd"/>
      <w:r>
        <w:t xml:space="preserve"> et peut être expédiée. Pour le faire, un clic sur le bouton </w:t>
      </w:r>
      <w:proofErr w:type="spellStart"/>
      <w:r w:rsidRPr="00A12A7B">
        <w:rPr>
          <w:b/>
        </w:rPr>
        <w:t>Validate</w:t>
      </w:r>
      <w:proofErr w:type="spellEnd"/>
      <w:r>
        <w:t xml:space="preserve"> dans le détail du prélèvement et une confirmation </w:t>
      </w:r>
      <w:r w:rsidR="00A12A7B">
        <w:t xml:space="preserve">au message </w:t>
      </w:r>
      <w:r w:rsidR="00A12A7B" w:rsidRPr="00A12A7B">
        <w:rPr>
          <w:b/>
        </w:rPr>
        <w:t xml:space="preserve">You </w:t>
      </w:r>
      <w:proofErr w:type="spellStart"/>
      <w:r w:rsidR="00A12A7B" w:rsidRPr="00A12A7B">
        <w:rPr>
          <w:b/>
        </w:rPr>
        <w:t>haven't</w:t>
      </w:r>
      <w:proofErr w:type="spellEnd"/>
      <w:r w:rsidR="00A12A7B" w:rsidRPr="00A12A7B">
        <w:rPr>
          <w:b/>
        </w:rPr>
        <w:t xml:space="preserve"> set </w:t>
      </w:r>
      <w:proofErr w:type="spellStart"/>
      <w:r w:rsidR="00A12A7B" w:rsidRPr="00A12A7B">
        <w:rPr>
          <w:b/>
        </w:rPr>
        <w:t>processed</w:t>
      </w:r>
      <w:proofErr w:type="spellEnd"/>
      <w:r w:rsidR="00A12A7B" w:rsidRPr="00A12A7B">
        <w:rPr>
          <w:b/>
        </w:rPr>
        <w:t xml:space="preserve"> </w:t>
      </w:r>
      <w:proofErr w:type="spellStart"/>
      <w:r w:rsidR="00A12A7B" w:rsidRPr="00A12A7B">
        <w:rPr>
          <w:b/>
        </w:rPr>
        <w:t>quantities</w:t>
      </w:r>
      <w:proofErr w:type="spellEnd"/>
      <w:r w:rsidR="00A12A7B" w:rsidRPr="00A12A7B">
        <w:rPr>
          <w:b/>
        </w:rPr>
        <w:t xml:space="preserve">. If </w:t>
      </w:r>
      <w:proofErr w:type="spellStart"/>
      <w:r w:rsidR="00A12A7B" w:rsidRPr="00A12A7B">
        <w:rPr>
          <w:b/>
        </w:rPr>
        <w:t>you</w:t>
      </w:r>
      <w:proofErr w:type="spellEnd"/>
      <w:r w:rsidR="00A12A7B" w:rsidRPr="00A12A7B">
        <w:rPr>
          <w:b/>
        </w:rPr>
        <w:t xml:space="preserve"> click </w:t>
      </w:r>
      <w:proofErr w:type="spellStart"/>
      <w:r w:rsidR="00A12A7B" w:rsidRPr="00A12A7B">
        <w:rPr>
          <w:b/>
        </w:rPr>
        <w:t>apply</w:t>
      </w:r>
      <w:proofErr w:type="spellEnd"/>
      <w:r w:rsidR="00A12A7B" w:rsidRPr="00A12A7B">
        <w:rPr>
          <w:b/>
        </w:rPr>
        <w:t xml:space="preserve">, Odoo </w:t>
      </w:r>
      <w:proofErr w:type="spellStart"/>
      <w:r w:rsidR="00A12A7B" w:rsidRPr="00A12A7B">
        <w:rPr>
          <w:b/>
        </w:rPr>
        <w:t>will</w:t>
      </w:r>
      <w:proofErr w:type="spellEnd"/>
      <w:r w:rsidR="00A12A7B" w:rsidRPr="00A12A7B">
        <w:rPr>
          <w:b/>
        </w:rPr>
        <w:t xml:space="preserve"> </w:t>
      </w:r>
      <w:proofErr w:type="spellStart"/>
      <w:r w:rsidR="00A12A7B" w:rsidRPr="00A12A7B">
        <w:rPr>
          <w:b/>
        </w:rPr>
        <w:t>process</w:t>
      </w:r>
      <w:proofErr w:type="spellEnd"/>
      <w:r w:rsidR="00A12A7B" w:rsidRPr="00A12A7B">
        <w:rPr>
          <w:b/>
        </w:rPr>
        <w:t xml:space="preserve"> all </w:t>
      </w:r>
      <w:proofErr w:type="spellStart"/>
      <w:r w:rsidR="00A12A7B" w:rsidRPr="00A12A7B">
        <w:rPr>
          <w:b/>
        </w:rPr>
        <w:t>quantities</w:t>
      </w:r>
      <w:proofErr w:type="spellEnd"/>
      <w:r w:rsidR="00A12A7B" w:rsidRPr="00A12A7B">
        <w:rPr>
          <w:b/>
        </w:rPr>
        <w:t xml:space="preserve"> to do suffisent </w:t>
      </w:r>
      <w:r w:rsidR="00A12A7B">
        <w:t>à effectuer le transfert de la marchandise des entrepôts de la société vers le client.</w:t>
      </w:r>
    </w:p>
    <w:p w14:paraId="6BCA01AB" w14:textId="302A6A67" w:rsidR="00F54088" w:rsidRDefault="00F54088" w:rsidP="00B126E1">
      <w:pPr>
        <w:pStyle w:val="tbnormal"/>
      </w:pPr>
      <w:r>
        <w:t>Au niveau de la comptabilité, de nouvelles écritures s’effectuent :</w:t>
      </w:r>
    </w:p>
    <w:p w14:paraId="6640B766" w14:textId="3E1E40AB" w:rsidR="00F54088" w:rsidRDefault="00F54088" w:rsidP="00B126E1">
      <w:pPr>
        <w:pStyle w:val="tbnormal"/>
      </w:pPr>
      <w:r>
        <w:rPr>
          <w:noProof/>
          <w:lang w:val="fr-FR" w:eastAsia="fr-FR"/>
        </w:rPr>
        <w:drawing>
          <wp:inline distT="0" distB="0" distL="0" distR="0" wp14:anchorId="29A3BE28" wp14:editId="659CDEA3">
            <wp:extent cx="4679950" cy="1663065"/>
            <wp:effectExtent l="0" t="0" r="0" b="0"/>
            <wp:docPr id="120" name="Imag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 name="Capture d’écran 2016-06-20 à 14.21.55.png"/>
                    <pic:cNvPicPr/>
                  </pic:nvPicPr>
                  <pic:blipFill>
                    <a:blip r:embed="rId137" cstate="print">
                      <a:extLst>
                        <a:ext uri="{28A0092B-C50C-407E-A947-70E740481C1C}">
                          <a14:useLocalDpi xmlns:a14="http://schemas.microsoft.com/office/drawing/2010/main" val="0"/>
                        </a:ext>
                      </a:extLst>
                    </a:blip>
                    <a:stretch>
                      <a:fillRect/>
                    </a:stretch>
                  </pic:blipFill>
                  <pic:spPr>
                    <a:xfrm>
                      <a:off x="0" y="0"/>
                      <a:ext cx="4679950" cy="1663065"/>
                    </a:xfrm>
                    <a:prstGeom prst="rect">
                      <a:avLst/>
                    </a:prstGeom>
                  </pic:spPr>
                </pic:pic>
              </a:graphicData>
            </a:graphic>
          </wp:inline>
        </w:drawing>
      </w:r>
    </w:p>
    <w:p w14:paraId="3BC03733" w14:textId="4E8EB09B" w:rsidR="00F54088" w:rsidRDefault="00F54088" w:rsidP="00B126E1">
      <w:pPr>
        <w:pStyle w:val="tbnormal"/>
      </w:pPr>
      <w:r>
        <w:lastRenderedPageBreak/>
        <w:t>Figure X : Journal du stock et écritures comptables suite à une expédition d’articles chez un client.</w:t>
      </w:r>
    </w:p>
    <w:p w14:paraId="42B84AAC" w14:textId="5DBF1E98" w:rsidR="007E3591" w:rsidRDefault="00F54088" w:rsidP="00B126E1">
      <w:pPr>
        <w:pStyle w:val="tbnormal"/>
      </w:pPr>
      <w:r>
        <w:t>À ce moment-là, si l’on se réfère au bilan</w:t>
      </w:r>
      <w:r w:rsidR="007E3591">
        <w:t xml:space="preserve"> et au comptes de résultats</w:t>
      </w:r>
      <w:r>
        <w:t xml:space="preserve">, l’entreprise semble plus pauvre que précédemment. Ceci est tout à fait normal. Le système vient de créditer le compte d’actif </w:t>
      </w:r>
      <w:r w:rsidRPr="00F54088">
        <w:rPr>
          <w:b/>
        </w:rPr>
        <w:t>1260 Stocks de produits finis</w:t>
      </w:r>
      <w:r>
        <w:t xml:space="preserve"> et débiter le compte de produits </w:t>
      </w:r>
      <w:r w:rsidRPr="00F54088">
        <w:rPr>
          <w:b/>
        </w:rPr>
        <w:t>3901 Variation des stocks de produits finis</w:t>
      </w:r>
      <w:r>
        <w:t xml:space="preserve"> ce qui représente uniquement des charges. La société est donc plus pauvre du montant des écritures. Dans cet exemple, 200.00 CHF.</w:t>
      </w:r>
    </w:p>
    <w:p w14:paraId="0805A256" w14:textId="0B5886F0" w:rsidR="007E3591" w:rsidRDefault="007E3591" w:rsidP="00B126E1">
      <w:pPr>
        <w:pStyle w:val="tbnormal"/>
      </w:pPr>
      <w:r>
        <w:t xml:space="preserve">Les stocks eux aussi sont impactés par l’envoi des articles chez le client. Tout d’abord, il suffit de visualiser les états des différents éléments générés par l’étape précédente (SA01). Le prélèvement est dans l’état terminé </w:t>
      </w:r>
      <w:proofErr w:type="spellStart"/>
      <w:r w:rsidRPr="007E3591">
        <w:rPr>
          <w:b/>
        </w:rPr>
        <w:t>Done</w:t>
      </w:r>
      <w:proofErr w:type="spellEnd"/>
      <w:r>
        <w:t xml:space="preserve">. Le mouvement de stock est aussi terminé </w:t>
      </w:r>
      <w:proofErr w:type="spellStart"/>
      <w:r w:rsidRPr="007E3591">
        <w:rPr>
          <w:b/>
        </w:rPr>
        <w:t>Done</w:t>
      </w:r>
      <w:proofErr w:type="spellEnd"/>
      <w:r>
        <w:t xml:space="preserve">. Si on affiche le détail du mouvement </w:t>
      </w:r>
      <w:r w:rsidRPr="007E3591">
        <w:rPr>
          <w:b/>
        </w:rPr>
        <w:t>WH/OUT/00001</w:t>
      </w:r>
      <w:r>
        <w:t>, le constat est que tout comme pour la réception marchandise, un Quant est produit :</w:t>
      </w:r>
    </w:p>
    <w:p w14:paraId="5E3D4F72" w14:textId="1B75CBCD" w:rsidR="007E3591" w:rsidRDefault="007E3591" w:rsidP="00B126E1">
      <w:pPr>
        <w:pStyle w:val="tbnormal"/>
      </w:pPr>
      <w:r>
        <w:rPr>
          <w:noProof/>
          <w:lang w:val="fr-FR" w:eastAsia="fr-FR"/>
        </w:rPr>
        <w:drawing>
          <wp:inline distT="0" distB="0" distL="0" distR="0" wp14:anchorId="11183E22" wp14:editId="4E15EF4D">
            <wp:extent cx="4679950" cy="1717675"/>
            <wp:effectExtent l="0" t="0" r="0" b="9525"/>
            <wp:docPr id="121" name="Imag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 name="Capture d’écran 2016-06-20 à 14.34.29.png"/>
                    <pic:cNvPicPr/>
                  </pic:nvPicPr>
                  <pic:blipFill>
                    <a:blip r:embed="rId138" cstate="print">
                      <a:extLst>
                        <a:ext uri="{28A0092B-C50C-407E-A947-70E740481C1C}">
                          <a14:useLocalDpi xmlns:a14="http://schemas.microsoft.com/office/drawing/2010/main" val="0"/>
                        </a:ext>
                      </a:extLst>
                    </a:blip>
                    <a:stretch>
                      <a:fillRect/>
                    </a:stretch>
                  </pic:blipFill>
                  <pic:spPr>
                    <a:xfrm>
                      <a:off x="0" y="0"/>
                      <a:ext cx="4679950" cy="1717675"/>
                    </a:xfrm>
                    <a:prstGeom prst="rect">
                      <a:avLst/>
                    </a:prstGeom>
                  </pic:spPr>
                </pic:pic>
              </a:graphicData>
            </a:graphic>
          </wp:inline>
        </w:drawing>
      </w:r>
    </w:p>
    <w:p w14:paraId="3AB31405" w14:textId="61397B3A" w:rsidR="007E3591" w:rsidRDefault="007E3591" w:rsidP="00B126E1">
      <w:pPr>
        <w:pStyle w:val="tbnormal"/>
      </w:pPr>
      <w:r>
        <w:t>Figure X : Détails d’un mouvement de stock pour la livraison d’article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F34E55" w14:paraId="625079A6" w14:textId="77777777" w:rsidTr="00BC1CEE">
        <w:trPr>
          <w:trHeight w:hRule="exact" w:val="113"/>
        </w:trPr>
        <w:tc>
          <w:tcPr>
            <w:tcW w:w="597" w:type="dxa"/>
            <w:tcBorders>
              <w:bottom w:val="single" w:sz="2" w:space="0" w:color="D0CECE" w:themeColor="background2" w:themeShade="E6"/>
            </w:tcBorders>
            <w:shd w:val="clear" w:color="auto" w:fill="auto"/>
            <w:vAlign w:val="center"/>
          </w:tcPr>
          <w:p w14:paraId="79758BA4" w14:textId="77777777" w:rsidR="00F34E55" w:rsidRPr="00025F11" w:rsidRDefault="00F34E55" w:rsidP="00BC1CEE">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2D7AFD34" w14:textId="77777777" w:rsidR="00F34E55" w:rsidRPr="00025F11" w:rsidRDefault="00F34E55" w:rsidP="00BC1CEE">
            <w:pPr>
              <w:pStyle w:val="tbnormal"/>
              <w:jc w:val="left"/>
              <w:rPr>
                <w:b/>
                <w:sz w:val="2"/>
                <w:szCs w:val="2"/>
              </w:rPr>
            </w:pPr>
          </w:p>
        </w:tc>
      </w:tr>
      <w:tr w:rsidR="00F34E55" w14:paraId="799CCA79" w14:textId="77777777" w:rsidTr="00BC1CEE">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4457B344" w14:textId="77777777" w:rsidR="00F34E55" w:rsidRPr="000353ED" w:rsidRDefault="00F34E55" w:rsidP="00BC1CEE">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738508FF" w14:textId="111923F9" w:rsidR="00F34E55" w:rsidRPr="00C676D4" w:rsidRDefault="00F34E55" w:rsidP="00BC1CEE">
            <w:pPr>
              <w:pStyle w:val="tbnormal"/>
              <w:rPr>
                <w:sz w:val="21"/>
              </w:rPr>
            </w:pPr>
            <w:r>
              <w:rPr>
                <w:b/>
                <w:sz w:val="21"/>
              </w:rPr>
              <w:t>Explications :</w:t>
            </w:r>
          </w:p>
          <w:p w14:paraId="51B721E9" w14:textId="6ED3CEBD" w:rsidR="00F34E55" w:rsidRPr="005E4253" w:rsidRDefault="00F34E55" w:rsidP="00BC1CEE">
            <w:pPr>
              <w:pStyle w:val="tbnormal"/>
              <w:rPr>
                <w:b/>
                <w:sz w:val="21"/>
              </w:rPr>
            </w:pPr>
            <w:r>
              <w:rPr>
                <w:sz w:val="21"/>
              </w:rPr>
              <w:t xml:space="preserve">Comme présenté par la figure #REF, le mouvement </w:t>
            </w:r>
            <w:r w:rsidRPr="00F34E55">
              <w:rPr>
                <w:b/>
                <w:sz w:val="21"/>
              </w:rPr>
              <w:t>WH/OUT/00001</w:t>
            </w:r>
            <w:r>
              <w:rPr>
                <w:sz w:val="21"/>
              </w:rPr>
              <w:t xml:space="preserve"> crée un </w:t>
            </w:r>
            <w:r w:rsidRPr="00F34E55">
              <w:rPr>
                <w:b/>
                <w:sz w:val="21"/>
              </w:rPr>
              <w:t>Quant</w:t>
            </w:r>
            <w:r>
              <w:rPr>
                <w:sz w:val="21"/>
              </w:rPr>
              <w:t xml:space="preserve">. Si l’on inspecte cette ligne, on remarque que dans la colonne Location, un emplacement est renseigné par le système. Il s’agit là, d’un emplacement virtuel </w:t>
            </w:r>
            <w:r w:rsidRPr="00F34E55">
              <w:rPr>
                <w:b/>
                <w:sz w:val="21"/>
              </w:rPr>
              <w:t>Partner Locations/</w:t>
            </w:r>
            <w:proofErr w:type="spellStart"/>
            <w:r w:rsidRPr="00F34E55">
              <w:rPr>
                <w:b/>
                <w:sz w:val="21"/>
              </w:rPr>
              <w:t>Customers</w:t>
            </w:r>
            <w:proofErr w:type="spellEnd"/>
            <w:r w:rsidRPr="00F34E55">
              <w:rPr>
                <w:b/>
                <w:sz w:val="21"/>
              </w:rPr>
              <w:t xml:space="preserve"> </w:t>
            </w:r>
            <w:r>
              <w:rPr>
                <w:sz w:val="21"/>
              </w:rPr>
              <w:t>vers lequel tous les articles qui partent en expédition sont transférés. C’est le principe de double inventaire qu’</w:t>
            </w:r>
            <w:r w:rsidR="000C0CF9">
              <w:rPr>
                <w:sz w:val="21"/>
              </w:rPr>
              <w:t>Odoo a</w:t>
            </w:r>
            <w:r>
              <w:rPr>
                <w:sz w:val="21"/>
              </w:rPr>
              <w:t xml:space="preserve"> mis en p</w:t>
            </w:r>
            <w:r w:rsidR="00895640">
              <w:rPr>
                <w:sz w:val="21"/>
              </w:rPr>
              <w:t>lace dans la gestion des stocks (plus de détails au chapitre #REF (ajouter dans la théorie)).</w:t>
            </w:r>
          </w:p>
        </w:tc>
      </w:tr>
      <w:tr w:rsidR="00F34E55" w14:paraId="02653B19" w14:textId="77777777" w:rsidTr="00BC1CEE">
        <w:trPr>
          <w:trHeight w:hRule="exact" w:val="90"/>
        </w:trPr>
        <w:tc>
          <w:tcPr>
            <w:tcW w:w="597" w:type="dxa"/>
            <w:tcBorders>
              <w:top w:val="single" w:sz="2" w:space="0" w:color="D0CECE" w:themeColor="background2" w:themeShade="E6"/>
            </w:tcBorders>
            <w:shd w:val="clear" w:color="auto" w:fill="auto"/>
            <w:vAlign w:val="center"/>
          </w:tcPr>
          <w:p w14:paraId="0F107434" w14:textId="77777777" w:rsidR="00F34E55" w:rsidRPr="00025F11" w:rsidRDefault="00F34E55" w:rsidP="00BC1CEE">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0546A644" w14:textId="77777777" w:rsidR="00F34E55" w:rsidRPr="00025F11" w:rsidRDefault="00F34E55" w:rsidP="00BC1CEE">
            <w:pPr>
              <w:pStyle w:val="tbnormal"/>
              <w:jc w:val="left"/>
              <w:rPr>
                <w:b/>
                <w:sz w:val="2"/>
                <w:szCs w:val="2"/>
              </w:rPr>
            </w:pPr>
          </w:p>
        </w:tc>
      </w:tr>
    </w:tbl>
    <w:p w14:paraId="5B8F6BD9" w14:textId="32BF726C" w:rsidR="00906257" w:rsidRDefault="0065178A" w:rsidP="00906257">
      <w:pPr>
        <w:pStyle w:val="tbtitre4"/>
      </w:pPr>
      <w:bookmarkStart w:id="398" w:name="_Toc454297961"/>
      <w:bookmarkStart w:id="399" w:name="_Toc455044944"/>
      <w:proofErr w:type="spellStart"/>
      <w:r>
        <w:t>Facturer</w:t>
      </w:r>
      <w:proofErr w:type="spellEnd"/>
      <w:r>
        <w:t xml:space="preserve"> le </w:t>
      </w:r>
      <w:proofErr w:type="spellStart"/>
      <w:r>
        <w:t>client</w:t>
      </w:r>
      <w:proofErr w:type="spellEnd"/>
      <w:r w:rsidR="00906257">
        <w:t xml:space="preserve"> SA03</w:t>
      </w:r>
      <w:bookmarkEnd w:id="398"/>
      <w:bookmarkEnd w:id="399"/>
    </w:p>
    <w:p w14:paraId="59E388AF" w14:textId="7BF32655" w:rsidR="0065178A" w:rsidRDefault="0065178A" w:rsidP="0065178A">
      <w:pPr>
        <w:pStyle w:val="tbnormal"/>
      </w:pPr>
      <w:r>
        <w:t>À l’expédition s’adjoint la facturation. Il s’agit là de la créé et de l’envoyer.</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65178A" w14:paraId="5A464CB7" w14:textId="77777777" w:rsidTr="00BC1CEE">
        <w:trPr>
          <w:trHeight w:hRule="exact" w:val="113"/>
        </w:trPr>
        <w:tc>
          <w:tcPr>
            <w:tcW w:w="597" w:type="dxa"/>
            <w:tcBorders>
              <w:bottom w:val="single" w:sz="2" w:space="0" w:color="D0CECE" w:themeColor="background2" w:themeShade="E6"/>
            </w:tcBorders>
            <w:shd w:val="clear" w:color="auto" w:fill="auto"/>
            <w:vAlign w:val="center"/>
          </w:tcPr>
          <w:p w14:paraId="5A3997B2" w14:textId="77777777" w:rsidR="0065178A" w:rsidRPr="00025F11" w:rsidRDefault="0065178A" w:rsidP="00BC1CEE">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6E7D5C2E" w14:textId="77777777" w:rsidR="0065178A" w:rsidRPr="00025F11" w:rsidRDefault="0065178A" w:rsidP="00BC1CEE">
            <w:pPr>
              <w:pStyle w:val="tbnormal"/>
              <w:jc w:val="left"/>
              <w:rPr>
                <w:b/>
                <w:sz w:val="2"/>
                <w:szCs w:val="2"/>
              </w:rPr>
            </w:pPr>
          </w:p>
        </w:tc>
      </w:tr>
      <w:tr w:rsidR="0065178A" w14:paraId="30A7B75A" w14:textId="77777777" w:rsidTr="00BC1CEE">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55F9F9FF" w14:textId="77777777" w:rsidR="0065178A" w:rsidRPr="000353ED" w:rsidRDefault="0065178A" w:rsidP="00BC1CEE">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71F88C97" w14:textId="77777777" w:rsidR="0065178A" w:rsidRPr="00C676D4" w:rsidRDefault="0065178A" w:rsidP="00BC1CEE">
            <w:pPr>
              <w:pStyle w:val="tbnormal"/>
              <w:rPr>
                <w:sz w:val="21"/>
              </w:rPr>
            </w:pPr>
            <w:r>
              <w:rPr>
                <w:b/>
                <w:sz w:val="21"/>
              </w:rPr>
              <w:t>Hypothèse</w:t>
            </w:r>
            <w:r w:rsidRPr="00C676D4">
              <w:rPr>
                <w:b/>
                <w:sz w:val="21"/>
              </w:rPr>
              <w:t> :</w:t>
            </w:r>
          </w:p>
          <w:p w14:paraId="67367EB4" w14:textId="0EB27F5B" w:rsidR="0065178A" w:rsidRPr="005E4253" w:rsidRDefault="0065178A" w:rsidP="00BC1CEE">
            <w:pPr>
              <w:pStyle w:val="tbnormal"/>
              <w:rPr>
                <w:b/>
                <w:sz w:val="21"/>
              </w:rPr>
            </w:pPr>
            <w:r>
              <w:rPr>
                <w:sz w:val="21"/>
              </w:rPr>
              <w:t>La facturation s’effectue par le département de la comptabilité et non pas par les ventes.</w:t>
            </w:r>
          </w:p>
        </w:tc>
      </w:tr>
      <w:tr w:rsidR="0065178A" w14:paraId="76A04343" w14:textId="77777777" w:rsidTr="00BC1CEE">
        <w:trPr>
          <w:trHeight w:hRule="exact" w:val="90"/>
        </w:trPr>
        <w:tc>
          <w:tcPr>
            <w:tcW w:w="597" w:type="dxa"/>
            <w:tcBorders>
              <w:top w:val="single" w:sz="2" w:space="0" w:color="D0CECE" w:themeColor="background2" w:themeShade="E6"/>
            </w:tcBorders>
            <w:shd w:val="clear" w:color="auto" w:fill="auto"/>
            <w:vAlign w:val="center"/>
          </w:tcPr>
          <w:p w14:paraId="2D31CA1E" w14:textId="77777777" w:rsidR="0065178A" w:rsidRPr="00025F11" w:rsidRDefault="0065178A" w:rsidP="00BC1CEE">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6A23B33E" w14:textId="77777777" w:rsidR="0065178A" w:rsidRPr="00025F11" w:rsidRDefault="0065178A" w:rsidP="00BC1CEE">
            <w:pPr>
              <w:pStyle w:val="tbnormal"/>
              <w:jc w:val="left"/>
              <w:rPr>
                <w:b/>
                <w:sz w:val="2"/>
                <w:szCs w:val="2"/>
              </w:rPr>
            </w:pPr>
          </w:p>
        </w:tc>
      </w:tr>
    </w:tbl>
    <w:p w14:paraId="70CC6D3E" w14:textId="11D6C369" w:rsidR="0065178A" w:rsidRDefault="0065178A" w:rsidP="0065178A">
      <w:pPr>
        <w:pStyle w:val="tbnormal"/>
      </w:pPr>
      <w:r>
        <w:t xml:space="preserve">Pour effectuer cette opération, le comptable doit se rendre dans l’application </w:t>
      </w:r>
      <w:proofErr w:type="spellStart"/>
      <w:r w:rsidRPr="00F43724">
        <w:rPr>
          <w:b/>
        </w:rPr>
        <w:t>Accounting</w:t>
      </w:r>
      <w:proofErr w:type="spellEnd"/>
      <w:r w:rsidRPr="00F43724">
        <w:rPr>
          <w:b/>
        </w:rPr>
        <w:t xml:space="preserve"> / Sales / </w:t>
      </w:r>
      <w:proofErr w:type="spellStart"/>
      <w:r w:rsidRPr="00F43724">
        <w:rPr>
          <w:b/>
        </w:rPr>
        <w:t>Customers</w:t>
      </w:r>
      <w:proofErr w:type="spellEnd"/>
      <w:r>
        <w:t xml:space="preserve"> et récupérer le bon client. Une fois qu’il est sélectionné, il suffit d’afficher son détail et d’</w:t>
      </w:r>
      <w:r w:rsidR="005C04AD">
        <w:t>utiliser le lien :</w:t>
      </w:r>
    </w:p>
    <w:p w14:paraId="77133BC1" w14:textId="64D968A4" w:rsidR="005C04AD" w:rsidRDefault="005C04AD" w:rsidP="005C04AD">
      <w:pPr>
        <w:pStyle w:val="tbnormal"/>
        <w:jc w:val="center"/>
      </w:pPr>
      <w:r>
        <w:rPr>
          <w:noProof/>
          <w:lang w:val="fr-FR" w:eastAsia="fr-FR"/>
        </w:rPr>
        <w:lastRenderedPageBreak/>
        <w:drawing>
          <wp:inline distT="0" distB="0" distL="0" distR="0" wp14:anchorId="0390472E" wp14:editId="3A8A3FE1">
            <wp:extent cx="555349" cy="289407"/>
            <wp:effectExtent l="0" t="0" r="3810" b="0"/>
            <wp:docPr id="122" name="Imag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 name="Capture d’écran 2016-06-20 à 14.49.42.png"/>
                    <pic:cNvPicPr/>
                  </pic:nvPicPr>
                  <pic:blipFill>
                    <a:blip r:embed="rId139" cstate="print">
                      <a:extLst>
                        <a:ext uri="{28A0092B-C50C-407E-A947-70E740481C1C}">
                          <a14:useLocalDpi xmlns:a14="http://schemas.microsoft.com/office/drawing/2010/main" val="0"/>
                        </a:ext>
                      </a:extLst>
                    </a:blip>
                    <a:stretch>
                      <a:fillRect/>
                    </a:stretch>
                  </pic:blipFill>
                  <pic:spPr>
                    <a:xfrm>
                      <a:off x="0" y="0"/>
                      <a:ext cx="582916" cy="303773"/>
                    </a:xfrm>
                    <a:prstGeom prst="rect">
                      <a:avLst/>
                    </a:prstGeom>
                  </pic:spPr>
                </pic:pic>
              </a:graphicData>
            </a:graphic>
          </wp:inline>
        </w:drawing>
      </w:r>
    </w:p>
    <w:p w14:paraId="6FDB8D2D" w14:textId="543F6555" w:rsidR="005C04AD" w:rsidRDefault="005C04AD" w:rsidP="0065178A">
      <w:pPr>
        <w:pStyle w:val="tbnormal"/>
      </w:pPr>
      <w:r>
        <w:t xml:space="preserve">Là on accède à toutes les ventes qui lui sont liées. Il suffit de visualiser celles qui portent le statut </w:t>
      </w:r>
      <w:r w:rsidRPr="005C04AD">
        <w:rPr>
          <w:b/>
        </w:rPr>
        <w:t xml:space="preserve">To </w:t>
      </w:r>
      <w:proofErr w:type="spellStart"/>
      <w:r w:rsidRPr="005C04AD">
        <w:rPr>
          <w:b/>
        </w:rPr>
        <w:t>Invoice</w:t>
      </w:r>
      <w:proofErr w:type="spellEnd"/>
      <w:r>
        <w:t xml:space="preserve"> et cliquer dessus et dans le détail appuyer sur le bouton qui crée la facture </w:t>
      </w:r>
      <w:proofErr w:type="spellStart"/>
      <w:r w:rsidRPr="005C04AD">
        <w:rPr>
          <w:b/>
        </w:rPr>
        <w:t>Create</w:t>
      </w:r>
      <w:proofErr w:type="spellEnd"/>
      <w:r w:rsidRPr="005C04AD">
        <w:rPr>
          <w:b/>
        </w:rPr>
        <w:t xml:space="preserve"> </w:t>
      </w:r>
      <w:proofErr w:type="spellStart"/>
      <w:r w:rsidRPr="005C04AD">
        <w:rPr>
          <w:b/>
        </w:rPr>
        <w:t>Invoice</w:t>
      </w:r>
      <w:proofErr w:type="spellEnd"/>
      <w:r>
        <w:t xml:space="preserve"> et répondre à la question </w:t>
      </w:r>
      <w:proofErr w:type="spellStart"/>
      <w:r w:rsidRPr="005C04AD">
        <w:rPr>
          <w:b/>
        </w:rPr>
        <w:t>What</w:t>
      </w:r>
      <w:proofErr w:type="spellEnd"/>
      <w:r w:rsidRPr="005C04AD">
        <w:rPr>
          <w:b/>
        </w:rPr>
        <w:t xml:space="preserve"> do </w:t>
      </w:r>
      <w:proofErr w:type="spellStart"/>
      <w:r w:rsidRPr="005C04AD">
        <w:rPr>
          <w:b/>
        </w:rPr>
        <w:t>you</w:t>
      </w:r>
      <w:proofErr w:type="spellEnd"/>
      <w:r w:rsidRPr="005C04AD">
        <w:rPr>
          <w:b/>
        </w:rPr>
        <w:t xml:space="preserve"> </w:t>
      </w:r>
      <w:proofErr w:type="spellStart"/>
      <w:r w:rsidRPr="005C04AD">
        <w:rPr>
          <w:b/>
        </w:rPr>
        <w:t>want</w:t>
      </w:r>
      <w:proofErr w:type="spellEnd"/>
      <w:r w:rsidRPr="005C04AD">
        <w:rPr>
          <w:b/>
        </w:rPr>
        <w:t xml:space="preserve"> to </w:t>
      </w:r>
      <w:proofErr w:type="spellStart"/>
      <w:r w:rsidRPr="005C04AD">
        <w:rPr>
          <w:b/>
        </w:rPr>
        <w:t>invoice</w:t>
      </w:r>
      <w:proofErr w:type="spellEnd"/>
      <w:r w:rsidRPr="005C04AD">
        <w:rPr>
          <w:b/>
        </w:rPr>
        <w:t xml:space="preserve"> ? </w:t>
      </w:r>
      <w:r>
        <w:t xml:space="preserve">Par </w:t>
      </w:r>
      <w:proofErr w:type="spellStart"/>
      <w:r w:rsidRPr="005C04AD">
        <w:rPr>
          <w:b/>
        </w:rPr>
        <w:t>Invoiceable</w:t>
      </w:r>
      <w:proofErr w:type="spellEnd"/>
      <w:r w:rsidRPr="005C04AD">
        <w:rPr>
          <w:b/>
        </w:rPr>
        <w:t xml:space="preserve"> </w:t>
      </w:r>
      <w:proofErr w:type="spellStart"/>
      <w:r w:rsidRPr="005C04AD">
        <w:rPr>
          <w:b/>
        </w:rPr>
        <w:t>lines</w:t>
      </w:r>
      <w:proofErr w:type="spellEnd"/>
      <w:r w:rsidRPr="005C04AD">
        <w:rPr>
          <w:b/>
        </w:rPr>
        <w:t xml:space="preserve"> (</w:t>
      </w:r>
      <w:proofErr w:type="spellStart"/>
      <w:r w:rsidRPr="005C04AD">
        <w:rPr>
          <w:b/>
        </w:rPr>
        <w:t>deduct</w:t>
      </w:r>
      <w:proofErr w:type="spellEnd"/>
      <w:r w:rsidRPr="005C04AD">
        <w:rPr>
          <w:b/>
        </w:rPr>
        <w:t xml:space="preserve"> down </w:t>
      </w:r>
      <w:proofErr w:type="spellStart"/>
      <w:r w:rsidRPr="005C04AD">
        <w:rPr>
          <w:b/>
        </w:rPr>
        <w:t>payments</w:t>
      </w:r>
      <w:proofErr w:type="spellEnd"/>
      <w:r w:rsidRPr="005C04AD">
        <w:rPr>
          <w:b/>
        </w:rPr>
        <w:t>)</w:t>
      </w:r>
      <w:r>
        <w:t xml:space="preserve">. Suite à cela, il suffit d’aller visualiser le rendu pour se rendre compte de la facture qui est créée par le système. Si l’on laisse la facture dans cet état, c’est-à-dire en brouillon </w:t>
      </w:r>
      <w:proofErr w:type="spellStart"/>
      <w:r w:rsidRPr="005C04AD">
        <w:rPr>
          <w:b/>
        </w:rPr>
        <w:t>Draft</w:t>
      </w:r>
      <w:proofErr w:type="spellEnd"/>
      <w:r>
        <w:t xml:space="preserve">, rien ne s’effectue dans la comptabilité. Il est nécessaire de la valider avec le bouton prévu à cet effet </w:t>
      </w:r>
      <w:proofErr w:type="spellStart"/>
      <w:r w:rsidRPr="005C04AD">
        <w:rPr>
          <w:b/>
        </w:rPr>
        <w:t>Validate</w:t>
      </w:r>
      <w:proofErr w:type="spellEnd"/>
      <w:r>
        <w:t>.</w:t>
      </w:r>
    </w:p>
    <w:p w14:paraId="1F1F5C7A" w14:textId="3BA85ED6" w:rsidR="005C04AD" w:rsidRDefault="005C04AD" w:rsidP="0065178A">
      <w:pPr>
        <w:pStyle w:val="tbnormal"/>
      </w:pPr>
      <w:r>
        <w:t>Dès qu’elle est validée, la somme</w:t>
      </w:r>
      <w:r w:rsidR="00927AB8">
        <w:t xml:space="preserve"> hors-taxe</w:t>
      </w:r>
      <w:r>
        <w:t xml:space="preserve"> va se mettre au débit du compte </w:t>
      </w:r>
      <w:r w:rsidRPr="00927AB8">
        <w:rPr>
          <w:b/>
        </w:rPr>
        <w:t>1100 débiteurs</w:t>
      </w:r>
      <w:r w:rsidR="00927AB8">
        <w:t xml:space="preserve">, les 8.0% de TVA au crédit du compte de dettes </w:t>
      </w:r>
      <w:r w:rsidR="00927AB8" w:rsidRPr="00927AB8">
        <w:rPr>
          <w:b/>
        </w:rPr>
        <w:t>2200 TVA due</w:t>
      </w:r>
      <w:r w:rsidR="00927AB8">
        <w:t xml:space="preserve"> et le compte </w:t>
      </w:r>
      <w:r w:rsidR="00927AB8" w:rsidRPr="00927AB8">
        <w:rPr>
          <w:b/>
        </w:rPr>
        <w:t>3200 Ventes de marchandises</w:t>
      </w:r>
      <w:r w:rsidR="00927AB8">
        <w:t xml:space="preserve"> est crédité de la valeur hors taxe.</w:t>
      </w:r>
    </w:p>
    <w:p w14:paraId="41117A98" w14:textId="440A9F9F" w:rsidR="00927AB8" w:rsidRDefault="00927AB8" w:rsidP="0065178A">
      <w:pPr>
        <w:pStyle w:val="tbnormal"/>
      </w:pPr>
      <w:r>
        <w:t>Au niveau des stocks, rien ne change à ce moment-là.</w:t>
      </w:r>
    </w:p>
    <w:p w14:paraId="060CB291" w14:textId="5EB222F1" w:rsidR="006F7482" w:rsidRDefault="009F7894" w:rsidP="00AC02FC">
      <w:pPr>
        <w:pStyle w:val="tbtitre4"/>
      </w:pPr>
      <w:bookmarkStart w:id="400" w:name="_Toc454297962"/>
      <w:bookmarkStart w:id="401" w:name="_Toc455044945"/>
      <w:proofErr w:type="spellStart"/>
      <w:r>
        <w:t>Comptabiliser</w:t>
      </w:r>
      <w:proofErr w:type="spellEnd"/>
      <w:r w:rsidR="00F43724">
        <w:t xml:space="preserve"> </w:t>
      </w:r>
      <w:r>
        <w:t>le</w:t>
      </w:r>
      <w:r w:rsidR="00F43724">
        <w:t xml:space="preserve"> </w:t>
      </w:r>
      <w:proofErr w:type="spellStart"/>
      <w:r w:rsidR="00F43724">
        <w:t>paiement</w:t>
      </w:r>
      <w:proofErr w:type="spellEnd"/>
      <w:r w:rsidR="00F43724">
        <w:t xml:space="preserve"> </w:t>
      </w:r>
      <w:proofErr w:type="spellStart"/>
      <w:r w:rsidR="00F43724">
        <w:t>client</w:t>
      </w:r>
      <w:proofErr w:type="spellEnd"/>
      <w:r w:rsidR="00906257">
        <w:t xml:space="preserve"> SA04</w:t>
      </w:r>
      <w:bookmarkEnd w:id="400"/>
      <w:bookmarkEnd w:id="401"/>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F43724" w14:paraId="42AF389A" w14:textId="77777777" w:rsidTr="00BC1CEE">
        <w:trPr>
          <w:trHeight w:hRule="exact" w:val="113"/>
        </w:trPr>
        <w:tc>
          <w:tcPr>
            <w:tcW w:w="597" w:type="dxa"/>
            <w:tcBorders>
              <w:bottom w:val="single" w:sz="2" w:space="0" w:color="D0CECE" w:themeColor="background2" w:themeShade="E6"/>
            </w:tcBorders>
            <w:shd w:val="clear" w:color="auto" w:fill="auto"/>
            <w:vAlign w:val="center"/>
          </w:tcPr>
          <w:p w14:paraId="6FE502C8" w14:textId="77777777" w:rsidR="00F43724" w:rsidRPr="00025F11" w:rsidRDefault="00F43724" w:rsidP="00BC1CEE">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3FA89D81" w14:textId="77777777" w:rsidR="00F43724" w:rsidRPr="00025F11" w:rsidRDefault="00F43724" w:rsidP="00BC1CEE">
            <w:pPr>
              <w:pStyle w:val="tbnormal"/>
              <w:jc w:val="left"/>
              <w:rPr>
                <w:b/>
                <w:sz w:val="2"/>
                <w:szCs w:val="2"/>
              </w:rPr>
            </w:pPr>
          </w:p>
        </w:tc>
      </w:tr>
      <w:tr w:rsidR="00F43724" w14:paraId="10D44D15" w14:textId="77777777" w:rsidTr="00BC1CEE">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571B4482" w14:textId="77777777" w:rsidR="00F43724" w:rsidRPr="000353ED" w:rsidRDefault="00F43724" w:rsidP="00BC1CEE">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4C2023E4" w14:textId="77777777" w:rsidR="00F43724" w:rsidRPr="00C676D4" w:rsidRDefault="00F43724" w:rsidP="00BC1CEE">
            <w:pPr>
              <w:pStyle w:val="tbnormal"/>
              <w:rPr>
                <w:sz w:val="21"/>
              </w:rPr>
            </w:pPr>
            <w:r>
              <w:rPr>
                <w:b/>
                <w:sz w:val="21"/>
              </w:rPr>
              <w:t>Hypothèse</w:t>
            </w:r>
            <w:r w:rsidRPr="00C676D4">
              <w:rPr>
                <w:b/>
                <w:sz w:val="21"/>
              </w:rPr>
              <w:t> :</w:t>
            </w:r>
          </w:p>
          <w:p w14:paraId="080DB48D" w14:textId="18217637" w:rsidR="00F43724" w:rsidRPr="005E4253" w:rsidRDefault="00F43724" w:rsidP="00BC1CEE">
            <w:pPr>
              <w:pStyle w:val="tbnormal"/>
              <w:rPr>
                <w:b/>
                <w:sz w:val="21"/>
              </w:rPr>
            </w:pPr>
            <w:r>
              <w:rPr>
                <w:sz w:val="21"/>
              </w:rPr>
              <w:t>La comptabilité effectue ses relevés bancaires à intervalle régulier. Dès qu’il identifie une entrée d’argent faisant suite à une facture pour une prestation émise, il la comptabilise dans le système.</w:t>
            </w:r>
          </w:p>
        </w:tc>
      </w:tr>
      <w:tr w:rsidR="00F43724" w14:paraId="173C6640" w14:textId="77777777" w:rsidTr="00BC1CEE">
        <w:trPr>
          <w:trHeight w:hRule="exact" w:val="90"/>
        </w:trPr>
        <w:tc>
          <w:tcPr>
            <w:tcW w:w="597" w:type="dxa"/>
            <w:tcBorders>
              <w:top w:val="single" w:sz="2" w:space="0" w:color="D0CECE" w:themeColor="background2" w:themeShade="E6"/>
            </w:tcBorders>
            <w:shd w:val="clear" w:color="auto" w:fill="auto"/>
            <w:vAlign w:val="center"/>
          </w:tcPr>
          <w:p w14:paraId="3B9DD986" w14:textId="77777777" w:rsidR="00F43724" w:rsidRPr="00025F11" w:rsidRDefault="00F43724" w:rsidP="00BC1CEE">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31AEBAAE" w14:textId="77777777" w:rsidR="00F43724" w:rsidRPr="00025F11" w:rsidRDefault="00F43724" w:rsidP="00BC1CEE">
            <w:pPr>
              <w:pStyle w:val="tbnormal"/>
              <w:jc w:val="left"/>
              <w:rPr>
                <w:b/>
                <w:sz w:val="2"/>
                <w:szCs w:val="2"/>
              </w:rPr>
            </w:pPr>
          </w:p>
        </w:tc>
      </w:tr>
    </w:tbl>
    <w:p w14:paraId="68DD9C4C" w14:textId="0EC06DBB" w:rsidR="00F43724" w:rsidRDefault="00F43724" w:rsidP="00F43724">
      <w:pPr>
        <w:pStyle w:val="tbnormal"/>
      </w:pPr>
      <w:r>
        <w:t xml:space="preserve">Pour comptabiliser le paiement dans le système, le service comptabilité de la société doit se rendre dans l’application </w:t>
      </w:r>
      <w:proofErr w:type="spellStart"/>
      <w:r w:rsidRPr="00F43724">
        <w:rPr>
          <w:b/>
        </w:rPr>
        <w:t>Accounting</w:t>
      </w:r>
      <w:proofErr w:type="spellEnd"/>
      <w:r w:rsidRPr="00F43724">
        <w:rPr>
          <w:b/>
        </w:rPr>
        <w:t xml:space="preserve"> / Sales / </w:t>
      </w:r>
      <w:r>
        <w:rPr>
          <w:b/>
        </w:rPr>
        <w:t xml:space="preserve">Customer </w:t>
      </w:r>
      <w:proofErr w:type="spellStart"/>
      <w:r>
        <w:rPr>
          <w:b/>
        </w:rPr>
        <w:t>Invoices</w:t>
      </w:r>
      <w:proofErr w:type="spellEnd"/>
      <w:r>
        <w:t xml:space="preserve"> et de rechercher la facture correspondante à l’aide de la référence qui se trouve aussi sur le relevé bancaire. Pour se faire, il est tout à fait possible d’utiliser la barre de recherche que l’outils propose. Dès que la facture en question est repérée, il suffit d’afficher son détail en cliquant dessus et d’utiliser le bouton </w:t>
      </w:r>
      <w:proofErr w:type="spellStart"/>
      <w:r w:rsidRPr="007A4D5C">
        <w:rPr>
          <w:b/>
        </w:rPr>
        <w:t>Register</w:t>
      </w:r>
      <w:proofErr w:type="spellEnd"/>
      <w:r w:rsidRPr="007A4D5C">
        <w:rPr>
          <w:b/>
        </w:rPr>
        <w:t xml:space="preserve"> </w:t>
      </w:r>
      <w:proofErr w:type="spellStart"/>
      <w:r w:rsidRPr="007A4D5C">
        <w:rPr>
          <w:b/>
        </w:rPr>
        <w:t>Payment</w:t>
      </w:r>
      <w:proofErr w:type="spellEnd"/>
      <w:r w:rsidRPr="007A4D5C">
        <w:rPr>
          <w:b/>
        </w:rPr>
        <w:t> </w:t>
      </w:r>
      <w:r>
        <w:t>:</w:t>
      </w:r>
    </w:p>
    <w:p w14:paraId="7521794E" w14:textId="12A287C7" w:rsidR="007A4D5C" w:rsidRDefault="007A4D5C" w:rsidP="00F43724">
      <w:pPr>
        <w:pStyle w:val="tbnormal"/>
      </w:pPr>
      <w:r>
        <w:rPr>
          <w:noProof/>
          <w:lang w:val="fr-FR" w:eastAsia="fr-FR"/>
        </w:rPr>
        <w:drawing>
          <wp:inline distT="0" distB="0" distL="0" distR="0" wp14:anchorId="003F8635" wp14:editId="64C16B96">
            <wp:extent cx="4679950" cy="1397000"/>
            <wp:effectExtent l="0" t="0" r="0" b="0"/>
            <wp:docPr id="123" name="Imag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 name="Capture d’écran 2016-06-20 à 15.09.07.png"/>
                    <pic:cNvPicPr/>
                  </pic:nvPicPr>
                  <pic:blipFill>
                    <a:blip r:embed="rId140" cstate="print">
                      <a:extLst>
                        <a:ext uri="{28A0092B-C50C-407E-A947-70E740481C1C}">
                          <a14:useLocalDpi xmlns:a14="http://schemas.microsoft.com/office/drawing/2010/main" val="0"/>
                        </a:ext>
                      </a:extLst>
                    </a:blip>
                    <a:stretch>
                      <a:fillRect/>
                    </a:stretch>
                  </pic:blipFill>
                  <pic:spPr>
                    <a:xfrm>
                      <a:off x="0" y="0"/>
                      <a:ext cx="4679950" cy="1397000"/>
                    </a:xfrm>
                    <a:prstGeom prst="rect">
                      <a:avLst/>
                    </a:prstGeom>
                  </pic:spPr>
                </pic:pic>
              </a:graphicData>
            </a:graphic>
          </wp:inline>
        </w:drawing>
      </w:r>
    </w:p>
    <w:p w14:paraId="362A0AAC" w14:textId="551B2966" w:rsidR="007A4D5C" w:rsidRDefault="007A4D5C" w:rsidP="00F43724">
      <w:pPr>
        <w:pStyle w:val="tbnormal"/>
      </w:pPr>
      <w:r>
        <w:t>Figure X : Comptabilisation d’un paiement client.</w:t>
      </w:r>
    </w:p>
    <w:p w14:paraId="460AF8CB" w14:textId="659C250E" w:rsidR="007A4D5C" w:rsidRDefault="007A4D5C" w:rsidP="00F43724">
      <w:pPr>
        <w:pStyle w:val="tbnormal"/>
      </w:pPr>
      <w:r>
        <w:t xml:space="preserve">Ce formulaire enregistre un paiement avec un moyen de paiement spécifique </w:t>
      </w:r>
      <w:proofErr w:type="spellStart"/>
      <w:r w:rsidRPr="007A4D5C">
        <w:rPr>
          <w:b/>
        </w:rPr>
        <w:t>Payment</w:t>
      </w:r>
      <w:proofErr w:type="spellEnd"/>
      <w:r w:rsidRPr="007A4D5C">
        <w:rPr>
          <w:b/>
        </w:rPr>
        <w:t xml:space="preserve"> Method</w:t>
      </w:r>
      <w:r>
        <w:t xml:space="preserve"> et pour une somme donnée </w:t>
      </w:r>
      <w:proofErr w:type="spellStart"/>
      <w:r w:rsidRPr="007A4D5C">
        <w:rPr>
          <w:b/>
        </w:rPr>
        <w:t>Payment</w:t>
      </w:r>
      <w:proofErr w:type="spellEnd"/>
      <w:r w:rsidRPr="007A4D5C">
        <w:rPr>
          <w:b/>
        </w:rPr>
        <w:t xml:space="preserve"> </w:t>
      </w:r>
      <w:proofErr w:type="spellStart"/>
      <w:r w:rsidRPr="007A4D5C">
        <w:rPr>
          <w:b/>
        </w:rPr>
        <w:t>Amount</w:t>
      </w:r>
      <w:proofErr w:type="spellEnd"/>
      <w:r>
        <w:t>. Pour le comptabiliser, il suffit de valider.</w:t>
      </w:r>
    </w:p>
    <w:p w14:paraId="0646CFBC" w14:textId="772F4D15" w:rsidR="007A4D5C" w:rsidRPr="00F43724" w:rsidRDefault="007A4D5C" w:rsidP="00F43724">
      <w:pPr>
        <w:pStyle w:val="tbnormal"/>
      </w:pPr>
      <w:r>
        <w:t xml:space="preserve">Cette opération affecte uniquement la comptabilité. Elle annule le compte </w:t>
      </w:r>
      <w:r w:rsidRPr="007A4D5C">
        <w:rPr>
          <w:b/>
        </w:rPr>
        <w:t>1100 débiteurs</w:t>
      </w:r>
      <w:r>
        <w:t xml:space="preserve"> en le créditant et débite le compte courant </w:t>
      </w:r>
      <w:r w:rsidRPr="007A4D5C">
        <w:rPr>
          <w:b/>
        </w:rPr>
        <w:t>10201 Bank</w:t>
      </w:r>
      <w:r>
        <w:t xml:space="preserve"> de la même somme. On se retrouve avec les mêmes chiffres au bilan.</w:t>
      </w:r>
    </w:p>
    <w:p w14:paraId="02D8DD1D" w14:textId="77777777" w:rsidR="006F69C3" w:rsidRDefault="006F69C3" w:rsidP="006F69C3">
      <w:pPr>
        <w:pStyle w:val="tbtitre2"/>
      </w:pPr>
      <w:bookmarkStart w:id="402" w:name="_Toc455044946"/>
      <w:bookmarkStart w:id="403" w:name="_Toc454297964"/>
      <w:bookmarkStart w:id="404" w:name="_Toc454297963"/>
      <w:r>
        <w:lastRenderedPageBreak/>
        <w:t>Limites et recommandations</w:t>
      </w:r>
      <w:bookmarkEnd w:id="402"/>
    </w:p>
    <w:p w14:paraId="64129764" w14:textId="0D41E9B5" w:rsidR="00150BC0" w:rsidRDefault="006F69C3" w:rsidP="00150BC0">
      <w:pPr>
        <w:pStyle w:val="tbnormal"/>
      </w:pPr>
      <w:r>
        <w:t>En parallèle des opérations, l’API est utilisée pour mettre directement à jour les objets manipulés. Dans un cadre comme celui-ci, les résultats démontrent qu’il est tout à fait réalisable de travailler ainsi. Par conséquent, il faut se baser sur le référentiel #REF et les recommandations faites pour l’implémentation des activités simulées #REF au niveau du simulateur.</w:t>
      </w:r>
      <w:bookmarkStart w:id="405" w:name="_Toc454297967"/>
      <w:bookmarkEnd w:id="403"/>
      <w:bookmarkEnd w:id="404"/>
    </w:p>
    <w:p w14:paraId="43EFB0A1" w14:textId="08E9871C" w:rsidR="00B82D65" w:rsidRDefault="00A849F9" w:rsidP="00F603A7">
      <w:pPr>
        <w:pStyle w:val="tbtitre1"/>
      </w:pPr>
      <w:bookmarkStart w:id="406" w:name="_Toc455044947"/>
      <w:r>
        <w:t>[</w:t>
      </w:r>
      <w:proofErr w:type="gramStart"/>
      <w:r>
        <w:t>new</w:t>
      </w:r>
      <w:proofErr w:type="gramEnd"/>
      <w:r>
        <w:t xml:space="preserve">] </w:t>
      </w:r>
      <w:r w:rsidR="00B82D65">
        <w:t>Conclusion</w:t>
      </w:r>
      <w:bookmarkEnd w:id="406"/>
    </w:p>
    <w:p w14:paraId="0579D4A5" w14:textId="2EC7221F" w:rsidR="00834868" w:rsidRDefault="006F0373" w:rsidP="006F0373">
      <w:pPr>
        <w:pStyle w:val="tbnormal"/>
      </w:pPr>
      <w:r>
        <w:t xml:space="preserve">Cette partie conclue ce travail de Bachelor. Elle passe en revue l’expérience acquise, les limites et recommandations </w:t>
      </w:r>
      <w:r w:rsidR="001F1779">
        <w:t>générales</w:t>
      </w:r>
      <w:r>
        <w:t xml:space="preserve"> et donne la parole à l’auteur qui fait part de sa conclusion personnelle.</w:t>
      </w:r>
    </w:p>
    <w:p w14:paraId="59CCE42E" w14:textId="57CD948A" w:rsidR="004747AF" w:rsidRDefault="00610856" w:rsidP="004747AF">
      <w:pPr>
        <w:pStyle w:val="tbtitre2"/>
      </w:pPr>
      <w:bookmarkStart w:id="407" w:name="_Toc455044948"/>
      <w:r>
        <w:t>Retour d’expérience</w:t>
      </w:r>
      <w:bookmarkEnd w:id="407"/>
    </w:p>
    <w:p w14:paraId="4612CA3D" w14:textId="77777777" w:rsidR="00035621" w:rsidRDefault="00035621" w:rsidP="00035621">
      <w:pPr>
        <w:pStyle w:val="tbnormal"/>
      </w:pPr>
      <w:r>
        <w:t>Après quatorze semaines d’analyse et de développement, plusieurs éléments sont qualifiables de spécifications. Lesquelles peuvent servir de bases et d’appuis pour les prochaines étapes menant à la réalisation finale du jeu sérieux OdooSIM.</w:t>
      </w:r>
    </w:p>
    <w:p w14:paraId="59E56B03" w14:textId="77777777" w:rsidR="00035621" w:rsidRDefault="00035621" w:rsidP="00035621">
      <w:pPr>
        <w:pStyle w:val="tbnormal"/>
      </w:pPr>
      <w:r>
        <w:t>Le scénario axé PME est développé et présenté au travers d’un descriptif complet présent dans cet ouvrage au chapitre #REF. Il est aussi présenté au format Power Point d’une manière plus simple et plus ludique. Cette présentation est accessible dans les annexes #REF. Le scénario est baptisé Brewery &amp; Co. et sert de contexte à l’exécution du jeu. Il présente une société qui fabrique des produits brassicoles et les commercialises dans trois régions de Suisse.</w:t>
      </w:r>
    </w:p>
    <w:p w14:paraId="51473EA9" w14:textId="77777777" w:rsidR="00035621" w:rsidRDefault="00035621" w:rsidP="00035621">
      <w:pPr>
        <w:pStyle w:val="tbnormal"/>
      </w:pPr>
      <w:r>
        <w:t xml:space="preserve">Le simulateur OdooSIM en version proof of concept est développé et fonctionnel. </w:t>
      </w:r>
      <w:proofErr w:type="gramStart"/>
      <w:r>
        <w:t>il</w:t>
      </w:r>
      <w:proofErr w:type="gramEnd"/>
      <w:r>
        <w:t xml:space="preserve"> met en œuvre une partie limitée aux ventes. Cette version est architecturée de sorte à configurer le PGI par rapport au scénario, c’est-à-dire de configurer le master data. Elle gère la simulation des jours de jeu durant lesquels elle génère des ventes intelligentes. En effet, les demandeurs sont sensibles aux effets de variation de prix. Elle classe les équipes par rapport au chiffre d’affaires qu’elles génèrent et restitue le résultat au professeur, lequel peut faire un retour aux participants.</w:t>
      </w:r>
    </w:p>
    <w:p w14:paraId="19C7905F" w14:textId="2A100565" w:rsidR="00664D95" w:rsidRDefault="00664D95" w:rsidP="004747AF">
      <w:pPr>
        <w:pStyle w:val="tbtitre2"/>
      </w:pPr>
      <w:bookmarkStart w:id="408" w:name="_Toc455044949"/>
      <w:r>
        <w:t>Limites</w:t>
      </w:r>
      <w:bookmarkEnd w:id="408"/>
    </w:p>
    <w:p w14:paraId="66909929" w14:textId="6DECD9FA" w:rsidR="009040F0" w:rsidRPr="009040F0" w:rsidRDefault="009040F0" w:rsidP="009040F0">
      <w:pPr>
        <w:pStyle w:val="tbnormal"/>
      </w:pPr>
      <w:r>
        <w:t xml:space="preserve">Ce travail a soulevé plusieurs limites à la démarche de réalisation d’un nouveau jeu sérieux sur Odoo. Ces limites sont catégorisées au travers des chapitres relatifs à l’accès au service, l’API et </w:t>
      </w:r>
      <w:r w:rsidR="00AA2C7A">
        <w:t>aux</w:t>
      </w:r>
      <w:r>
        <w:t xml:space="preserve"> performances.</w:t>
      </w:r>
    </w:p>
    <w:p w14:paraId="6CB88E26" w14:textId="24DDAE93" w:rsidR="00B5259F" w:rsidRDefault="00B5259F" w:rsidP="00D40F76">
      <w:pPr>
        <w:pStyle w:val="tbtitre3"/>
      </w:pPr>
      <w:bookmarkStart w:id="409" w:name="_Toc455044950"/>
      <w:r>
        <w:t>Accès SaaS</w:t>
      </w:r>
      <w:bookmarkEnd w:id="409"/>
    </w:p>
    <w:p w14:paraId="0AA40CE7" w14:textId="2EDCB88E" w:rsidR="00341F3C" w:rsidRDefault="00341F3C" w:rsidP="00B5259F">
      <w:pPr>
        <w:pStyle w:val="tbnormal"/>
      </w:pPr>
      <w:r>
        <w:t xml:space="preserve">Il est démontré que cette méthode d’accès n’est pas la meilleure possible dans l’utilisation qui est faite de la solution. Le fait que les bases de données ne peuvent être gérées par programmation impose trop de travail répétitif au </w:t>
      </w:r>
      <w:r>
        <w:lastRenderedPageBreak/>
        <w:t>corps professoral. De plus, comme toutes activités répétitives, le taux d’erreurs est trop important.</w:t>
      </w:r>
    </w:p>
    <w:p w14:paraId="3DFC6D3C" w14:textId="442B3097" w:rsidR="00CC7A07" w:rsidRDefault="00CC7A07" w:rsidP="00B5259F">
      <w:pPr>
        <w:pStyle w:val="tbnormal"/>
      </w:pPr>
      <w:r>
        <w:t xml:space="preserve">De plus, ce mode de consommation ne permet pas de disposer d’environnement d’intégration. En effet, le simulateur possède beaucoup de portion de code dont le </w:t>
      </w:r>
      <w:proofErr w:type="spellStart"/>
      <w:r>
        <w:t>mapping</w:t>
      </w:r>
      <w:proofErr w:type="spellEnd"/>
      <w:r>
        <w:t xml:space="preserve"> avec les éléments du PGI sont renseignés en dur. Au vu du faite que les montées de version ne sont pas gérées par les concepteurs du simulateur, aucune possibilité de tester les nouvelles fonctionnalités et la compatibilité avec la version du simulateur n’est réalisable. Ce qui peut provoquer d’un jour à l’autre un fonctionnement biaisé du simulateur.</w:t>
      </w:r>
    </w:p>
    <w:p w14:paraId="0CEE6DC6" w14:textId="31F604B2" w:rsidR="00B5259F" w:rsidRDefault="00B5259F" w:rsidP="00D40F76">
      <w:pPr>
        <w:pStyle w:val="tbtitre3"/>
      </w:pPr>
      <w:bookmarkStart w:id="410" w:name="_Toc455044951"/>
      <w:r>
        <w:t>Web Service API</w:t>
      </w:r>
      <w:bookmarkEnd w:id="410"/>
    </w:p>
    <w:p w14:paraId="64A0DEE6" w14:textId="52AC0294" w:rsidR="00341F3C" w:rsidRDefault="00341F3C" w:rsidP="00B5259F">
      <w:pPr>
        <w:pStyle w:val="tbnormal"/>
      </w:pPr>
      <w:r>
        <w:t xml:space="preserve">La nature de cette API qui repose sur le protocole HTTPS et XMLRPC ne convient pas forcément au besoins de rapidité que OdooSIM nécessite. </w:t>
      </w:r>
      <w:r w:rsidR="004B03D0">
        <w:t>Il est démontré dans le chapitre #REF que le temps nécessaire à l’accès aux informations est rendu trop long rapporté au nombre de transactions à effectuer durant un cycle opérationnel.</w:t>
      </w:r>
    </w:p>
    <w:p w14:paraId="1B764FBC" w14:textId="677EF79F" w:rsidR="00B5259F" w:rsidRDefault="00B5259F" w:rsidP="00D40F76">
      <w:pPr>
        <w:pStyle w:val="tbtitre3"/>
      </w:pPr>
      <w:bookmarkStart w:id="411" w:name="_Toc455044952"/>
      <w:r>
        <w:t>Performances</w:t>
      </w:r>
      <w:bookmarkEnd w:id="411"/>
    </w:p>
    <w:p w14:paraId="686FE101" w14:textId="544080F6" w:rsidR="00BF63F8" w:rsidRPr="00B5259F" w:rsidRDefault="00BF63F8" w:rsidP="00B5259F">
      <w:pPr>
        <w:pStyle w:val="tbnormal"/>
      </w:pPr>
      <w:r>
        <w:t>Les performances de l’API ne sont pas assez bonnes pour espérer entrer dans des temps abordables. Il est nécessaire de trouver des solutions afin de diminuer drastiquement les échanges et d’</w:t>
      </w:r>
      <w:r w:rsidR="00297770">
        <w:t>accélérer</w:t>
      </w:r>
      <w:r>
        <w:t xml:space="preserve"> le temps nécessaire à l’exécution de toutes les activités que le simulateur doit gérer.</w:t>
      </w:r>
    </w:p>
    <w:p w14:paraId="390FF0E4" w14:textId="3BF889A6" w:rsidR="00F603A7" w:rsidRDefault="00F603A7" w:rsidP="004747AF">
      <w:pPr>
        <w:pStyle w:val="tbtitre2"/>
      </w:pPr>
      <w:bookmarkStart w:id="412" w:name="_Toc455044953"/>
      <w:r>
        <w:t>Recommandations</w:t>
      </w:r>
      <w:bookmarkEnd w:id="405"/>
      <w:bookmarkEnd w:id="412"/>
    </w:p>
    <w:p w14:paraId="43ABC19E" w14:textId="16630F10" w:rsidR="00BA1CDF" w:rsidRPr="00BA1CDF" w:rsidRDefault="00BA1CDF" w:rsidP="00BA1CDF">
      <w:pPr>
        <w:pStyle w:val="tbnormal"/>
      </w:pPr>
      <w:r>
        <w:t>Ces recommandations d’ordre général sont ici en tant que complément à toutes celles qui se trouve dans les chapitres de cet ouvrage.</w:t>
      </w:r>
    </w:p>
    <w:p w14:paraId="6564976C" w14:textId="2B0D349A" w:rsidR="00F603A7" w:rsidRDefault="00B5259F" w:rsidP="004747AF">
      <w:pPr>
        <w:pStyle w:val="tbtitre3"/>
      </w:pPr>
      <w:bookmarkStart w:id="413" w:name="_Toc455044954"/>
      <w:r>
        <w:t>Accès au service Odoo</w:t>
      </w:r>
      <w:bookmarkEnd w:id="413"/>
    </w:p>
    <w:p w14:paraId="66D53B11" w14:textId="4FE67425" w:rsidR="007C1FB4" w:rsidRDefault="007C1FB4" w:rsidP="00F603A7">
      <w:pPr>
        <w:pStyle w:val="tbnormal"/>
      </w:pPr>
      <w:r>
        <w:t xml:space="preserve">Il est recommandé d’héberger personnellement la solution </w:t>
      </w:r>
      <w:r w:rsidRPr="002F597E">
        <w:rPr>
          <w:b/>
        </w:rPr>
        <w:t xml:space="preserve">Odoo </w:t>
      </w:r>
      <w:proofErr w:type="spellStart"/>
      <w:r w:rsidRPr="002F597E">
        <w:rPr>
          <w:b/>
        </w:rPr>
        <w:t>Community</w:t>
      </w:r>
      <w:proofErr w:type="spellEnd"/>
      <w:r>
        <w:t xml:space="preserve"> pour les besoins d’OdooSIM. De ce fait, l’accès au service se fait en mode </w:t>
      </w:r>
      <w:r w:rsidRPr="00CA5D4D">
        <w:rPr>
          <w:b/>
        </w:rPr>
        <w:t>On-</w:t>
      </w:r>
      <w:proofErr w:type="spellStart"/>
      <w:r w:rsidRPr="00CA5D4D">
        <w:rPr>
          <w:b/>
        </w:rPr>
        <w:t>premise</w:t>
      </w:r>
      <w:proofErr w:type="spellEnd"/>
      <w:r>
        <w:t xml:space="preserve">. Cette recommandation se base </w:t>
      </w:r>
      <w:r w:rsidR="00CA5D4D">
        <w:t>les résultats du</w:t>
      </w:r>
      <w:r>
        <w:t xml:space="preserve"> chapitre #REF. En effet, même si les résultats </w:t>
      </w:r>
      <w:r w:rsidR="00CA5D4D">
        <w:t>obtenus par le</w:t>
      </w:r>
      <w:r>
        <w:t xml:space="preserve">s tests ne parlent pas en la faveur de la version </w:t>
      </w:r>
      <w:proofErr w:type="spellStart"/>
      <w:r w:rsidRPr="00CA5D4D">
        <w:rPr>
          <w:b/>
        </w:rPr>
        <w:t>Community</w:t>
      </w:r>
      <w:proofErr w:type="spellEnd"/>
      <w:r>
        <w:t xml:space="preserve"> sur un réseau local, la capacité du serveur qui hébergeait Odoo au moment des tests ne peut </w:t>
      </w:r>
      <w:r w:rsidR="00CA5D4D">
        <w:t>qu’être</w:t>
      </w:r>
      <w:r>
        <w:t xml:space="preserve"> tenu responsable des mauvais temps calculés.</w:t>
      </w:r>
    </w:p>
    <w:p w14:paraId="4E87CD7A" w14:textId="17E6AC72" w:rsidR="00CA5D4D" w:rsidRDefault="00CA5D4D" w:rsidP="00F603A7">
      <w:pPr>
        <w:pStyle w:val="tbnormal"/>
      </w:pPr>
      <w:r>
        <w:t>Le fait d’héberger la solution permet d’avoir un contrôle sur les montées de version et de décider lorsqu’on met en production une nouvelle version d’Odoo. Ceci après avoir effectué des essais dans un environnement d’intégration où l’on peut tester la nouvelle version avec le simulateur et corriger les bug s’il y en a.</w:t>
      </w:r>
    </w:p>
    <w:p w14:paraId="70F7ACFC" w14:textId="4EB0A529" w:rsidR="00F603A7" w:rsidRPr="00F603A7" w:rsidRDefault="004818D8" w:rsidP="004818D8">
      <w:pPr>
        <w:pStyle w:val="tbnormal"/>
      </w:pPr>
      <w:r>
        <w:t>De plus, des essais ont été fait sur cette version d’Odoo et les principaux processus dont a besoin Brewery &amp; Co sont intégralement gérés.</w:t>
      </w:r>
    </w:p>
    <w:p w14:paraId="2550CC3D" w14:textId="211FEC1F" w:rsidR="00F603A7" w:rsidRDefault="00B5259F" w:rsidP="004747AF">
      <w:pPr>
        <w:pStyle w:val="tbtitre3"/>
      </w:pPr>
      <w:bookmarkStart w:id="414" w:name="_Toc455044955"/>
      <w:r>
        <w:lastRenderedPageBreak/>
        <w:t>Performances</w:t>
      </w:r>
      <w:bookmarkEnd w:id="414"/>
    </w:p>
    <w:p w14:paraId="2E2B045F" w14:textId="40A9A658" w:rsidR="00F603A7" w:rsidRDefault="004B1325" w:rsidP="00F603A7">
      <w:pPr>
        <w:pStyle w:val="tbnormal"/>
      </w:pPr>
      <w:r>
        <w:t xml:space="preserve">L’utilisation qui est faite de l’API dans le cadre d’OdooSIM ne semble pas correspondre avec la raison d’être de ce service. En effet, lorsque les appels avec l’API sont effectués quasiment en temps réels, le résultat est que le temps nécessaire à chaque échange est trop lent. </w:t>
      </w:r>
      <w:r w:rsidR="004A37AA">
        <w:t>De ce fait, il convient de trouver une alternative.</w:t>
      </w:r>
    </w:p>
    <w:p w14:paraId="32675160" w14:textId="760A46F2" w:rsidR="004A37AA" w:rsidRDefault="004A37AA" w:rsidP="00F603A7">
      <w:pPr>
        <w:pStyle w:val="tbnormal"/>
      </w:pPr>
      <w:r>
        <w:t>Plusieurs pistes peuvent servir de solution. Premièrement, tester, la mise en place d’un Thread par équipe. Ce Thread a pour mission d’exécuter indépendamment des autres la chaîne de valeur pour une équipe. Il y a autant de Thread qu’il y a d’équipe. Ainsi, les opérations sont exécutées parallèlement et le temps des opérations n’est donc plus multiplié par le nombre d’équipe. Pour que cela soit réalisable, il faut garder une base de données par équipe. En effet, cette recommandation repose sur l’hypothèse que les appels à l’API sont bloquants.</w:t>
      </w:r>
    </w:p>
    <w:p w14:paraId="039CAC8A" w14:textId="765E7967" w:rsidR="001B4508" w:rsidRDefault="001B4508" w:rsidP="00F603A7">
      <w:pPr>
        <w:pStyle w:val="tbnormal"/>
      </w:pPr>
      <w:r>
        <w:t>La seconde est de développer un middleware</w:t>
      </w:r>
      <w:r w:rsidR="00A6697E">
        <w:t xml:space="preserve"> responsable de traiter directement avec le PGI. Il remplace l’API et utilise un protocole plus rapide qu’HTTPS. Par exemple, grâce à des sockets. Cette recommandation est purement </w:t>
      </w:r>
      <w:r w:rsidR="00017E4E">
        <w:t>hypothétique</w:t>
      </w:r>
      <w:r w:rsidR="00A6697E">
        <w:t xml:space="preserve">. De plus, pour que cela fonctionne, il faut pouvoir agir directement sur le code du PGI, chose qui est réalisable uniquement avec une version installée localement, c’est-à-dire </w:t>
      </w:r>
      <w:r w:rsidR="00A6697E" w:rsidRPr="00017E4E">
        <w:rPr>
          <w:b/>
        </w:rPr>
        <w:t xml:space="preserve">Odoo </w:t>
      </w:r>
      <w:proofErr w:type="spellStart"/>
      <w:r w:rsidR="00A6697E" w:rsidRPr="00017E4E">
        <w:rPr>
          <w:b/>
        </w:rPr>
        <w:t>Community</w:t>
      </w:r>
      <w:proofErr w:type="spellEnd"/>
      <w:r w:rsidR="00A6697E">
        <w:t>.</w:t>
      </w:r>
    </w:p>
    <w:p w14:paraId="36D2272E" w14:textId="1F866C00" w:rsidR="00FC2829" w:rsidRDefault="00FC2829" w:rsidP="00FC2829">
      <w:pPr>
        <w:pStyle w:val="tbtitre3"/>
      </w:pPr>
      <w:r>
        <w:t>Limitation des échanges</w:t>
      </w:r>
    </w:p>
    <w:p w14:paraId="71680796" w14:textId="7AD8DC98" w:rsidR="00FC2829" w:rsidRDefault="00FC2829" w:rsidP="00FC2829">
      <w:pPr>
        <w:pStyle w:val="tbnormal"/>
      </w:pPr>
      <w:r>
        <w:t>Une solution pour limiter les échanges consiste à ne pas jouer l’entier des processus comme le démontre les différents chapitres de cet ouvrage.</w:t>
      </w:r>
    </w:p>
    <w:p w14:paraId="481836A8" w14:textId="5919C2DB" w:rsidR="00FC2829" w:rsidRDefault="00FC2829" w:rsidP="00FC2829">
      <w:pPr>
        <w:pStyle w:val="tbnormal"/>
      </w:pPr>
      <w:r>
        <w:t>En effet, automatiser toutes les étapes nécessaires au déroulement des processus comme s’il était exécuté en réalité prend beaucoup de temps car beaucoup d’opérations se font.</w:t>
      </w:r>
    </w:p>
    <w:p w14:paraId="1B35E07E" w14:textId="0A4F6FC2" w:rsidR="00FC2829" w:rsidRPr="00FC2829" w:rsidRDefault="00FC2829" w:rsidP="00FC2829">
      <w:pPr>
        <w:pStyle w:val="tbnormal"/>
      </w:pPr>
      <w:r>
        <w:t xml:space="preserve">En finalité, si le focus est fait sur le processus des achats, pour qu’un achat soit réalisé il faut : la validation de la demande d’achat par les participants puis une </w:t>
      </w:r>
      <w:r w:rsidR="004B2753">
        <w:t>réception</w:t>
      </w:r>
      <w:r>
        <w:t xml:space="preserve"> marchandise qui provoque un ajout physique dans les stocks, une comptabilisation de la valeur</w:t>
      </w:r>
      <w:r w:rsidR="004B2753">
        <w:t xml:space="preserve"> des marchandises dans la comptabili</w:t>
      </w:r>
      <w:r w:rsidR="0052090F">
        <w:t>té, une facture et un paiement. Dans le cas où ces opérations sont sorties du contexte processus d’achat, cela donne 3 opérations avec l’API. Mise à jour de la quantité en stock du produit acheté, une écriture en comptabilité pour la valeur des marchandises nouvellement stockées et une écriture comptable supplémentaire pour représenter le paiement de la facture fournisseur. En se référant à la valeur hypothétique de 14 opérations (référence au chapitre #REF (performance)), un gain de 11 opérations est obtenu. Le problème avec cette solution c’est que par la suite, les participants ne peuvent pas visualiser les rapports sur les différents processus d’achat qui ont eu lieu.</w:t>
      </w:r>
    </w:p>
    <w:p w14:paraId="0BE8E3B9" w14:textId="0F67322E" w:rsidR="008C2996" w:rsidRDefault="003F0820" w:rsidP="008C2996">
      <w:pPr>
        <w:pStyle w:val="tbtitre2"/>
      </w:pPr>
      <w:bookmarkStart w:id="415" w:name="_Toc455044956"/>
      <w:r>
        <w:t>Postface</w:t>
      </w:r>
      <w:r w:rsidR="008C2996">
        <w:t xml:space="preserve"> personnelle</w:t>
      </w:r>
      <w:bookmarkEnd w:id="415"/>
    </w:p>
    <w:p w14:paraId="25E27B41" w14:textId="2257530F" w:rsidR="008C2996" w:rsidRPr="008C2996" w:rsidRDefault="008C2996" w:rsidP="008C2996">
      <w:pPr>
        <w:pStyle w:val="tbnormal"/>
      </w:pPr>
      <w:r>
        <w:t>Parler en mon nom, mon resse</w:t>
      </w:r>
      <w:bookmarkStart w:id="416" w:name="_GoBack"/>
      <w:bookmarkEnd w:id="416"/>
      <w:r>
        <w:t>nti et mon vécu par rapport à ce projet</w:t>
      </w:r>
    </w:p>
    <w:p w14:paraId="5E68D699" w14:textId="4E819633" w:rsidR="00635019" w:rsidRDefault="00922B82" w:rsidP="00922B82">
      <w:pPr>
        <w:pStyle w:val="tbnormal"/>
        <w:sectPr w:rsidR="00635019" w:rsidSect="00D57FA0">
          <w:pgSz w:w="11906" w:h="16838"/>
          <w:pgMar w:top="1418" w:right="2268" w:bottom="1418" w:left="2268" w:header="709" w:footer="709" w:gutter="0"/>
          <w:cols w:space="708"/>
          <w:titlePg/>
          <w:docGrid w:linePitch="360"/>
        </w:sectPr>
      </w:pPr>
      <w:r>
        <w:lastRenderedPageBreak/>
        <w:t>.</w:t>
      </w:r>
    </w:p>
    <w:p w14:paraId="073A410B" w14:textId="77777777" w:rsidR="00635019" w:rsidRDefault="00635019" w:rsidP="00635019">
      <w:pPr>
        <w:pStyle w:val="tbtitrepartie"/>
        <w:sectPr w:rsidR="00635019" w:rsidSect="00F2693B">
          <w:headerReference w:type="even" r:id="rId141"/>
          <w:headerReference w:type="default" r:id="rId142"/>
          <w:pgSz w:w="11906" w:h="16838"/>
          <w:pgMar w:top="1418" w:right="2268" w:bottom="1418" w:left="2268" w:header="709" w:footer="709" w:gutter="0"/>
          <w:cols w:space="708"/>
          <w:docGrid w:linePitch="360"/>
        </w:sectPr>
      </w:pPr>
      <w:bookmarkStart w:id="417" w:name="_Toc454297972"/>
      <w:bookmarkEnd w:id="97"/>
      <w:r>
        <w:lastRenderedPageBreak/>
        <w:t>Partie</w:t>
      </w:r>
      <w:r>
        <w:br/>
        <w:t>Administrative</w:t>
      </w:r>
      <w:bookmarkEnd w:id="417"/>
    </w:p>
    <w:p w14:paraId="75FCC6AF" w14:textId="46D92B37" w:rsidR="00144A56" w:rsidRDefault="00144A56" w:rsidP="00A816A9">
      <w:pPr>
        <w:pStyle w:val="tbtitre1"/>
      </w:pPr>
      <w:bookmarkStart w:id="418" w:name="_Toc454297973"/>
      <w:r>
        <w:lastRenderedPageBreak/>
        <w:t>Descriptif du module</w:t>
      </w:r>
    </w:p>
    <w:p w14:paraId="7D5F29F2" w14:textId="145BB207" w:rsidR="00144A56" w:rsidRDefault="00144A56" w:rsidP="00A816A9">
      <w:pPr>
        <w:pStyle w:val="tbtitre1"/>
      </w:pPr>
      <w:r>
        <w:t>Descriptif du mandat</w:t>
      </w:r>
    </w:p>
    <w:p w14:paraId="327C312A" w14:textId="77777777" w:rsidR="005011CF" w:rsidRDefault="005011CF" w:rsidP="005011CF">
      <w:pPr>
        <w:pStyle w:val="tbtitre1"/>
      </w:pPr>
      <w:r>
        <w:t>Demande de ratification</w:t>
      </w:r>
    </w:p>
    <w:p w14:paraId="6176DC84" w14:textId="77777777" w:rsidR="005011CF" w:rsidRDefault="005011CF" w:rsidP="005011CF">
      <w:pPr>
        <w:pStyle w:val="tbnormal"/>
      </w:pPr>
      <w:r>
        <w:t>La problématique, la démarche et les résultats à atteindre ont été définis dans un document se nommant demande de ratification. Il est accessible dans les annexes :</w:t>
      </w:r>
    </w:p>
    <w:p w14:paraId="1E90C256" w14:textId="3B64F6FE" w:rsidR="005011CF" w:rsidRPr="005011CF" w:rsidRDefault="005011CF" w:rsidP="005011CF">
      <w:pPr>
        <w:pStyle w:val="tbnormal"/>
        <w:rPr>
          <w:b/>
        </w:rPr>
      </w:pPr>
      <w:proofErr w:type="spellStart"/>
      <w:r w:rsidRPr="004A560B">
        <w:rPr>
          <w:b/>
        </w:rPr>
        <w:t>TB.</w:t>
      </w:r>
      <w:proofErr w:type="gramStart"/>
      <w:r w:rsidRPr="004A560B">
        <w:rPr>
          <w:b/>
        </w:rPr>
        <w:t>AT.Demande</w:t>
      </w:r>
      <w:proofErr w:type="spellEnd"/>
      <w:proofErr w:type="gramEnd"/>
      <w:r w:rsidRPr="004A560B">
        <w:rPr>
          <w:b/>
        </w:rPr>
        <w:t xml:space="preserve"> de ratification.pdf</w:t>
      </w:r>
    </w:p>
    <w:p w14:paraId="148BB5A3" w14:textId="04076115" w:rsidR="00A816A9" w:rsidRDefault="00A816A9" w:rsidP="00A816A9">
      <w:pPr>
        <w:pStyle w:val="tbtitre1"/>
      </w:pPr>
      <w:r>
        <w:t>Rapport hebdomadaire de travail</w:t>
      </w:r>
    </w:p>
    <w:p w14:paraId="3DE21563" w14:textId="255B46B1" w:rsidR="00A816A9" w:rsidRDefault="00A816A9" w:rsidP="00A816A9">
      <w:pPr>
        <w:pStyle w:val="tbtitre1"/>
      </w:pPr>
      <w:r>
        <w:t>Journal de travail</w:t>
      </w:r>
    </w:p>
    <w:p w14:paraId="416A4230" w14:textId="77777777" w:rsidR="00A816A9" w:rsidRDefault="00A816A9" w:rsidP="00A816A9">
      <w:pPr>
        <w:pStyle w:val="tbtitre1"/>
        <w:sectPr w:rsidR="00A816A9" w:rsidSect="00F2693B">
          <w:headerReference w:type="even" r:id="rId143"/>
          <w:pgSz w:w="11906" w:h="16838"/>
          <w:pgMar w:top="1418" w:right="2268" w:bottom="1418" w:left="2268" w:header="709" w:footer="709" w:gutter="0"/>
          <w:cols w:space="708"/>
          <w:docGrid w:linePitch="360"/>
        </w:sectPr>
      </w:pPr>
    </w:p>
    <w:p w14:paraId="57581DA2" w14:textId="74ED354C" w:rsidR="00306DAF" w:rsidRDefault="00635019" w:rsidP="00635019">
      <w:pPr>
        <w:pStyle w:val="tbtitrepartie"/>
        <w:sectPr w:rsidR="00306DAF" w:rsidSect="00F2693B">
          <w:pgSz w:w="11906" w:h="16838"/>
          <w:pgMar w:top="1418" w:right="2268" w:bottom="1418" w:left="2268" w:header="709" w:footer="709" w:gutter="0"/>
          <w:cols w:space="708"/>
          <w:docGrid w:linePitch="360"/>
        </w:sectPr>
      </w:pPr>
      <w:r>
        <w:lastRenderedPageBreak/>
        <w:t>Partie</w:t>
      </w:r>
      <w:r>
        <w:br/>
        <w:t>Annexe</w:t>
      </w:r>
      <w:bookmarkEnd w:id="418"/>
    </w:p>
    <w:p w14:paraId="6A75A6D7" w14:textId="6FC1AFEA" w:rsidR="00306DAF" w:rsidRDefault="00FD65A4" w:rsidP="00306DAF">
      <w:pPr>
        <w:pStyle w:val="tbtitre1"/>
      </w:pPr>
      <w:bookmarkStart w:id="419" w:name="_Toc454297974"/>
      <w:r>
        <w:lastRenderedPageBreak/>
        <w:t>Guide de d</w:t>
      </w:r>
      <w:r w:rsidR="00306DAF">
        <w:t>éploiement du simulateur</w:t>
      </w:r>
      <w:bookmarkEnd w:id="419"/>
    </w:p>
    <w:p w14:paraId="3E8E81E3" w14:textId="3764E8B3" w:rsidR="00306DAF" w:rsidRDefault="00FD65A4" w:rsidP="00306DAF">
      <w:pPr>
        <w:pStyle w:val="tbtitre1"/>
      </w:pPr>
      <w:bookmarkStart w:id="420" w:name="_Toc454297975"/>
      <w:r>
        <w:t>Guide d</w:t>
      </w:r>
      <w:r w:rsidR="00306DAF">
        <w:t>u professeur</w:t>
      </w:r>
      <w:bookmarkEnd w:id="420"/>
    </w:p>
    <w:p w14:paraId="630143A6" w14:textId="3C24A418" w:rsidR="00575335" w:rsidRDefault="00575335" w:rsidP="00575335">
      <w:pPr>
        <w:pStyle w:val="tbtitre2"/>
      </w:pPr>
      <w:r>
        <w:t xml:space="preserve">Créer le </w:t>
      </w:r>
      <w:proofErr w:type="spellStart"/>
      <w:r>
        <w:t>template</w:t>
      </w:r>
      <w:proofErr w:type="spellEnd"/>
    </w:p>
    <w:p w14:paraId="75D4F3AD" w14:textId="45208951" w:rsidR="008807A7" w:rsidRDefault="008807A7" w:rsidP="00B212D7">
      <w:pPr>
        <w:pStyle w:val="tbnormal"/>
      </w:pPr>
      <w:r>
        <w:t>Afin d’être opérationnel plus rapidement, il est nécessaire de créer une base de données modèle.</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8807A7" w14:paraId="1C00AD93" w14:textId="77777777" w:rsidTr="000D0A7C">
        <w:trPr>
          <w:trHeight w:hRule="exact" w:val="113"/>
        </w:trPr>
        <w:tc>
          <w:tcPr>
            <w:tcW w:w="597" w:type="dxa"/>
            <w:tcBorders>
              <w:bottom w:val="single" w:sz="2" w:space="0" w:color="D0CECE" w:themeColor="background2" w:themeShade="E6"/>
            </w:tcBorders>
            <w:shd w:val="clear" w:color="auto" w:fill="auto"/>
            <w:vAlign w:val="center"/>
          </w:tcPr>
          <w:p w14:paraId="319213C1" w14:textId="77777777" w:rsidR="008807A7" w:rsidRPr="00025F11" w:rsidRDefault="008807A7" w:rsidP="000D0A7C">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4C0CA41C" w14:textId="77777777" w:rsidR="008807A7" w:rsidRPr="00025F11" w:rsidRDefault="008807A7" w:rsidP="000D0A7C">
            <w:pPr>
              <w:pStyle w:val="tbnormal"/>
              <w:jc w:val="left"/>
              <w:rPr>
                <w:b/>
                <w:sz w:val="2"/>
                <w:szCs w:val="2"/>
              </w:rPr>
            </w:pPr>
          </w:p>
        </w:tc>
      </w:tr>
      <w:tr w:rsidR="008807A7" w14:paraId="36D06BF0" w14:textId="77777777" w:rsidTr="000D0A7C">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610FAD5A" w14:textId="77777777" w:rsidR="008807A7" w:rsidRPr="000353ED" w:rsidRDefault="008807A7" w:rsidP="000D0A7C">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317A4471" w14:textId="1B9E12CC" w:rsidR="008807A7" w:rsidRPr="00C676D4" w:rsidRDefault="008807A7" w:rsidP="000D0A7C">
            <w:pPr>
              <w:pStyle w:val="tbnormal"/>
              <w:rPr>
                <w:sz w:val="21"/>
              </w:rPr>
            </w:pPr>
            <w:r>
              <w:rPr>
                <w:b/>
                <w:sz w:val="21"/>
              </w:rPr>
              <w:t>Complément d’informations :</w:t>
            </w:r>
          </w:p>
          <w:p w14:paraId="3AA0685C" w14:textId="1EDCD626" w:rsidR="008807A7" w:rsidRPr="005E4253" w:rsidRDefault="008807A7" w:rsidP="008807A7">
            <w:pPr>
              <w:pStyle w:val="tbnormal"/>
              <w:rPr>
                <w:b/>
                <w:sz w:val="21"/>
              </w:rPr>
            </w:pPr>
            <w:r>
              <w:rPr>
                <w:sz w:val="21"/>
              </w:rPr>
              <w:t>Pour créer une nouvelle base de donnée par équipe, il suffit de dupliquer la base de données modèle sans avoir à passer par le processus d’activation.</w:t>
            </w:r>
          </w:p>
        </w:tc>
      </w:tr>
      <w:tr w:rsidR="008807A7" w14:paraId="65F37DE2" w14:textId="77777777" w:rsidTr="000D0A7C">
        <w:trPr>
          <w:trHeight w:hRule="exact" w:val="90"/>
        </w:trPr>
        <w:tc>
          <w:tcPr>
            <w:tcW w:w="597" w:type="dxa"/>
            <w:tcBorders>
              <w:top w:val="single" w:sz="2" w:space="0" w:color="D0CECE" w:themeColor="background2" w:themeShade="E6"/>
            </w:tcBorders>
            <w:shd w:val="clear" w:color="auto" w:fill="auto"/>
            <w:vAlign w:val="center"/>
          </w:tcPr>
          <w:p w14:paraId="74C999D8" w14:textId="77777777" w:rsidR="008807A7" w:rsidRPr="00025F11" w:rsidRDefault="008807A7" w:rsidP="000D0A7C">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751FF47E" w14:textId="77777777" w:rsidR="008807A7" w:rsidRPr="00025F11" w:rsidRDefault="008807A7" w:rsidP="000D0A7C">
            <w:pPr>
              <w:pStyle w:val="tbnormal"/>
              <w:jc w:val="left"/>
              <w:rPr>
                <w:b/>
                <w:sz w:val="2"/>
                <w:szCs w:val="2"/>
              </w:rPr>
            </w:pPr>
          </w:p>
        </w:tc>
      </w:tr>
    </w:tbl>
    <w:p w14:paraId="0C40D3BA" w14:textId="52F9076E" w:rsidR="008807A7" w:rsidRDefault="00FF6EB2" w:rsidP="00FF6EB2">
      <w:pPr>
        <w:pStyle w:val="tbtitre3"/>
      </w:pPr>
      <w:r>
        <w:t>Création de la base de données</w:t>
      </w:r>
    </w:p>
    <w:p w14:paraId="7650B900" w14:textId="2B97880B" w:rsidR="008807A7" w:rsidRDefault="008807A7" w:rsidP="00B212D7">
      <w:pPr>
        <w:pStyle w:val="tbnormal"/>
      </w:pPr>
      <w:r>
        <w:t xml:space="preserve">Connectez-vous à votre compte Odoo affilié au programme éducatif. Une fois que vous y êtes, rendez-vous à la page vous permettant de gérer vos bases de données : </w:t>
      </w:r>
      <w:r w:rsidRPr="008807A7">
        <w:t>https://accounts.odoo.com/my/databases/manage</w:t>
      </w:r>
      <w:r>
        <w:t xml:space="preserve"> et utilisez le bouton :</w:t>
      </w:r>
    </w:p>
    <w:p w14:paraId="7E089DB8" w14:textId="23967D7E" w:rsidR="008807A7" w:rsidRDefault="008807A7" w:rsidP="008807A7">
      <w:pPr>
        <w:pStyle w:val="tbnormal"/>
        <w:jc w:val="center"/>
      </w:pPr>
      <w:r>
        <w:rPr>
          <w:noProof/>
          <w:lang w:val="fr-FR" w:eastAsia="fr-FR"/>
        </w:rPr>
        <w:drawing>
          <wp:inline distT="0" distB="0" distL="0" distR="0" wp14:anchorId="5F5901D8" wp14:editId="6B4932F4">
            <wp:extent cx="1236546" cy="251277"/>
            <wp:effectExtent l="0" t="0" r="8255" b="3175"/>
            <wp:docPr id="46" name="Imag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Capture d’écran 2016-06-24 à 09.56.38.png"/>
                    <pic:cNvPicPr/>
                  </pic:nvPicPr>
                  <pic:blipFill>
                    <a:blip r:embed="rId144" cstate="print">
                      <a:extLst>
                        <a:ext uri="{28A0092B-C50C-407E-A947-70E740481C1C}">
                          <a14:useLocalDpi xmlns:a14="http://schemas.microsoft.com/office/drawing/2010/main" val="0"/>
                        </a:ext>
                      </a:extLst>
                    </a:blip>
                    <a:stretch>
                      <a:fillRect/>
                    </a:stretch>
                  </pic:blipFill>
                  <pic:spPr>
                    <a:xfrm>
                      <a:off x="0" y="0"/>
                      <a:ext cx="1369950" cy="278386"/>
                    </a:xfrm>
                    <a:prstGeom prst="rect">
                      <a:avLst/>
                    </a:prstGeom>
                  </pic:spPr>
                </pic:pic>
              </a:graphicData>
            </a:graphic>
          </wp:inline>
        </w:drawing>
      </w:r>
    </w:p>
    <w:p w14:paraId="2B0304BF" w14:textId="11217B0A" w:rsidR="008807A7" w:rsidRDefault="008807A7" w:rsidP="00B212D7">
      <w:pPr>
        <w:pStyle w:val="tbnormal"/>
      </w:pPr>
      <w:r>
        <w:t xml:space="preserve">En tant que première application, sélectionnez </w:t>
      </w:r>
      <w:proofErr w:type="spellStart"/>
      <w:r w:rsidRPr="008807A7">
        <w:rPr>
          <w:b/>
        </w:rPr>
        <w:t>Accounting</w:t>
      </w:r>
      <w:proofErr w:type="spellEnd"/>
      <w:r>
        <w:t> :</w:t>
      </w:r>
    </w:p>
    <w:p w14:paraId="4C79E627" w14:textId="5F3416F4" w:rsidR="008807A7" w:rsidRDefault="008807A7" w:rsidP="008807A7">
      <w:pPr>
        <w:pStyle w:val="tbnormal"/>
        <w:jc w:val="center"/>
      </w:pPr>
      <w:r>
        <w:rPr>
          <w:noProof/>
          <w:lang w:val="fr-FR" w:eastAsia="fr-FR"/>
        </w:rPr>
        <w:drawing>
          <wp:inline distT="0" distB="0" distL="0" distR="0" wp14:anchorId="6C61712B" wp14:editId="7234B632">
            <wp:extent cx="514734" cy="620161"/>
            <wp:effectExtent l="0" t="0" r="0" b="0"/>
            <wp:docPr id="53" name="Imag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Capture d’écran 2016-06-24 à 09.58.17.png"/>
                    <pic:cNvPicPr/>
                  </pic:nvPicPr>
                  <pic:blipFill>
                    <a:blip r:embed="rId145" cstate="print">
                      <a:extLst>
                        <a:ext uri="{28A0092B-C50C-407E-A947-70E740481C1C}">
                          <a14:useLocalDpi xmlns:a14="http://schemas.microsoft.com/office/drawing/2010/main" val="0"/>
                        </a:ext>
                      </a:extLst>
                    </a:blip>
                    <a:stretch>
                      <a:fillRect/>
                    </a:stretch>
                  </pic:blipFill>
                  <pic:spPr>
                    <a:xfrm>
                      <a:off x="0" y="0"/>
                      <a:ext cx="528291" cy="636495"/>
                    </a:xfrm>
                    <a:prstGeom prst="rect">
                      <a:avLst/>
                    </a:prstGeom>
                  </pic:spPr>
                </pic:pic>
              </a:graphicData>
            </a:graphic>
          </wp:inline>
        </w:drawing>
      </w:r>
    </w:p>
    <w:p w14:paraId="664C0E2B" w14:textId="3BD96713" w:rsidR="008807A7" w:rsidRDefault="008807A7" w:rsidP="00B212D7">
      <w:pPr>
        <w:pStyle w:val="tbnormal"/>
      </w:pPr>
      <w:r>
        <w:t>Entrez les informations générales de sorte à ce que le formulaire s’apparente à celui-ci :</w:t>
      </w:r>
    </w:p>
    <w:p w14:paraId="1E542769" w14:textId="381288F3" w:rsidR="008807A7" w:rsidRDefault="008807A7" w:rsidP="008807A7">
      <w:pPr>
        <w:pStyle w:val="tbnormal"/>
        <w:jc w:val="center"/>
      </w:pPr>
      <w:r>
        <w:rPr>
          <w:noProof/>
          <w:lang w:val="fr-FR" w:eastAsia="fr-FR"/>
        </w:rPr>
        <w:drawing>
          <wp:inline distT="0" distB="0" distL="0" distR="0" wp14:anchorId="3A1CAA78" wp14:editId="6B3E8A3B">
            <wp:extent cx="2348777" cy="2158198"/>
            <wp:effectExtent l="0" t="0" r="0" b="1270"/>
            <wp:docPr id="54" name="Imag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Capture d’écran 2016-06-24 à 09.59.52.png"/>
                    <pic:cNvPicPr/>
                  </pic:nvPicPr>
                  <pic:blipFill>
                    <a:blip r:embed="rId146" cstate="print">
                      <a:extLst>
                        <a:ext uri="{28A0092B-C50C-407E-A947-70E740481C1C}">
                          <a14:useLocalDpi xmlns:a14="http://schemas.microsoft.com/office/drawing/2010/main" val="0"/>
                        </a:ext>
                      </a:extLst>
                    </a:blip>
                    <a:stretch>
                      <a:fillRect/>
                    </a:stretch>
                  </pic:blipFill>
                  <pic:spPr>
                    <a:xfrm>
                      <a:off x="0" y="0"/>
                      <a:ext cx="2359220" cy="2167794"/>
                    </a:xfrm>
                    <a:prstGeom prst="rect">
                      <a:avLst/>
                    </a:prstGeom>
                  </pic:spPr>
                </pic:pic>
              </a:graphicData>
            </a:graphic>
          </wp:inline>
        </w:drawing>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8807A7" w14:paraId="2EA928C0" w14:textId="77777777" w:rsidTr="000D0A7C">
        <w:trPr>
          <w:trHeight w:hRule="exact" w:val="113"/>
        </w:trPr>
        <w:tc>
          <w:tcPr>
            <w:tcW w:w="597" w:type="dxa"/>
            <w:tcBorders>
              <w:bottom w:val="single" w:sz="2" w:space="0" w:color="D0CECE" w:themeColor="background2" w:themeShade="E6"/>
            </w:tcBorders>
            <w:shd w:val="clear" w:color="auto" w:fill="auto"/>
            <w:vAlign w:val="center"/>
          </w:tcPr>
          <w:p w14:paraId="3BC4E040" w14:textId="77777777" w:rsidR="008807A7" w:rsidRPr="00025F11" w:rsidRDefault="008807A7" w:rsidP="000D0A7C">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0ADBD5E3" w14:textId="77777777" w:rsidR="008807A7" w:rsidRPr="00025F11" w:rsidRDefault="008807A7" w:rsidP="000D0A7C">
            <w:pPr>
              <w:pStyle w:val="tbnormal"/>
              <w:jc w:val="left"/>
              <w:rPr>
                <w:b/>
                <w:sz w:val="2"/>
                <w:szCs w:val="2"/>
              </w:rPr>
            </w:pPr>
          </w:p>
        </w:tc>
      </w:tr>
      <w:tr w:rsidR="008807A7" w14:paraId="669C254F" w14:textId="77777777" w:rsidTr="000D0A7C">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2A8D2BF0" w14:textId="77777777" w:rsidR="008807A7" w:rsidRPr="000353ED" w:rsidRDefault="008807A7" w:rsidP="000D0A7C">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04DB5608" w14:textId="77777777" w:rsidR="008807A7" w:rsidRPr="00C676D4" w:rsidRDefault="008807A7" w:rsidP="000D0A7C">
            <w:pPr>
              <w:pStyle w:val="tbnormal"/>
              <w:rPr>
                <w:sz w:val="21"/>
              </w:rPr>
            </w:pPr>
            <w:r>
              <w:rPr>
                <w:b/>
                <w:sz w:val="21"/>
              </w:rPr>
              <w:t>Complément d’informations :</w:t>
            </w:r>
          </w:p>
          <w:p w14:paraId="6D801B17" w14:textId="4F7CC1D8" w:rsidR="008807A7" w:rsidRPr="005E4253" w:rsidRDefault="008807A7" w:rsidP="000D0A7C">
            <w:pPr>
              <w:pStyle w:val="tbnormal"/>
              <w:rPr>
                <w:b/>
                <w:sz w:val="21"/>
              </w:rPr>
            </w:pPr>
            <w:r>
              <w:rPr>
                <w:sz w:val="21"/>
              </w:rPr>
              <w:t>L</w:t>
            </w:r>
            <w:r w:rsidRPr="008807A7">
              <w:rPr>
                <w:sz w:val="21"/>
              </w:rPr>
              <w:t xml:space="preserve">e champ </w:t>
            </w:r>
            <w:proofErr w:type="spellStart"/>
            <w:r w:rsidRPr="008807A7">
              <w:rPr>
                <w:b/>
                <w:sz w:val="21"/>
              </w:rPr>
              <w:t>Company</w:t>
            </w:r>
            <w:proofErr w:type="spellEnd"/>
            <w:r w:rsidRPr="008807A7">
              <w:rPr>
                <w:b/>
                <w:sz w:val="21"/>
              </w:rPr>
              <w:t xml:space="preserve"> Name</w:t>
            </w:r>
            <w:r w:rsidRPr="008807A7">
              <w:rPr>
                <w:sz w:val="21"/>
              </w:rPr>
              <w:t xml:space="preserve"> doit être modifié par un nom qui n’est pas utilisé sur la plateforme odoo.com. Il est recommandé d’incrémenter le nombre </w:t>
            </w:r>
            <w:r w:rsidRPr="00EE2F63">
              <w:rPr>
                <w:b/>
                <w:sz w:val="21"/>
              </w:rPr>
              <w:t>i</w:t>
            </w:r>
            <w:r w:rsidRPr="008807A7">
              <w:rPr>
                <w:sz w:val="21"/>
              </w:rPr>
              <w:t>.</w:t>
            </w:r>
            <w:r w:rsidR="00414FF5">
              <w:rPr>
                <w:sz w:val="21"/>
              </w:rPr>
              <w:t xml:space="preserve"> De plus, il est indispensable que le préfixe </w:t>
            </w:r>
            <w:proofErr w:type="spellStart"/>
            <w:r w:rsidR="00414FF5" w:rsidRPr="00414FF5">
              <w:rPr>
                <w:b/>
                <w:sz w:val="21"/>
              </w:rPr>
              <w:t>edu</w:t>
            </w:r>
            <w:proofErr w:type="spellEnd"/>
            <w:r w:rsidR="00414FF5" w:rsidRPr="00414FF5">
              <w:rPr>
                <w:b/>
                <w:sz w:val="21"/>
              </w:rPr>
              <w:t>-</w:t>
            </w:r>
            <w:r w:rsidR="00414FF5">
              <w:rPr>
                <w:sz w:val="21"/>
              </w:rPr>
              <w:t xml:space="preserve"> soit utilisé.</w:t>
            </w:r>
          </w:p>
        </w:tc>
      </w:tr>
      <w:tr w:rsidR="008807A7" w14:paraId="2879F2BC" w14:textId="77777777" w:rsidTr="000D0A7C">
        <w:trPr>
          <w:trHeight w:hRule="exact" w:val="90"/>
        </w:trPr>
        <w:tc>
          <w:tcPr>
            <w:tcW w:w="597" w:type="dxa"/>
            <w:tcBorders>
              <w:top w:val="single" w:sz="2" w:space="0" w:color="D0CECE" w:themeColor="background2" w:themeShade="E6"/>
            </w:tcBorders>
            <w:shd w:val="clear" w:color="auto" w:fill="auto"/>
            <w:vAlign w:val="center"/>
          </w:tcPr>
          <w:p w14:paraId="0F502D88" w14:textId="77777777" w:rsidR="008807A7" w:rsidRPr="00025F11" w:rsidRDefault="008807A7" w:rsidP="000D0A7C">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11EF681E" w14:textId="77777777" w:rsidR="008807A7" w:rsidRPr="00025F11" w:rsidRDefault="008807A7" w:rsidP="000D0A7C">
            <w:pPr>
              <w:pStyle w:val="tbnormal"/>
              <w:jc w:val="left"/>
              <w:rPr>
                <w:b/>
                <w:sz w:val="2"/>
                <w:szCs w:val="2"/>
              </w:rPr>
            </w:pPr>
          </w:p>
        </w:tc>
      </w:tr>
    </w:tbl>
    <w:p w14:paraId="0260C722" w14:textId="4BF3D8E5" w:rsidR="008807A7" w:rsidRDefault="00EE2F63" w:rsidP="00B212D7">
      <w:pPr>
        <w:pStyle w:val="tbnormal"/>
      </w:pPr>
      <w:r>
        <w:t>Patientez quelques instants afin que la configuration de la nouvelle base de données soit effective :</w:t>
      </w:r>
    </w:p>
    <w:p w14:paraId="64D4B649" w14:textId="7CCDC40D" w:rsidR="00EE2F63" w:rsidRDefault="00EE2F63" w:rsidP="00EE2F63">
      <w:pPr>
        <w:pStyle w:val="tbnormal"/>
        <w:jc w:val="center"/>
      </w:pPr>
      <w:r>
        <w:rPr>
          <w:noProof/>
          <w:lang w:val="fr-FR" w:eastAsia="fr-FR"/>
        </w:rPr>
        <w:drawing>
          <wp:inline distT="0" distB="0" distL="0" distR="0" wp14:anchorId="7CE72EDD" wp14:editId="5949F331">
            <wp:extent cx="2340000" cy="1763096"/>
            <wp:effectExtent l="0" t="0" r="0" b="0"/>
            <wp:docPr id="57" name="Imag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Capture d’écran 2016-06-24 à 10.03.37.png"/>
                    <pic:cNvPicPr/>
                  </pic:nvPicPr>
                  <pic:blipFill>
                    <a:blip r:embed="rId147" cstate="print">
                      <a:extLst>
                        <a:ext uri="{28A0092B-C50C-407E-A947-70E740481C1C}">
                          <a14:useLocalDpi xmlns:a14="http://schemas.microsoft.com/office/drawing/2010/main" val="0"/>
                        </a:ext>
                      </a:extLst>
                    </a:blip>
                    <a:stretch>
                      <a:fillRect/>
                    </a:stretch>
                  </pic:blipFill>
                  <pic:spPr>
                    <a:xfrm>
                      <a:off x="0" y="0"/>
                      <a:ext cx="2340000" cy="1763096"/>
                    </a:xfrm>
                    <a:prstGeom prst="rect">
                      <a:avLst/>
                    </a:prstGeom>
                  </pic:spPr>
                </pic:pic>
              </a:graphicData>
            </a:graphic>
          </wp:inline>
        </w:drawing>
      </w:r>
    </w:p>
    <w:p w14:paraId="369EEBF7" w14:textId="09CF36E1" w:rsidR="00FF6EB2" w:rsidRDefault="00FF6EB2" w:rsidP="00FF6EB2">
      <w:pPr>
        <w:pStyle w:val="tbtitre3"/>
      </w:pPr>
      <w:r>
        <w:t>Activation</w:t>
      </w:r>
    </w:p>
    <w:p w14:paraId="012D44E0" w14:textId="6214706B" w:rsidR="00EE2F63" w:rsidRDefault="00414FF5" w:rsidP="00B212D7">
      <w:pPr>
        <w:pStyle w:val="tbnormal"/>
      </w:pPr>
      <w:r>
        <w:t>De que cela est réalisé, vous vous trouverez sur la page d’accueil de la nouvelle base de données. Vous devez apercevoir le message suivant :</w:t>
      </w:r>
    </w:p>
    <w:p w14:paraId="45299854" w14:textId="27342193" w:rsidR="00414FF5" w:rsidRDefault="00414FF5" w:rsidP="00B212D7">
      <w:pPr>
        <w:pStyle w:val="tbnormal"/>
      </w:pPr>
      <w:r>
        <w:rPr>
          <w:noProof/>
          <w:lang w:val="fr-FR" w:eastAsia="fr-FR"/>
        </w:rPr>
        <w:drawing>
          <wp:inline distT="0" distB="0" distL="0" distR="0" wp14:anchorId="15F8C85D" wp14:editId="05037F16">
            <wp:extent cx="4679950" cy="334010"/>
            <wp:effectExtent l="0" t="0" r="0" b="0"/>
            <wp:docPr id="59" name="Imag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Capture d’écran 2016-06-24 à 10.05.14.png"/>
                    <pic:cNvPicPr/>
                  </pic:nvPicPr>
                  <pic:blipFill>
                    <a:blip r:embed="rId148" cstate="print">
                      <a:extLst>
                        <a:ext uri="{28A0092B-C50C-407E-A947-70E740481C1C}">
                          <a14:useLocalDpi xmlns:a14="http://schemas.microsoft.com/office/drawing/2010/main" val="0"/>
                        </a:ext>
                      </a:extLst>
                    </a:blip>
                    <a:stretch>
                      <a:fillRect/>
                    </a:stretch>
                  </pic:blipFill>
                  <pic:spPr>
                    <a:xfrm>
                      <a:off x="0" y="0"/>
                      <a:ext cx="4679950" cy="334010"/>
                    </a:xfrm>
                    <a:prstGeom prst="rect">
                      <a:avLst/>
                    </a:prstGeom>
                  </pic:spPr>
                </pic:pic>
              </a:graphicData>
            </a:graphic>
          </wp:inline>
        </w:drawing>
      </w:r>
    </w:p>
    <w:p w14:paraId="1A3F56AE" w14:textId="38CA99D8" w:rsidR="00414FF5" w:rsidRDefault="00414FF5" w:rsidP="00B212D7">
      <w:pPr>
        <w:pStyle w:val="tbnormal"/>
      </w:pPr>
      <w:r>
        <w:t xml:space="preserve">Connectez-vous à votre e-mail (celui que vous avez précédemment renseigné) et cliquez sur le lien vous permettant d’activer la base nouvellement créée. Le message est remplacé. Le nouveau indiquant que la base de données est gratuite pour autant que vous utilisiez une seule application. Ne prenez pas en compte cette information. En effet, si vous êtes enregistré au programme éducatif et que vous avez préfixé la nouvelle base à l’aide de </w:t>
      </w:r>
      <w:proofErr w:type="spellStart"/>
      <w:r w:rsidRPr="00414FF5">
        <w:rPr>
          <w:b/>
        </w:rPr>
        <w:t>edu</w:t>
      </w:r>
      <w:proofErr w:type="spellEnd"/>
      <w:r w:rsidRPr="00414FF5">
        <w:rPr>
          <w:b/>
        </w:rPr>
        <w:t>-</w:t>
      </w:r>
      <w:r>
        <w:t xml:space="preserve"> vous avez accès gratuitement à toutes les applications.</w:t>
      </w:r>
    </w:p>
    <w:p w14:paraId="080F70C4" w14:textId="574975D1" w:rsidR="00414FF5" w:rsidRDefault="00FF6EB2" w:rsidP="00FF6EB2">
      <w:pPr>
        <w:pStyle w:val="tbtitre3"/>
      </w:pPr>
      <w:r>
        <w:t>Configuration des applications</w:t>
      </w:r>
    </w:p>
    <w:p w14:paraId="6D79088A" w14:textId="17666FB9" w:rsidR="00FF6EB2" w:rsidRDefault="00FF6EB2" w:rsidP="00B212D7">
      <w:pPr>
        <w:pStyle w:val="tbnormal"/>
      </w:pPr>
      <w:r>
        <w:t>Pour que le modèle soit compatible avec les besoins du scénario, il vous faut installer les applications nécessaires.</w:t>
      </w:r>
    </w:p>
    <w:p w14:paraId="3839AB1E" w14:textId="4FCF0B83" w:rsidR="00FF6EB2" w:rsidRDefault="00FF6EB2" w:rsidP="00B212D7">
      <w:pPr>
        <w:pStyle w:val="tbnormal"/>
      </w:pPr>
      <w:r>
        <w:t xml:space="preserve">Aller dans l’application </w:t>
      </w:r>
      <w:r w:rsidRPr="00FF6EB2">
        <w:rPr>
          <w:b/>
        </w:rPr>
        <w:t>Apps</w:t>
      </w:r>
      <w:r>
        <w:t xml:space="preserve"> et installer à tour de rôle les applications suivantes en cliquant simplement sur le bouton </w:t>
      </w:r>
      <w:r w:rsidRPr="00FF6EB2">
        <w:rPr>
          <w:b/>
        </w:rPr>
        <w:t>Install</w:t>
      </w:r>
      <w:r>
        <w:t> :</w:t>
      </w:r>
    </w:p>
    <w:p w14:paraId="290F9143" w14:textId="708D359A" w:rsidR="0027244A" w:rsidRDefault="0027244A" w:rsidP="00B212D7">
      <w:pPr>
        <w:pStyle w:val="tbnormal"/>
      </w:pPr>
      <w:r>
        <w:rPr>
          <w:noProof/>
          <w:lang w:val="fr-FR" w:eastAsia="fr-FR"/>
        </w:rPr>
        <w:drawing>
          <wp:inline distT="0" distB="0" distL="0" distR="0" wp14:anchorId="3D258995" wp14:editId="722F3220">
            <wp:extent cx="2304000" cy="484871"/>
            <wp:effectExtent l="0" t="0" r="7620" b="0"/>
            <wp:docPr id="61" name="Imag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Capture d’écran 2016-06-24 à 10.14.14.png"/>
                    <pic:cNvPicPr/>
                  </pic:nvPicPr>
                  <pic:blipFill>
                    <a:blip r:embed="rId149" cstate="print">
                      <a:extLst>
                        <a:ext uri="{28A0092B-C50C-407E-A947-70E740481C1C}">
                          <a14:useLocalDpi xmlns:a14="http://schemas.microsoft.com/office/drawing/2010/main" val="0"/>
                        </a:ext>
                      </a:extLst>
                    </a:blip>
                    <a:stretch>
                      <a:fillRect/>
                    </a:stretch>
                  </pic:blipFill>
                  <pic:spPr>
                    <a:xfrm>
                      <a:off x="0" y="0"/>
                      <a:ext cx="2304000" cy="484871"/>
                    </a:xfrm>
                    <a:prstGeom prst="rect">
                      <a:avLst/>
                    </a:prstGeom>
                  </pic:spPr>
                </pic:pic>
              </a:graphicData>
            </a:graphic>
          </wp:inline>
        </w:drawing>
      </w:r>
      <w:r>
        <w:rPr>
          <w:noProof/>
          <w:lang w:val="fr-FR" w:eastAsia="fr-FR"/>
        </w:rPr>
        <w:drawing>
          <wp:inline distT="0" distB="0" distL="0" distR="0" wp14:anchorId="22E919B6" wp14:editId="17A2EC3D">
            <wp:extent cx="2304000" cy="490812"/>
            <wp:effectExtent l="0" t="0" r="7620" b="0"/>
            <wp:docPr id="62" name="Imag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Capture d’écran 2016-06-24 à 10.13.41.png"/>
                    <pic:cNvPicPr/>
                  </pic:nvPicPr>
                  <pic:blipFill>
                    <a:blip r:embed="rId150" cstate="print">
                      <a:extLst>
                        <a:ext uri="{28A0092B-C50C-407E-A947-70E740481C1C}">
                          <a14:useLocalDpi xmlns:a14="http://schemas.microsoft.com/office/drawing/2010/main" val="0"/>
                        </a:ext>
                      </a:extLst>
                    </a:blip>
                    <a:stretch>
                      <a:fillRect/>
                    </a:stretch>
                  </pic:blipFill>
                  <pic:spPr>
                    <a:xfrm>
                      <a:off x="0" y="0"/>
                      <a:ext cx="2304000" cy="490812"/>
                    </a:xfrm>
                    <a:prstGeom prst="rect">
                      <a:avLst/>
                    </a:prstGeom>
                  </pic:spPr>
                </pic:pic>
              </a:graphicData>
            </a:graphic>
          </wp:inline>
        </w:drawing>
      </w:r>
      <w:r>
        <w:rPr>
          <w:noProof/>
          <w:lang w:val="fr-FR" w:eastAsia="fr-FR"/>
        </w:rPr>
        <w:drawing>
          <wp:inline distT="0" distB="0" distL="0" distR="0" wp14:anchorId="5FC6C5D9" wp14:editId="604DA851">
            <wp:extent cx="2304000" cy="492062"/>
            <wp:effectExtent l="0" t="0" r="7620" b="0"/>
            <wp:docPr id="64" name="Imag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Capture d’écran 2016-06-24 à 10.13.23.png"/>
                    <pic:cNvPicPr/>
                  </pic:nvPicPr>
                  <pic:blipFill>
                    <a:blip r:embed="rId151" cstate="print">
                      <a:extLst>
                        <a:ext uri="{28A0092B-C50C-407E-A947-70E740481C1C}">
                          <a14:useLocalDpi xmlns:a14="http://schemas.microsoft.com/office/drawing/2010/main" val="0"/>
                        </a:ext>
                      </a:extLst>
                    </a:blip>
                    <a:stretch>
                      <a:fillRect/>
                    </a:stretch>
                  </pic:blipFill>
                  <pic:spPr>
                    <a:xfrm>
                      <a:off x="0" y="0"/>
                      <a:ext cx="2304000" cy="492062"/>
                    </a:xfrm>
                    <a:prstGeom prst="rect">
                      <a:avLst/>
                    </a:prstGeom>
                  </pic:spPr>
                </pic:pic>
              </a:graphicData>
            </a:graphic>
          </wp:inline>
        </w:drawing>
      </w:r>
      <w:r>
        <w:rPr>
          <w:noProof/>
          <w:lang w:val="fr-FR" w:eastAsia="fr-FR"/>
        </w:rPr>
        <w:drawing>
          <wp:inline distT="0" distB="0" distL="0" distR="0" wp14:anchorId="744E3BBE" wp14:editId="1E3F0232">
            <wp:extent cx="2304000" cy="492062"/>
            <wp:effectExtent l="0" t="0" r="7620" b="0"/>
            <wp:docPr id="65" name="Imag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Capture d’écran 2016-06-24 à 10.13.06.png"/>
                    <pic:cNvPicPr/>
                  </pic:nvPicPr>
                  <pic:blipFill>
                    <a:blip r:embed="rId152" cstate="print">
                      <a:extLst>
                        <a:ext uri="{28A0092B-C50C-407E-A947-70E740481C1C}">
                          <a14:useLocalDpi xmlns:a14="http://schemas.microsoft.com/office/drawing/2010/main" val="0"/>
                        </a:ext>
                      </a:extLst>
                    </a:blip>
                    <a:stretch>
                      <a:fillRect/>
                    </a:stretch>
                  </pic:blipFill>
                  <pic:spPr>
                    <a:xfrm>
                      <a:off x="0" y="0"/>
                      <a:ext cx="2304000" cy="492062"/>
                    </a:xfrm>
                    <a:prstGeom prst="rect">
                      <a:avLst/>
                    </a:prstGeom>
                  </pic:spPr>
                </pic:pic>
              </a:graphicData>
            </a:graphic>
          </wp:inline>
        </w:drawing>
      </w:r>
    </w:p>
    <w:p w14:paraId="336FEBE3" w14:textId="49186382" w:rsidR="00280E4C" w:rsidRDefault="00280E4C" w:rsidP="0027244A">
      <w:pPr>
        <w:pStyle w:val="tbtitre3"/>
      </w:pPr>
      <w:r>
        <w:t>Configuration de la valorisation des stocks</w:t>
      </w:r>
    </w:p>
    <w:p w14:paraId="67B941A6" w14:textId="63EBADC8" w:rsidR="00280E4C" w:rsidRDefault="00280E4C" w:rsidP="00280E4C">
      <w:pPr>
        <w:pStyle w:val="tbnormal"/>
      </w:pPr>
      <w:r>
        <w:t>Le simulateur dans sa version proof of concept ne gère malheureusement pas la configuration de la valorisation financière des stocks de l’entreprise. Il faut donc le faire manuellement.</w:t>
      </w:r>
    </w:p>
    <w:p w14:paraId="626E65C9" w14:textId="431D4FA2" w:rsidR="00280E4C" w:rsidRDefault="00280E4C" w:rsidP="00280E4C">
      <w:pPr>
        <w:pStyle w:val="tbnormal"/>
      </w:pPr>
      <w:r>
        <w:t xml:space="preserve">Rendez-vous dans les paramètres de l’inventaire, application </w:t>
      </w:r>
      <w:proofErr w:type="spellStart"/>
      <w:r w:rsidRPr="00280E4C">
        <w:rPr>
          <w:b/>
        </w:rPr>
        <w:t>Inventor</w:t>
      </w:r>
      <w:proofErr w:type="spellEnd"/>
      <w:r w:rsidRPr="00280E4C">
        <w:rPr>
          <w:b/>
        </w:rPr>
        <w:t xml:space="preserve"> / Configuration / Settings</w:t>
      </w:r>
      <w:r>
        <w:t xml:space="preserve"> et modifier le paramètre </w:t>
      </w:r>
      <w:proofErr w:type="spellStart"/>
      <w:r w:rsidRPr="00280E4C">
        <w:rPr>
          <w:b/>
        </w:rPr>
        <w:t>Accounting</w:t>
      </w:r>
      <w:proofErr w:type="spellEnd"/>
      <w:r w:rsidRPr="00280E4C">
        <w:rPr>
          <w:b/>
        </w:rPr>
        <w:t xml:space="preserve"> / Inventory </w:t>
      </w:r>
      <w:proofErr w:type="spellStart"/>
      <w:r w:rsidRPr="00280E4C">
        <w:rPr>
          <w:b/>
        </w:rPr>
        <w:t>Valuation</w:t>
      </w:r>
      <w:proofErr w:type="spellEnd"/>
      <w:r>
        <w:t> :</w:t>
      </w:r>
    </w:p>
    <w:p w14:paraId="5684D364" w14:textId="065CB5FD" w:rsidR="00280E4C" w:rsidRDefault="00C372CA" w:rsidP="00280E4C">
      <w:pPr>
        <w:pStyle w:val="tbnormal"/>
      </w:pPr>
      <w:r>
        <w:rPr>
          <w:noProof/>
          <w:lang w:val="fr-FR" w:eastAsia="fr-FR"/>
        </w:rPr>
        <w:lastRenderedPageBreak/>
        <w:drawing>
          <wp:inline distT="0" distB="0" distL="0" distR="0" wp14:anchorId="2DBE6462" wp14:editId="7243F8AD">
            <wp:extent cx="4679950" cy="690880"/>
            <wp:effectExtent l="0" t="0" r="0" b="0"/>
            <wp:docPr id="74" name="Imag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Capture d’écran 2016-06-24 à 10.49.35.png"/>
                    <pic:cNvPicPr/>
                  </pic:nvPicPr>
                  <pic:blipFill>
                    <a:blip r:embed="rId153" cstate="print">
                      <a:extLst>
                        <a:ext uri="{28A0092B-C50C-407E-A947-70E740481C1C}">
                          <a14:useLocalDpi xmlns:a14="http://schemas.microsoft.com/office/drawing/2010/main" val="0"/>
                        </a:ext>
                      </a:extLst>
                    </a:blip>
                    <a:stretch>
                      <a:fillRect/>
                    </a:stretch>
                  </pic:blipFill>
                  <pic:spPr>
                    <a:xfrm>
                      <a:off x="0" y="0"/>
                      <a:ext cx="4679950" cy="690880"/>
                    </a:xfrm>
                    <a:prstGeom prst="rect">
                      <a:avLst/>
                    </a:prstGeom>
                  </pic:spPr>
                </pic:pic>
              </a:graphicData>
            </a:graphic>
          </wp:inline>
        </w:drawing>
      </w:r>
    </w:p>
    <w:p w14:paraId="68DF5FE9" w14:textId="6EFDA41B" w:rsidR="00C372CA" w:rsidRDefault="00584C50" w:rsidP="00280E4C">
      <w:pPr>
        <w:pStyle w:val="tbnormal"/>
      </w:pPr>
      <w:r>
        <w:t xml:space="preserve">Enregistrez grâce au bouton </w:t>
      </w:r>
      <w:proofErr w:type="spellStart"/>
      <w:r w:rsidRPr="00584C50">
        <w:rPr>
          <w:b/>
        </w:rPr>
        <w:t>Apply</w:t>
      </w:r>
      <w:proofErr w:type="spellEnd"/>
      <w:r>
        <w:t xml:space="preserve"> se situant dans la partie supérieure de la vue.</w:t>
      </w:r>
    </w:p>
    <w:p w14:paraId="3672D90D" w14:textId="34663563" w:rsidR="00584C50" w:rsidRDefault="00584C50" w:rsidP="00280E4C">
      <w:pPr>
        <w:pStyle w:val="tbnormal"/>
      </w:pPr>
      <w:r>
        <w:t xml:space="preserve">Actuellement, la valorisation ne fonctionne pas encore. Il faut se rendre une nouvelle fois dans l’application </w:t>
      </w:r>
      <w:r w:rsidRPr="00584C50">
        <w:rPr>
          <w:b/>
        </w:rPr>
        <w:t xml:space="preserve">Inventory / Configuration / </w:t>
      </w:r>
      <w:proofErr w:type="spellStart"/>
      <w:r w:rsidRPr="00584C50">
        <w:rPr>
          <w:b/>
        </w:rPr>
        <w:t>Products</w:t>
      </w:r>
      <w:proofErr w:type="spellEnd"/>
      <w:r w:rsidRPr="00584C50">
        <w:rPr>
          <w:b/>
        </w:rPr>
        <w:t xml:space="preserve"> / Product </w:t>
      </w:r>
      <w:proofErr w:type="spellStart"/>
      <w:r w:rsidRPr="00584C50">
        <w:rPr>
          <w:b/>
        </w:rPr>
        <w:t>Categories</w:t>
      </w:r>
      <w:proofErr w:type="spellEnd"/>
      <w:r>
        <w:t xml:space="preserve"> et éditer celle qui porte le nom </w:t>
      </w:r>
      <w:r w:rsidRPr="00584C50">
        <w:rPr>
          <w:b/>
        </w:rPr>
        <w:t>All</w:t>
      </w:r>
      <w:r>
        <w:t xml:space="preserve">. Dans la partie </w:t>
      </w:r>
      <w:proofErr w:type="spellStart"/>
      <w:r w:rsidRPr="00584C50">
        <w:rPr>
          <w:b/>
        </w:rPr>
        <w:t>Account</w:t>
      </w:r>
      <w:proofErr w:type="spellEnd"/>
      <w:r w:rsidRPr="00584C50">
        <w:rPr>
          <w:b/>
        </w:rPr>
        <w:t xml:space="preserve"> Stock </w:t>
      </w:r>
      <w:proofErr w:type="spellStart"/>
      <w:r w:rsidRPr="00584C50">
        <w:rPr>
          <w:b/>
        </w:rPr>
        <w:t>Properties</w:t>
      </w:r>
      <w:proofErr w:type="spellEnd"/>
      <w:r>
        <w:t>, veuillez entrer les paramètres qui suivent :</w:t>
      </w:r>
    </w:p>
    <w:p w14:paraId="767FB2CB" w14:textId="31C08119" w:rsidR="00584C50" w:rsidRDefault="00584C50" w:rsidP="0021604B">
      <w:pPr>
        <w:pStyle w:val="tbnormal"/>
        <w:jc w:val="center"/>
      </w:pPr>
      <w:r>
        <w:rPr>
          <w:noProof/>
          <w:lang w:val="fr-FR" w:eastAsia="fr-FR"/>
        </w:rPr>
        <w:drawing>
          <wp:inline distT="0" distB="0" distL="0" distR="0" wp14:anchorId="4125782B" wp14:editId="34A7EDC0">
            <wp:extent cx="2520000" cy="754974"/>
            <wp:effectExtent l="0" t="0" r="0" b="7620"/>
            <wp:docPr id="75" name="Imag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Capture d’écran 2016-06-24 à 10.53.35.png"/>
                    <pic:cNvPicPr/>
                  </pic:nvPicPr>
                  <pic:blipFill>
                    <a:blip r:embed="rId154" cstate="print">
                      <a:extLst>
                        <a:ext uri="{28A0092B-C50C-407E-A947-70E740481C1C}">
                          <a14:useLocalDpi xmlns:a14="http://schemas.microsoft.com/office/drawing/2010/main" val="0"/>
                        </a:ext>
                      </a:extLst>
                    </a:blip>
                    <a:stretch>
                      <a:fillRect/>
                    </a:stretch>
                  </pic:blipFill>
                  <pic:spPr>
                    <a:xfrm>
                      <a:off x="0" y="0"/>
                      <a:ext cx="2520000" cy="754974"/>
                    </a:xfrm>
                    <a:prstGeom prst="rect">
                      <a:avLst/>
                    </a:prstGeom>
                  </pic:spPr>
                </pic:pic>
              </a:graphicData>
            </a:graphic>
          </wp:inline>
        </w:drawing>
      </w:r>
    </w:p>
    <w:p w14:paraId="7D52FF2B" w14:textId="7C630EEC" w:rsidR="00584C50" w:rsidRDefault="00584C50" w:rsidP="00280E4C">
      <w:pPr>
        <w:pStyle w:val="tbnormal"/>
      </w:pPr>
      <w:r>
        <w:t xml:space="preserve">La partie </w:t>
      </w:r>
      <w:r w:rsidRPr="00584C50">
        <w:rPr>
          <w:b/>
        </w:rPr>
        <w:t xml:space="preserve">Inventory </w:t>
      </w:r>
      <w:proofErr w:type="spellStart"/>
      <w:r w:rsidRPr="00584C50">
        <w:rPr>
          <w:b/>
        </w:rPr>
        <w:t>Valuation</w:t>
      </w:r>
      <w:proofErr w:type="spellEnd"/>
      <w:r>
        <w:t xml:space="preserve"> doit aussi être paramétrée de la manière suivante :</w:t>
      </w:r>
    </w:p>
    <w:p w14:paraId="5DCA3029" w14:textId="65847D2E" w:rsidR="00584C50" w:rsidRDefault="00584C50" w:rsidP="0021604B">
      <w:pPr>
        <w:pStyle w:val="tbnormal"/>
        <w:jc w:val="center"/>
      </w:pPr>
      <w:r>
        <w:rPr>
          <w:noProof/>
          <w:lang w:val="fr-FR" w:eastAsia="fr-FR"/>
        </w:rPr>
        <w:drawing>
          <wp:inline distT="0" distB="0" distL="0" distR="0" wp14:anchorId="26C329A6" wp14:editId="29589D9E">
            <wp:extent cx="2520000" cy="555973"/>
            <wp:effectExtent l="0" t="0" r="0" b="3175"/>
            <wp:docPr id="77" name="Imag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Capture d’écran 2016-06-24 à 10.54.59.png"/>
                    <pic:cNvPicPr/>
                  </pic:nvPicPr>
                  <pic:blipFill>
                    <a:blip r:embed="rId155" cstate="print">
                      <a:extLst>
                        <a:ext uri="{28A0092B-C50C-407E-A947-70E740481C1C}">
                          <a14:useLocalDpi xmlns:a14="http://schemas.microsoft.com/office/drawing/2010/main" val="0"/>
                        </a:ext>
                      </a:extLst>
                    </a:blip>
                    <a:stretch>
                      <a:fillRect/>
                    </a:stretch>
                  </pic:blipFill>
                  <pic:spPr>
                    <a:xfrm>
                      <a:off x="0" y="0"/>
                      <a:ext cx="2520000" cy="555973"/>
                    </a:xfrm>
                    <a:prstGeom prst="rect">
                      <a:avLst/>
                    </a:prstGeom>
                  </pic:spPr>
                </pic:pic>
              </a:graphicData>
            </a:graphic>
          </wp:inline>
        </w:drawing>
      </w:r>
    </w:p>
    <w:p w14:paraId="71F8F64D" w14:textId="770DDB82" w:rsidR="0021604B" w:rsidRPr="00280E4C" w:rsidRDefault="0021604B" w:rsidP="00280E4C">
      <w:pPr>
        <w:pStyle w:val="tbnormal"/>
      </w:pPr>
      <w:r>
        <w:t xml:space="preserve">Comme tous les produits sont par défaut attachés à la catégorie </w:t>
      </w:r>
      <w:r w:rsidRPr="0021604B">
        <w:rPr>
          <w:b/>
        </w:rPr>
        <w:t>All</w:t>
      </w:r>
      <w:r>
        <w:t>, tous les mouvements de stock sont à présent comptabilisé.</w:t>
      </w:r>
    </w:p>
    <w:p w14:paraId="33766F13" w14:textId="0A753890" w:rsidR="0027244A" w:rsidRDefault="0027244A" w:rsidP="0027244A">
      <w:pPr>
        <w:pStyle w:val="tbtitre3"/>
      </w:pPr>
      <w:r>
        <w:t>Configuration du compte d’administration</w:t>
      </w:r>
    </w:p>
    <w:p w14:paraId="4E07930D" w14:textId="17C68577" w:rsidR="0027244A" w:rsidRDefault="0027244A" w:rsidP="0027244A">
      <w:pPr>
        <w:pStyle w:val="tbnormal"/>
      </w:pPr>
      <w:r>
        <w:t xml:space="preserve">La configuration touche presque à sa fin. Il reste à configurer le mot de passe du compte d’administration. Pour se faire, allez dans l’application </w:t>
      </w:r>
      <w:r w:rsidRPr="0027244A">
        <w:rPr>
          <w:b/>
        </w:rPr>
        <w:t xml:space="preserve">Settings / </w:t>
      </w:r>
      <w:proofErr w:type="spellStart"/>
      <w:r w:rsidRPr="0027244A">
        <w:rPr>
          <w:b/>
        </w:rPr>
        <w:t>Users</w:t>
      </w:r>
      <w:proofErr w:type="spellEnd"/>
      <w:r w:rsidRPr="0027244A">
        <w:rPr>
          <w:b/>
        </w:rPr>
        <w:t xml:space="preserve"> / </w:t>
      </w:r>
      <w:proofErr w:type="spellStart"/>
      <w:r w:rsidRPr="0027244A">
        <w:rPr>
          <w:b/>
        </w:rPr>
        <w:t>Users</w:t>
      </w:r>
      <w:proofErr w:type="spellEnd"/>
      <w:r>
        <w:t xml:space="preserve"> et cochez le compte nommé </w:t>
      </w:r>
      <w:proofErr w:type="spellStart"/>
      <w:r w:rsidRPr="0027244A">
        <w:rPr>
          <w:b/>
        </w:rPr>
        <w:t>Administrator</w:t>
      </w:r>
      <w:proofErr w:type="spellEnd"/>
      <w:r>
        <w:t xml:space="preserve"> puis à l’aide du menu qui est apparu faites </w:t>
      </w:r>
      <w:r w:rsidRPr="0027244A">
        <w:rPr>
          <w:b/>
        </w:rPr>
        <w:t xml:space="preserve">Action / Change </w:t>
      </w:r>
      <w:proofErr w:type="spellStart"/>
      <w:r w:rsidRPr="0027244A">
        <w:rPr>
          <w:b/>
        </w:rPr>
        <w:t>Password</w:t>
      </w:r>
      <w:proofErr w:type="spellEnd"/>
      <w:r>
        <w:t> :</w:t>
      </w:r>
    </w:p>
    <w:p w14:paraId="35FAE2A0" w14:textId="2A5A81B7" w:rsidR="0027244A" w:rsidRDefault="0098790E" w:rsidP="0027244A">
      <w:pPr>
        <w:pStyle w:val="tbnormal"/>
      </w:pPr>
      <w:r>
        <w:rPr>
          <w:noProof/>
          <w:lang w:val="fr-FR" w:eastAsia="fr-FR"/>
        </w:rPr>
        <mc:AlternateContent>
          <mc:Choice Requires="wps">
            <w:drawing>
              <wp:anchor distT="0" distB="0" distL="114300" distR="114300" simplePos="0" relativeHeight="251664384" behindDoc="0" locked="0" layoutInCell="1" allowOverlap="1" wp14:anchorId="7EE34D25" wp14:editId="47A37916">
                <wp:simplePos x="0" y="0"/>
                <wp:positionH relativeFrom="column">
                  <wp:posOffset>997986</wp:posOffset>
                </wp:positionH>
                <wp:positionV relativeFrom="paragraph">
                  <wp:posOffset>510941</wp:posOffset>
                </wp:positionV>
                <wp:extent cx="432000" cy="72000"/>
                <wp:effectExtent l="0" t="0" r="0" b="4445"/>
                <wp:wrapNone/>
                <wp:docPr id="72" name="Rectangle 72"/>
                <wp:cNvGraphicFramePr/>
                <a:graphic xmlns:a="http://schemas.openxmlformats.org/drawingml/2006/main">
                  <a:graphicData uri="http://schemas.microsoft.com/office/word/2010/wordprocessingShape">
                    <wps:wsp>
                      <wps:cNvSpPr/>
                      <wps:spPr>
                        <a:xfrm>
                          <a:off x="0" y="0"/>
                          <a:ext cx="432000" cy="72000"/>
                        </a:xfrm>
                        <a:prstGeom prst="rect">
                          <a:avLst/>
                        </a:prstGeom>
                        <a:solidFill>
                          <a:srgbClr val="EFF0F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386F07E" id="Rectangle 72" o:spid="_x0000_s1026" style="position:absolute;margin-left:78.6pt;margin-top:40.25pt;width:34pt;height:5.6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" fillcolor="#eff0f0" stroked="f" strokeweight="1pt"/>
            </w:pict>
          </mc:Fallback>
        </mc:AlternateContent>
      </w:r>
      <w:r w:rsidR="0027244A">
        <w:rPr>
          <w:noProof/>
          <w:lang w:val="fr-FR" w:eastAsia="fr-FR"/>
        </w:rPr>
        <w:drawing>
          <wp:inline distT="0" distB="0" distL="0" distR="0" wp14:anchorId="52D12C44" wp14:editId="65690DCB">
            <wp:extent cx="4679950" cy="1016000"/>
            <wp:effectExtent l="0" t="0" r="0" b="0"/>
            <wp:docPr id="69" name="Imag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Capture d’écran 2016-06-24 à 10.22.10.png"/>
                    <pic:cNvPicPr/>
                  </pic:nvPicPr>
                  <pic:blipFill>
                    <a:blip r:embed="rId156" cstate="print">
                      <a:extLst>
                        <a:ext uri="{28A0092B-C50C-407E-A947-70E740481C1C}">
                          <a14:useLocalDpi xmlns:a14="http://schemas.microsoft.com/office/drawing/2010/main" val="0"/>
                        </a:ext>
                      </a:extLst>
                    </a:blip>
                    <a:stretch>
                      <a:fillRect/>
                    </a:stretch>
                  </pic:blipFill>
                  <pic:spPr>
                    <a:xfrm>
                      <a:off x="0" y="0"/>
                      <a:ext cx="4679950" cy="1016000"/>
                    </a:xfrm>
                    <a:prstGeom prst="rect">
                      <a:avLst/>
                    </a:prstGeom>
                  </pic:spPr>
                </pic:pic>
              </a:graphicData>
            </a:graphic>
          </wp:inline>
        </w:drawing>
      </w:r>
    </w:p>
    <w:p w14:paraId="224B97DA" w14:textId="490D55FE" w:rsidR="00F0239E" w:rsidRDefault="005E7D96" w:rsidP="0027244A">
      <w:pPr>
        <w:pStyle w:val="tbnormal"/>
      </w:pPr>
      <w:r>
        <w:t xml:space="preserve">Dans le champ </w:t>
      </w:r>
      <w:r w:rsidRPr="005E7D96">
        <w:rPr>
          <w:b/>
        </w:rPr>
        <w:t xml:space="preserve">New </w:t>
      </w:r>
      <w:proofErr w:type="spellStart"/>
      <w:r w:rsidRPr="005E7D96">
        <w:rPr>
          <w:b/>
        </w:rPr>
        <w:t>Password</w:t>
      </w:r>
      <w:proofErr w:type="spellEnd"/>
      <w:r>
        <w:t xml:space="preserve"> renseignez un mot de passe qu’il vous faut retenir :</w:t>
      </w:r>
    </w:p>
    <w:p w14:paraId="411D6AC8" w14:textId="53983DEB" w:rsidR="005E7D96" w:rsidRDefault="005E7D96" w:rsidP="0027244A">
      <w:pPr>
        <w:pStyle w:val="tbnormal"/>
      </w:pPr>
      <w:r>
        <w:rPr>
          <w:noProof/>
          <w:lang w:val="fr-FR" w:eastAsia="fr-FR"/>
        </w:rPr>
        <mc:AlternateContent>
          <mc:Choice Requires="wps">
            <w:drawing>
              <wp:anchor distT="0" distB="0" distL="114300" distR="114300" simplePos="0" relativeHeight="251666432" behindDoc="0" locked="0" layoutInCell="1" allowOverlap="1" wp14:anchorId="11812C42" wp14:editId="0A43058F">
                <wp:simplePos x="0" y="0"/>
                <wp:positionH relativeFrom="column">
                  <wp:posOffset>84689</wp:posOffset>
                </wp:positionH>
                <wp:positionV relativeFrom="paragraph">
                  <wp:posOffset>549275</wp:posOffset>
                </wp:positionV>
                <wp:extent cx="432000" cy="72000"/>
                <wp:effectExtent l="0" t="0" r="0" b="4445"/>
                <wp:wrapNone/>
                <wp:docPr id="63" name="Rectangle 63"/>
                <wp:cNvGraphicFramePr/>
                <a:graphic xmlns:a="http://schemas.openxmlformats.org/drawingml/2006/main">
                  <a:graphicData uri="http://schemas.microsoft.com/office/word/2010/wordprocessingShape">
                    <wps:wsp>
                      <wps:cNvSpPr/>
                      <wps:spPr>
                        <a:xfrm>
                          <a:off x="0" y="0"/>
                          <a:ext cx="432000" cy="72000"/>
                        </a:xfrm>
                        <a:prstGeom prst="rect">
                          <a:avLst/>
                        </a:prstGeom>
                        <a:solidFill>
                          <a:srgbClr val="D3D3D3"/>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5A707C5" id="Rectangle 63" o:spid="_x0000_s1026" style="position:absolute;margin-left:6.65pt;margin-top:43.25pt;width:34pt;height:5.6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" fillcolor="#d3d3d3" stroked="f" strokeweight="1pt"/>
            </w:pict>
          </mc:Fallback>
        </mc:AlternateContent>
      </w:r>
      <w:r>
        <w:rPr>
          <w:noProof/>
          <w:lang w:val="fr-FR" w:eastAsia="fr-FR"/>
        </w:rPr>
        <w:drawing>
          <wp:inline distT="0" distB="0" distL="0" distR="0" wp14:anchorId="17A3F46E" wp14:editId="4838E623">
            <wp:extent cx="4679950" cy="1523365"/>
            <wp:effectExtent l="0" t="0" r="0" b="635"/>
            <wp:docPr id="11"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Capture d’écran 2016-06-24 à 10.26.37.png"/>
                    <pic:cNvPicPr/>
                  </pic:nvPicPr>
                  <pic:blipFill>
                    <a:blip r:embed="rId157" cstate="print">
                      <a:extLst>
                        <a:ext uri="{28A0092B-C50C-407E-A947-70E740481C1C}">
                          <a14:useLocalDpi xmlns:a14="http://schemas.microsoft.com/office/drawing/2010/main" val="0"/>
                        </a:ext>
                      </a:extLst>
                    </a:blip>
                    <a:stretch>
                      <a:fillRect/>
                    </a:stretch>
                  </pic:blipFill>
                  <pic:spPr>
                    <a:xfrm>
                      <a:off x="0" y="0"/>
                      <a:ext cx="4679950" cy="1523365"/>
                    </a:xfrm>
                    <a:prstGeom prst="rect">
                      <a:avLst/>
                    </a:prstGeom>
                  </pic:spPr>
                </pic:pic>
              </a:graphicData>
            </a:graphic>
          </wp:inline>
        </w:drawing>
      </w:r>
    </w:p>
    <w:p w14:paraId="596A46AA" w14:textId="2920738C" w:rsidR="005E7D96" w:rsidRDefault="005E7D96" w:rsidP="0027244A">
      <w:pPr>
        <w:pStyle w:val="tbnormal"/>
      </w:pPr>
      <w:r>
        <w:t xml:space="preserve">Dès que vous êtes sûr de votre choix et que vous vous en souvenez, cliquez sur </w:t>
      </w:r>
      <w:r w:rsidRPr="005E7D96">
        <w:rPr>
          <w:b/>
        </w:rPr>
        <w:t xml:space="preserve">Change </w:t>
      </w:r>
      <w:proofErr w:type="spellStart"/>
      <w:r w:rsidRPr="005E7D96">
        <w:rPr>
          <w:b/>
        </w:rPr>
        <w:t>Password</w:t>
      </w:r>
      <w:proofErr w:type="spellEnd"/>
      <w:r>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2E570B" w14:paraId="08C8BCE7" w14:textId="77777777" w:rsidTr="000D0A7C">
        <w:trPr>
          <w:trHeight w:hRule="exact" w:val="113"/>
        </w:trPr>
        <w:tc>
          <w:tcPr>
            <w:tcW w:w="597" w:type="dxa"/>
            <w:tcBorders>
              <w:bottom w:val="single" w:sz="2" w:space="0" w:color="D0CECE" w:themeColor="background2" w:themeShade="E6"/>
            </w:tcBorders>
            <w:shd w:val="clear" w:color="auto" w:fill="auto"/>
            <w:vAlign w:val="center"/>
          </w:tcPr>
          <w:p w14:paraId="2A76BA2A" w14:textId="77777777" w:rsidR="002E570B" w:rsidRPr="00025F11" w:rsidRDefault="002E570B" w:rsidP="000D0A7C">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27D09AA0" w14:textId="77777777" w:rsidR="002E570B" w:rsidRPr="00025F11" w:rsidRDefault="002E570B" w:rsidP="000D0A7C">
            <w:pPr>
              <w:pStyle w:val="tbnormal"/>
              <w:jc w:val="left"/>
              <w:rPr>
                <w:b/>
                <w:sz w:val="2"/>
                <w:szCs w:val="2"/>
              </w:rPr>
            </w:pPr>
          </w:p>
        </w:tc>
      </w:tr>
      <w:tr w:rsidR="002E570B" w14:paraId="543E82B3" w14:textId="77777777" w:rsidTr="000D0A7C">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1803960E" w14:textId="77777777" w:rsidR="002E570B" w:rsidRPr="000353ED" w:rsidRDefault="002E570B" w:rsidP="000D0A7C">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5CA04A09" w14:textId="77777777" w:rsidR="002E570B" w:rsidRPr="00C676D4" w:rsidRDefault="002E570B" w:rsidP="000D0A7C">
            <w:pPr>
              <w:pStyle w:val="tbnormal"/>
              <w:rPr>
                <w:sz w:val="21"/>
              </w:rPr>
            </w:pPr>
            <w:r>
              <w:rPr>
                <w:b/>
                <w:sz w:val="21"/>
              </w:rPr>
              <w:t>Complément d’informations :</w:t>
            </w:r>
          </w:p>
          <w:p w14:paraId="0C4528E5" w14:textId="4E0D1FA1" w:rsidR="002E570B" w:rsidRPr="005E4253" w:rsidRDefault="002E570B" w:rsidP="002E570B">
            <w:pPr>
              <w:pStyle w:val="tbnormal"/>
              <w:rPr>
                <w:b/>
                <w:sz w:val="21"/>
              </w:rPr>
            </w:pPr>
            <w:r>
              <w:rPr>
                <w:sz w:val="21"/>
              </w:rPr>
              <w:t xml:space="preserve">Ce mot de passe est nécessaire pour le fonctionnement du simulateur. En effet, lorsque le simulateur appelle l’API, il s’authentifie auprès de odoo.com grâce à ce compte. </w:t>
            </w:r>
          </w:p>
        </w:tc>
      </w:tr>
      <w:tr w:rsidR="002E570B" w14:paraId="1796E7FA" w14:textId="77777777" w:rsidTr="000D0A7C">
        <w:trPr>
          <w:trHeight w:hRule="exact" w:val="90"/>
        </w:trPr>
        <w:tc>
          <w:tcPr>
            <w:tcW w:w="597" w:type="dxa"/>
            <w:tcBorders>
              <w:top w:val="single" w:sz="2" w:space="0" w:color="D0CECE" w:themeColor="background2" w:themeShade="E6"/>
            </w:tcBorders>
            <w:shd w:val="clear" w:color="auto" w:fill="auto"/>
            <w:vAlign w:val="center"/>
          </w:tcPr>
          <w:p w14:paraId="7D28FEFD" w14:textId="77777777" w:rsidR="002E570B" w:rsidRPr="00025F11" w:rsidRDefault="002E570B" w:rsidP="000D0A7C">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28CB3AAE" w14:textId="77777777" w:rsidR="002E570B" w:rsidRPr="00025F11" w:rsidRDefault="002E570B" w:rsidP="000D0A7C">
            <w:pPr>
              <w:pStyle w:val="tbnormal"/>
              <w:jc w:val="left"/>
              <w:rPr>
                <w:b/>
                <w:sz w:val="2"/>
                <w:szCs w:val="2"/>
              </w:rPr>
            </w:pPr>
          </w:p>
        </w:tc>
      </w:tr>
    </w:tbl>
    <w:p w14:paraId="428D272C" w14:textId="7F7694EF" w:rsidR="00575335" w:rsidRDefault="00575335" w:rsidP="00575335">
      <w:pPr>
        <w:pStyle w:val="tbtitre2"/>
      </w:pPr>
      <w:r>
        <w:t>Configurer une nouvelle partie</w:t>
      </w:r>
    </w:p>
    <w:p w14:paraId="3A0B3B0F" w14:textId="5BE58EF5" w:rsidR="00131008" w:rsidRDefault="00131008" w:rsidP="00131008">
      <w:pPr>
        <w:pStyle w:val="tbnormal"/>
      </w:pPr>
      <w:r>
        <w:t>Lorsque vous voulez débuter une nouvelle session de jeu, vous devez commencer par accéder à la gestion de vos bases de données sur le portail odoo.com.</w:t>
      </w:r>
    </w:p>
    <w:p w14:paraId="6B9D0977" w14:textId="028112F2" w:rsidR="00725F15" w:rsidRDefault="00725F15" w:rsidP="00725F15">
      <w:pPr>
        <w:pStyle w:val="tbtitre3"/>
      </w:pPr>
      <w:r>
        <w:t>Dupliquer le modèle</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725F15" w14:paraId="004E99FB" w14:textId="77777777" w:rsidTr="000D0A7C">
        <w:trPr>
          <w:trHeight w:hRule="exact" w:val="113"/>
        </w:trPr>
        <w:tc>
          <w:tcPr>
            <w:tcW w:w="597" w:type="dxa"/>
            <w:tcBorders>
              <w:bottom w:val="single" w:sz="2" w:space="0" w:color="D0CECE" w:themeColor="background2" w:themeShade="E6"/>
            </w:tcBorders>
            <w:shd w:val="clear" w:color="auto" w:fill="auto"/>
            <w:vAlign w:val="center"/>
          </w:tcPr>
          <w:p w14:paraId="5A92567E" w14:textId="77777777" w:rsidR="00725F15" w:rsidRPr="00025F11" w:rsidRDefault="00725F15" w:rsidP="000D0A7C">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3B0D1796" w14:textId="77777777" w:rsidR="00725F15" w:rsidRPr="00025F11" w:rsidRDefault="00725F15" w:rsidP="000D0A7C">
            <w:pPr>
              <w:pStyle w:val="tbnormal"/>
              <w:jc w:val="left"/>
              <w:rPr>
                <w:b/>
                <w:sz w:val="2"/>
                <w:szCs w:val="2"/>
              </w:rPr>
            </w:pPr>
          </w:p>
        </w:tc>
      </w:tr>
      <w:tr w:rsidR="00725F15" w14:paraId="3754C919" w14:textId="77777777" w:rsidTr="000D0A7C">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6275E668" w14:textId="77777777" w:rsidR="00725F15" w:rsidRPr="000353ED" w:rsidRDefault="00725F15" w:rsidP="000D0A7C">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601514C6" w14:textId="157F721F" w:rsidR="00725F15" w:rsidRPr="00C676D4" w:rsidRDefault="00725F15" w:rsidP="000D0A7C">
            <w:pPr>
              <w:pStyle w:val="tbnormal"/>
              <w:rPr>
                <w:sz w:val="21"/>
              </w:rPr>
            </w:pPr>
            <w:r>
              <w:rPr>
                <w:b/>
                <w:sz w:val="21"/>
              </w:rPr>
              <w:t>Hypothèse :</w:t>
            </w:r>
          </w:p>
          <w:p w14:paraId="23CAD4DC" w14:textId="32667E43" w:rsidR="00725F15" w:rsidRPr="005E4253" w:rsidRDefault="00725F15" w:rsidP="00725F15">
            <w:pPr>
              <w:pStyle w:val="tbnormal"/>
              <w:rPr>
                <w:b/>
                <w:sz w:val="21"/>
              </w:rPr>
            </w:pPr>
            <w:r>
              <w:rPr>
                <w:sz w:val="21"/>
              </w:rPr>
              <w:t>Vous voulez dispenser une leçon qui met en compétition deux équipes.</w:t>
            </w:r>
          </w:p>
        </w:tc>
      </w:tr>
      <w:tr w:rsidR="00725F15" w14:paraId="582DCE24" w14:textId="77777777" w:rsidTr="000D0A7C">
        <w:trPr>
          <w:trHeight w:hRule="exact" w:val="90"/>
        </w:trPr>
        <w:tc>
          <w:tcPr>
            <w:tcW w:w="597" w:type="dxa"/>
            <w:tcBorders>
              <w:top w:val="single" w:sz="2" w:space="0" w:color="D0CECE" w:themeColor="background2" w:themeShade="E6"/>
            </w:tcBorders>
            <w:shd w:val="clear" w:color="auto" w:fill="auto"/>
            <w:vAlign w:val="center"/>
          </w:tcPr>
          <w:p w14:paraId="4AB3A15E" w14:textId="77777777" w:rsidR="00725F15" w:rsidRPr="00025F11" w:rsidRDefault="00725F15" w:rsidP="000D0A7C">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68427275" w14:textId="77777777" w:rsidR="00725F15" w:rsidRPr="00025F11" w:rsidRDefault="00725F15" w:rsidP="000D0A7C">
            <w:pPr>
              <w:pStyle w:val="tbnormal"/>
              <w:jc w:val="left"/>
              <w:rPr>
                <w:b/>
                <w:sz w:val="2"/>
                <w:szCs w:val="2"/>
              </w:rPr>
            </w:pPr>
          </w:p>
        </w:tc>
      </w:tr>
    </w:tbl>
    <w:p w14:paraId="2CC07301" w14:textId="1408CA88" w:rsidR="00725F15" w:rsidRDefault="00725F15" w:rsidP="00725F15">
      <w:pPr>
        <w:pStyle w:val="tbnormal"/>
      </w:pPr>
      <w:r>
        <w:t>Une fois que vous êtes connecté sur votre espace privé et que vous vous êtes rendu sur la page de gestion des bases de données, vous devez voir apparaître le modèle précédemment créé :</w:t>
      </w:r>
    </w:p>
    <w:p w14:paraId="304E917C" w14:textId="39779581" w:rsidR="00725F15" w:rsidRDefault="00725F15" w:rsidP="00725F15">
      <w:pPr>
        <w:pStyle w:val="tbnormal"/>
      </w:pPr>
      <w:r>
        <w:rPr>
          <w:noProof/>
          <w:lang w:val="fr-FR" w:eastAsia="fr-FR"/>
        </w:rPr>
        <w:drawing>
          <wp:inline distT="0" distB="0" distL="0" distR="0" wp14:anchorId="3BAF55FF" wp14:editId="40CC77A6">
            <wp:extent cx="4679950" cy="555625"/>
            <wp:effectExtent l="0" t="0" r="0" b="3175"/>
            <wp:docPr id="73" name="Imag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Capture d’écran 2016-06-24 à 10.34.56.png"/>
                    <pic:cNvPicPr/>
                  </pic:nvPicPr>
                  <pic:blipFill>
                    <a:blip r:embed="rId158" cstate="print">
                      <a:extLst>
                        <a:ext uri="{28A0092B-C50C-407E-A947-70E740481C1C}">
                          <a14:useLocalDpi xmlns:a14="http://schemas.microsoft.com/office/drawing/2010/main" val="0"/>
                        </a:ext>
                      </a:extLst>
                    </a:blip>
                    <a:stretch>
                      <a:fillRect/>
                    </a:stretch>
                  </pic:blipFill>
                  <pic:spPr>
                    <a:xfrm>
                      <a:off x="0" y="0"/>
                      <a:ext cx="4679950" cy="555625"/>
                    </a:xfrm>
                    <a:prstGeom prst="rect">
                      <a:avLst/>
                    </a:prstGeom>
                  </pic:spPr>
                </pic:pic>
              </a:graphicData>
            </a:graphic>
          </wp:inline>
        </w:drawing>
      </w:r>
    </w:p>
    <w:p w14:paraId="7F16E2C8" w14:textId="54443A58" w:rsidR="00725F15" w:rsidRDefault="00725F15" w:rsidP="00725F15">
      <w:pPr>
        <w:pStyle w:val="tbnormal"/>
      </w:pPr>
      <w:r>
        <w:t>Utilisez le bouton Duplicate deux fois pour copier le modèle et créé les bases de données nécessaires à votre nouvelle session de jeu. Lors de la duplication, odoo.com vous demande le nom qu’il doit attribuer à la copie. Il est recommandé de nommé les nouvelles bases de données de la manière qui suit :</w:t>
      </w:r>
    </w:p>
    <w:p w14:paraId="587F2D7D" w14:textId="6F693D30" w:rsidR="00725F15" w:rsidRPr="00725F15" w:rsidRDefault="00725F15" w:rsidP="00AB054A">
      <w:pPr>
        <w:pStyle w:val="tbnormal"/>
        <w:numPr>
          <w:ilvl w:val="0"/>
          <w:numId w:val="10"/>
        </w:numPr>
        <w:rPr>
          <w:b/>
        </w:rPr>
      </w:pPr>
      <w:proofErr w:type="spellStart"/>
      <w:proofErr w:type="gramStart"/>
      <w:r w:rsidRPr="00725F15">
        <w:rPr>
          <w:b/>
        </w:rPr>
        <w:t>edu</w:t>
      </w:r>
      <w:proofErr w:type="spellEnd"/>
      <w:proofErr w:type="gramEnd"/>
      <w:r w:rsidRPr="00725F15">
        <w:rPr>
          <w:b/>
        </w:rPr>
        <w:t>-</w:t>
      </w:r>
      <w:proofErr w:type="spellStart"/>
      <w:r w:rsidRPr="00725F15">
        <w:rPr>
          <w:b/>
        </w:rPr>
        <w:t>votrenomvotreprenom</w:t>
      </w:r>
      <w:proofErr w:type="spellEnd"/>
      <w:r w:rsidRPr="00725F15">
        <w:rPr>
          <w:b/>
        </w:rPr>
        <w:t>-</w:t>
      </w:r>
      <w:proofErr w:type="spellStart"/>
      <w:r w:rsidRPr="00725F15">
        <w:rPr>
          <w:b/>
        </w:rPr>
        <w:t>ddmmyy</w:t>
      </w:r>
      <w:proofErr w:type="spellEnd"/>
      <w:r w:rsidRPr="00725F15">
        <w:rPr>
          <w:b/>
        </w:rPr>
        <w:t>-classe-équipe</w:t>
      </w:r>
    </w:p>
    <w:p w14:paraId="0F7750F3" w14:textId="1AD92BE3" w:rsidR="00725F15" w:rsidRDefault="00725F15" w:rsidP="00725F15">
      <w:pPr>
        <w:pStyle w:val="tbnormal"/>
      </w:pPr>
      <w:r>
        <w:t>Par exemple :</w:t>
      </w:r>
    </w:p>
    <w:p w14:paraId="18757224" w14:textId="3DCED0ED" w:rsidR="00725F15" w:rsidRPr="00725F15" w:rsidRDefault="00725F15" w:rsidP="00AB054A">
      <w:pPr>
        <w:pStyle w:val="tbnormal"/>
        <w:numPr>
          <w:ilvl w:val="0"/>
          <w:numId w:val="10"/>
        </w:numPr>
        <w:rPr>
          <w:b/>
        </w:rPr>
      </w:pPr>
      <w:proofErr w:type="gramStart"/>
      <w:r w:rsidRPr="00725F15">
        <w:rPr>
          <w:b/>
        </w:rPr>
        <w:t>edu</w:t>
      </w:r>
      <w:proofErr w:type="gramEnd"/>
      <w:r w:rsidRPr="00725F15">
        <w:rPr>
          <w:b/>
        </w:rPr>
        <w:t>-anthonytomat-240616-3igptb-teama</w:t>
      </w:r>
    </w:p>
    <w:p w14:paraId="4231EBEA" w14:textId="1034455B" w:rsidR="00725F15" w:rsidRPr="00725F15" w:rsidRDefault="00725F15" w:rsidP="00AB054A">
      <w:pPr>
        <w:pStyle w:val="tbnormal"/>
        <w:numPr>
          <w:ilvl w:val="0"/>
          <w:numId w:val="10"/>
        </w:numPr>
        <w:rPr>
          <w:b/>
        </w:rPr>
      </w:pPr>
      <w:proofErr w:type="gramStart"/>
      <w:r w:rsidRPr="00725F15">
        <w:rPr>
          <w:b/>
        </w:rPr>
        <w:t>edu</w:t>
      </w:r>
      <w:proofErr w:type="gramEnd"/>
      <w:r w:rsidRPr="00725F15">
        <w:rPr>
          <w:b/>
        </w:rPr>
        <w:t>-anthonytomat-240616-3igptb-teamb</w:t>
      </w:r>
    </w:p>
    <w:p w14:paraId="16860084" w14:textId="51FAAE26" w:rsidR="00725F15" w:rsidRDefault="00725F15" w:rsidP="00725F15">
      <w:pPr>
        <w:pStyle w:val="tbnormal"/>
      </w:pPr>
      <w:r>
        <w:t>Dès que le nom est spécifié, il est juste nécessaire de valider la duplication et après quelques instants, la base de données est prête à l’emploi. Répétez cette action autant de fois qu’il y a d’équipe qui prennent part à la session de jeu.</w:t>
      </w:r>
    </w:p>
    <w:p w14:paraId="5EEC928A" w14:textId="141FE23B" w:rsidR="000D0A7C" w:rsidRDefault="00935314" w:rsidP="000D0A7C">
      <w:pPr>
        <w:pStyle w:val="tbtitre3"/>
      </w:pPr>
      <w:r>
        <w:lastRenderedPageBreak/>
        <w:t>[</w:t>
      </w:r>
      <w:proofErr w:type="gramStart"/>
      <w:r>
        <w:t>new</w:t>
      </w:r>
      <w:proofErr w:type="gramEnd"/>
      <w:r>
        <w:t xml:space="preserve">] </w:t>
      </w:r>
      <w:r w:rsidR="000D0A7C">
        <w:t>Paramétrer le fichier de configuration</w:t>
      </w:r>
    </w:p>
    <w:p w14:paraId="4612D9F1" w14:textId="3750C202" w:rsidR="004D242A" w:rsidRPr="004D242A" w:rsidRDefault="004D242A" w:rsidP="004D242A">
      <w:pPr>
        <w:pStyle w:val="tbtitre4"/>
      </w:pPr>
      <w:r>
        <w:t xml:space="preserve">Les </w:t>
      </w:r>
      <w:proofErr w:type="spellStart"/>
      <w:r>
        <w:t>informations</w:t>
      </w:r>
      <w:proofErr w:type="spellEnd"/>
      <w:r>
        <w:t xml:space="preserve"> </w:t>
      </w:r>
      <w:proofErr w:type="spellStart"/>
      <w:r>
        <w:t>d’authentification</w:t>
      </w:r>
      <w:proofErr w:type="spellEnd"/>
    </w:p>
    <w:p w14:paraId="123FBD9A" w14:textId="22CAB089" w:rsidR="000D0A7C" w:rsidRDefault="0032276F" w:rsidP="0032276F">
      <w:pPr>
        <w:pStyle w:val="tbtitre4"/>
      </w:pPr>
      <w:r>
        <w:t xml:space="preserve">Les </w:t>
      </w:r>
      <w:proofErr w:type="spellStart"/>
      <w:r>
        <w:t>équipes</w:t>
      </w:r>
      <w:proofErr w:type="spellEnd"/>
      <w:r>
        <w:t xml:space="preserve"> et les </w:t>
      </w:r>
      <w:proofErr w:type="spellStart"/>
      <w:r>
        <w:t>participants</w:t>
      </w:r>
      <w:proofErr w:type="spellEnd"/>
    </w:p>
    <w:p w14:paraId="7B3E5EE0" w14:textId="54E346AB" w:rsidR="0032276F" w:rsidRDefault="0032276F" w:rsidP="0032276F">
      <w:pPr>
        <w:pStyle w:val="tbtitre4"/>
      </w:pPr>
      <w:r>
        <w:t xml:space="preserve">Les </w:t>
      </w:r>
      <w:proofErr w:type="spellStart"/>
      <w:r>
        <w:t>données</w:t>
      </w:r>
      <w:proofErr w:type="spellEnd"/>
      <w:r>
        <w:t xml:space="preserve"> de </w:t>
      </w:r>
      <w:proofErr w:type="spellStart"/>
      <w:r>
        <w:t>simulation</w:t>
      </w:r>
      <w:proofErr w:type="spellEnd"/>
    </w:p>
    <w:p w14:paraId="20397619" w14:textId="577452A8" w:rsidR="008B3028" w:rsidRDefault="008B3028" w:rsidP="008B3028">
      <w:pPr>
        <w:pStyle w:val="tbtitre4"/>
      </w:pPr>
      <w:r>
        <w:t xml:space="preserve">Les </w:t>
      </w:r>
      <w:proofErr w:type="spellStart"/>
      <w:r>
        <w:t>version</w:t>
      </w:r>
      <w:proofErr w:type="spellEnd"/>
      <w:r>
        <w:t xml:space="preserve"> du </w:t>
      </w:r>
      <w:proofErr w:type="spellStart"/>
      <w:r>
        <w:t>scénario</w:t>
      </w:r>
      <w:proofErr w:type="spellEnd"/>
    </w:p>
    <w:p w14:paraId="2493CC00" w14:textId="2AB97C64" w:rsidR="008B3028" w:rsidRPr="008B3028" w:rsidRDefault="008B3028" w:rsidP="008B3028">
      <w:pPr>
        <w:pStyle w:val="tbnormal"/>
      </w:pPr>
      <w:r>
        <w:t xml:space="preserve">Faire deux modèles de sttings.xml </w:t>
      </w:r>
      <w:r w:rsidR="00935314">
        <w:t>expliquer</w:t>
      </w:r>
      <w:r>
        <w:t xml:space="preserve"> qu’il faut le renommer et le déposer à la bonne place et faire une version full comme c’est le cas maintenant et une version avec un seul produit (limitée)</w:t>
      </w:r>
    </w:p>
    <w:p w14:paraId="66380DB0" w14:textId="2691B362" w:rsidR="000D0A7C" w:rsidRDefault="000D0A7C" w:rsidP="000D0A7C">
      <w:pPr>
        <w:pStyle w:val="tbtitre3"/>
      </w:pPr>
      <w:r>
        <w:t>Briefer les participants</w:t>
      </w:r>
    </w:p>
    <w:p w14:paraId="78C72716" w14:textId="4F2BB999" w:rsidR="00952094" w:rsidRDefault="00952094" w:rsidP="00952094">
      <w:pPr>
        <w:pStyle w:val="tbnormal"/>
      </w:pPr>
      <w:r>
        <w:t>Une fois arrivé à cette étape, il est nécessaire de donner vos instructions aux participants. Il est recommandé de procéder ainsi :</w:t>
      </w:r>
    </w:p>
    <w:p w14:paraId="5B7C0F3A" w14:textId="75812169" w:rsidR="00952094" w:rsidRDefault="00952094" w:rsidP="00AB054A">
      <w:pPr>
        <w:pStyle w:val="tbnormal"/>
        <w:numPr>
          <w:ilvl w:val="0"/>
          <w:numId w:val="32"/>
        </w:numPr>
      </w:pPr>
      <w:r>
        <w:t xml:space="preserve">Distribuer le document </w:t>
      </w:r>
      <w:proofErr w:type="spellStart"/>
      <w:r w:rsidRPr="00952094">
        <w:rPr>
          <w:b/>
        </w:rPr>
        <w:t>TB.</w:t>
      </w:r>
      <w:proofErr w:type="gramStart"/>
      <w:r w:rsidRPr="00952094">
        <w:rPr>
          <w:b/>
        </w:rPr>
        <w:t>AT.Brewery</w:t>
      </w:r>
      <w:proofErr w:type="spellEnd"/>
      <w:proofErr w:type="gramEnd"/>
      <w:r w:rsidRPr="00952094">
        <w:rPr>
          <w:b/>
        </w:rPr>
        <w:t xml:space="preserve"> and Co.pdf</w:t>
      </w:r>
      <w:r>
        <w:t xml:space="preserve"> (se référer au chapitre #REF (ci-dessous).</w:t>
      </w:r>
    </w:p>
    <w:p w14:paraId="55AE30BD" w14:textId="57636093" w:rsidR="00952094" w:rsidRDefault="00952094" w:rsidP="00AB054A">
      <w:pPr>
        <w:pStyle w:val="tbnormal"/>
        <w:numPr>
          <w:ilvl w:val="0"/>
          <w:numId w:val="32"/>
        </w:numPr>
      </w:pPr>
      <w:r>
        <w:t>Répondez aux éventuelles questions.</w:t>
      </w:r>
    </w:p>
    <w:p w14:paraId="44B10D98" w14:textId="42725224" w:rsidR="00952094" w:rsidRDefault="00952094" w:rsidP="00AB054A">
      <w:pPr>
        <w:pStyle w:val="tbnormal"/>
        <w:numPr>
          <w:ilvl w:val="0"/>
          <w:numId w:val="32"/>
        </w:numPr>
      </w:pPr>
      <w:r>
        <w:t>Donner les informations sur le nombre de rounds, le nombre de jour ainsi que le temps de simulation par jour.</w:t>
      </w:r>
    </w:p>
    <w:p w14:paraId="1A7CD7DF" w14:textId="7F8B5125" w:rsidR="00952094" w:rsidRDefault="00952094" w:rsidP="00AB054A">
      <w:pPr>
        <w:pStyle w:val="tbnormal"/>
        <w:numPr>
          <w:ilvl w:val="0"/>
          <w:numId w:val="32"/>
        </w:numPr>
      </w:pPr>
      <w:r>
        <w:t>Vérifier une ultime fois que tout le monde est prêt à démarrer.</w:t>
      </w:r>
    </w:p>
    <w:p w14:paraId="5A6C15C0" w14:textId="1EB4F5F3" w:rsidR="00952094" w:rsidRPr="00952094" w:rsidRDefault="00952094" w:rsidP="00952094">
      <w:pPr>
        <w:pStyle w:val="tbnormal"/>
      </w:pPr>
      <w:r>
        <w:t>Une fois que ces étapes sont effectuées, vous pouvez démarrer le simulateur.</w:t>
      </w:r>
    </w:p>
    <w:p w14:paraId="0F7214B9" w14:textId="6D215D56" w:rsidR="000D0A7C" w:rsidRDefault="000D0A7C" w:rsidP="000D0A7C">
      <w:pPr>
        <w:pStyle w:val="tbtitre3"/>
      </w:pPr>
      <w:r>
        <w:t>Démarrer le simulateur</w:t>
      </w:r>
    </w:p>
    <w:p w14:paraId="3E9B7697" w14:textId="7F5A3FD9" w:rsidR="000D0A7C" w:rsidRDefault="000D0A7C" w:rsidP="000D0A7C">
      <w:pPr>
        <w:pStyle w:val="tbtitre4"/>
      </w:pPr>
      <w:r>
        <w:t xml:space="preserve">Phase de </w:t>
      </w:r>
      <w:proofErr w:type="spellStart"/>
      <w:r>
        <w:t>configuration</w:t>
      </w:r>
      <w:proofErr w:type="spellEnd"/>
    </w:p>
    <w:p w14:paraId="3406AE52" w14:textId="5D717F0B" w:rsidR="000D0A7C" w:rsidRDefault="000D0A7C" w:rsidP="000D0A7C">
      <w:pPr>
        <w:pStyle w:val="tbtitre4"/>
      </w:pPr>
      <w:r>
        <w:t xml:space="preserve">Phase de </w:t>
      </w:r>
      <w:proofErr w:type="spellStart"/>
      <w:r>
        <w:t>jeu</w:t>
      </w:r>
      <w:proofErr w:type="spellEnd"/>
    </w:p>
    <w:p w14:paraId="445073A6" w14:textId="6623BDBB" w:rsidR="000D0A7C" w:rsidRDefault="000D0A7C" w:rsidP="000D0A7C">
      <w:pPr>
        <w:pStyle w:val="tbtitre4"/>
      </w:pPr>
      <w:r>
        <w:t xml:space="preserve">Phase de </w:t>
      </w:r>
      <w:proofErr w:type="spellStart"/>
      <w:r>
        <w:t>feedback</w:t>
      </w:r>
      <w:proofErr w:type="spellEnd"/>
    </w:p>
    <w:p w14:paraId="0C6A9C36" w14:textId="70B3BB1E" w:rsidR="003F7941" w:rsidRDefault="003F7941" w:rsidP="003F7941">
      <w:pPr>
        <w:pStyle w:val="tbnormal"/>
      </w:pPr>
      <w:r>
        <w:t>Essayer de générer les indicateurs :</w:t>
      </w:r>
    </w:p>
    <w:p w14:paraId="3A1E50A8" w14:textId="4C556200" w:rsidR="003F7941" w:rsidRDefault="003F7941" w:rsidP="003F7941">
      <w:pPr>
        <w:pStyle w:val="tbnormal"/>
      </w:pPr>
      <w:r>
        <w:t>Nombre de vente</w:t>
      </w:r>
    </w:p>
    <w:p w14:paraId="38090018" w14:textId="77F4BD5D" w:rsidR="003F7941" w:rsidRDefault="003F7941" w:rsidP="003F7941">
      <w:pPr>
        <w:pStyle w:val="tbnormal"/>
      </w:pPr>
      <w:r>
        <w:t>Chiffre d’affaire</w:t>
      </w:r>
    </w:p>
    <w:p w14:paraId="1BB488E7" w14:textId="03118283" w:rsidR="003F7941" w:rsidRPr="003F7941" w:rsidRDefault="003F7941" w:rsidP="003F7941">
      <w:pPr>
        <w:pStyle w:val="tbnormal"/>
      </w:pPr>
      <w:r>
        <w:t>Prix moyen</w:t>
      </w:r>
    </w:p>
    <w:p w14:paraId="0B526F6D" w14:textId="74895793" w:rsidR="00D25133" w:rsidRDefault="00D25133" w:rsidP="00D25133">
      <w:pPr>
        <w:pStyle w:val="tbtitre1"/>
      </w:pPr>
      <w:r>
        <w:t>Votre Job chez Brewery &amp; Co.</w:t>
      </w:r>
    </w:p>
    <w:p w14:paraId="7E9D9972" w14:textId="159F75DF" w:rsidR="00406044" w:rsidRDefault="00D25133" w:rsidP="00D25133">
      <w:pPr>
        <w:pStyle w:val="tbnormal"/>
      </w:pPr>
      <w:r>
        <w:t xml:space="preserve">La description du scénario est disponible </w:t>
      </w:r>
      <w:r w:rsidR="00C91948">
        <w:t>au chapitre #REF de cet article ou en annexe dans le document</w:t>
      </w:r>
      <w:r w:rsidR="00406044">
        <w:t> :</w:t>
      </w:r>
    </w:p>
    <w:p w14:paraId="53F19E55" w14:textId="6C6165DF" w:rsidR="00D25133" w:rsidRDefault="004A560B" w:rsidP="00D25133">
      <w:pPr>
        <w:pStyle w:val="tbnormal"/>
      </w:pPr>
      <w:proofErr w:type="spellStart"/>
      <w:r>
        <w:rPr>
          <w:b/>
        </w:rPr>
        <w:t>TB.</w:t>
      </w:r>
      <w:proofErr w:type="gramStart"/>
      <w:r>
        <w:rPr>
          <w:b/>
        </w:rPr>
        <w:t>AT.</w:t>
      </w:r>
      <w:r w:rsidR="00C91948" w:rsidRPr="00C91948">
        <w:rPr>
          <w:b/>
        </w:rPr>
        <w:t>Brewery</w:t>
      </w:r>
      <w:proofErr w:type="spellEnd"/>
      <w:proofErr w:type="gramEnd"/>
      <w:r w:rsidR="00C91948" w:rsidRPr="00C91948">
        <w:rPr>
          <w:b/>
        </w:rPr>
        <w:t xml:space="preserve"> and Co.p</w:t>
      </w:r>
      <w:r>
        <w:rPr>
          <w:b/>
        </w:rPr>
        <w:t>df</w:t>
      </w:r>
    </w:p>
    <w:p w14:paraId="0A6F7AF4" w14:textId="50A20ED4" w:rsidR="003B1EBD" w:rsidRDefault="003B1EBD" w:rsidP="003B1EBD">
      <w:pPr>
        <w:pStyle w:val="tbtitre1"/>
      </w:pPr>
      <w:r>
        <w:t>Jouer au proof of concept</w:t>
      </w:r>
    </w:p>
    <w:p w14:paraId="0D468B3E" w14:textId="77777777" w:rsidR="00406044" w:rsidRDefault="003B1EBD" w:rsidP="003B1EBD">
      <w:pPr>
        <w:pStyle w:val="tbnormal"/>
      </w:pPr>
      <w:r>
        <w:t>L’aide aux opérations pour la version proof of concept peut être trouvée dans le document</w:t>
      </w:r>
      <w:r w:rsidR="00406044">
        <w:t xml:space="preserve"> en annexe :</w:t>
      </w:r>
    </w:p>
    <w:p w14:paraId="741FBCA5" w14:textId="55576A8D" w:rsidR="003B1EBD" w:rsidRDefault="004A560B" w:rsidP="003B1EBD">
      <w:pPr>
        <w:pStyle w:val="tbnormal"/>
        <w:rPr>
          <w:b/>
        </w:rPr>
      </w:pPr>
      <w:proofErr w:type="spellStart"/>
      <w:r>
        <w:rPr>
          <w:b/>
        </w:rPr>
        <w:t>TB.</w:t>
      </w:r>
      <w:proofErr w:type="gramStart"/>
      <w:r>
        <w:rPr>
          <w:b/>
        </w:rPr>
        <w:t>AT.</w:t>
      </w:r>
      <w:r w:rsidR="003B1EBD" w:rsidRPr="003B1EBD">
        <w:rPr>
          <w:b/>
        </w:rPr>
        <w:t>JobAids</w:t>
      </w:r>
      <w:proofErr w:type="spellEnd"/>
      <w:proofErr w:type="gramEnd"/>
      <w:r w:rsidR="003B1EBD" w:rsidRPr="003B1EBD">
        <w:rPr>
          <w:b/>
        </w:rPr>
        <w:t xml:space="preserve"> Brewery and Co.pdf</w:t>
      </w:r>
    </w:p>
    <w:sectPr w:rsidR="003B1EBD" w:rsidSect="00F2693B">
      <w:pgSz w:w="11906" w:h="16838"/>
      <w:pgMar w:top="1418" w:right="2268" w:bottom="1418" w:left="2268" w:header="709" w:footer="709"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780D897" w14:textId="77777777" w:rsidR="00AF4F29" w:rsidRDefault="00AF4F29" w:rsidP="005F2F96">
      <w:pPr>
        <w:spacing w:after="0" w:line="240" w:lineRule="auto"/>
      </w:pPr>
      <w:r>
        <w:separator/>
      </w:r>
    </w:p>
  </w:endnote>
  <w:endnote w:type="continuationSeparator" w:id="0">
    <w:p w14:paraId="163E6E8C" w14:textId="77777777" w:rsidR="00AF4F29" w:rsidRDefault="00AF4F29" w:rsidP="005F2F9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auto"/>
    <w:pitch w:val="variable"/>
    <w:sig w:usb0="E1002EFF" w:usb1="C000605B" w:usb2="00000029" w:usb3="00000000" w:csb0="000101FF" w:csb1="00000000"/>
  </w:font>
  <w:font w:name="Calibri">
    <w:panose1 w:val="020F0502020204030204"/>
    <w:charset w:val="00"/>
    <w:family w:val="auto"/>
    <w:pitch w:val="variable"/>
    <w:sig w:usb0="E00002FF" w:usb1="4000ACFF" w:usb2="00000001" w:usb3="00000000" w:csb0="0000019F" w:csb1="00000000"/>
  </w:font>
  <w:font w:name="Calibri Light">
    <w:panose1 w:val="020F0302020204030204"/>
    <w:charset w:val="00"/>
    <w:family w:val="auto"/>
    <w:pitch w:val="variable"/>
    <w:sig w:usb0="A00002EF" w:usb1="4000207B" w:usb2="00000000" w:usb3="00000000" w:csb0="0000019F" w:csb1="00000000"/>
  </w:font>
  <w:font w:name="Times">
    <w:panose1 w:val="02000500000000000000"/>
    <w:charset w:val="00"/>
    <w:family w:val="auto"/>
    <w:pitch w:val="variable"/>
    <w:sig w:usb0="00000003" w:usb1="00000000" w:usb2="00000000" w:usb3="00000000" w:csb0="00000001" w:csb1="00000000"/>
  </w:font>
  <w:font w:name="environ">
    <w:altName w:val="Times New Roman"/>
    <w:panose1 w:val="00000000000000000000"/>
    <w:charset w:val="00"/>
    <w:family w:val="roman"/>
    <w:notTrueType/>
    <w:pitch w:val="default"/>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E58DA07" w14:textId="4F512DBE" w:rsidR="00FC2829" w:rsidRPr="00D171B1" w:rsidRDefault="00FC2829" w:rsidP="00D171B1">
    <w:pPr>
      <w:pStyle w:val="Pieddepage"/>
      <w:rPr>
        <w:sz w:val="21"/>
      </w:rP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998EBDE" w14:textId="77777777" w:rsidR="00AF4F29" w:rsidRDefault="00AF4F29" w:rsidP="005F2F96">
      <w:pPr>
        <w:spacing w:after="0" w:line="240" w:lineRule="auto"/>
      </w:pPr>
      <w:r>
        <w:separator/>
      </w:r>
    </w:p>
  </w:footnote>
  <w:footnote w:type="continuationSeparator" w:id="0">
    <w:p w14:paraId="236E9DEB" w14:textId="77777777" w:rsidR="00AF4F29" w:rsidRDefault="00AF4F29" w:rsidP="005F2F96">
      <w:pPr>
        <w:spacing w:after="0" w:line="240" w:lineRule="auto"/>
      </w:pPr>
      <w:r>
        <w:continuationSeparator/>
      </w:r>
    </w:p>
  </w:footnote>
  <w:footnote w:id="1">
    <w:p w14:paraId="5D59FDE6" w14:textId="77777777" w:rsidR="00FC2829" w:rsidRDefault="00FC2829" w:rsidP="003A3266">
      <w:pPr>
        <w:pStyle w:val="Notedebasdepage"/>
      </w:pPr>
      <w:r>
        <w:rPr>
          <w:rStyle w:val="Appelnotedebasdep"/>
        </w:rPr>
        <w:footnoteRef/>
      </w:r>
      <w:r>
        <w:t xml:space="preserve"> </w:t>
      </w:r>
      <w:r w:rsidRPr="00853F1C">
        <w:t>https://fr.wikipedia.org/wiki/Sigmund_Freud</w:t>
      </w:r>
    </w:p>
  </w:footnote>
  <w:footnote w:id="2">
    <w:p w14:paraId="1CA8D4F0" w14:textId="7C5BAF3D" w:rsidR="00FC2829" w:rsidRDefault="00FC2829">
      <w:pPr>
        <w:pStyle w:val="Notedebasdepage"/>
      </w:pPr>
      <w:r>
        <w:rPr>
          <w:rStyle w:val="Appelnotedebasdep"/>
        </w:rPr>
        <w:footnoteRef/>
      </w:r>
      <w:r>
        <w:t xml:space="preserve"> </w:t>
      </w:r>
      <w:r w:rsidRPr="003A3266">
        <w:t>https://www.youtube.com/watch?v=1zL1gqYJdqk</w:t>
      </w:r>
    </w:p>
  </w:footnote>
  <w:footnote w:id="3">
    <w:p w14:paraId="7CE3476B" w14:textId="6BAFB87F" w:rsidR="00FC2829" w:rsidRDefault="00FC2829">
      <w:pPr>
        <w:pStyle w:val="Notedebasdepage"/>
      </w:pPr>
      <w:r>
        <w:rPr>
          <w:rStyle w:val="Appelnotedebasdep"/>
        </w:rPr>
        <w:footnoteRef/>
      </w:r>
      <w:r>
        <w:t xml:space="preserve"> </w:t>
      </w:r>
      <w:r w:rsidRPr="00CD2542">
        <w:t>https://erpsim.hec.ca/en/team</w:t>
      </w:r>
    </w:p>
  </w:footnote>
  <w:footnote w:id="4">
    <w:p w14:paraId="6218543D" w14:textId="77777777" w:rsidR="00FC2829" w:rsidRDefault="00FC2829" w:rsidP="002C572B">
      <w:pPr>
        <w:pStyle w:val="Notedebasdepage"/>
      </w:pPr>
      <w:r>
        <w:rPr>
          <w:rStyle w:val="Appelnotedebasdep"/>
        </w:rPr>
        <w:footnoteRef/>
      </w:r>
      <w:r>
        <w:t xml:space="preserve"> </w:t>
      </w:r>
      <w:r w:rsidRPr="00AA4B12">
        <w:t>http://www.insee.fr/fr/themes/document.asp?ref_id=tic11</w:t>
      </w:r>
    </w:p>
  </w:footnote>
  <w:footnote w:id="5">
    <w:p w14:paraId="7AA2A3A0" w14:textId="2AF56099" w:rsidR="00FC2829" w:rsidRDefault="00FC2829">
      <w:pPr>
        <w:pStyle w:val="Notedebasdepage"/>
      </w:pPr>
      <w:r>
        <w:rPr>
          <w:rStyle w:val="Appelnotedebasdep"/>
        </w:rPr>
        <w:footnoteRef/>
      </w:r>
      <w:r>
        <w:t xml:space="preserve"> Mot inventé</w:t>
      </w:r>
    </w:p>
  </w:footnote>
  <w:footnote w:id="6">
    <w:p w14:paraId="5ED618AB" w14:textId="5DB201CF" w:rsidR="00FC2829" w:rsidRDefault="00FC2829">
      <w:pPr>
        <w:pStyle w:val="Notedebasdepage"/>
      </w:pPr>
      <w:r>
        <w:rPr>
          <w:rStyle w:val="Appelnotedebasdep"/>
        </w:rPr>
        <w:footnoteRef/>
      </w:r>
      <w:r>
        <w:t xml:space="preserve"> </w:t>
      </w:r>
      <w:r w:rsidRPr="00390290">
        <w:t>http://www.formavox.com/pourquoi-comment-utiliser-integrer-jeux-formation</w:t>
      </w:r>
    </w:p>
  </w:footnote>
  <w:footnote w:id="7">
    <w:p w14:paraId="2930CE48" w14:textId="790046E8" w:rsidR="00FC2829" w:rsidRDefault="00FC2829">
      <w:pPr>
        <w:pStyle w:val="Notedebasdepage"/>
      </w:pPr>
      <w:r>
        <w:rPr>
          <w:rStyle w:val="Appelnotedebasdep"/>
        </w:rPr>
        <w:footnoteRef/>
      </w:r>
      <w:r>
        <w:t xml:space="preserve"> </w:t>
      </w:r>
      <w:r>
        <w:rPr>
          <w:rFonts w:cs="Times New Roman"/>
          <w:lang w:val="fr-FR"/>
        </w:rPr>
        <w:t>http://www.gdt.oqlf.gouv.qc.ca/ficheOqlf.aspx?Id_Fiche=26502971</w:t>
      </w:r>
    </w:p>
  </w:footnote>
  <w:footnote w:id="8">
    <w:p w14:paraId="5F6D455B" w14:textId="3755E7BC" w:rsidR="00FC2829" w:rsidRDefault="00FC2829">
      <w:pPr>
        <w:pStyle w:val="Notedebasdepage"/>
      </w:pPr>
      <w:r>
        <w:rPr>
          <w:rStyle w:val="Appelnotedebasdep"/>
        </w:rPr>
        <w:footnoteRef/>
      </w:r>
      <w:r>
        <w:t xml:space="preserve"> </w:t>
      </w:r>
      <w:r w:rsidRPr="004E4DC2">
        <w:t>http://www.formavox.com/serious-game-cles-de-succes-formation-entreprise</w:t>
      </w:r>
    </w:p>
  </w:footnote>
  <w:footnote w:id="9">
    <w:p w14:paraId="4603A2F0" w14:textId="08504411" w:rsidR="00FC2829" w:rsidRDefault="00FC2829" w:rsidP="001D5CD4">
      <w:pPr>
        <w:widowControl w:val="0"/>
        <w:autoSpaceDE w:val="0"/>
        <w:autoSpaceDN w:val="0"/>
        <w:adjustRightInd w:val="0"/>
        <w:spacing w:after="0" w:line="240" w:lineRule="auto"/>
      </w:pPr>
      <w:r>
        <w:rPr>
          <w:rStyle w:val="Appelnotedebasdep"/>
        </w:rPr>
        <w:footnoteRef/>
      </w:r>
      <w:r>
        <w:t xml:space="preserve"> </w:t>
      </w:r>
      <w:r>
        <w:rPr>
          <w:rFonts w:cs="Times New Roman"/>
          <w:sz w:val="20"/>
          <w:szCs w:val="20"/>
          <w:lang w:val="fr-FR"/>
        </w:rPr>
        <w:t xml:space="preserve">Projets : « La chambre des erreurs » et « Tournoi « serious game </w:t>
      </w:r>
      <w:proofErr w:type="spellStart"/>
      <w:r>
        <w:rPr>
          <w:rFonts w:cs="Times New Roman"/>
          <w:sz w:val="20"/>
          <w:szCs w:val="20"/>
          <w:lang w:val="fr-FR"/>
        </w:rPr>
        <w:t>interpro</w:t>
      </w:r>
      <w:proofErr w:type="spellEnd"/>
      <w:r>
        <w:rPr>
          <w:rFonts w:cs="Times New Roman"/>
          <w:sz w:val="20"/>
          <w:szCs w:val="20"/>
          <w:lang w:val="fr-FR"/>
        </w:rPr>
        <w:t xml:space="preserve"> santé » » en lien avec </w:t>
      </w:r>
      <w:proofErr w:type="spellStart"/>
      <w:r>
        <w:rPr>
          <w:rFonts w:cs="Times New Roman"/>
          <w:sz w:val="20"/>
          <w:szCs w:val="20"/>
          <w:lang w:val="fr-FR"/>
        </w:rPr>
        <w:t>Cyberlearn</w:t>
      </w:r>
      <w:proofErr w:type="spellEnd"/>
      <w:r>
        <w:rPr>
          <w:rFonts w:cs="Times New Roman"/>
          <w:sz w:val="20"/>
          <w:szCs w:val="20"/>
          <w:lang w:val="fr-FR"/>
        </w:rPr>
        <w:t>.</w:t>
      </w:r>
    </w:p>
  </w:footnote>
  <w:footnote w:id="10">
    <w:p w14:paraId="11422D5A" w14:textId="444D3611" w:rsidR="00FC2829" w:rsidRDefault="00FC2829" w:rsidP="009D4383">
      <w:pPr>
        <w:pStyle w:val="Notedebasdepage"/>
      </w:pPr>
      <w:r>
        <w:rPr>
          <w:rStyle w:val="Appelnotedebasdep"/>
        </w:rPr>
        <w:footnoteRef/>
      </w:r>
      <w:r>
        <w:t xml:space="preserve"> Chiffres repris de</w:t>
      </w:r>
      <w:r w:rsidRPr="005417A6">
        <w:t xml:space="preserve"> « </w:t>
      </w:r>
      <w:proofErr w:type="spellStart"/>
      <w:r w:rsidRPr="005417A6">
        <w:t>Fashion</w:t>
      </w:r>
      <w:proofErr w:type="spellEnd"/>
      <w:r w:rsidRPr="005417A6">
        <w:t xml:space="preserve"> Game » (http://fr.slideshare.net/PierreMajoriqueLger/new-erpsim-fashion-game-beta-version-by-erpsim-lab).</w:t>
      </w:r>
    </w:p>
  </w:footnote>
  <w:footnote w:id="11">
    <w:p w14:paraId="68B49025" w14:textId="046004ED" w:rsidR="00FC2829" w:rsidRDefault="00FC2829">
      <w:pPr>
        <w:pStyle w:val="Notedebasdepage"/>
      </w:pPr>
      <w:r>
        <w:rPr>
          <w:rStyle w:val="Appelnotedebasdep"/>
        </w:rPr>
        <w:footnoteRef/>
      </w:r>
      <w:r>
        <w:t xml:space="preserve"> Définition de PBL par ERPSim® : </w:t>
      </w:r>
      <w:r w:rsidRPr="006D5C03">
        <w:t>https://erpsim.hec.ca/en/explore</w:t>
      </w:r>
    </w:p>
  </w:footnote>
  <w:footnote w:id="12">
    <w:p w14:paraId="176D09F4" w14:textId="76C3E398" w:rsidR="00FC2829" w:rsidRDefault="00FC2829">
      <w:pPr>
        <w:pStyle w:val="Notedebasdepage"/>
      </w:pPr>
      <w:r>
        <w:rPr>
          <w:rStyle w:val="Appelnotedebasdep"/>
        </w:rPr>
        <w:footnoteRef/>
      </w:r>
      <w:r>
        <w:t xml:space="preserve"> </w:t>
      </w:r>
      <w:r w:rsidRPr="008834E8">
        <w:t>https://erpsim.hec.ca/en/explore</w:t>
      </w:r>
    </w:p>
  </w:footnote>
  <w:footnote w:id="13">
    <w:p w14:paraId="058C30A9" w14:textId="09D3B130" w:rsidR="00FC2829" w:rsidRDefault="00FC2829">
      <w:pPr>
        <w:pStyle w:val="Notedebasdepage"/>
      </w:pPr>
      <w:r>
        <w:rPr>
          <w:rStyle w:val="Appelnotedebasdep"/>
        </w:rPr>
        <w:footnoteRef/>
      </w:r>
      <w:r>
        <w:t xml:space="preserve"> </w:t>
      </w:r>
      <w:r w:rsidRPr="008834E8">
        <w:t>https://erpsim.hec.ca/en/explore</w:t>
      </w:r>
    </w:p>
  </w:footnote>
  <w:footnote w:id="14">
    <w:p w14:paraId="08123FA5" w14:textId="4C81E313" w:rsidR="00FC2829" w:rsidRDefault="00FC2829">
      <w:pPr>
        <w:pStyle w:val="Notedebasdepage"/>
      </w:pPr>
      <w:r>
        <w:rPr>
          <w:rStyle w:val="Appelnotedebasdep"/>
        </w:rPr>
        <w:footnoteRef/>
      </w:r>
      <w:r>
        <w:t xml:space="preserve"> </w:t>
      </w:r>
      <w:r w:rsidRPr="008834E8">
        <w:t>https://erpsim.hec.ca/en/explore</w:t>
      </w:r>
    </w:p>
  </w:footnote>
  <w:footnote w:id="15">
    <w:p w14:paraId="5F4AA8CB" w14:textId="65572A84" w:rsidR="00FC2829" w:rsidRDefault="00FC2829">
      <w:pPr>
        <w:pStyle w:val="Notedebasdepage"/>
      </w:pPr>
      <w:r>
        <w:rPr>
          <w:rStyle w:val="Appelnotedebasdep"/>
        </w:rPr>
        <w:footnoteRef/>
      </w:r>
      <w:r>
        <w:t xml:space="preserve"> </w:t>
      </w:r>
      <w:r w:rsidRPr="00CB1F2C">
        <w:t>http://www.formavox.com/serious-game-cles-de-succes-formation-entreprise</w:t>
      </w:r>
    </w:p>
  </w:footnote>
  <w:footnote w:id="16">
    <w:p w14:paraId="78914659" w14:textId="1DDE2532" w:rsidR="00FC2829" w:rsidRDefault="00FC2829">
      <w:pPr>
        <w:pStyle w:val="Notedebasdepage"/>
      </w:pPr>
      <w:r>
        <w:rPr>
          <w:rStyle w:val="Appelnotedebasdep"/>
        </w:rPr>
        <w:footnoteRef/>
      </w:r>
      <w:r>
        <w:t xml:space="preserve"> </w:t>
      </w:r>
      <w:r w:rsidRPr="002D76C9">
        <w:t>www.odoo.com/fr_FR/</w:t>
      </w:r>
    </w:p>
  </w:footnote>
  <w:footnote w:id="17">
    <w:p w14:paraId="5937E250" w14:textId="0E4B7382" w:rsidR="00FC2829" w:rsidRDefault="00FC2829">
      <w:pPr>
        <w:pStyle w:val="Notedebasdepage"/>
      </w:pPr>
      <w:r>
        <w:rPr>
          <w:rStyle w:val="Appelnotedebasdep"/>
        </w:rPr>
        <w:footnoteRef/>
      </w:r>
      <w:r>
        <w:t xml:space="preserve"> </w:t>
      </w:r>
      <w:r w:rsidRPr="00EC7675">
        <w:t>https://www.odoo.com/fr_FR/</w:t>
      </w:r>
    </w:p>
  </w:footnote>
  <w:footnote w:id="18">
    <w:p w14:paraId="04AD0082" w14:textId="0193E2B6" w:rsidR="00FC2829" w:rsidRDefault="00FC2829">
      <w:pPr>
        <w:pStyle w:val="Notedebasdepage"/>
      </w:pPr>
      <w:r>
        <w:rPr>
          <w:rStyle w:val="Appelnotedebasdep"/>
        </w:rPr>
        <w:footnoteRef/>
      </w:r>
      <w:r>
        <w:t xml:space="preserve"> </w:t>
      </w:r>
      <w:r w:rsidRPr="00767483">
        <w:t>https://www.odoo.com/fr_FR/</w:t>
      </w:r>
    </w:p>
  </w:footnote>
  <w:footnote w:id="19">
    <w:p w14:paraId="51FC585D" w14:textId="44AD47DB" w:rsidR="00FC2829" w:rsidRDefault="00FC2829">
      <w:pPr>
        <w:pStyle w:val="Notedebasdepage"/>
      </w:pPr>
      <w:r>
        <w:rPr>
          <w:rStyle w:val="Appelnotedebasdep"/>
        </w:rPr>
        <w:footnoteRef/>
      </w:r>
      <w:r>
        <w:t xml:space="preserve"> </w:t>
      </w:r>
      <w:r w:rsidRPr="00A06989">
        <w:t>https://www.odoo.com/fr_FR/page/editions</w:t>
      </w:r>
    </w:p>
  </w:footnote>
  <w:footnote w:id="20">
    <w:p w14:paraId="747F8C0E" w14:textId="48897A03" w:rsidR="00FC2829" w:rsidRDefault="00FC2829">
      <w:pPr>
        <w:pStyle w:val="Notedebasdepage"/>
      </w:pPr>
      <w:r>
        <w:rPr>
          <w:rStyle w:val="Appelnotedebasdep"/>
        </w:rPr>
        <w:footnoteRef/>
      </w:r>
      <w:r>
        <w:t xml:space="preserve"> </w:t>
      </w:r>
      <w:r w:rsidRPr="00AC2754">
        <w:t>https://www.odoo.com/fr_FR/page/education-program</w:t>
      </w:r>
    </w:p>
  </w:footnote>
  <w:footnote w:id="21">
    <w:p w14:paraId="5032D0E6" w14:textId="19D0CBBC" w:rsidR="00FC2829" w:rsidRDefault="00FC2829">
      <w:pPr>
        <w:pStyle w:val="Notedebasdepage"/>
      </w:pPr>
      <w:r>
        <w:rPr>
          <w:rStyle w:val="Appelnotedebasdep"/>
        </w:rPr>
        <w:footnoteRef/>
      </w:r>
      <w:r>
        <w:t xml:space="preserve"> </w:t>
      </w:r>
      <w:r w:rsidRPr="00AC2754">
        <w:t>https://www.odoo.com/fr_FR/page/education-program</w:t>
      </w:r>
    </w:p>
  </w:footnote>
  <w:footnote w:id="22">
    <w:p w14:paraId="030D6061" w14:textId="67B20D03" w:rsidR="00FC2829" w:rsidRDefault="00FC2829">
      <w:pPr>
        <w:pStyle w:val="Notedebasdepage"/>
      </w:pPr>
      <w:r>
        <w:rPr>
          <w:rStyle w:val="Appelnotedebasdep"/>
        </w:rPr>
        <w:footnoteRef/>
      </w:r>
      <w:r>
        <w:t xml:space="preserve"> </w:t>
      </w:r>
      <w:r w:rsidRPr="00AE6E0E">
        <w:t>https://www.odoo.com/fr_FR/page/download</w:t>
      </w:r>
    </w:p>
  </w:footnote>
  <w:footnote w:id="23">
    <w:p w14:paraId="2021AF63" w14:textId="3B677291" w:rsidR="00FC2829" w:rsidRDefault="00FC2829">
      <w:pPr>
        <w:pStyle w:val="Notedebasdepage"/>
      </w:pPr>
      <w:r>
        <w:rPr>
          <w:rStyle w:val="Appelnotedebasdep"/>
        </w:rPr>
        <w:footnoteRef/>
      </w:r>
      <w:r>
        <w:t xml:space="preserve"> </w:t>
      </w:r>
      <w:r w:rsidRPr="00F87853">
        <w:t>https://www.odoo.com/documentation/9.0/index.html</w:t>
      </w:r>
    </w:p>
  </w:footnote>
  <w:footnote w:id="24">
    <w:p w14:paraId="1D3DC2D7" w14:textId="77FCDCA8" w:rsidR="00FC2829" w:rsidRDefault="00FC2829">
      <w:pPr>
        <w:pStyle w:val="Notedebasdepage"/>
      </w:pPr>
      <w:r>
        <w:rPr>
          <w:rStyle w:val="Appelnotedebasdep"/>
        </w:rPr>
        <w:footnoteRef/>
      </w:r>
      <w:r>
        <w:t xml:space="preserve"> </w:t>
      </w:r>
      <w:r w:rsidRPr="00F87853">
        <w:t>https://www.odoo.com/documentation/9.0/index.html</w:t>
      </w:r>
    </w:p>
  </w:footnote>
  <w:footnote w:id="25">
    <w:p w14:paraId="017C431E" w14:textId="55C5AAD8" w:rsidR="00FC2829" w:rsidRDefault="00FC2829">
      <w:pPr>
        <w:pStyle w:val="Notedebasdepage"/>
      </w:pPr>
      <w:r>
        <w:rPr>
          <w:rStyle w:val="Appelnotedebasdep"/>
        </w:rPr>
        <w:footnoteRef/>
      </w:r>
      <w:r>
        <w:t xml:space="preserve"> </w:t>
      </w:r>
      <w:r w:rsidRPr="00F87853">
        <w:t>https://www.odoo.com/documentation/9.0/index.html</w:t>
      </w:r>
    </w:p>
  </w:footnote>
  <w:footnote w:id="26">
    <w:p w14:paraId="637FB2FB" w14:textId="26B48B31" w:rsidR="00FC2829" w:rsidRDefault="00FC2829">
      <w:pPr>
        <w:pStyle w:val="Notedebasdepage"/>
      </w:pPr>
      <w:r>
        <w:rPr>
          <w:rStyle w:val="Appelnotedebasdep"/>
        </w:rPr>
        <w:footnoteRef/>
      </w:r>
      <w:r>
        <w:t xml:space="preserve"> </w:t>
      </w:r>
      <w:r w:rsidRPr="0000553C">
        <w:t>https://www.odoo.com/documentation/9.0/api_integration.html</w:t>
      </w:r>
    </w:p>
  </w:footnote>
  <w:footnote w:id="27">
    <w:p w14:paraId="2BC3C7DE" w14:textId="392131E7" w:rsidR="00FC2829" w:rsidRDefault="00FC2829">
      <w:pPr>
        <w:pStyle w:val="Notedebasdepage"/>
      </w:pPr>
      <w:r>
        <w:rPr>
          <w:rStyle w:val="Appelnotedebasdep"/>
        </w:rPr>
        <w:footnoteRef/>
      </w:r>
      <w:r>
        <w:t xml:space="preserve"> </w:t>
      </w:r>
      <w:r w:rsidRPr="002A7FE4">
        <w:t>https://www.odoo.com/documentation/9.0/api_integration.html</w:t>
      </w:r>
    </w:p>
  </w:footnote>
  <w:footnote w:id="28">
    <w:p w14:paraId="6526C1F9" w14:textId="4DFE72F4" w:rsidR="00FC2829" w:rsidRDefault="00FC2829">
      <w:pPr>
        <w:pStyle w:val="Notedebasdepage"/>
      </w:pPr>
      <w:r>
        <w:rPr>
          <w:rStyle w:val="Appelnotedebasdep"/>
        </w:rPr>
        <w:footnoteRef/>
      </w:r>
      <w:r>
        <w:t xml:space="preserve"> </w:t>
      </w:r>
      <w:r w:rsidRPr="0006142C">
        <w:t>http://www.bpmb.de/images/BPMN2_0_Poster_FR.pdf</w:t>
      </w:r>
    </w:p>
  </w:footnote>
  <w:footnote w:id="29">
    <w:p w14:paraId="3792006A" w14:textId="77777777" w:rsidR="00FC2829" w:rsidRDefault="00FC2829" w:rsidP="00483FF3">
      <w:pPr>
        <w:pStyle w:val="Notedebasdepage"/>
      </w:pPr>
      <w:r>
        <w:rPr>
          <w:rStyle w:val="Appelnotedebasdep"/>
        </w:rPr>
        <w:footnoteRef/>
      </w:r>
      <w:r>
        <w:t xml:space="preserve"> </w:t>
      </w:r>
      <w:r w:rsidRPr="00DF0683">
        <w:t>http://logistique-pour-tous.fr/flux-pousse-ou-flux-tire/</w:t>
      </w:r>
    </w:p>
  </w:footnote>
  <w:footnote w:id="30">
    <w:p w14:paraId="7726ADE2" w14:textId="77777777" w:rsidR="00FC2829" w:rsidRDefault="00FC2829" w:rsidP="00483FF3">
      <w:pPr>
        <w:pStyle w:val="Notedebasdepage"/>
      </w:pPr>
      <w:r>
        <w:rPr>
          <w:rStyle w:val="Appelnotedebasdep"/>
        </w:rPr>
        <w:footnoteRef/>
      </w:r>
      <w:r>
        <w:t xml:space="preserve"> </w:t>
      </w:r>
      <w:r w:rsidRPr="00C55E4D">
        <w:t>http://logistique-pour-tous.fr/flux-pousse-ou-flux-tire/</w:t>
      </w:r>
    </w:p>
  </w:footnote>
  <w:footnote w:id="31">
    <w:p w14:paraId="758E23D0" w14:textId="77777777" w:rsidR="00FC2829" w:rsidRPr="005F2F96" w:rsidRDefault="00FC2829" w:rsidP="003C6CA5">
      <w:pPr>
        <w:pStyle w:val="Notedebasdepage"/>
        <w:rPr>
          <w:rFonts w:cs="Times New Roman"/>
        </w:rPr>
      </w:pPr>
      <w:r w:rsidRPr="005F2F96">
        <w:rPr>
          <w:rStyle w:val="Appelnotedebasdep"/>
          <w:rFonts w:cs="Times New Roman"/>
        </w:rPr>
        <w:footnoteRef/>
      </w:r>
      <w:r w:rsidRPr="005F2F96">
        <w:rPr>
          <w:rFonts w:cs="Times New Roman"/>
        </w:rPr>
        <w:t xml:space="preserve"> Donnée fictive pour le scénario</w:t>
      </w:r>
    </w:p>
  </w:footnote>
  <w:footnote w:id="32">
    <w:p w14:paraId="6900DBDF" w14:textId="77777777" w:rsidR="00FC2829" w:rsidRDefault="00FC2829" w:rsidP="003C6CA5">
      <w:pPr>
        <w:pStyle w:val="Notedebasdepage"/>
      </w:pPr>
      <w:r>
        <w:rPr>
          <w:rStyle w:val="Appelnotedebasdep"/>
        </w:rPr>
        <w:footnoteRef/>
      </w:r>
      <w:r>
        <w:t xml:space="preserve"> </w:t>
      </w:r>
      <w:r w:rsidRPr="005A2556">
        <w:t xml:space="preserve">Les prix sont influencés par </w:t>
      </w:r>
      <w:proofErr w:type="spellStart"/>
      <w:r w:rsidRPr="005A2556">
        <w:t>Viteos</w:t>
      </w:r>
      <w:proofErr w:type="spellEnd"/>
      <w:r w:rsidRPr="005A2556">
        <w:t xml:space="preserve"> SA pour l’eau, www.brouwland.com pour les différents types de malt, https://www.bieresdumonde.fr/156-levures-de-brasserie pour la levure et de manière subjective pour le miel et le bouquet d’épices.</w:t>
      </w:r>
    </w:p>
  </w:footnote>
  <w:footnote w:id="33">
    <w:p w14:paraId="60FFD6D9" w14:textId="77777777" w:rsidR="00FC2829" w:rsidRDefault="00FC2829" w:rsidP="003C6CA5">
      <w:pPr>
        <w:pStyle w:val="Notedebasdepage"/>
      </w:pPr>
      <w:r>
        <w:rPr>
          <w:rStyle w:val="Appelnotedebasdep"/>
        </w:rPr>
        <w:footnoteRef/>
      </w:r>
      <w:r>
        <w:t xml:space="preserve"> </w:t>
      </w:r>
      <w:r w:rsidRPr="00D51CD4">
        <w:t>Restaurants, discothèques, bars et cafés.</w:t>
      </w:r>
    </w:p>
  </w:footnote>
  <w:footnote w:id="34">
    <w:p w14:paraId="48CAE9BE" w14:textId="2F4E9BA3" w:rsidR="00FC2829" w:rsidRDefault="00FC2829">
      <w:pPr>
        <w:pStyle w:val="Notedebasdepage"/>
      </w:pPr>
      <w:r>
        <w:rPr>
          <w:rStyle w:val="Appelnotedebasdep"/>
        </w:rPr>
        <w:footnoteRef/>
      </w:r>
      <w:r>
        <w:t xml:space="preserve"> </w:t>
      </w:r>
      <w:r w:rsidRPr="00FA13C2">
        <w:t>https://docs.oracle.com/javase/7/docs/api/java/util/logging/Logger.html</w:t>
      </w:r>
    </w:p>
  </w:footnote>
  <w:footnote w:id="35">
    <w:p w14:paraId="04962A0A" w14:textId="29E18259" w:rsidR="00FC2829" w:rsidRDefault="00FC2829">
      <w:pPr>
        <w:pStyle w:val="Notedebasdepage"/>
      </w:pPr>
      <w:r>
        <w:rPr>
          <w:rStyle w:val="Appelnotedebasdep"/>
        </w:rPr>
        <w:footnoteRef/>
      </w:r>
      <w:r>
        <w:t xml:space="preserve"> </w:t>
      </w:r>
      <w:r w:rsidRPr="00870AD0">
        <w:t>https://docs.oracle.com/javase/7/docs/api/java/lang/Thread.html</w:t>
      </w:r>
    </w:p>
  </w:footnote>
  <w:footnote w:id="36">
    <w:p w14:paraId="206EE6A6" w14:textId="77777777" w:rsidR="00FC2829" w:rsidRDefault="00FC2829" w:rsidP="006F69C3">
      <w:pPr>
        <w:pStyle w:val="Notedebasdepage"/>
      </w:pPr>
      <w:r>
        <w:rPr>
          <w:rStyle w:val="Appelnotedebasdep"/>
        </w:rPr>
        <w:footnoteRef/>
      </w:r>
      <w:r>
        <w:t xml:space="preserve"> </w:t>
      </w:r>
      <w:r w:rsidRPr="00E7772D">
        <w:t>https://www.odoo.com/documentation/9.0/api_integration.html</w:t>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2607513" w14:textId="5861159B" w:rsidR="00FC2829" w:rsidRDefault="00FC2829" w:rsidP="00D171B1">
    <w:pPr>
      <w:pStyle w:val="En-tte"/>
      <w:framePr w:wrap="none" w:vAnchor="text" w:hAnchor="margin" w:xAlign="outside" w:y="1"/>
    </w:pPr>
  </w:p>
</w:hdr>
</file>

<file path=word/header10.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7661A7A" w14:textId="77777777" w:rsidR="00FC2829" w:rsidRDefault="00FC2829" w:rsidP="008457C0">
    <w:pPr>
      <w:pStyle w:val="En-tte"/>
      <w:framePr w:wrap="none" w:vAnchor="text" w:hAnchor="margin" w:xAlign="outside" w:y="1"/>
      <w:rPr>
        <w:rStyle w:val="Numrodepage"/>
      </w:rPr>
    </w:pPr>
    <w:r>
      <w:rPr>
        <w:rStyle w:val="Numrodepage"/>
      </w:rPr>
      <w:fldChar w:fldCharType="begin"/>
    </w:r>
    <w:r>
      <w:rPr>
        <w:rStyle w:val="Numrodepage"/>
      </w:rPr>
      <w:instrText xml:space="preserve">PAGE  </w:instrText>
    </w:r>
    <w:r>
      <w:rPr>
        <w:rStyle w:val="Numrodepage"/>
      </w:rPr>
      <w:fldChar w:fldCharType="separate"/>
    </w:r>
    <w:r w:rsidR="004B2753">
      <w:rPr>
        <w:rStyle w:val="Numrodepage"/>
        <w:noProof/>
      </w:rPr>
      <w:t>29</w:t>
    </w:r>
    <w:r>
      <w:rPr>
        <w:rStyle w:val="Numrodepage"/>
      </w:rPr>
      <w:fldChar w:fldCharType="end"/>
    </w:r>
  </w:p>
  <w:p w14:paraId="77195F3A" w14:textId="77777777" w:rsidR="00FC2829" w:rsidRDefault="00FC2829" w:rsidP="00D171B1">
    <w:pPr>
      <w:pStyle w:val="En-tte"/>
      <w:ind w:right="360" w:firstLine="360"/>
    </w:pPr>
  </w:p>
</w:hdr>
</file>

<file path=word/header1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88E2622" w14:textId="77777777" w:rsidR="00FC2829" w:rsidRDefault="00FC2829" w:rsidP="008457C0">
    <w:pPr>
      <w:pStyle w:val="En-tte"/>
      <w:framePr w:wrap="none" w:vAnchor="text" w:hAnchor="margin" w:xAlign="outside" w:y="1"/>
      <w:rPr>
        <w:rStyle w:val="Numrodepage"/>
      </w:rPr>
    </w:pPr>
    <w:r>
      <w:rPr>
        <w:rStyle w:val="Numrodepage"/>
      </w:rPr>
      <w:fldChar w:fldCharType="begin"/>
    </w:r>
    <w:r>
      <w:rPr>
        <w:rStyle w:val="Numrodepage"/>
      </w:rPr>
      <w:instrText xml:space="preserve">PAGE  </w:instrText>
    </w:r>
    <w:r>
      <w:rPr>
        <w:rStyle w:val="Numrodepage"/>
      </w:rPr>
      <w:fldChar w:fldCharType="separate"/>
    </w:r>
    <w:r w:rsidR="004B2753">
      <w:rPr>
        <w:rStyle w:val="Numrodepage"/>
        <w:noProof/>
      </w:rPr>
      <w:t>1</w:t>
    </w:r>
    <w:r>
      <w:rPr>
        <w:rStyle w:val="Numrodepage"/>
      </w:rPr>
      <w:fldChar w:fldCharType="end"/>
    </w:r>
  </w:p>
  <w:p w14:paraId="1059C417" w14:textId="77777777" w:rsidR="00FC2829" w:rsidRDefault="00FC2829" w:rsidP="00D171B1">
    <w:pPr>
      <w:pStyle w:val="En-tte"/>
      <w:ind w:right="360" w:firstLine="360"/>
    </w:pPr>
    <w:r>
      <w:tab/>
    </w:r>
    <w:r>
      <w:tab/>
    </w:r>
  </w:p>
</w:hdr>
</file>

<file path=word/header1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300AA5E" w14:textId="77777777" w:rsidR="00FC2829" w:rsidRPr="00D171B1" w:rsidRDefault="00FC2829" w:rsidP="008457C0">
    <w:pPr>
      <w:pStyle w:val="En-tte"/>
      <w:ind w:right="360" w:firstLine="360"/>
    </w:pPr>
  </w:p>
</w:hdr>
</file>

<file path=word/header1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A4385EA" w14:textId="77777777" w:rsidR="00FC2829" w:rsidRDefault="00FC2829" w:rsidP="008667F4">
    <w:pPr>
      <w:pStyle w:val="En-tte"/>
      <w:ind w:right="360" w:firstLine="360"/>
    </w:pPr>
  </w:p>
</w:hdr>
</file>

<file path=word/header14.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7BE3CAF" w14:textId="77777777" w:rsidR="00FC2829" w:rsidRPr="00D171B1" w:rsidRDefault="00FC2829" w:rsidP="008667F4">
    <w:pPr>
      <w:pStyle w:val="En-tte"/>
      <w:ind w:right="360"/>
    </w:pPr>
  </w:p>
</w:hdr>
</file>

<file path=word/header15.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ECFBD2E" w14:textId="77777777" w:rsidR="00FC2829" w:rsidRDefault="00FC2829" w:rsidP="00D57FA0">
    <w:pPr>
      <w:pStyle w:val="En-tte"/>
      <w:framePr w:wrap="none" w:vAnchor="text" w:hAnchor="margin" w:xAlign="outside" w:y="1"/>
      <w:rPr>
        <w:rStyle w:val="Numrodepage"/>
      </w:rPr>
    </w:pPr>
    <w:r>
      <w:rPr>
        <w:rStyle w:val="Numrodepage"/>
      </w:rPr>
      <w:fldChar w:fldCharType="begin"/>
    </w:r>
    <w:r>
      <w:rPr>
        <w:rStyle w:val="Numrodepage"/>
      </w:rPr>
      <w:instrText xml:space="preserve">PAGE  </w:instrText>
    </w:r>
    <w:r>
      <w:rPr>
        <w:rStyle w:val="Numrodepage"/>
      </w:rPr>
      <w:fldChar w:fldCharType="separate"/>
    </w:r>
    <w:r w:rsidR="003F0820">
      <w:rPr>
        <w:rStyle w:val="Numrodepage"/>
        <w:noProof/>
      </w:rPr>
      <w:t>106</w:t>
    </w:r>
    <w:r>
      <w:rPr>
        <w:rStyle w:val="Numrodepage"/>
      </w:rPr>
      <w:fldChar w:fldCharType="end"/>
    </w:r>
  </w:p>
  <w:p w14:paraId="39570FD1" w14:textId="77777777" w:rsidR="00FC2829" w:rsidRPr="00D171B1" w:rsidRDefault="00FC2829" w:rsidP="008667F4">
    <w:pPr>
      <w:pStyle w:val="En-tte"/>
      <w:ind w:right="360" w:firstLine="360"/>
    </w:pPr>
  </w:p>
</w:hdr>
</file>

<file path=word/header16.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EA1EA3D" w14:textId="77777777" w:rsidR="00FC2829" w:rsidRDefault="00FC2829" w:rsidP="001E282F">
    <w:pPr>
      <w:pStyle w:val="En-tte"/>
      <w:framePr w:wrap="none" w:vAnchor="text" w:hAnchor="margin" w:xAlign="outside" w:y="1"/>
      <w:rPr>
        <w:rStyle w:val="Numrodepage"/>
      </w:rPr>
    </w:pPr>
    <w:r>
      <w:rPr>
        <w:rStyle w:val="Numrodepage"/>
      </w:rPr>
      <w:fldChar w:fldCharType="begin"/>
    </w:r>
    <w:r>
      <w:rPr>
        <w:rStyle w:val="Numrodepage"/>
      </w:rPr>
      <w:instrText xml:space="preserve">PAGE  </w:instrText>
    </w:r>
    <w:r>
      <w:rPr>
        <w:rStyle w:val="Numrodepage"/>
      </w:rPr>
      <w:fldChar w:fldCharType="separate"/>
    </w:r>
    <w:r w:rsidR="003F0820">
      <w:rPr>
        <w:rStyle w:val="Numrodepage"/>
        <w:noProof/>
      </w:rPr>
      <w:t>107</w:t>
    </w:r>
    <w:r>
      <w:rPr>
        <w:rStyle w:val="Numrodepage"/>
      </w:rPr>
      <w:fldChar w:fldCharType="end"/>
    </w:r>
  </w:p>
  <w:p w14:paraId="21A99286" w14:textId="77777777" w:rsidR="00FC2829" w:rsidRDefault="00FC2829" w:rsidP="008667F4">
    <w:pPr>
      <w:pStyle w:val="En-tte"/>
      <w:ind w:right="360" w:firstLine="360"/>
    </w:pPr>
  </w:p>
</w:hdr>
</file>

<file path=word/header17.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2ECB0D8" w14:textId="77777777" w:rsidR="00FC2829" w:rsidRDefault="00FC2829" w:rsidP="00D171B1">
    <w:pPr>
      <w:pStyle w:val="En-tte"/>
      <w:framePr w:wrap="none" w:vAnchor="text" w:hAnchor="margin" w:xAlign="outside" w:y="1"/>
      <w:rPr>
        <w:rStyle w:val="Numrodepage"/>
      </w:rPr>
    </w:pPr>
    <w:r>
      <w:rPr>
        <w:rStyle w:val="Numrodepage"/>
      </w:rPr>
      <w:fldChar w:fldCharType="begin"/>
    </w:r>
    <w:r>
      <w:rPr>
        <w:rStyle w:val="Numrodepage"/>
      </w:rPr>
      <w:instrText xml:space="preserve">PAGE  </w:instrText>
    </w:r>
    <w:r>
      <w:rPr>
        <w:rStyle w:val="Numrodepage"/>
      </w:rPr>
      <w:fldChar w:fldCharType="separate"/>
    </w:r>
    <w:r w:rsidR="003F0820">
      <w:rPr>
        <w:rStyle w:val="Numrodepage"/>
        <w:noProof/>
      </w:rPr>
      <w:t>1</w:t>
    </w:r>
    <w:r>
      <w:rPr>
        <w:rStyle w:val="Numrodepage"/>
      </w:rPr>
      <w:fldChar w:fldCharType="end"/>
    </w:r>
  </w:p>
  <w:p w14:paraId="4D4904F1" w14:textId="77777777" w:rsidR="00FC2829" w:rsidRDefault="00FC2829" w:rsidP="00D171B1">
    <w:pPr>
      <w:pStyle w:val="En-tte"/>
      <w:ind w:right="360" w:firstLine="360"/>
    </w:pPr>
    <w:r>
      <w:tab/>
    </w:r>
    <w:r>
      <w:tab/>
    </w:r>
  </w:p>
</w:hdr>
</file>

<file path=word/header18.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5EEC909" w14:textId="77777777" w:rsidR="00FC2829" w:rsidRPr="00D171B1" w:rsidRDefault="00FC2829" w:rsidP="00A00ADB">
    <w:pPr>
      <w:pStyle w:val="En-tte"/>
      <w:ind w:right="360"/>
    </w:pPr>
  </w:p>
</w:hdr>
</file>

<file path=word/header19.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13FEA26" w14:textId="77777777" w:rsidR="00FC2829" w:rsidRDefault="00FC2829" w:rsidP="008667F4">
    <w:pPr>
      <w:pStyle w:val="En-tte"/>
      <w:ind w:right="360" w:firstLine="360"/>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B08D690" w14:textId="28707A9A" w:rsidR="00FC2829" w:rsidRDefault="00FC2829">
    <w:pPr>
      <w:pStyle w:val="En-tte"/>
    </w:pPr>
    <w:r>
      <w:tab/>
    </w:r>
    <w:r>
      <w:tab/>
    </w:r>
  </w:p>
</w:hdr>
</file>

<file path=word/header20.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D2561DD" w14:textId="77777777" w:rsidR="00FC2829" w:rsidRPr="00D171B1" w:rsidRDefault="00FC2829" w:rsidP="008667F4">
    <w:pPr>
      <w:pStyle w:val="En-tte"/>
      <w:ind w:right="360" w:firstLine="360"/>
    </w:pP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2C60562" w14:textId="77777777" w:rsidR="00FC2829" w:rsidRDefault="00FC2829" w:rsidP="00E468BF">
    <w:pPr>
      <w:pStyle w:val="En-tte"/>
      <w:framePr w:wrap="none" w:vAnchor="text" w:hAnchor="margin" w:xAlign="outside" w:y="1"/>
      <w:rPr>
        <w:rStyle w:val="Numrodepage"/>
      </w:rPr>
    </w:pPr>
    <w:r>
      <w:rPr>
        <w:rStyle w:val="Numrodepage"/>
      </w:rPr>
      <w:fldChar w:fldCharType="begin"/>
    </w:r>
    <w:r>
      <w:rPr>
        <w:rStyle w:val="Numrodepage"/>
      </w:rPr>
      <w:instrText xml:space="preserve">PAGE  </w:instrText>
    </w:r>
    <w:r>
      <w:rPr>
        <w:rStyle w:val="Numrodepage"/>
      </w:rPr>
      <w:fldChar w:fldCharType="separate"/>
    </w:r>
    <w:r w:rsidR="004B2753">
      <w:rPr>
        <w:rStyle w:val="Numrodepage"/>
        <w:noProof/>
      </w:rPr>
      <w:t>8</w:t>
    </w:r>
    <w:r>
      <w:rPr>
        <w:rStyle w:val="Numrodepage"/>
      </w:rPr>
      <w:fldChar w:fldCharType="end"/>
    </w:r>
  </w:p>
  <w:p w14:paraId="629665B2" w14:textId="77777777" w:rsidR="00FC2829" w:rsidRPr="00D171B1" w:rsidRDefault="00FC2829" w:rsidP="000149E2">
    <w:pPr>
      <w:pStyle w:val="En-tte"/>
      <w:ind w:right="360" w:firstLine="360"/>
    </w:pPr>
  </w:p>
</w:hdr>
</file>

<file path=word/header4.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528C73F" w14:textId="77777777" w:rsidR="00FC2829" w:rsidRDefault="00FC2829" w:rsidP="000149E2">
    <w:pPr>
      <w:pStyle w:val="En-tte"/>
      <w:framePr w:wrap="none" w:vAnchor="text" w:hAnchor="margin" w:xAlign="outside" w:y="1"/>
      <w:rPr>
        <w:rStyle w:val="Numrodepage"/>
      </w:rPr>
    </w:pPr>
    <w:r>
      <w:rPr>
        <w:rStyle w:val="Numrodepage"/>
      </w:rPr>
      <w:fldChar w:fldCharType="begin"/>
    </w:r>
    <w:r>
      <w:rPr>
        <w:rStyle w:val="Numrodepage"/>
      </w:rPr>
      <w:instrText xml:space="preserve">PAGE  </w:instrText>
    </w:r>
    <w:r>
      <w:rPr>
        <w:rStyle w:val="Numrodepage"/>
      </w:rPr>
      <w:fldChar w:fldCharType="separate"/>
    </w:r>
    <w:r w:rsidR="004B2753">
      <w:rPr>
        <w:rStyle w:val="Numrodepage"/>
        <w:noProof/>
      </w:rPr>
      <w:t>7</w:t>
    </w:r>
    <w:r>
      <w:rPr>
        <w:rStyle w:val="Numrodepage"/>
      </w:rPr>
      <w:fldChar w:fldCharType="end"/>
    </w:r>
  </w:p>
  <w:p w14:paraId="635AAA4F" w14:textId="77777777" w:rsidR="00FC2829" w:rsidRDefault="00FC2829" w:rsidP="00D171B1">
    <w:pPr>
      <w:pStyle w:val="En-tte"/>
      <w:ind w:right="360" w:firstLine="360"/>
    </w:pPr>
  </w:p>
</w:hdr>
</file>

<file path=word/header5.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9D9D292" w14:textId="77777777" w:rsidR="00FC2829" w:rsidRDefault="00FC2829" w:rsidP="00D171B1">
    <w:pPr>
      <w:pStyle w:val="En-tte"/>
      <w:framePr w:wrap="none" w:vAnchor="text" w:hAnchor="margin" w:xAlign="outside" w:y="1"/>
      <w:rPr>
        <w:rStyle w:val="Numrodepage"/>
      </w:rPr>
    </w:pPr>
    <w:r>
      <w:rPr>
        <w:rStyle w:val="Numrodepage"/>
      </w:rPr>
      <w:fldChar w:fldCharType="begin"/>
    </w:r>
    <w:r>
      <w:rPr>
        <w:rStyle w:val="Numrodepage"/>
      </w:rPr>
      <w:instrText xml:space="preserve">PAGE  </w:instrText>
    </w:r>
    <w:r>
      <w:rPr>
        <w:rStyle w:val="Numrodepage"/>
      </w:rPr>
      <w:fldChar w:fldCharType="separate"/>
    </w:r>
    <w:r w:rsidR="004B2753">
      <w:rPr>
        <w:rStyle w:val="Numrodepage"/>
        <w:noProof/>
      </w:rPr>
      <w:t>1</w:t>
    </w:r>
    <w:r>
      <w:rPr>
        <w:rStyle w:val="Numrodepage"/>
      </w:rPr>
      <w:fldChar w:fldCharType="end"/>
    </w:r>
  </w:p>
  <w:p w14:paraId="0BBE0EE9" w14:textId="77777777" w:rsidR="00FC2829" w:rsidRDefault="00FC2829" w:rsidP="00D171B1">
    <w:pPr>
      <w:pStyle w:val="En-tte"/>
      <w:ind w:right="360" w:firstLine="360"/>
    </w:pPr>
    <w:r>
      <w:tab/>
    </w:r>
    <w:r>
      <w:tab/>
    </w:r>
  </w:p>
</w:hdr>
</file>

<file path=word/header6.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BD5F1DD" w14:textId="77777777" w:rsidR="00FC2829" w:rsidRPr="00D171B1" w:rsidRDefault="00FC2829" w:rsidP="0024192F">
    <w:pPr>
      <w:pStyle w:val="En-tte"/>
      <w:ind w:right="360"/>
    </w:pPr>
  </w:p>
</w:hdr>
</file>

<file path=word/header7.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0F86ACF" w14:textId="77777777" w:rsidR="00FC2829" w:rsidRDefault="00FC2829" w:rsidP="00D171B1">
    <w:pPr>
      <w:pStyle w:val="En-tte"/>
      <w:ind w:right="360" w:firstLine="360"/>
    </w:pPr>
  </w:p>
</w:hdr>
</file>

<file path=word/header8.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C01A612" w14:textId="77777777" w:rsidR="00FC2829" w:rsidRPr="00D171B1" w:rsidRDefault="00FC2829" w:rsidP="000965CB">
    <w:pPr>
      <w:pStyle w:val="En-tte"/>
      <w:ind w:right="360"/>
    </w:pPr>
  </w:p>
</w:hdr>
</file>

<file path=word/header9.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DFB39B5" w14:textId="77777777" w:rsidR="00FC2829" w:rsidRDefault="00FC2829" w:rsidP="00E738BD">
    <w:pPr>
      <w:pStyle w:val="En-tte"/>
      <w:framePr w:wrap="none" w:vAnchor="text" w:hAnchor="margin" w:xAlign="outside" w:y="1"/>
      <w:rPr>
        <w:rStyle w:val="Numrodepage"/>
      </w:rPr>
    </w:pPr>
    <w:r>
      <w:rPr>
        <w:rStyle w:val="Numrodepage"/>
      </w:rPr>
      <w:fldChar w:fldCharType="begin"/>
    </w:r>
    <w:r>
      <w:rPr>
        <w:rStyle w:val="Numrodepage"/>
      </w:rPr>
      <w:instrText xml:space="preserve">PAGE  </w:instrText>
    </w:r>
    <w:r>
      <w:rPr>
        <w:rStyle w:val="Numrodepage"/>
      </w:rPr>
      <w:fldChar w:fldCharType="separate"/>
    </w:r>
    <w:r w:rsidR="004B2753">
      <w:rPr>
        <w:rStyle w:val="Numrodepage"/>
        <w:noProof/>
      </w:rPr>
      <w:t>28</w:t>
    </w:r>
    <w:r>
      <w:rPr>
        <w:rStyle w:val="Numrodepage"/>
      </w:rPr>
      <w:fldChar w:fldCharType="end"/>
    </w:r>
  </w:p>
  <w:p w14:paraId="11480992" w14:textId="77777777" w:rsidR="00FC2829" w:rsidRPr="00D171B1" w:rsidRDefault="00FC2829" w:rsidP="008457C0">
    <w:pPr>
      <w:pStyle w:val="En-tte"/>
      <w:ind w:right="360" w:firstLine="360"/>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71F69E6"/>
    <w:multiLevelType w:val="hybridMultilevel"/>
    <w:tmpl w:val="F4B45542"/>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
    <w:nsid w:val="0FF0137A"/>
    <w:multiLevelType w:val="hybridMultilevel"/>
    <w:tmpl w:val="DFF8E31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
    <w:nsid w:val="10AC38A2"/>
    <w:multiLevelType w:val="hybridMultilevel"/>
    <w:tmpl w:val="A94EB6E6"/>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
    <w:nsid w:val="122D00B6"/>
    <w:multiLevelType w:val="hybridMultilevel"/>
    <w:tmpl w:val="DBF6226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
    <w:nsid w:val="12AA385E"/>
    <w:multiLevelType w:val="hybridMultilevel"/>
    <w:tmpl w:val="60C26502"/>
    <w:lvl w:ilvl="0" w:tplc="100C0001">
      <w:start w:val="1"/>
      <w:numFmt w:val="bullet"/>
      <w:lvlText w:val=""/>
      <w:lvlJc w:val="left"/>
      <w:pPr>
        <w:ind w:left="644" w:hanging="360"/>
      </w:pPr>
      <w:rPr>
        <w:rFonts w:ascii="Symbol" w:hAnsi="Symbol" w:hint="default"/>
      </w:rPr>
    </w:lvl>
    <w:lvl w:ilvl="1" w:tplc="100C0003" w:tentative="1">
      <w:start w:val="1"/>
      <w:numFmt w:val="bullet"/>
      <w:lvlText w:val="o"/>
      <w:lvlJc w:val="left"/>
      <w:pPr>
        <w:ind w:left="1724" w:hanging="360"/>
      </w:pPr>
      <w:rPr>
        <w:rFonts w:ascii="Courier New" w:hAnsi="Courier New" w:cs="Courier New" w:hint="default"/>
      </w:rPr>
    </w:lvl>
    <w:lvl w:ilvl="2" w:tplc="100C0005" w:tentative="1">
      <w:start w:val="1"/>
      <w:numFmt w:val="bullet"/>
      <w:lvlText w:val=""/>
      <w:lvlJc w:val="left"/>
      <w:pPr>
        <w:ind w:left="2444" w:hanging="360"/>
      </w:pPr>
      <w:rPr>
        <w:rFonts w:ascii="Wingdings" w:hAnsi="Wingdings" w:hint="default"/>
      </w:rPr>
    </w:lvl>
    <w:lvl w:ilvl="3" w:tplc="100C0001" w:tentative="1">
      <w:start w:val="1"/>
      <w:numFmt w:val="bullet"/>
      <w:lvlText w:val=""/>
      <w:lvlJc w:val="left"/>
      <w:pPr>
        <w:ind w:left="3164" w:hanging="360"/>
      </w:pPr>
      <w:rPr>
        <w:rFonts w:ascii="Symbol" w:hAnsi="Symbol" w:hint="default"/>
      </w:rPr>
    </w:lvl>
    <w:lvl w:ilvl="4" w:tplc="100C0003" w:tentative="1">
      <w:start w:val="1"/>
      <w:numFmt w:val="bullet"/>
      <w:lvlText w:val="o"/>
      <w:lvlJc w:val="left"/>
      <w:pPr>
        <w:ind w:left="3884" w:hanging="360"/>
      </w:pPr>
      <w:rPr>
        <w:rFonts w:ascii="Courier New" w:hAnsi="Courier New" w:cs="Courier New" w:hint="default"/>
      </w:rPr>
    </w:lvl>
    <w:lvl w:ilvl="5" w:tplc="100C0005" w:tentative="1">
      <w:start w:val="1"/>
      <w:numFmt w:val="bullet"/>
      <w:lvlText w:val=""/>
      <w:lvlJc w:val="left"/>
      <w:pPr>
        <w:ind w:left="4604" w:hanging="360"/>
      </w:pPr>
      <w:rPr>
        <w:rFonts w:ascii="Wingdings" w:hAnsi="Wingdings" w:hint="default"/>
      </w:rPr>
    </w:lvl>
    <w:lvl w:ilvl="6" w:tplc="100C0001" w:tentative="1">
      <w:start w:val="1"/>
      <w:numFmt w:val="bullet"/>
      <w:lvlText w:val=""/>
      <w:lvlJc w:val="left"/>
      <w:pPr>
        <w:ind w:left="5324" w:hanging="360"/>
      </w:pPr>
      <w:rPr>
        <w:rFonts w:ascii="Symbol" w:hAnsi="Symbol" w:hint="default"/>
      </w:rPr>
    </w:lvl>
    <w:lvl w:ilvl="7" w:tplc="100C0003" w:tentative="1">
      <w:start w:val="1"/>
      <w:numFmt w:val="bullet"/>
      <w:lvlText w:val="o"/>
      <w:lvlJc w:val="left"/>
      <w:pPr>
        <w:ind w:left="6044" w:hanging="360"/>
      </w:pPr>
      <w:rPr>
        <w:rFonts w:ascii="Courier New" w:hAnsi="Courier New" w:cs="Courier New" w:hint="default"/>
      </w:rPr>
    </w:lvl>
    <w:lvl w:ilvl="8" w:tplc="100C0005" w:tentative="1">
      <w:start w:val="1"/>
      <w:numFmt w:val="bullet"/>
      <w:lvlText w:val=""/>
      <w:lvlJc w:val="left"/>
      <w:pPr>
        <w:ind w:left="6764" w:hanging="360"/>
      </w:pPr>
      <w:rPr>
        <w:rFonts w:ascii="Wingdings" w:hAnsi="Wingdings" w:hint="default"/>
      </w:rPr>
    </w:lvl>
  </w:abstractNum>
  <w:abstractNum w:abstractNumId="5">
    <w:nsid w:val="13E572C1"/>
    <w:multiLevelType w:val="hybridMultilevel"/>
    <w:tmpl w:val="2A5C5F4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6">
    <w:nsid w:val="15F57A26"/>
    <w:multiLevelType w:val="hybridMultilevel"/>
    <w:tmpl w:val="2668B6D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7">
    <w:nsid w:val="1BFD6E87"/>
    <w:multiLevelType w:val="hybridMultilevel"/>
    <w:tmpl w:val="ECD64DD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8">
    <w:nsid w:val="20CB32E1"/>
    <w:multiLevelType w:val="hybridMultilevel"/>
    <w:tmpl w:val="62FAA5E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9">
    <w:nsid w:val="212E124B"/>
    <w:multiLevelType w:val="hybridMultilevel"/>
    <w:tmpl w:val="1B04CD2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0">
    <w:nsid w:val="24FC12C3"/>
    <w:multiLevelType w:val="hybridMultilevel"/>
    <w:tmpl w:val="0276AC9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1">
    <w:nsid w:val="25654173"/>
    <w:multiLevelType w:val="hybridMultilevel"/>
    <w:tmpl w:val="59A20C0C"/>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2">
    <w:nsid w:val="28C12732"/>
    <w:multiLevelType w:val="hybridMultilevel"/>
    <w:tmpl w:val="CBAAC73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3">
    <w:nsid w:val="2ADC7E11"/>
    <w:multiLevelType w:val="hybridMultilevel"/>
    <w:tmpl w:val="5C56D95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4">
    <w:nsid w:val="2C0E3D58"/>
    <w:multiLevelType w:val="hybridMultilevel"/>
    <w:tmpl w:val="48D20DAA"/>
    <w:lvl w:ilvl="0" w:tplc="100C0001">
      <w:start w:val="1"/>
      <w:numFmt w:val="bullet"/>
      <w:lvlText w:val=""/>
      <w:lvlJc w:val="left"/>
      <w:pPr>
        <w:ind w:left="644" w:hanging="360"/>
      </w:pPr>
      <w:rPr>
        <w:rFonts w:ascii="Symbol" w:hAnsi="Symbol" w:hint="default"/>
      </w:rPr>
    </w:lvl>
    <w:lvl w:ilvl="1" w:tplc="100C0003" w:tentative="1">
      <w:start w:val="1"/>
      <w:numFmt w:val="bullet"/>
      <w:lvlText w:val="o"/>
      <w:lvlJc w:val="left"/>
      <w:pPr>
        <w:ind w:left="1364" w:hanging="360"/>
      </w:pPr>
      <w:rPr>
        <w:rFonts w:ascii="Courier New" w:hAnsi="Courier New" w:cs="Courier New" w:hint="default"/>
      </w:rPr>
    </w:lvl>
    <w:lvl w:ilvl="2" w:tplc="100C0005" w:tentative="1">
      <w:start w:val="1"/>
      <w:numFmt w:val="bullet"/>
      <w:lvlText w:val=""/>
      <w:lvlJc w:val="left"/>
      <w:pPr>
        <w:ind w:left="2084" w:hanging="360"/>
      </w:pPr>
      <w:rPr>
        <w:rFonts w:ascii="Wingdings" w:hAnsi="Wingdings" w:hint="default"/>
      </w:rPr>
    </w:lvl>
    <w:lvl w:ilvl="3" w:tplc="100C0001" w:tentative="1">
      <w:start w:val="1"/>
      <w:numFmt w:val="bullet"/>
      <w:lvlText w:val=""/>
      <w:lvlJc w:val="left"/>
      <w:pPr>
        <w:ind w:left="2804" w:hanging="360"/>
      </w:pPr>
      <w:rPr>
        <w:rFonts w:ascii="Symbol" w:hAnsi="Symbol" w:hint="default"/>
      </w:rPr>
    </w:lvl>
    <w:lvl w:ilvl="4" w:tplc="100C0003" w:tentative="1">
      <w:start w:val="1"/>
      <w:numFmt w:val="bullet"/>
      <w:lvlText w:val="o"/>
      <w:lvlJc w:val="left"/>
      <w:pPr>
        <w:ind w:left="3524" w:hanging="360"/>
      </w:pPr>
      <w:rPr>
        <w:rFonts w:ascii="Courier New" w:hAnsi="Courier New" w:cs="Courier New" w:hint="default"/>
      </w:rPr>
    </w:lvl>
    <w:lvl w:ilvl="5" w:tplc="100C0005" w:tentative="1">
      <w:start w:val="1"/>
      <w:numFmt w:val="bullet"/>
      <w:lvlText w:val=""/>
      <w:lvlJc w:val="left"/>
      <w:pPr>
        <w:ind w:left="4244" w:hanging="360"/>
      </w:pPr>
      <w:rPr>
        <w:rFonts w:ascii="Wingdings" w:hAnsi="Wingdings" w:hint="default"/>
      </w:rPr>
    </w:lvl>
    <w:lvl w:ilvl="6" w:tplc="100C0001" w:tentative="1">
      <w:start w:val="1"/>
      <w:numFmt w:val="bullet"/>
      <w:lvlText w:val=""/>
      <w:lvlJc w:val="left"/>
      <w:pPr>
        <w:ind w:left="4964" w:hanging="360"/>
      </w:pPr>
      <w:rPr>
        <w:rFonts w:ascii="Symbol" w:hAnsi="Symbol" w:hint="default"/>
      </w:rPr>
    </w:lvl>
    <w:lvl w:ilvl="7" w:tplc="100C0003" w:tentative="1">
      <w:start w:val="1"/>
      <w:numFmt w:val="bullet"/>
      <w:lvlText w:val="o"/>
      <w:lvlJc w:val="left"/>
      <w:pPr>
        <w:ind w:left="5684" w:hanging="360"/>
      </w:pPr>
      <w:rPr>
        <w:rFonts w:ascii="Courier New" w:hAnsi="Courier New" w:cs="Courier New" w:hint="default"/>
      </w:rPr>
    </w:lvl>
    <w:lvl w:ilvl="8" w:tplc="100C0005" w:tentative="1">
      <w:start w:val="1"/>
      <w:numFmt w:val="bullet"/>
      <w:lvlText w:val=""/>
      <w:lvlJc w:val="left"/>
      <w:pPr>
        <w:ind w:left="6404" w:hanging="360"/>
      </w:pPr>
      <w:rPr>
        <w:rFonts w:ascii="Wingdings" w:hAnsi="Wingdings" w:hint="default"/>
      </w:rPr>
    </w:lvl>
  </w:abstractNum>
  <w:abstractNum w:abstractNumId="15">
    <w:nsid w:val="2C5E41A8"/>
    <w:multiLevelType w:val="hybridMultilevel"/>
    <w:tmpl w:val="1B16816C"/>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6">
    <w:nsid w:val="2C9763B3"/>
    <w:multiLevelType w:val="hybridMultilevel"/>
    <w:tmpl w:val="D1DA34F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7">
    <w:nsid w:val="2CFF6CED"/>
    <w:multiLevelType w:val="hybridMultilevel"/>
    <w:tmpl w:val="7C3CA92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8">
    <w:nsid w:val="336849F4"/>
    <w:multiLevelType w:val="hybridMultilevel"/>
    <w:tmpl w:val="0ECE792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9">
    <w:nsid w:val="348D532C"/>
    <w:multiLevelType w:val="hybridMultilevel"/>
    <w:tmpl w:val="1ABE4DF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0">
    <w:nsid w:val="359306B4"/>
    <w:multiLevelType w:val="hybridMultilevel"/>
    <w:tmpl w:val="A0FEC44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1">
    <w:nsid w:val="380B49A8"/>
    <w:multiLevelType w:val="hybridMultilevel"/>
    <w:tmpl w:val="8D821A2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2">
    <w:nsid w:val="382E03FC"/>
    <w:multiLevelType w:val="hybridMultilevel"/>
    <w:tmpl w:val="EFB45A36"/>
    <w:lvl w:ilvl="0" w:tplc="F54AD1B4">
      <w:start w:val="1"/>
      <w:numFmt w:val="bullet"/>
      <w:lvlText w:val=""/>
      <w:lvlJc w:val="left"/>
      <w:pPr>
        <w:ind w:left="644" w:hanging="360"/>
      </w:pPr>
      <w:rPr>
        <w:rFonts w:ascii="Symbol" w:hAnsi="Symbol" w:hint="default"/>
      </w:rPr>
    </w:lvl>
    <w:lvl w:ilvl="1" w:tplc="040C0003" w:tentative="1">
      <w:start w:val="1"/>
      <w:numFmt w:val="bullet"/>
      <w:lvlText w:val="o"/>
      <w:lvlJc w:val="left"/>
      <w:pPr>
        <w:ind w:left="1724" w:hanging="360"/>
      </w:pPr>
      <w:rPr>
        <w:rFonts w:ascii="Courier New" w:hAnsi="Courier New" w:cs="Courier New"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23">
    <w:nsid w:val="3E3F27B9"/>
    <w:multiLevelType w:val="hybridMultilevel"/>
    <w:tmpl w:val="3A30C7C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4">
    <w:nsid w:val="3ED23596"/>
    <w:multiLevelType w:val="hybridMultilevel"/>
    <w:tmpl w:val="104A2D06"/>
    <w:lvl w:ilvl="0" w:tplc="F54AD1B4">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5">
    <w:nsid w:val="44D97DC8"/>
    <w:multiLevelType w:val="hybridMultilevel"/>
    <w:tmpl w:val="4D5C37B6"/>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6">
    <w:nsid w:val="468352B4"/>
    <w:multiLevelType w:val="hybridMultilevel"/>
    <w:tmpl w:val="13E4590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7">
    <w:nsid w:val="46A91356"/>
    <w:multiLevelType w:val="hybridMultilevel"/>
    <w:tmpl w:val="F2F2BBC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8">
    <w:nsid w:val="48BB670D"/>
    <w:multiLevelType w:val="hybridMultilevel"/>
    <w:tmpl w:val="89B6AD4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9">
    <w:nsid w:val="4A3E7E53"/>
    <w:multiLevelType w:val="hybridMultilevel"/>
    <w:tmpl w:val="FA985E2E"/>
    <w:lvl w:ilvl="0" w:tplc="040C0011">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0">
    <w:nsid w:val="4B1C2793"/>
    <w:multiLevelType w:val="hybridMultilevel"/>
    <w:tmpl w:val="D862D2B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1">
    <w:nsid w:val="4F8724E6"/>
    <w:multiLevelType w:val="hybridMultilevel"/>
    <w:tmpl w:val="987692C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2">
    <w:nsid w:val="50965102"/>
    <w:multiLevelType w:val="hybridMultilevel"/>
    <w:tmpl w:val="0B9CCFD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3">
    <w:nsid w:val="55A3164F"/>
    <w:multiLevelType w:val="hybridMultilevel"/>
    <w:tmpl w:val="70BE9940"/>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4">
    <w:nsid w:val="58C07DBF"/>
    <w:multiLevelType w:val="hybridMultilevel"/>
    <w:tmpl w:val="CF80D830"/>
    <w:lvl w:ilvl="0" w:tplc="040C0011">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5">
    <w:nsid w:val="5AE83F3B"/>
    <w:multiLevelType w:val="hybridMultilevel"/>
    <w:tmpl w:val="12BADFA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6">
    <w:nsid w:val="5E8E2924"/>
    <w:multiLevelType w:val="hybridMultilevel"/>
    <w:tmpl w:val="0EE84EA2"/>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7">
    <w:nsid w:val="5F422CC7"/>
    <w:multiLevelType w:val="hybridMultilevel"/>
    <w:tmpl w:val="029EC33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8">
    <w:nsid w:val="68931FBB"/>
    <w:multiLevelType w:val="hybridMultilevel"/>
    <w:tmpl w:val="0A78181C"/>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9">
    <w:nsid w:val="689B5D7C"/>
    <w:multiLevelType w:val="hybridMultilevel"/>
    <w:tmpl w:val="32B23AA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0">
    <w:nsid w:val="6F136AF2"/>
    <w:multiLevelType w:val="hybridMultilevel"/>
    <w:tmpl w:val="185252A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1">
    <w:nsid w:val="721F6A5F"/>
    <w:multiLevelType w:val="hybridMultilevel"/>
    <w:tmpl w:val="0120992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2">
    <w:nsid w:val="76D04C99"/>
    <w:multiLevelType w:val="hybridMultilevel"/>
    <w:tmpl w:val="9EB87432"/>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3">
    <w:nsid w:val="76DC2E72"/>
    <w:multiLevelType w:val="hybridMultilevel"/>
    <w:tmpl w:val="EE50128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4">
    <w:nsid w:val="78953917"/>
    <w:multiLevelType w:val="hybridMultilevel"/>
    <w:tmpl w:val="E6167A2A"/>
    <w:lvl w:ilvl="0" w:tplc="100C0001">
      <w:start w:val="1"/>
      <w:numFmt w:val="bullet"/>
      <w:lvlText w:val=""/>
      <w:lvlJc w:val="left"/>
      <w:pPr>
        <w:ind w:left="644" w:hanging="360"/>
      </w:pPr>
      <w:rPr>
        <w:rFonts w:ascii="Symbol" w:hAnsi="Symbol" w:hint="default"/>
      </w:rPr>
    </w:lvl>
    <w:lvl w:ilvl="1" w:tplc="100C0003" w:tentative="1">
      <w:start w:val="1"/>
      <w:numFmt w:val="bullet"/>
      <w:lvlText w:val="o"/>
      <w:lvlJc w:val="left"/>
      <w:pPr>
        <w:ind w:left="1364" w:hanging="360"/>
      </w:pPr>
      <w:rPr>
        <w:rFonts w:ascii="Courier New" w:hAnsi="Courier New" w:cs="Courier New" w:hint="default"/>
      </w:rPr>
    </w:lvl>
    <w:lvl w:ilvl="2" w:tplc="100C0005" w:tentative="1">
      <w:start w:val="1"/>
      <w:numFmt w:val="bullet"/>
      <w:lvlText w:val=""/>
      <w:lvlJc w:val="left"/>
      <w:pPr>
        <w:ind w:left="2084" w:hanging="360"/>
      </w:pPr>
      <w:rPr>
        <w:rFonts w:ascii="Wingdings" w:hAnsi="Wingdings" w:hint="default"/>
      </w:rPr>
    </w:lvl>
    <w:lvl w:ilvl="3" w:tplc="100C0001" w:tentative="1">
      <w:start w:val="1"/>
      <w:numFmt w:val="bullet"/>
      <w:lvlText w:val=""/>
      <w:lvlJc w:val="left"/>
      <w:pPr>
        <w:ind w:left="2804" w:hanging="360"/>
      </w:pPr>
      <w:rPr>
        <w:rFonts w:ascii="Symbol" w:hAnsi="Symbol" w:hint="default"/>
      </w:rPr>
    </w:lvl>
    <w:lvl w:ilvl="4" w:tplc="100C0003" w:tentative="1">
      <w:start w:val="1"/>
      <w:numFmt w:val="bullet"/>
      <w:lvlText w:val="o"/>
      <w:lvlJc w:val="left"/>
      <w:pPr>
        <w:ind w:left="3524" w:hanging="360"/>
      </w:pPr>
      <w:rPr>
        <w:rFonts w:ascii="Courier New" w:hAnsi="Courier New" w:cs="Courier New" w:hint="default"/>
      </w:rPr>
    </w:lvl>
    <w:lvl w:ilvl="5" w:tplc="100C0005" w:tentative="1">
      <w:start w:val="1"/>
      <w:numFmt w:val="bullet"/>
      <w:lvlText w:val=""/>
      <w:lvlJc w:val="left"/>
      <w:pPr>
        <w:ind w:left="4244" w:hanging="360"/>
      </w:pPr>
      <w:rPr>
        <w:rFonts w:ascii="Wingdings" w:hAnsi="Wingdings" w:hint="default"/>
      </w:rPr>
    </w:lvl>
    <w:lvl w:ilvl="6" w:tplc="100C0001" w:tentative="1">
      <w:start w:val="1"/>
      <w:numFmt w:val="bullet"/>
      <w:lvlText w:val=""/>
      <w:lvlJc w:val="left"/>
      <w:pPr>
        <w:ind w:left="4964" w:hanging="360"/>
      </w:pPr>
      <w:rPr>
        <w:rFonts w:ascii="Symbol" w:hAnsi="Symbol" w:hint="default"/>
      </w:rPr>
    </w:lvl>
    <w:lvl w:ilvl="7" w:tplc="100C0003" w:tentative="1">
      <w:start w:val="1"/>
      <w:numFmt w:val="bullet"/>
      <w:lvlText w:val="o"/>
      <w:lvlJc w:val="left"/>
      <w:pPr>
        <w:ind w:left="5684" w:hanging="360"/>
      </w:pPr>
      <w:rPr>
        <w:rFonts w:ascii="Courier New" w:hAnsi="Courier New" w:cs="Courier New" w:hint="default"/>
      </w:rPr>
    </w:lvl>
    <w:lvl w:ilvl="8" w:tplc="100C0005" w:tentative="1">
      <w:start w:val="1"/>
      <w:numFmt w:val="bullet"/>
      <w:lvlText w:val=""/>
      <w:lvlJc w:val="left"/>
      <w:pPr>
        <w:ind w:left="6404" w:hanging="360"/>
      </w:pPr>
      <w:rPr>
        <w:rFonts w:ascii="Wingdings" w:hAnsi="Wingdings" w:hint="default"/>
      </w:rPr>
    </w:lvl>
  </w:abstractNum>
  <w:abstractNum w:abstractNumId="45">
    <w:nsid w:val="79AD458F"/>
    <w:multiLevelType w:val="hybridMultilevel"/>
    <w:tmpl w:val="6302CBA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6">
    <w:nsid w:val="7B6C267B"/>
    <w:multiLevelType w:val="hybridMultilevel"/>
    <w:tmpl w:val="FE0CCB4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7">
    <w:nsid w:val="7C884FBC"/>
    <w:multiLevelType w:val="hybridMultilevel"/>
    <w:tmpl w:val="40989702"/>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44"/>
  </w:num>
  <w:num w:numId="2">
    <w:abstractNumId w:val="14"/>
  </w:num>
  <w:num w:numId="3">
    <w:abstractNumId w:val="22"/>
  </w:num>
  <w:num w:numId="4">
    <w:abstractNumId w:val="4"/>
  </w:num>
  <w:num w:numId="5">
    <w:abstractNumId w:val="36"/>
  </w:num>
  <w:num w:numId="6">
    <w:abstractNumId w:val="2"/>
  </w:num>
  <w:num w:numId="7">
    <w:abstractNumId w:val="41"/>
  </w:num>
  <w:num w:numId="8">
    <w:abstractNumId w:val="12"/>
  </w:num>
  <w:num w:numId="9">
    <w:abstractNumId w:val="20"/>
  </w:num>
  <w:num w:numId="10">
    <w:abstractNumId w:val="28"/>
  </w:num>
  <w:num w:numId="11">
    <w:abstractNumId w:val="24"/>
  </w:num>
  <w:num w:numId="12">
    <w:abstractNumId w:val="32"/>
  </w:num>
  <w:num w:numId="13">
    <w:abstractNumId w:val="37"/>
  </w:num>
  <w:num w:numId="14">
    <w:abstractNumId w:val="43"/>
  </w:num>
  <w:num w:numId="15">
    <w:abstractNumId w:val="35"/>
  </w:num>
  <w:num w:numId="16">
    <w:abstractNumId w:val="9"/>
  </w:num>
  <w:num w:numId="17">
    <w:abstractNumId w:val="42"/>
  </w:num>
  <w:num w:numId="18">
    <w:abstractNumId w:val="18"/>
  </w:num>
  <w:num w:numId="19">
    <w:abstractNumId w:val="5"/>
  </w:num>
  <w:num w:numId="20">
    <w:abstractNumId w:val="25"/>
  </w:num>
  <w:num w:numId="21">
    <w:abstractNumId w:val="21"/>
  </w:num>
  <w:num w:numId="22">
    <w:abstractNumId w:val="38"/>
  </w:num>
  <w:num w:numId="23">
    <w:abstractNumId w:val="6"/>
  </w:num>
  <w:num w:numId="24">
    <w:abstractNumId w:val="16"/>
  </w:num>
  <w:num w:numId="25">
    <w:abstractNumId w:val="40"/>
  </w:num>
  <w:num w:numId="26">
    <w:abstractNumId w:val="8"/>
  </w:num>
  <w:num w:numId="27">
    <w:abstractNumId w:val="31"/>
  </w:num>
  <w:num w:numId="28">
    <w:abstractNumId w:val="27"/>
  </w:num>
  <w:num w:numId="29">
    <w:abstractNumId w:val="15"/>
  </w:num>
  <w:num w:numId="30">
    <w:abstractNumId w:val="39"/>
  </w:num>
  <w:num w:numId="31">
    <w:abstractNumId w:val="46"/>
  </w:num>
  <w:num w:numId="32">
    <w:abstractNumId w:val="33"/>
  </w:num>
  <w:num w:numId="33">
    <w:abstractNumId w:val="23"/>
  </w:num>
  <w:num w:numId="34">
    <w:abstractNumId w:val="3"/>
  </w:num>
  <w:num w:numId="35">
    <w:abstractNumId w:val="34"/>
  </w:num>
  <w:num w:numId="36">
    <w:abstractNumId w:val="26"/>
  </w:num>
  <w:num w:numId="37">
    <w:abstractNumId w:val="29"/>
  </w:num>
  <w:num w:numId="38">
    <w:abstractNumId w:val="47"/>
  </w:num>
  <w:num w:numId="39">
    <w:abstractNumId w:val="17"/>
  </w:num>
  <w:num w:numId="40">
    <w:abstractNumId w:val="7"/>
  </w:num>
  <w:num w:numId="41">
    <w:abstractNumId w:val="11"/>
  </w:num>
  <w:num w:numId="42">
    <w:abstractNumId w:val="45"/>
  </w:num>
  <w:num w:numId="43">
    <w:abstractNumId w:val="10"/>
  </w:num>
  <w:num w:numId="44">
    <w:abstractNumId w:val="19"/>
  </w:num>
  <w:num w:numId="45">
    <w:abstractNumId w:val="1"/>
  </w:num>
  <w:num w:numId="46">
    <w:abstractNumId w:val="0"/>
  </w:num>
  <w:num w:numId="47">
    <w:abstractNumId w:val="30"/>
  </w:num>
  <w:num w:numId="48">
    <w:abstractNumId w:val="13"/>
  </w:num>
  <w:numIdMacAtCleanup w:val="3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2"/>
  <w:proofState w:spelling="clean" w:grammar="clean"/>
  <w:defaultTabStop w:val="708"/>
  <w:hyphenationZone w:val="425"/>
  <w:evenAndOddHeaders/>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D5AB9"/>
    <w:rsid w:val="000001F6"/>
    <w:rsid w:val="000006D5"/>
    <w:rsid w:val="0000088F"/>
    <w:rsid w:val="00004E5C"/>
    <w:rsid w:val="0000553C"/>
    <w:rsid w:val="00005A0B"/>
    <w:rsid w:val="000068D4"/>
    <w:rsid w:val="00007146"/>
    <w:rsid w:val="00007EB2"/>
    <w:rsid w:val="000113B5"/>
    <w:rsid w:val="0001142E"/>
    <w:rsid w:val="00011852"/>
    <w:rsid w:val="00012DD1"/>
    <w:rsid w:val="000134BE"/>
    <w:rsid w:val="000139C7"/>
    <w:rsid w:val="00013A0F"/>
    <w:rsid w:val="000149E2"/>
    <w:rsid w:val="00014B19"/>
    <w:rsid w:val="00014E38"/>
    <w:rsid w:val="00015737"/>
    <w:rsid w:val="0001679D"/>
    <w:rsid w:val="00017C12"/>
    <w:rsid w:val="00017E4E"/>
    <w:rsid w:val="0002200C"/>
    <w:rsid w:val="00022545"/>
    <w:rsid w:val="0002438A"/>
    <w:rsid w:val="00025F11"/>
    <w:rsid w:val="00026D4D"/>
    <w:rsid w:val="00027C48"/>
    <w:rsid w:val="00027FF3"/>
    <w:rsid w:val="00031E74"/>
    <w:rsid w:val="000320A9"/>
    <w:rsid w:val="000321C8"/>
    <w:rsid w:val="00033C1B"/>
    <w:rsid w:val="0003407B"/>
    <w:rsid w:val="0003458F"/>
    <w:rsid w:val="00035240"/>
    <w:rsid w:val="000353ED"/>
    <w:rsid w:val="00035621"/>
    <w:rsid w:val="00036335"/>
    <w:rsid w:val="000367A3"/>
    <w:rsid w:val="00040851"/>
    <w:rsid w:val="00041F30"/>
    <w:rsid w:val="00042789"/>
    <w:rsid w:val="000427FB"/>
    <w:rsid w:val="000429BF"/>
    <w:rsid w:val="00043373"/>
    <w:rsid w:val="00044FC9"/>
    <w:rsid w:val="0004554D"/>
    <w:rsid w:val="000459C0"/>
    <w:rsid w:val="0004622A"/>
    <w:rsid w:val="000466B3"/>
    <w:rsid w:val="00047E91"/>
    <w:rsid w:val="00050CB8"/>
    <w:rsid w:val="000517DA"/>
    <w:rsid w:val="00051B6D"/>
    <w:rsid w:val="00051D4A"/>
    <w:rsid w:val="00052C91"/>
    <w:rsid w:val="00053D8D"/>
    <w:rsid w:val="00055C04"/>
    <w:rsid w:val="00057707"/>
    <w:rsid w:val="00057BDF"/>
    <w:rsid w:val="00057C2C"/>
    <w:rsid w:val="0006142C"/>
    <w:rsid w:val="00062535"/>
    <w:rsid w:val="00063189"/>
    <w:rsid w:val="000642F3"/>
    <w:rsid w:val="00064651"/>
    <w:rsid w:val="00065B45"/>
    <w:rsid w:val="0006656A"/>
    <w:rsid w:val="00067BA7"/>
    <w:rsid w:val="00067E97"/>
    <w:rsid w:val="00070026"/>
    <w:rsid w:val="0007046F"/>
    <w:rsid w:val="000724CB"/>
    <w:rsid w:val="000739AA"/>
    <w:rsid w:val="00076339"/>
    <w:rsid w:val="00076AF9"/>
    <w:rsid w:val="00076E60"/>
    <w:rsid w:val="000776BF"/>
    <w:rsid w:val="000801AA"/>
    <w:rsid w:val="000806E9"/>
    <w:rsid w:val="0008107D"/>
    <w:rsid w:val="0008138D"/>
    <w:rsid w:val="00081635"/>
    <w:rsid w:val="00084291"/>
    <w:rsid w:val="00085F86"/>
    <w:rsid w:val="000863D6"/>
    <w:rsid w:val="0009030B"/>
    <w:rsid w:val="00090DED"/>
    <w:rsid w:val="00092D2B"/>
    <w:rsid w:val="00092E6B"/>
    <w:rsid w:val="00093EB4"/>
    <w:rsid w:val="00094978"/>
    <w:rsid w:val="000965CB"/>
    <w:rsid w:val="00096F4D"/>
    <w:rsid w:val="0009766F"/>
    <w:rsid w:val="000976D6"/>
    <w:rsid w:val="000A151A"/>
    <w:rsid w:val="000A1817"/>
    <w:rsid w:val="000A25EB"/>
    <w:rsid w:val="000A3A50"/>
    <w:rsid w:val="000A3F84"/>
    <w:rsid w:val="000A4517"/>
    <w:rsid w:val="000A64E1"/>
    <w:rsid w:val="000A6E65"/>
    <w:rsid w:val="000A7CE9"/>
    <w:rsid w:val="000B016B"/>
    <w:rsid w:val="000B1B9A"/>
    <w:rsid w:val="000B250C"/>
    <w:rsid w:val="000B28D7"/>
    <w:rsid w:val="000B2EA5"/>
    <w:rsid w:val="000B5947"/>
    <w:rsid w:val="000B5AF5"/>
    <w:rsid w:val="000B72DA"/>
    <w:rsid w:val="000B79BC"/>
    <w:rsid w:val="000C026D"/>
    <w:rsid w:val="000C0CF9"/>
    <w:rsid w:val="000C2985"/>
    <w:rsid w:val="000C2A05"/>
    <w:rsid w:val="000C2ABE"/>
    <w:rsid w:val="000C2EDA"/>
    <w:rsid w:val="000C333E"/>
    <w:rsid w:val="000C6509"/>
    <w:rsid w:val="000C761D"/>
    <w:rsid w:val="000D0216"/>
    <w:rsid w:val="000D0A7C"/>
    <w:rsid w:val="000D0DF5"/>
    <w:rsid w:val="000D1450"/>
    <w:rsid w:val="000D49B6"/>
    <w:rsid w:val="000D4BA3"/>
    <w:rsid w:val="000D5D05"/>
    <w:rsid w:val="000D721C"/>
    <w:rsid w:val="000D78F5"/>
    <w:rsid w:val="000E0739"/>
    <w:rsid w:val="000E0E9E"/>
    <w:rsid w:val="000E0EDA"/>
    <w:rsid w:val="000E458C"/>
    <w:rsid w:val="000E4947"/>
    <w:rsid w:val="000E5647"/>
    <w:rsid w:val="000E59C6"/>
    <w:rsid w:val="000E6392"/>
    <w:rsid w:val="000E7150"/>
    <w:rsid w:val="000F1B13"/>
    <w:rsid w:val="000F33AD"/>
    <w:rsid w:val="000F56AE"/>
    <w:rsid w:val="000F7D42"/>
    <w:rsid w:val="00100764"/>
    <w:rsid w:val="00101ECF"/>
    <w:rsid w:val="00102C58"/>
    <w:rsid w:val="00102D9E"/>
    <w:rsid w:val="00103D7A"/>
    <w:rsid w:val="001064D9"/>
    <w:rsid w:val="00107249"/>
    <w:rsid w:val="001073BA"/>
    <w:rsid w:val="00114118"/>
    <w:rsid w:val="001142A8"/>
    <w:rsid w:val="00114914"/>
    <w:rsid w:val="00114EEF"/>
    <w:rsid w:val="0011647B"/>
    <w:rsid w:val="00123E83"/>
    <w:rsid w:val="00124575"/>
    <w:rsid w:val="001275A1"/>
    <w:rsid w:val="00131008"/>
    <w:rsid w:val="00131149"/>
    <w:rsid w:val="0013175B"/>
    <w:rsid w:val="001321A6"/>
    <w:rsid w:val="00132B52"/>
    <w:rsid w:val="0013302F"/>
    <w:rsid w:val="00133D4C"/>
    <w:rsid w:val="001354DC"/>
    <w:rsid w:val="0013567E"/>
    <w:rsid w:val="001362D8"/>
    <w:rsid w:val="0013632B"/>
    <w:rsid w:val="00137634"/>
    <w:rsid w:val="00137A4B"/>
    <w:rsid w:val="001401D7"/>
    <w:rsid w:val="0014059C"/>
    <w:rsid w:val="0014404E"/>
    <w:rsid w:val="0014465A"/>
    <w:rsid w:val="00144A56"/>
    <w:rsid w:val="00144B97"/>
    <w:rsid w:val="00144D13"/>
    <w:rsid w:val="00145414"/>
    <w:rsid w:val="00150BC0"/>
    <w:rsid w:val="00151412"/>
    <w:rsid w:val="0015428F"/>
    <w:rsid w:val="001545EA"/>
    <w:rsid w:val="00155878"/>
    <w:rsid w:val="00157080"/>
    <w:rsid w:val="00157463"/>
    <w:rsid w:val="001606DD"/>
    <w:rsid w:val="00161754"/>
    <w:rsid w:val="00161FAB"/>
    <w:rsid w:val="0016341A"/>
    <w:rsid w:val="001676B9"/>
    <w:rsid w:val="00171C92"/>
    <w:rsid w:val="00172165"/>
    <w:rsid w:val="00172225"/>
    <w:rsid w:val="00172378"/>
    <w:rsid w:val="0017242C"/>
    <w:rsid w:val="00172C1B"/>
    <w:rsid w:val="0017687E"/>
    <w:rsid w:val="001802AD"/>
    <w:rsid w:val="001826DD"/>
    <w:rsid w:val="001826E6"/>
    <w:rsid w:val="001902B7"/>
    <w:rsid w:val="001907EE"/>
    <w:rsid w:val="00191ABC"/>
    <w:rsid w:val="00194E3A"/>
    <w:rsid w:val="001963F8"/>
    <w:rsid w:val="00197306"/>
    <w:rsid w:val="00197C74"/>
    <w:rsid w:val="001A639C"/>
    <w:rsid w:val="001A6A3A"/>
    <w:rsid w:val="001A6D57"/>
    <w:rsid w:val="001A6DE6"/>
    <w:rsid w:val="001A70F9"/>
    <w:rsid w:val="001A7FD7"/>
    <w:rsid w:val="001B0C69"/>
    <w:rsid w:val="001B0FB3"/>
    <w:rsid w:val="001B2E7A"/>
    <w:rsid w:val="001B4508"/>
    <w:rsid w:val="001B483A"/>
    <w:rsid w:val="001B4BEA"/>
    <w:rsid w:val="001B571E"/>
    <w:rsid w:val="001B5BFE"/>
    <w:rsid w:val="001B62F3"/>
    <w:rsid w:val="001B6E0E"/>
    <w:rsid w:val="001C1A0E"/>
    <w:rsid w:val="001C1C64"/>
    <w:rsid w:val="001C1CC3"/>
    <w:rsid w:val="001C517B"/>
    <w:rsid w:val="001C56C3"/>
    <w:rsid w:val="001C570E"/>
    <w:rsid w:val="001C70F8"/>
    <w:rsid w:val="001C7C4C"/>
    <w:rsid w:val="001D06B4"/>
    <w:rsid w:val="001D09C8"/>
    <w:rsid w:val="001D2AFE"/>
    <w:rsid w:val="001D36A3"/>
    <w:rsid w:val="001D4F2E"/>
    <w:rsid w:val="001D5CD4"/>
    <w:rsid w:val="001D727D"/>
    <w:rsid w:val="001D7B39"/>
    <w:rsid w:val="001E03C2"/>
    <w:rsid w:val="001E0601"/>
    <w:rsid w:val="001E0D03"/>
    <w:rsid w:val="001E0F0C"/>
    <w:rsid w:val="001E282F"/>
    <w:rsid w:val="001E39CB"/>
    <w:rsid w:val="001E3D82"/>
    <w:rsid w:val="001E3D9D"/>
    <w:rsid w:val="001E3E96"/>
    <w:rsid w:val="001E4D6C"/>
    <w:rsid w:val="001E764C"/>
    <w:rsid w:val="001E7A1C"/>
    <w:rsid w:val="001F156F"/>
    <w:rsid w:val="001F1779"/>
    <w:rsid w:val="001F1BB1"/>
    <w:rsid w:val="001F331E"/>
    <w:rsid w:val="001F5102"/>
    <w:rsid w:val="001F5420"/>
    <w:rsid w:val="001F6235"/>
    <w:rsid w:val="001F6BCC"/>
    <w:rsid w:val="002001F8"/>
    <w:rsid w:val="00202747"/>
    <w:rsid w:val="00202B65"/>
    <w:rsid w:val="00206669"/>
    <w:rsid w:val="00210436"/>
    <w:rsid w:val="00210F97"/>
    <w:rsid w:val="0021604B"/>
    <w:rsid w:val="0021657C"/>
    <w:rsid w:val="0021746C"/>
    <w:rsid w:val="00217B8E"/>
    <w:rsid w:val="00217F01"/>
    <w:rsid w:val="00220DE7"/>
    <w:rsid w:val="002217E0"/>
    <w:rsid w:val="00221B73"/>
    <w:rsid w:val="00223070"/>
    <w:rsid w:val="00223104"/>
    <w:rsid w:val="002247F7"/>
    <w:rsid w:val="002274E1"/>
    <w:rsid w:val="002279A7"/>
    <w:rsid w:val="0023051E"/>
    <w:rsid w:val="00231220"/>
    <w:rsid w:val="00232D7A"/>
    <w:rsid w:val="00234525"/>
    <w:rsid w:val="00234725"/>
    <w:rsid w:val="00234FF4"/>
    <w:rsid w:val="002357A8"/>
    <w:rsid w:val="0023629E"/>
    <w:rsid w:val="00236C86"/>
    <w:rsid w:val="00237251"/>
    <w:rsid w:val="00237B57"/>
    <w:rsid w:val="00237DF0"/>
    <w:rsid w:val="002404CF"/>
    <w:rsid w:val="002408E8"/>
    <w:rsid w:val="00240904"/>
    <w:rsid w:val="00241780"/>
    <w:rsid w:val="0024192F"/>
    <w:rsid w:val="00241F06"/>
    <w:rsid w:val="0024311D"/>
    <w:rsid w:val="00243D87"/>
    <w:rsid w:val="002442C4"/>
    <w:rsid w:val="00244F25"/>
    <w:rsid w:val="0024665C"/>
    <w:rsid w:val="0025252A"/>
    <w:rsid w:val="00252A2B"/>
    <w:rsid w:val="00253B0E"/>
    <w:rsid w:val="00257DFA"/>
    <w:rsid w:val="002613F4"/>
    <w:rsid w:val="002617C2"/>
    <w:rsid w:val="00262BD3"/>
    <w:rsid w:val="002631AE"/>
    <w:rsid w:val="0026408D"/>
    <w:rsid w:val="00265080"/>
    <w:rsid w:val="00265AFD"/>
    <w:rsid w:val="002669D8"/>
    <w:rsid w:val="00267010"/>
    <w:rsid w:val="00270888"/>
    <w:rsid w:val="002719FF"/>
    <w:rsid w:val="0027244A"/>
    <w:rsid w:val="002740C2"/>
    <w:rsid w:val="00276E61"/>
    <w:rsid w:val="00277AB7"/>
    <w:rsid w:val="00280887"/>
    <w:rsid w:val="00280892"/>
    <w:rsid w:val="00280E4C"/>
    <w:rsid w:val="00282811"/>
    <w:rsid w:val="0028456D"/>
    <w:rsid w:val="00286F99"/>
    <w:rsid w:val="002877AB"/>
    <w:rsid w:val="002929FF"/>
    <w:rsid w:val="0029388C"/>
    <w:rsid w:val="002939A1"/>
    <w:rsid w:val="00293A40"/>
    <w:rsid w:val="00293E8C"/>
    <w:rsid w:val="0029542E"/>
    <w:rsid w:val="00295D79"/>
    <w:rsid w:val="002962A0"/>
    <w:rsid w:val="00297770"/>
    <w:rsid w:val="002A058A"/>
    <w:rsid w:val="002A0EB2"/>
    <w:rsid w:val="002A2704"/>
    <w:rsid w:val="002A426E"/>
    <w:rsid w:val="002A4440"/>
    <w:rsid w:val="002A44C8"/>
    <w:rsid w:val="002A47E3"/>
    <w:rsid w:val="002A5CB3"/>
    <w:rsid w:val="002A6168"/>
    <w:rsid w:val="002A6CFB"/>
    <w:rsid w:val="002A6E4C"/>
    <w:rsid w:val="002A7521"/>
    <w:rsid w:val="002A7AEA"/>
    <w:rsid w:val="002A7FE4"/>
    <w:rsid w:val="002B01E5"/>
    <w:rsid w:val="002B0B77"/>
    <w:rsid w:val="002B10DF"/>
    <w:rsid w:val="002B1A93"/>
    <w:rsid w:val="002B229F"/>
    <w:rsid w:val="002B3024"/>
    <w:rsid w:val="002B3164"/>
    <w:rsid w:val="002B364A"/>
    <w:rsid w:val="002B3660"/>
    <w:rsid w:val="002B3F30"/>
    <w:rsid w:val="002B465D"/>
    <w:rsid w:val="002B69FE"/>
    <w:rsid w:val="002C1C64"/>
    <w:rsid w:val="002C572B"/>
    <w:rsid w:val="002C5E85"/>
    <w:rsid w:val="002C5F99"/>
    <w:rsid w:val="002C7DBC"/>
    <w:rsid w:val="002D0189"/>
    <w:rsid w:val="002D18D7"/>
    <w:rsid w:val="002D27E8"/>
    <w:rsid w:val="002D3DEE"/>
    <w:rsid w:val="002D76C9"/>
    <w:rsid w:val="002E00C7"/>
    <w:rsid w:val="002E28AA"/>
    <w:rsid w:val="002E4D17"/>
    <w:rsid w:val="002E570B"/>
    <w:rsid w:val="002E577E"/>
    <w:rsid w:val="002E59FB"/>
    <w:rsid w:val="002E5A9E"/>
    <w:rsid w:val="002E5B43"/>
    <w:rsid w:val="002E5D1A"/>
    <w:rsid w:val="002E6123"/>
    <w:rsid w:val="002E6A52"/>
    <w:rsid w:val="002E7517"/>
    <w:rsid w:val="002E7777"/>
    <w:rsid w:val="002E7DFB"/>
    <w:rsid w:val="002F2291"/>
    <w:rsid w:val="002F27C5"/>
    <w:rsid w:val="002F489D"/>
    <w:rsid w:val="002F4D92"/>
    <w:rsid w:val="002F50BD"/>
    <w:rsid w:val="002F597E"/>
    <w:rsid w:val="002F6158"/>
    <w:rsid w:val="002F6C2F"/>
    <w:rsid w:val="002F7771"/>
    <w:rsid w:val="00301EC3"/>
    <w:rsid w:val="00302A85"/>
    <w:rsid w:val="0030430C"/>
    <w:rsid w:val="003053AC"/>
    <w:rsid w:val="00305693"/>
    <w:rsid w:val="00306822"/>
    <w:rsid w:val="00306DAF"/>
    <w:rsid w:val="00307E3E"/>
    <w:rsid w:val="00312BB3"/>
    <w:rsid w:val="00312F5C"/>
    <w:rsid w:val="00313FB3"/>
    <w:rsid w:val="00315185"/>
    <w:rsid w:val="003163F7"/>
    <w:rsid w:val="00316D6F"/>
    <w:rsid w:val="003215C3"/>
    <w:rsid w:val="003215F4"/>
    <w:rsid w:val="00321BFA"/>
    <w:rsid w:val="00321FA3"/>
    <w:rsid w:val="0032276F"/>
    <w:rsid w:val="00323F79"/>
    <w:rsid w:val="003251A8"/>
    <w:rsid w:val="003255DA"/>
    <w:rsid w:val="003260FF"/>
    <w:rsid w:val="0032672D"/>
    <w:rsid w:val="00326FC6"/>
    <w:rsid w:val="00327A0B"/>
    <w:rsid w:val="00327F71"/>
    <w:rsid w:val="003307BC"/>
    <w:rsid w:val="003311C8"/>
    <w:rsid w:val="003316D9"/>
    <w:rsid w:val="00332949"/>
    <w:rsid w:val="00333F3B"/>
    <w:rsid w:val="00333F6C"/>
    <w:rsid w:val="00335CA8"/>
    <w:rsid w:val="00336B99"/>
    <w:rsid w:val="00340395"/>
    <w:rsid w:val="00340A6B"/>
    <w:rsid w:val="00341186"/>
    <w:rsid w:val="00341763"/>
    <w:rsid w:val="00341F3C"/>
    <w:rsid w:val="00342A57"/>
    <w:rsid w:val="00344918"/>
    <w:rsid w:val="0034550C"/>
    <w:rsid w:val="003461D3"/>
    <w:rsid w:val="00346B3D"/>
    <w:rsid w:val="0034758A"/>
    <w:rsid w:val="003503C7"/>
    <w:rsid w:val="00351FC9"/>
    <w:rsid w:val="00351FDC"/>
    <w:rsid w:val="00352AEE"/>
    <w:rsid w:val="00352BAC"/>
    <w:rsid w:val="00353648"/>
    <w:rsid w:val="0035433B"/>
    <w:rsid w:val="003554BE"/>
    <w:rsid w:val="00355722"/>
    <w:rsid w:val="0035626D"/>
    <w:rsid w:val="003565F3"/>
    <w:rsid w:val="00360FBD"/>
    <w:rsid w:val="0036239E"/>
    <w:rsid w:val="00362578"/>
    <w:rsid w:val="003628C4"/>
    <w:rsid w:val="003649C9"/>
    <w:rsid w:val="00366165"/>
    <w:rsid w:val="003665AD"/>
    <w:rsid w:val="0036662A"/>
    <w:rsid w:val="00366971"/>
    <w:rsid w:val="00371746"/>
    <w:rsid w:val="00371E1C"/>
    <w:rsid w:val="003728F3"/>
    <w:rsid w:val="00372D30"/>
    <w:rsid w:val="00373E44"/>
    <w:rsid w:val="00374E38"/>
    <w:rsid w:val="003750C2"/>
    <w:rsid w:val="00376CFA"/>
    <w:rsid w:val="00377F27"/>
    <w:rsid w:val="00380344"/>
    <w:rsid w:val="00380412"/>
    <w:rsid w:val="0038204C"/>
    <w:rsid w:val="00383869"/>
    <w:rsid w:val="0038447A"/>
    <w:rsid w:val="00384E92"/>
    <w:rsid w:val="00384FB7"/>
    <w:rsid w:val="00385ED9"/>
    <w:rsid w:val="00386DB6"/>
    <w:rsid w:val="00390290"/>
    <w:rsid w:val="00391600"/>
    <w:rsid w:val="00392B83"/>
    <w:rsid w:val="00393F05"/>
    <w:rsid w:val="00394A61"/>
    <w:rsid w:val="00395B12"/>
    <w:rsid w:val="0039738D"/>
    <w:rsid w:val="003A05DE"/>
    <w:rsid w:val="003A0E3E"/>
    <w:rsid w:val="003A3266"/>
    <w:rsid w:val="003A42F7"/>
    <w:rsid w:val="003A4596"/>
    <w:rsid w:val="003B0183"/>
    <w:rsid w:val="003B112E"/>
    <w:rsid w:val="003B1EBD"/>
    <w:rsid w:val="003B4E80"/>
    <w:rsid w:val="003B61F2"/>
    <w:rsid w:val="003C01C1"/>
    <w:rsid w:val="003C054D"/>
    <w:rsid w:val="003C1D61"/>
    <w:rsid w:val="003C4CCC"/>
    <w:rsid w:val="003C5B2C"/>
    <w:rsid w:val="003C5DD0"/>
    <w:rsid w:val="003C6CA5"/>
    <w:rsid w:val="003C7B45"/>
    <w:rsid w:val="003C7C72"/>
    <w:rsid w:val="003D1D61"/>
    <w:rsid w:val="003D280E"/>
    <w:rsid w:val="003D327F"/>
    <w:rsid w:val="003D4537"/>
    <w:rsid w:val="003D5B99"/>
    <w:rsid w:val="003D6434"/>
    <w:rsid w:val="003E075D"/>
    <w:rsid w:val="003E3374"/>
    <w:rsid w:val="003E37E8"/>
    <w:rsid w:val="003E43BC"/>
    <w:rsid w:val="003E547A"/>
    <w:rsid w:val="003E6129"/>
    <w:rsid w:val="003E6B4A"/>
    <w:rsid w:val="003E7139"/>
    <w:rsid w:val="003E7610"/>
    <w:rsid w:val="003E79CC"/>
    <w:rsid w:val="003F04A6"/>
    <w:rsid w:val="003F0820"/>
    <w:rsid w:val="003F08A8"/>
    <w:rsid w:val="003F0F3D"/>
    <w:rsid w:val="003F1E45"/>
    <w:rsid w:val="003F3935"/>
    <w:rsid w:val="003F4AAD"/>
    <w:rsid w:val="003F4CD4"/>
    <w:rsid w:val="003F5916"/>
    <w:rsid w:val="003F6269"/>
    <w:rsid w:val="003F722C"/>
    <w:rsid w:val="003F7941"/>
    <w:rsid w:val="004007FE"/>
    <w:rsid w:val="00402AA4"/>
    <w:rsid w:val="00403868"/>
    <w:rsid w:val="00403A11"/>
    <w:rsid w:val="0040449E"/>
    <w:rsid w:val="00405E0B"/>
    <w:rsid w:val="00406044"/>
    <w:rsid w:val="00406340"/>
    <w:rsid w:val="004078A1"/>
    <w:rsid w:val="004079D3"/>
    <w:rsid w:val="004103B4"/>
    <w:rsid w:val="0041236D"/>
    <w:rsid w:val="004126EA"/>
    <w:rsid w:val="00413DAA"/>
    <w:rsid w:val="00414FF5"/>
    <w:rsid w:val="00415772"/>
    <w:rsid w:val="00415CDB"/>
    <w:rsid w:val="004206E9"/>
    <w:rsid w:val="0042207A"/>
    <w:rsid w:val="004227BC"/>
    <w:rsid w:val="00422F26"/>
    <w:rsid w:val="004231D5"/>
    <w:rsid w:val="00423D85"/>
    <w:rsid w:val="00424D58"/>
    <w:rsid w:val="004275C5"/>
    <w:rsid w:val="004301E5"/>
    <w:rsid w:val="00430F09"/>
    <w:rsid w:val="00431711"/>
    <w:rsid w:val="00433B01"/>
    <w:rsid w:val="00434E4C"/>
    <w:rsid w:val="0043583C"/>
    <w:rsid w:val="0043623B"/>
    <w:rsid w:val="00436C10"/>
    <w:rsid w:val="00436EF1"/>
    <w:rsid w:val="00442016"/>
    <w:rsid w:val="0044252A"/>
    <w:rsid w:val="00442B87"/>
    <w:rsid w:val="00443CD5"/>
    <w:rsid w:val="00445496"/>
    <w:rsid w:val="0045010D"/>
    <w:rsid w:val="00450335"/>
    <w:rsid w:val="004514C9"/>
    <w:rsid w:val="00453CAB"/>
    <w:rsid w:val="00454272"/>
    <w:rsid w:val="004542E1"/>
    <w:rsid w:val="00456725"/>
    <w:rsid w:val="00456E15"/>
    <w:rsid w:val="00457655"/>
    <w:rsid w:val="004576DB"/>
    <w:rsid w:val="004579CE"/>
    <w:rsid w:val="00457D18"/>
    <w:rsid w:val="004601D1"/>
    <w:rsid w:val="00460AA3"/>
    <w:rsid w:val="00461FE7"/>
    <w:rsid w:val="00462C06"/>
    <w:rsid w:val="00463701"/>
    <w:rsid w:val="00464F8B"/>
    <w:rsid w:val="00464FF3"/>
    <w:rsid w:val="004675F5"/>
    <w:rsid w:val="00467B71"/>
    <w:rsid w:val="00467E33"/>
    <w:rsid w:val="00470672"/>
    <w:rsid w:val="00470ABD"/>
    <w:rsid w:val="00470F67"/>
    <w:rsid w:val="00471984"/>
    <w:rsid w:val="0047288D"/>
    <w:rsid w:val="004736AD"/>
    <w:rsid w:val="004747AF"/>
    <w:rsid w:val="00475535"/>
    <w:rsid w:val="004818D8"/>
    <w:rsid w:val="00482484"/>
    <w:rsid w:val="00483AF7"/>
    <w:rsid w:val="00483FF3"/>
    <w:rsid w:val="004841DE"/>
    <w:rsid w:val="00484D56"/>
    <w:rsid w:val="00486EFB"/>
    <w:rsid w:val="0048718D"/>
    <w:rsid w:val="0048793D"/>
    <w:rsid w:val="004915B1"/>
    <w:rsid w:val="004919DD"/>
    <w:rsid w:val="00491CF1"/>
    <w:rsid w:val="00491E71"/>
    <w:rsid w:val="00492AB1"/>
    <w:rsid w:val="00492E75"/>
    <w:rsid w:val="0049462E"/>
    <w:rsid w:val="0049494F"/>
    <w:rsid w:val="00494A06"/>
    <w:rsid w:val="00494F4A"/>
    <w:rsid w:val="00495D4D"/>
    <w:rsid w:val="004962B9"/>
    <w:rsid w:val="0049675F"/>
    <w:rsid w:val="00497055"/>
    <w:rsid w:val="00497AA2"/>
    <w:rsid w:val="004A186F"/>
    <w:rsid w:val="004A1F1E"/>
    <w:rsid w:val="004A2B14"/>
    <w:rsid w:val="004A37AA"/>
    <w:rsid w:val="004A48AE"/>
    <w:rsid w:val="004A560B"/>
    <w:rsid w:val="004A78C8"/>
    <w:rsid w:val="004B03D0"/>
    <w:rsid w:val="004B0D32"/>
    <w:rsid w:val="004B1325"/>
    <w:rsid w:val="004B16B8"/>
    <w:rsid w:val="004B1FB8"/>
    <w:rsid w:val="004B2539"/>
    <w:rsid w:val="004B2753"/>
    <w:rsid w:val="004B7247"/>
    <w:rsid w:val="004B7863"/>
    <w:rsid w:val="004B78A2"/>
    <w:rsid w:val="004C024E"/>
    <w:rsid w:val="004C208E"/>
    <w:rsid w:val="004C313C"/>
    <w:rsid w:val="004C32A8"/>
    <w:rsid w:val="004C5986"/>
    <w:rsid w:val="004D075A"/>
    <w:rsid w:val="004D21BE"/>
    <w:rsid w:val="004D2219"/>
    <w:rsid w:val="004D242A"/>
    <w:rsid w:val="004D285F"/>
    <w:rsid w:val="004D2BF0"/>
    <w:rsid w:val="004D2F8B"/>
    <w:rsid w:val="004D5904"/>
    <w:rsid w:val="004D5AB9"/>
    <w:rsid w:val="004D5E0A"/>
    <w:rsid w:val="004D6667"/>
    <w:rsid w:val="004D7133"/>
    <w:rsid w:val="004D7354"/>
    <w:rsid w:val="004E017C"/>
    <w:rsid w:val="004E06A5"/>
    <w:rsid w:val="004E0DBB"/>
    <w:rsid w:val="004E267D"/>
    <w:rsid w:val="004E28DE"/>
    <w:rsid w:val="004E3319"/>
    <w:rsid w:val="004E4264"/>
    <w:rsid w:val="004E4AB8"/>
    <w:rsid w:val="004E4DC2"/>
    <w:rsid w:val="004E5CAB"/>
    <w:rsid w:val="004E7F94"/>
    <w:rsid w:val="004F09EC"/>
    <w:rsid w:val="004F1CBA"/>
    <w:rsid w:val="004F49BD"/>
    <w:rsid w:val="004F4FCE"/>
    <w:rsid w:val="004F769E"/>
    <w:rsid w:val="005011CF"/>
    <w:rsid w:val="00505422"/>
    <w:rsid w:val="00505D5C"/>
    <w:rsid w:val="005108C5"/>
    <w:rsid w:val="00511420"/>
    <w:rsid w:val="005137AC"/>
    <w:rsid w:val="00516D5C"/>
    <w:rsid w:val="0052090F"/>
    <w:rsid w:val="005212A3"/>
    <w:rsid w:val="00521612"/>
    <w:rsid w:val="00521778"/>
    <w:rsid w:val="00523C12"/>
    <w:rsid w:val="00524989"/>
    <w:rsid w:val="00525844"/>
    <w:rsid w:val="0052677D"/>
    <w:rsid w:val="00526C8B"/>
    <w:rsid w:val="00531027"/>
    <w:rsid w:val="00532597"/>
    <w:rsid w:val="0053275F"/>
    <w:rsid w:val="00534E76"/>
    <w:rsid w:val="00535D4E"/>
    <w:rsid w:val="0054072F"/>
    <w:rsid w:val="005417A6"/>
    <w:rsid w:val="00541EC5"/>
    <w:rsid w:val="00542467"/>
    <w:rsid w:val="0054367D"/>
    <w:rsid w:val="0054401B"/>
    <w:rsid w:val="00544ADC"/>
    <w:rsid w:val="00544DD1"/>
    <w:rsid w:val="00544F0E"/>
    <w:rsid w:val="0054536A"/>
    <w:rsid w:val="00546463"/>
    <w:rsid w:val="005506F3"/>
    <w:rsid w:val="005507FA"/>
    <w:rsid w:val="005523F0"/>
    <w:rsid w:val="005538B4"/>
    <w:rsid w:val="00553925"/>
    <w:rsid w:val="00555CCD"/>
    <w:rsid w:val="00555DE8"/>
    <w:rsid w:val="005618D9"/>
    <w:rsid w:val="00562033"/>
    <w:rsid w:val="00563AFC"/>
    <w:rsid w:val="005647D2"/>
    <w:rsid w:val="005656C7"/>
    <w:rsid w:val="00567569"/>
    <w:rsid w:val="005710A0"/>
    <w:rsid w:val="00572104"/>
    <w:rsid w:val="005733E1"/>
    <w:rsid w:val="005746D6"/>
    <w:rsid w:val="00575335"/>
    <w:rsid w:val="00582A7E"/>
    <w:rsid w:val="0058313A"/>
    <w:rsid w:val="005831A6"/>
    <w:rsid w:val="00583242"/>
    <w:rsid w:val="0058341A"/>
    <w:rsid w:val="005836C8"/>
    <w:rsid w:val="00583A9F"/>
    <w:rsid w:val="0058459E"/>
    <w:rsid w:val="00584790"/>
    <w:rsid w:val="00584C50"/>
    <w:rsid w:val="0058517F"/>
    <w:rsid w:val="005854D4"/>
    <w:rsid w:val="005854E1"/>
    <w:rsid w:val="00585810"/>
    <w:rsid w:val="00585EBC"/>
    <w:rsid w:val="00587D53"/>
    <w:rsid w:val="0059001B"/>
    <w:rsid w:val="00592F2F"/>
    <w:rsid w:val="005930C7"/>
    <w:rsid w:val="005944E2"/>
    <w:rsid w:val="00595131"/>
    <w:rsid w:val="00595DB2"/>
    <w:rsid w:val="005A07F1"/>
    <w:rsid w:val="005A0D98"/>
    <w:rsid w:val="005A2556"/>
    <w:rsid w:val="005A32E4"/>
    <w:rsid w:val="005A38F8"/>
    <w:rsid w:val="005A3F6F"/>
    <w:rsid w:val="005A40E4"/>
    <w:rsid w:val="005B10BE"/>
    <w:rsid w:val="005B1595"/>
    <w:rsid w:val="005B2F69"/>
    <w:rsid w:val="005B40AB"/>
    <w:rsid w:val="005B5330"/>
    <w:rsid w:val="005B5ABE"/>
    <w:rsid w:val="005B7702"/>
    <w:rsid w:val="005B7EC3"/>
    <w:rsid w:val="005C04AD"/>
    <w:rsid w:val="005C2995"/>
    <w:rsid w:val="005C319D"/>
    <w:rsid w:val="005C3AB2"/>
    <w:rsid w:val="005C3B23"/>
    <w:rsid w:val="005C46C9"/>
    <w:rsid w:val="005C5E24"/>
    <w:rsid w:val="005C67B2"/>
    <w:rsid w:val="005C6C75"/>
    <w:rsid w:val="005C730D"/>
    <w:rsid w:val="005C7FCB"/>
    <w:rsid w:val="005D1DEA"/>
    <w:rsid w:val="005D2D1B"/>
    <w:rsid w:val="005D571D"/>
    <w:rsid w:val="005D7E65"/>
    <w:rsid w:val="005E0A9C"/>
    <w:rsid w:val="005E1437"/>
    <w:rsid w:val="005E1A95"/>
    <w:rsid w:val="005E21E4"/>
    <w:rsid w:val="005E399A"/>
    <w:rsid w:val="005E4253"/>
    <w:rsid w:val="005E4537"/>
    <w:rsid w:val="005E4F03"/>
    <w:rsid w:val="005E6119"/>
    <w:rsid w:val="005E6F0B"/>
    <w:rsid w:val="005E7A61"/>
    <w:rsid w:val="005E7D96"/>
    <w:rsid w:val="005F0911"/>
    <w:rsid w:val="005F2F96"/>
    <w:rsid w:val="005F4AD0"/>
    <w:rsid w:val="005F5899"/>
    <w:rsid w:val="005F612B"/>
    <w:rsid w:val="005F6155"/>
    <w:rsid w:val="005F655E"/>
    <w:rsid w:val="005F6B24"/>
    <w:rsid w:val="005F6B64"/>
    <w:rsid w:val="005F76B9"/>
    <w:rsid w:val="00600061"/>
    <w:rsid w:val="006012B8"/>
    <w:rsid w:val="0060164D"/>
    <w:rsid w:val="0060253C"/>
    <w:rsid w:val="00602E01"/>
    <w:rsid w:val="0060315E"/>
    <w:rsid w:val="00604E8E"/>
    <w:rsid w:val="00605D30"/>
    <w:rsid w:val="00605F4F"/>
    <w:rsid w:val="006063B4"/>
    <w:rsid w:val="00606D6A"/>
    <w:rsid w:val="00607085"/>
    <w:rsid w:val="0060742C"/>
    <w:rsid w:val="00607843"/>
    <w:rsid w:val="00610856"/>
    <w:rsid w:val="00611330"/>
    <w:rsid w:val="00611F4F"/>
    <w:rsid w:val="006136BE"/>
    <w:rsid w:val="00614410"/>
    <w:rsid w:val="00614C81"/>
    <w:rsid w:val="006169DF"/>
    <w:rsid w:val="00617CAE"/>
    <w:rsid w:val="00620846"/>
    <w:rsid w:val="0062206C"/>
    <w:rsid w:val="00622E60"/>
    <w:rsid w:val="0062411C"/>
    <w:rsid w:val="006243A5"/>
    <w:rsid w:val="00624732"/>
    <w:rsid w:val="00625369"/>
    <w:rsid w:val="006256EA"/>
    <w:rsid w:val="00625D02"/>
    <w:rsid w:val="00627C1C"/>
    <w:rsid w:val="006312ED"/>
    <w:rsid w:val="00631A83"/>
    <w:rsid w:val="00635019"/>
    <w:rsid w:val="006353E8"/>
    <w:rsid w:val="00640203"/>
    <w:rsid w:val="00641F11"/>
    <w:rsid w:val="006422CC"/>
    <w:rsid w:val="00643788"/>
    <w:rsid w:val="00645B27"/>
    <w:rsid w:val="0064603E"/>
    <w:rsid w:val="00647000"/>
    <w:rsid w:val="0064713D"/>
    <w:rsid w:val="00647B77"/>
    <w:rsid w:val="00651669"/>
    <w:rsid w:val="0065178A"/>
    <w:rsid w:val="006529CF"/>
    <w:rsid w:val="00653C3F"/>
    <w:rsid w:val="00654C51"/>
    <w:rsid w:val="00655B43"/>
    <w:rsid w:val="0065617B"/>
    <w:rsid w:val="00657CD4"/>
    <w:rsid w:val="006607D2"/>
    <w:rsid w:val="00661FEA"/>
    <w:rsid w:val="00662B90"/>
    <w:rsid w:val="0066465E"/>
    <w:rsid w:val="00664967"/>
    <w:rsid w:val="00664D0E"/>
    <w:rsid w:val="00664D95"/>
    <w:rsid w:val="006661A7"/>
    <w:rsid w:val="006661F6"/>
    <w:rsid w:val="0066640E"/>
    <w:rsid w:val="00666B20"/>
    <w:rsid w:val="00666B66"/>
    <w:rsid w:val="00666E19"/>
    <w:rsid w:val="00667BC4"/>
    <w:rsid w:val="006700F6"/>
    <w:rsid w:val="006704DE"/>
    <w:rsid w:val="0067240D"/>
    <w:rsid w:val="00673767"/>
    <w:rsid w:val="0067475F"/>
    <w:rsid w:val="00674A32"/>
    <w:rsid w:val="00675E3E"/>
    <w:rsid w:val="00676B82"/>
    <w:rsid w:val="006774E8"/>
    <w:rsid w:val="00677B2D"/>
    <w:rsid w:val="00681693"/>
    <w:rsid w:val="00681F40"/>
    <w:rsid w:val="00682A47"/>
    <w:rsid w:val="00682EE7"/>
    <w:rsid w:val="006830CB"/>
    <w:rsid w:val="0068453F"/>
    <w:rsid w:val="00684C9A"/>
    <w:rsid w:val="00684F41"/>
    <w:rsid w:val="00685D02"/>
    <w:rsid w:val="006865C0"/>
    <w:rsid w:val="00686919"/>
    <w:rsid w:val="00686A47"/>
    <w:rsid w:val="0068779D"/>
    <w:rsid w:val="00687AF9"/>
    <w:rsid w:val="00690D7A"/>
    <w:rsid w:val="00691323"/>
    <w:rsid w:val="0069140D"/>
    <w:rsid w:val="00693CAD"/>
    <w:rsid w:val="0069432B"/>
    <w:rsid w:val="006946A5"/>
    <w:rsid w:val="00694B6D"/>
    <w:rsid w:val="00695D0D"/>
    <w:rsid w:val="00695ED4"/>
    <w:rsid w:val="0069617E"/>
    <w:rsid w:val="00696912"/>
    <w:rsid w:val="00696A95"/>
    <w:rsid w:val="00696DF7"/>
    <w:rsid w:val="00696E8D"/>
    <w:rsid w:val="006A2416"/>
    <w:rsid w:val="006A36C8"/>
    <w:rsid w:val="006A485C"/>
    <w:rsid w:val="006A4934"/>
    <w:rsid w:val="006A5D20"/>
    <w:rsid w:val="006A76CF"/>
    <w:rsid w:val="006A7DD9"/>
    <w:rsid w:val="006B0744"/>
    <w:rsid w:val="006B0946"/>
    <w:rsid w:val="006B0D7F"/>
    <w:rsid w:val="006B1AAD"/>
    <w:rsid w:val="006B205B"/>
    <w:rsid w:val="006B25EE"/>
    <w:rsid w:val="006B28CD"/>
    <w:rsid w:val="006B2A82"/>
    <w:rsid w:val="006B3161"/>
    <w:rsid w:val="006B3958"/>
    <w:rsid w:val="006B3DF2"/>
    <w:rsid w:val="006B3FAC"/>
    <w:rsid w:val="006B45CE"/>
    <w:rsid w:val="006B4B8D"/>
    <w:rsid w:val="006B50FE"/>
    <w:rsid w:val="006B6CF3"/>
    <w:rsid w:val="006B7FD5"/>
    <w:rsid w:val="006C205F"/>
    <w:rsid w:val="006C2CCA"/>
    <w:rsid w:val="006C3238"/>
    <w:rsid w:val="006C40AC"/>
    <w:rsid w:val="006C60D8"/>
    <w:rsid w:val="006C6A87"/>
    <w:rsid w:val="006D030E"/>
    <w:rsid w:val="006D0447"/>
    <w:rsid w:val="006D089C"/>
    <w:rsid w:val="006D1153"/>
    <w:rsid w:val="006D126D"/>
    <w:rsid w:val="006D13F1"/>
    <w:rsid w:val="006D2941"/>
    <w:rsid w:val="006D359B"/>
    <w:rsid w:val="006D3E4C"/>
    <w:rsid w:val="006D5647"/>
    <w:rsid w:val="006D5C03"/>
    <w:rsid w:val="006D5CCD"/>
    <w:rsid w:val="006D70EE"/>
    <w:rsid w:val="006D7E81"/>
    <w:rsid w:val="006E0579"/>
    <w:rsid w:val="006E0588"/>
    <w:rsid w:val="006E073A"/>
    <w:rsid w:val="006E0B13"/>
    <w:rsid w:val="006E15F5"/>
    <w:rsid w:val="006E190F"/>
    <w:rsid w:val="006E1BBE"/>
    <w:rsid w:val="006E1E53"/>
    <w:rsid w:val="006E2479"/>
    <w:rsid w:val="006E2549"/>
    <w:rsid w:val="006E2AFD"/>
    <w:rsid w:val="006E5ACF"/>
    <w:rsid w:val="006E65BF"/>
    <w:rsid w:val="006E6910"/>
    <w:rsid w:val="006F022E"/>
    <w:rsid w:val="006F0373"/>
    <w:rsid w:val="006F0DC0"/>
    <w:rsid w:val="006F1B47"/>
    <w:rsid w:val="006F1D20"/>
    <w:rsid w:val="006F20B7"/>
    <w:rsid w:val="006F2179"/>
    <w:rsid w:val="006F276D"/>
    <w:rsid w:val="006F445F"/>
    <w:rsid w:val="006F4B53"/>
    <w:rsid w:val="006F4B91"/>
    <w:rsid w:val="006F5826"/>
    <w:rsid w:val="006F6528"/>
    <w:rsid w:val="006F69C3"/>
    <w:rsid w:val="006F6AE8"/>
    <w:rsid w:val="006F7482"/>
    <w:rsid w:val="006F749D"/>
    <w:rsid w:val="00702422"/>
    <w:rsid w:val="00702520"/>
    <w:rsid w:val="00703084"/>
    <w:rsid w:val="00704536"/>
    <w:rsid w:val="00706D67"/>
    <w:rsid w:val="00707D08"/>
    <w:rsid w:val="007102DC"/>
    <w:rsid w:val="00710CCD"/>
    <w:rsid w:val="00712167"/>
    <w:rsid w:val="007125CF"/>
    <w:rsid w:val="00714D98"/>
    <w:rsid w:val="00717372"/>
    <w:rsid w:val="00723FCF"/>
    <w:rsid w:val="00725278"/>
    <w:rsid w:val="00725F15"/>
    <w:rsid w:val="007263B3"/>
    <w:rsid w:val="007264DA"/>
    <w:rsid w:val="00726978"/>
    <w:rsid w:val="0072713F"/>
    <w:rsid w:val="007279F5"/>
    <w:rsid w:val="00727B61"/>
    <w:rsid w:val="00727F3C"/>
    <w:rsid w:val="00730E52"/>
    <w:rsid w:val="0073240D"/>
    <w:rsid w:val="00732ADB"/>
    <w:rsid w:val="00733EEC"/>
    <w:rsid w:val="00734333"/>
    <w:rsid w:val="00735806"/>
    <w:rsid w:val="00736724"/>
    <w:rsid w:val="00736EF3"/>
    <w:rsid w:val="00737326"/>
    <w:rsid w:val="0073745A"/>
    <w:rsid w:val="007401EE"/>
    <w:rsid w:val="0074171B"/>
    <w:rsid w:val="00741F67"/>
    <w:rsid w:val="00742C2B"/>
    <w:rsid w:val="00743301"/>
    <w:rsid w:val="007441C2"/>
    <w:rsid w:val="00752022"/>
    <w:rsid w:val="00752AFD"/>
    <w:rsid w:val="0075360E"/>
    <w:rsid w:val="00756708"/>
    <w:rsid w:val="0075670B"/>
    <w:rsid w:val="007568EA"/>
    <w:rsid w:val="007573AE"/>
    <w:rsid w:val="007578F5"/>
    <w:rsid w:val="00761976"/>
    <w:rsid w:val="007630B9"/>
    <w:rsid w:val="00763456"/>
    <w:rsid w:val="00763B7A"/>
    <w:rsid w:val="00765DEC"/>
    <w:rsid w:val="00766603"/>
    <w:rsid w:val="00767483"/>
    <w:rsid w:val="00771F67"/>
    <w:rsid w:val="00772D72"/>
    <w:rsid w:val="00774EE2"/>
    <w:rsid w:val="00774F73"/>
    <w:rsid w:val="00774FA5"/>
    <w:rsid w:val="00775210"/>
    <w:rsid w:val="00777748"/>
    <w:rsid w:val="00777896"/>
    <w:rsid w:val="00780666"/>
    <w:rsid w:val="007822F9"/>
    <w:rsid w:val="0078269C"/>
    <w:rsid w:val="00783F0B"/>
    <w:rsid w:val="00784C54"/>
    <w:rsid w:val="00785012"/>
    <w:rsid w:val="0078566D"/>
    <w:rsid w:val="0078717A"/>
    <w:rsid w:val="007904CF"/>
    <w:rsid w:val="00791A3B"/>
    <w:rsid w:val="00792BD8"/>
    <w:rsid w:val="00793804"/>
    <w:rsid w:val="00793958"/>
    <w:rsid w:val="00794BE6"/>
    <w:rsid w:val="0079538F"/>
    <w:rsid w:val="007953D9"/>
    <w:rsid w:val="007A042A"/>
    <w:rsid w:val="007A0600"/>
    <w:rsid w:val="007A0866"/>
    <w:rsid w:val="007A0870"/>
    <w:rsid w:val="007A08FB"/>
    <w:rsid w:val="007A0FB8"/>
    <w:rsid w:val="007A27D6"/>
    <w:rsid w:val="007A36AE"/>
    <w:rsid w:val="007A37DF"/>
    <w:rsid w:val="007A3B5D"/>
    <w:rsid w:val="007A4D5C"/>
    <w:rsid w:val="007A70DE"/>
    <w:rsid w:val="007A76D6"/>
    <w:rsid w:val="007B1611"/>
    <w:rsid w:val="007B1B4D"/>
    <w:rsid w:val="007B3CAE"/>
    <w:rsid w:val="007B3FA7"/>
    <w:rsid w:val="007B60B5"/>
    <w:rsid w:val="007B6484"/>
    <w:rsid w:val="007B692C"/>
    <w:rsid w:val="007B6B73"/>
    <w:rsid w:val="007B6BF9"/>
    <w:rsid w:val="007B73B9"/>
    <w:rsid w:val="007B7E80"/>
    <w:rsid w:val="007C1FB4"/>
    <w:rsid w:val="007D1DF0"/>
    <w:rsid w:val="007D368C"/>
    <w:rsid w:val="007E3591"/>
    <w:rsid w:val="007E367B"/>
    <w:rsid w:val="007E5C7F"/>
    <w:rsid w:val="007E7841"/>
    <w:rsid w:val="007E7FFB"/>
    <w:rsid w:val="007F1B7E"/>
    <w:rsid w:val="007F1DD6"/>
    <w:rsid w:val="007F218A"/>
    <w:rsid w:val="007F4194"/>
    <w:rsid w:val="007F4517"/>
    <w:rsid w:val="007F46E2"/>
    <w:rsid w:val="007F629E"/>
    <w:rsid w:val="00802537"/>
    <w:rsid w:val="00804498"/>
    <w:rsid w:val="008045B3"/>
    <w:rsid w:val="008045D4"/>
    <w:rsid w:val="008046F7"/>
    <w:rsid w:val="00804A7E"/>
    <w:rsid w:val="0080581A"/>
    <w:rsid w:val="00806EDA"/>
    <w:rsid w:val="00807A0A"/>
    <w:rsid w:val="00810802"/>
    <w:rsid w:val="008114EA"/>
    <w:rsid w:val="0081231E"/>
    <w:rsid w:val="0081286F"/>
    <w:rsid w:val="00814FED"/>
    <w:rsid w:val="00815A5C"/>
    <w:rsid w:val="00816397"/>
    <w:rsid w:val="00816672"/>
    <w:rsid w:val="00816AA9"/>
    <w:rsid w:val="0082153D"/>
    <w:rsid w:val="00821B25"/>
    <w:rsid w:val="008230C1"/>
    <w:rsid w:val="008235DA"/>
    <w:rsid w:val="00823ECC"/>
    <w:rsid w:val="00824676"/>
    <w:rsid w:val="00824F64"/>
    <w:rsid w:val="008250D6"/>
    <w:rsid w:val="008265CF"/>
    <w:rsid w:val="008302A3"/>
    <w:rsid w:val="0083176F"/>
    <w:rsid w:val="00832523"/>
    <w:rsid w:val="00834868"/>
    <w:rsid w:val="0083495F"/>
    <w:rsid w:val="00834DC8"/>
    <w:rsid w:val="00834FB0"/>
    <w:rsid w:val="0083676F"/>
    <w:rsid w:val="00837272"/>
    <w:rsid w:val="008408AE"/>
    <w:rsid w:val="00840FA0"/>
    <w:rsid w:val="00841333"/>
    <w:rsid w:val="0084330D"/>
    <w:rsid w:val="00843636"/>
    <w:rsid w:val="00844AB0"/>
    <w:rsid w:val="00845661"/>
    <w:rsid w:val="008457C0"/>
    <w:rsid w:val="00850B93"/>
    <w:rsid w:val="00851178"/>
    <w:rsid w:val="0085190F"/>
    <w:rsid w:val="008524D1"/>
    <w:rsid w:val="00852526"/>
    <w:rsid w:val="00853630"/>
    <w:rsid w:val="00853D97"/>
    <w:rsid w:val="00853F1C"/>
    <w:rsid w:val="00854441"/>
    <w:rsid w:val="008552D2"/>
    <w:rsid w:val="00856FE4"/>
    <w:rsid w:val="00857946"/>
    <w:rsid w:val="00860732"/>
    <w:rsid w:val="00860DFB"/>
    <w:rsid w:val="00861982"/>
    <w:rsid w:val="0086341F"/>
    <w:rsid w:val="00863755"/>
    <w:rsid w:val="00863D81"/>
    <w:rsid w:val="0086678A"/>
    <w:rsid w:val="008667F4"/>
    <w:rsid w:val="008676DC"/>
    <w:rsid w:val="00870AD0"/>
    <w:rsid w:val="00871D86"/>
    <w:rsid w:val="008734C1"/>
    <w:rsid w:val="00874113"/>
    <w:rsid w:val="00876110"/>
    <w:rsid w:val="00880130"/>
    <w:rsid w:val="008807A7"/>
    <w:rsid w:val="00882BB2"/>
    <w:rsid w:val="008834E8"/>
    <w:rsid w:val="00884D59"/>
    <w:rsid w:val="00885043"/>
    <w:rsid w:val="00885E86"/>
    <w:rsid w:val="008865A9"/>
    <w:rsid w:val="008866CF"/>
    <w:rsid w:val="00886CB0"/>
    <w:rsid w:val="00887327"/>
    <w:rsid w:val="008874A3"/>
    <w:rsid w:val="00887B66"/>
    <w:rsid w:val="00887D5F"/>
    <w:rsid w:val="00887FD2"/>
    <w:rsid w:val="00891408"/>
    <w:rsid w:val="00891BA2"/>
    <w:rsid w:val="00895640"/>
    <w:rsid w:val="0089623A"/>
    <w:rsid w:val="00896BD5"/>
    <w:rsid w:val="008A047F"/>
    <w:rsid w:val="008A13DA"/>
    <w:rsid w:val="008A1C4F"/>
    <w:rsid w:val="008A30EE"/>
    <w:rsid w:val="008A34C8"/>
    <w:rsid w:val="008A48FB"/>
    <w:rsid w:val="008A6758"/>
    <w:rsid w:val="008A6F90"/>
    <w:rsid w:val="008B189F"/>
    <w:rsid w:val="008B27F3"/>
    <w:rsid w:val="008B3028"/>
    <w:rsid w:val="008B352F"/>
    <w:rsid w:val="008B3D2D"/>
    <w:rsid w:val="008B449D"/>
    <w:rsid w:val="008B4AAA"/>
    <w:rsid w:val="008B66C7"/>
    <w:rsid w:val="008B72C1"/>
    <w:rsid w:val="008C08FD"/>
    <w:rsid w:val="008C0DBA"/>
    <w:rsid w:val="008C18D5"/>
    <w:rsid w:val="008C2071"/>
    <w:rsid w:val="008C2996"/>
    <w:rsid w:val="008C2EC8"/>
    <w:rsid w:val="008C325D"/>
    <w:rsid w:val="008C37F5"/>
    <w:rsid w:val="008C39E2"/>
    <w:rsid w:val="008C4476"/>
    <w:rsid w:val="008C58D8"/>
    <w:rsid w:val="008D1143"/>
    <w:rsid w:val="008D2DEC"/>
    <w:rsid w:val="008D42B3"/>
    <w:rsid w:val="008D4755"/>
    <w:rsid w:val="008D5509"/>
    <w:rsid w:val="008D57F8"/>
    <w:rsid w:val="008E0F36"/>
    <w:rsid w:val="008E13AA"/>
    <w:rsid w:val="008E31CE"/>
    <w:rsid w:val="008E4B4E"/>
    <w:rsid w:val="008E60E0"/>
    <w:rsid w:val="008E65AD"/>
    <w:rsid w:val="008E7CCE"/>
    <w:rsid w:val="008F04B5"/>
    <w:rsid w:val="008F0883"/>
    <w:rsid w:val="008F246C"/>
    <w:rsid w:val="008F29B3"/>
    <w:rsid w:val="008F508D"/>
    <w:rsid w:val="008F67C0"/>
    <w:rsid w:val="008F7323"/>
    <w:rsid w:val="008F7727"/>
    <w:rsid w:val="00900E67"/>
    <w:rsid w:val="00901437"/>
    <w:rsid w:val="00901BA6"/>
    <w:rsid w:val="00902BBD"/>
    <w:rsid w:val="00902BC6"/>
    <w:rsid w:val="00902BEA"/>
    <w:rsid w:val="009035C8"/>
    <w:rsid w:val="009040F0"/>
    <w:rsid w:val="009045A3"/>
    <w:rsid w:val="00904EB9"/>
    <w:rsid w:val="00906257"/>
    <w:rsid w:val="00906BF4"/>
    <w:rsid w:val="00907171"/>
    <w:rsid w:val="0090756F"/>
    <w:rsid w:val="00907D2F"/>
    <w:rsid w:val="00910995"/>
    <w:rsid w:val="009112B5"/>
    <w:rsid w:val="0091229E"/>
    <w:rsid w:val="009124E2"/>
    <w:rsid w:val="00913302"/>
    <w:rsid w:val="00913D82"/>
    <w:rsid w:val="00914169"/>
    <w:rsid w:val="009151FA"/>
    <w:rsid w:val="00915436"/>
    <w:rsid w:val="0091618B"/>
    <w:rsid w:val="009165EC"/>
    <w:rsid w:val="00917DBA"/>
    <w:rsid w:val="00920A50"/>
    <w:rsid w:val="00920C2B"/>
    <w:rsid w:val="00921A8E"/>
    <w:rsid w:val="00921FED"/>
    <w:rsid w:val="00922B82"/>
    <w:rsid w:val="009270C2"/>
    <w:rsid w:val="00927AB8"/>
    <w:rsid w:val="00930F29"/>
    <w:rsid w:val="00931191"/>
    <w:rsid w:val="009319D4"/>
    <w:rsid w:val="00931D38"/>
    <w:rsid w:val="00932B54"/>
    <w:rsid w:val="0093443A"/>
    <w:rsid w:val="0093490D"/>
    <w:rsid w:val="00935314"/>
    <w:rsid w:val="00935A36"/>
    <w:rsid w:val="00937F9E"/>
    <w:rsid w:val="009408EC"/>
    <w:rsid w:val="00941689"/>
    <w:rsid w:val="00942284"/>
    <w:rsid w:val="00942EC3"/>
    <w:rsid w:val="0094301F"/>
    <w:rsid w:val="009436ED"/>
    <w:rsid w:val="009438F1"/>
    <w:rsid w:val="00946857"/>
    <w:rsid w:val="00947895"/>
    <w:rsid w:val="00951234"/>
    <w:rsid w:val="0095145F"/>
    <w:rsid w:val="00952094"/>
    <w:rsid w:val="009526C5"/>
    <w:rsid w:val="00954F52"/>
    <w:rsid w:val="009556FE"/>
    <w:rsid w:val="009566CA"/>
    <w:rsid w:val="00956E34"/>
    <w:rsid w:val="00961722"/>
    <w:rsid w:val="009644CA"/>
    <w:rsid w:val="00965B26"/>
    <w:rsid w:val="00965E06"/>
    <w:rsid w:val="009665AE"/>
    <w:rsid w:val="009666DC"/>
    <w:rsid w:val="00967ABC"/>
    <w:rsid w:val="00967FA1"/>
    <w:rsid w:val="009703AF"/>
    <w:rsid w:val="00970FC9"/>
    <w:rsid w:val="00974C32"/>
    <w:rsid w:val="009754F5"/>
    <w:rsid w:val="009760BB"/>
    <w:rsid w:val="00980A40"/>
    <w:rsid w:val="00981D31"/>
    <w:rsid w:val="00981DC3"/>
    <w:rsid w:val="00982440"/>
    <w:rsid w:val="009826FA"/>
    <w:rsid w:val="009827C7"/>
    <w:rsid w:val="00982C2E"/>
    <w:rsid w:val="0098393D"/>
    <w:rsid w:val="00983C03"/>
    <w:rsid w:val="00984737"/>
    <w:rsid w:val="00984CE0"/>
    <w:rsid w:val="00985087"/>
    <w:rsid w:val="009854C5"/>
    <w:rsid w:val="009863D3"/>
    <w:rsid w:val="00987538"/>
    <w:rsid w:val="0098790E"/>
    <w:rsid w:val="0099151C"/>
    <w:rsid w:val="00994E68"/>
    <w:rsid w:val="00995876"/>
    <w:rsid w:val="00995A35"/>
    <w:rsid w:val="00996A2D"/>
    <w:rsid w:val="00996E60"/>
    <w:rsid w:val="00997DAD"/>
    <w:rsid w:val="009A20BE"/>
    <w:rsid w:val="009A2A0F"/>
    <w:rsid w:val="009A400A"/>
    <w:rsid w:val="009A5D59"/>
    <w:rsid w:val="009A6246"/>
    <w:rsid w:val="009A63EB"/>
    <w:rsid w:val="009A6B80"/>
    <w:rsid w:val="009A6C9B"/>
    <w:rsid w:val="009B0DCA"/>
    <w:rsid w:val="009B231F"/>
    <w:rsid w:val="009B47AF"/>
    <w:rsid w:val="009B580A"/>
    <w:rsid w:val="009B6866"/>
    <w:rsid w:val="009B6FEE"/>
    <w:rsid w:val="009B7D1B"/>
    <w:rsid w:val="009C05CC"/>
    <w:rsid w:val="009C140D"/>
    <w:rsid w:val="009C16EC"/>
    <w:rsid w:val="009C304D"/>
    <w:rsid w:val="009C60DE"/>
    <w:rsid w:val="009C60FB"/>
    <w:rsid w:val="009C7E38"/>
    <w:rsid w:val="009D015E"/>
    <w:rsid w:val="009D19E1"/>
    <w:rsid w:val="009D2258"/>
    <w:rsid w:val="009D2DE3"/>
    <w:rsid w:val="009D4383"/>
    <w:rsid w:val="009D7E22"/>
    <w:rsid w:val="009E2687"/>
    <w:rsid w:val="009E2E02"/>
    <w:rsid w:val="009E3D00"/>
    <w:rsid w:val="009E5035"/>
    <w:rsid w:val="009E576C"/>
    <w:rsid w:val="009E5935"/>
    <w:rsid w:val="009F0063"/>
    <w:rsid w:val="009F025E"/>
    <w:rsid w:val="009F0720"/>
    <w:rsid w:val="009F1379"/>
    <w:rsid w:val="009F15B6"/>
    <w:rsid w:val="009F1DCD"/>
    <w:rsid w:val="009F296B"/>
    <w:rsid w:val="009F621E"/>
    <w:rsid w:val="009F7894"/>
    <w:rsid w:val="009F7A1A"/>
    <w:rsid w:val="00A005EC"/>
    <w:rsid w:val="00A00ADB"/>
    <w:rsid w:val="00A011D8"/>
    <w:rsid w:val="00A01BB3"/>
    <w:rsid w:val="00A02278"/>
    <w:rsid w:val="00A02586"/>
    <w:rsid w:val="00A028E0"/>
    <w:rsid w:val="00A04272"/>
    <w:rsid w:val="00A0430C"/>
    <w:rsid w:val="00A05C80"/>
    <w:rsid w:val="00A05F7F"/>
    <w:rsid w:val="00A05FEE"/>
    <w:rsid w:val="00A0647E"/>
    <w:rsid w:val="00A06781"/>
    <w:rsid w:val="00A06989"/>
    <w:rsid w:val="00A10519"/>
    <w:rsid w:val="00A105FD"/>
    <w:rsid w:val="00A11605"/>
    <w:rsid w:val="00A12972"/>
    <w:rsid w:val="00A12A7B"/>
    <w:rsid w:val="00A12BF6"/>
    <w:rsid w:val="00A12D5B"/>
    <w:rsid w:val="00A13006"/>
    <w:rsid w:val="00A13A9C"/>
    <w:rsid w:val="00A14166"/>
    <w:rsid w:val="00A14BAB"/>
    <w:rsid w:val="00A14D8F"/>
    <w:rsid w:val="00A160E2"/>
    <w:rsid w:val="00A22529"/>
    <w:rsid w:val="00A23BEC"/>
    <w:rsid w:val="00A25608"/>
    <w:rsid w:val="00A26B7D"/>
    <w:rsid w:val="00A30458"/>
    <w:rsid w:val="00A30CAA"/>
    <w:rsid w:val="00A312B7"/>
    <w:rsid w:val="00A31EA4"/>
    <w:rsid w:val="00A323F2"/>
    <w:rsid w:val="00A33A30"/>
    <w:rsid w:val="00A34C35"/>
    <w:rsid w:val="00A34DFB"/>
    <w:rsid w:val="00A358DD"/>
    <w:rsid w:val="00A376EA"/>
    <w:rsid w:val="00A3792D"/>
    <w:rsid w:val="00A4041B"/>
    <w:rsid w:val="00A40804"/>
    <w:rsid w:val="00A412AE"/>
    <w:rsid w:val="00A413B0"/>
    <w:rsid w:val="00A4210F"/>
    <w:rsid w:val="00A42598"/>
    <w:rsid w:val="00A427E3"/>
    <w:rsid w:val="00A45088"/>
    <w:rsid w:val="00A47A38"/>
    <w:rsid w:val="00A47FB5"/>
    <w:rsid w:val="00A50953"/>
    <w:rsid w:val="00A51B77"/>
    <w:rsid w:val="00A53183"/>
    <w:rsid w:val="00A53BC4"/>
    <w:rsid w:val="00A54AAE"/>
    <w:rsid w:val="00A54C67"/>
    <w:rsid w:val="00A553FE"/>
    <w:rsid w:val="00A55AC2"/>
    <w:rsid w:val="00A56F16"/>
    <w:rsid w:val="00A6140B"/>
    <w:rsid w:val="00A631C2"/>
    <w:rsid w:val="00A64F1E"/>
    <w:rsid w:val="00A652AF"/>
    <w:rsid w:val="00A6697E"/>
    <w:rsid w:val="00A67468"/>
    <w:rsid w:val="00A67CA2"/>
    <w:rsid w:val="00A73A3F"/>
    <w:rsid w:val="00A7413C"/>
    <w:rsid w:val="00A74310"/>
    <w:rsid w:val="00A743D3"/>
    <w:rsid w:val="00A75956"/>
    <w:rsid w:val="00A75DF9"/>
    <w:rsid w:val="00A808BC"/>
    <w:rsid w:val="00A816A9"/>
    <w:rsid w:val="00A82A71"/>
    <w:rsid w:val="00A849F9"/>
    <w:rsid w:val="00A856F0"/>
    <w:rsid w:val="00A86568"/>
    <w:rsid w:val="00A868E4"/>
    <w:rsid w:val="00A86CD3"/>
    <w:rsid w:val="00A87708"/>
    <w:rsid w:val="00A87D88"/>
    <w:rsid w:val="00A92613"/>
    <w:rsid w:val="00A948A0"/>
    <w:rsid w:val="00A955CE"/>
    <w:rsid w:val="00A96887"/>
    <w:rsid w:val="00AA05F3"/>
    <w:rsid w:val="00AA21FB"/>
    <w:rsid w:val="00AA2C7A"/>
    <w:rsid w:val="00AA36A7"/>
    <w:rsid w:val="00AA4B12"/>
    <w:rsid w:val="00AA5752"/>
    <w:rsid w:val="00AA6679"/>
    <w:rsid w:val="00AB054A"/>
    <w:rsid w:val="00AB09AE"/>
    <w:rsid w:val="00AB1C24"/>
    <w:rsid w:val="00AB238C"/>
    <w:rsid w:val="00AB26E5"/>
    <w:rsid w:val="00AB28CF"/>
    <w:rsid w:val="00AB3756"/>
    <w:rsid w:val="00AB49D2"/>
    <w:rsid w:val="00AB4F17"/>
    <w:rsid w:val="00AB65A5"/>
    <w:rsid w:val="00AB7B23"/>
    <w:rsid w:val="00AC005B"/>
    <w:rsid w:val="00AC02FC"/>
    <w:rsid w:val="00AC0FCE"/>
    <w:rsid w:val="00AC1940"/>
    <w:rsid w:val="00AC2754"/>
    <w:rsid w:val="00AC2C3F"/>
    <w:rsid w:val="00AC41FF"/>
    <w:rsid w:val="00AC516F"/>
    <w:rsid w:val="00AC5CDB"/>
    <w:rsid w:val="00AC790C"/>
    <w:rsid w:val="00AC7E63"/>
    <w:rsid w:val="00AC7F30"/>
    <w:rsid w:val="00AD049C"/>
    <w:rsid w:val="00AD1242"/>
    <w:rsid w:val="00AD2B08"/>
    <w:rsid w:val="00AD3597"/>
    <w:rsid w:val="00AD3D8B"/>
    <w:rsid w:val="00AD4CAA"/>
    <w:rsid w:val="00AD6259"/>
    <w:rsid w:val="00AD66BC"/>
    <w:rsid w:val="00AD722A"/>
    <w:rsid w:val="00AE1A10"/>
    <w:rsid w:val="00AE3084"/>
    <w:rsid w:val="00AE4C34"/>
    <w:rsid w:val="00AE5B00"/>
    <w:rsid w:val="00AE6E0E"/>
    <w:rsid w:val="00AF0198"/>
    <w:rsid w:val="00AF0469"/>
    <w:rsid w:val="00AF0E2C"/>
    <w:rsid w:val="00AF1FC3"/>
    <w:rsid w:val="00AF2ACC"/>
    <w:rsid w:val="00AF4C80"/>
    <w:rsid w:val="00AF4F29"/>
    <w:rsid w:val="00AF5427"/>
    <w:rsid w:val="00AF63E4"/>
    <w:rsid w:val="00B00355"/>
    <w:rsid w:val="00B018AC"/>
    <w:rsid w:val="00B01E4A"/>
    <w:rsid w:val="00B042F0"/>
    <w:rsid w:val="00B07088"/>
    <w:rsid w:val="00B126E1"/>
    <w:rsid w:val="00B12746"/>
    <w:rsid w:val="00B1335C"/>
    <w:rsid w:val="00B13DD9"/>
    <w:rsid w:val="00B15756"/>
    <w:rsid w:val="00B15D21"/>
    <w:rsid w:val="00B15F83"/>
    <w:rsid w:val="00B16F76"/>
    <w:rsid w:val="00B21133"/>
    <w:rsid w:val="00B2123C"/>
    <w:rsid w:val="00B212D7"/>
    <w:rsid w:val="00B2206C"/>
    <w:rsid w:val="00B26053"/>
    <w:rsid w:val="00B26418"/>
    <w:rsid w:val="00B30C9E"/>
    <w:rsid w:val="00B30D56"/>
    <w:rsid w:val="00B31052"/>
    <w:rsid w:val="00B33BCC"/>
    <w:rsid w:val="00B36415"/>
    <w:rsid w:val="00B37E8F"/>
    <w:rsid w:val="00B4060D"/>
    <w:rsid w:val="00B40E63"/>
    <w:rsid w:val="00B42F71"/>
    <w:rsid w:val="00B43926"/>
    <w:rsid w:val="00B440F6"/>
    <w:rsid w:val="00B442CC"/>
    <w:rsid w:val="00B4487D"/>
    <w:rsid w:val="00B44E0B"/>
    <w:rsid w:val="00B511C4"/>
    <w:rsid w:val="00B51208"/>
    <w:rsid w:val="00B5259F"/>
    <w:rsid w:val="00B5441C"/>
    <w:rsid w:val="00B55748"/>
    <w:rsid w:val="00B5604B"/>
    <w:rsid w:val="00B56AA4"/>
    <w:rsid w:val="00B62B1E"/>
    <w:rsid w:val="00B63B81"/>
    <w:rsid w:val="00B64BFA"/>
    <w:rsid w:val="00B64D78"/>
    <w:rsid w:val="00B658EA"/>
    <w:rsid w:val="00B658FD"/>
    <w:rsid w:val="00B70F13"/>
    <w:rsid w:val="00B716AA"/>
    <w:rsid w:val="00B71DFF"/>
    <w:rsid w:val="00B73502"/>
    <w:rsid w:val="00B7371E"/>
    <w:rsid w:val="00B74E71"/>
    <w:rsid w:val="00B76F67"/>
    <w:rsid w:val="00B80892"/>
    <w:rsid w:val="00B80BD9"/>
    <w:rsid w:val="00B82D65"/>
    <w:rsid w:val="00B82F5A"/>
    <w:rsid w:val="00B83C9E"/>
    <w:rsid w:val="00B85A5D"/>
    <w:rsid w:val="00B87B90"/>
    <w:rsid w:val="00B87E67"/>
    <w:rsid w:val="00B90455"/>
    <w:rsid w:val="00B90D88"/>
    <w:rsid w:val="00B9106E"/>
    <w:rsid w:val="00B913E6"/>
    <w:rsid w:val="00B922A0"/>
    <w:rsid w:val="00B92969"/>
    <w:rsid w:val="00B92BD6"/>
    <w:rsid w:val="00B94AAB"/>
    <w:rsid w:val="00B94AE9"/>
    <w:rsid w:val="00B94BCF"/>
    <w:rsid w:val="00B9597F"/>
    <w:rsid w:val="00B96F06"/>
    <w:rsid w:val="00B973A6"/>
    <w:rsid w:val="00B97BE1"/>
    <w:rsid w:val="00BA1CDF"/>
    <w:rsid w:val="00BA20BE"/>
    <w:rsid w:val="00BA2615"/>
    <w:rsid w:val="00BA391A"/>
    <w:rsid w:val="00BA5925"/>
    <w:rsid w:val="00BA5D37"/>
    <w:rsid w:val="00BA628A"/>
    <w:rsid w:val="00BA68A9"/>
    <w:rsid w:val="00BA7464"/>
    <w:rsid w:val="00BB013A"/>
    <w:rsid w:val="00BB4B68"/>
    <w:rsid w:val="00BB6AD2"/>
    <w:rsid w:val="00BB7D2C"/>
    <w:rsid w:val="00BB7F63"/>
    <w:rsid w:val="00BC0571"/>
    <w:rsid w:val="00BC0634"/>
    <w:rsid w:val="00BC0F62"/>
    <w:rsid w:val="00BC1678"/>
    <w:rsid w:val="00BC1CEE"/>
    <w:rsid w:val="00BC2B36"/>
    <w:rsid w:val="00BC3642"/>
    <w:rsid w:val="00BC4C3A"/>
    <w:rsid w:val="00BC534F"/>
    <w:rsid w:val="00BC6B50"/>
    <w:rsid w:val="00BC742A"/>
    <w:rsid w:val="00BC76BF"/>
    <w:rsid w:val="00BC774B"/>
    <w:rsid w:val="00BD2187"/>
    <w:rsid w:val="00BD2C6E"/>
    <w:rsid w:val="00BD2D27"/>
    <w:rsid w:val="00BD391E"/>
    <w:rsid w:val="00BD4628"/>
    <w:rsid w:val="00BD485C"/>
    <w:rsid w:val="00BD522A"/>
    <w:rsid w:val="00BD55DF"/>
    <w:rsid w:val="00BD5781"/>
    <w:rsid w:val="00BD66D5"/>
    <w:rsid w:val="00BE0433"/>
    <w:rsid w:val="00BE0A5D"/>
    <w:rsid w:val="00BE11E1"/>
    <w:rsid w:val="00BE1CEB"/>
    <w:rsid w:val="00BE1F6B"/>
    <w:rsid w:val="00BE2EB2"/>
    <w:rsid w:val="00BE33E0"/>
    <w:rsid w:val="00BE34ED"/>
    <w:rsid w:val="00BE518B"/>
    <w:rsid w:val="00BE60B2"/>
    <w:rsid w:val="00BE6862"/>
    <w:rsid w:val="00BF0200"/>
    <w:rsid w:val="00BF0652"/>
    <w:rsid w:val="00BF10A8"/>
    <w:rsid w:val="00BF10C2"/>
    <w:rsid w:val="00BF12B2"/>
    <w:rsid w:val="00BF1EB4"/>
    <w:rsid w:val="00BF2324"/>
    <w:rsid w:val="00BF374F"/>
    <w:rsid w:val="00BF46B8"/>
    <w:rsid w:val="00BF5D33"/>
    <w:rsid w:val="00BF6230"/>
    <w:rsid w:val="00BF63F8"/>
    <w:rsid w:val="00BF7912"/>
    <w:rsid w:val="00C02D43"/>
    <w:rsid w:val="00C02DAB"/>
    <w:rsid w:val="00C0398F"/>
    <w:rsid w:val="00C053A6"/>
    <w:rsid w:val="00C0792D"/>
    <w:rsid w:val="00C1054E"/>
    <w:rsid w:val="00C10C82"/>
    <w:rsid w:val="00C10EA9"/>
    <w:rsid w:val="00C10F06"/>
    <w:rsid w:val="00C11673"/>
    <w:rsid w:val="00C11DD4"/>
    <w:rsid w:val="00C15B2A"/>
    <w:rsid w:val="00C1616E"/>
    <w:rsid w:val="00C216D6"/>
    <w:rsid w:val="00C218CA"/>
    <w:rsid w:val="00C22B33"/>
    <w:rsid w:val="00C2373B"/>
    <w:rsid w:val="00C24175"/>
    <w:rsid w:val="00C24412"/>
    <w:rsid w:val="00C263D4"/>
    <w:rsid w:val="00C264F8"/>
    <w:rsid w:val="00C27129"/>
    <w:rsid w:val="00C27AA7"/>
    <w:rsid w:val="00C305B3"/>
    <w:rsid w:val="00C32A7E"/>
    <w:rsid w:val="00C32EFA"/>
    <w:rsid w:val="00C33638"/>
    <w:rsid w:val="00C33FFC"/>
    <w:rsid w:val="00C351F0"/>
    <w:rsid w:val="00C3534F"/>
    <w:rsid w:val="00C372CA"/>
    <w:rsid w:val="00C37345"/>
    <w:rsid w:val="00C37A9E"/>
    <w:rsid w:val="00C40835"/>
    <w:rsid w:val="00C408BA"/>
    <w:rsid w:val="00C41285"/>
    <w:rsid w:val="00C42A24"/>
    <w:rsid w:val="00C4320C"/>
    <w:rsid w:val="00C4475D"/>
    <w:rsid w:val="00C45FF3"/>
    <w:rsid w:val="00C46A83"/>
    <w:rsid w:val="00C5035C"/>
    <w:rsid w:val="00C52097"/>
    <w:rsid w:val="00C541A6"/>
    <w:rsid w:val="00C55372"/>
    <w:rsid w:val="00C55800"/>
    <w:rsid w:val="00C55A2E"/>
    <w:rsid w:val="00C55E4D"/>
    <w:rsid w:val="00C575DF"/>
    <w:rsid w:val="00C57FEC"/>
    <w:rsid w:val="00C60D1F"/>
    <w:rsid w:val="00C64621"/>
    <w:rsid w:val="00C65791"/>
    <w:rsid w:val="00C67675"/>
    <w:rsid w:val="00C676D4"/>
    <w:rsid w:val="00C676E2"/>
    <w:rsid w:val="00C67F3F"/>
    <w:rsid w:val="00C7056A"/>
    <w:rsid w:val="00C72B8B"/>
    <w:rsid w:val="00C72D72"/>
    <w:rsid w:val="00C72EA5"/>
    <w:rsid w:val="00C72FBB"/>
    <w:rsid w:val="00C73091"/>
    <w:rsid w:val="00C7503F"/>
    <w:rsid w:val="00C758CC"/>
    <w:rsid w:val="00C771C1"/>
    <w:rsid w:val="00C80586"/>
    <w:rsid w:val="00C80A60"/>
    <w:rsid w:val="00C8117E"/>
    <w:rsid w:val="00C81CD8"/>
    <w:rsid w:val="00C81CF3"/>
    <w:rsid w:val="00C824CB"/>
    <w:rsid w:val="00C82789"/>
    <w:rsid w:val="00C828E4"/>
    <w:rsid w:val="00C845CD"/>
    <w:rsid w:val="00C90540"/>
    <w:rsid w:val="00C90560"/>
    <w:rsid w:val="00C90746"/>
    <w:rsid w:val="00C90B93"/>
    <w:rsid w:val="00C91948"/>
    <w:rsid w:val="00C91D48"/>
    <w:rsid w:val="00C927A4"/>
    <w:rsid w:val="00C935C7"/>
    <w:rsid w:val="00C94970"/>
    <w:rsid w:val="00C94DDF"/>
    <w:rsid w:val="00CA0162"/>
    <w:rsid w:val="00CA1EA5"/>
    <w:rsid w:val="00CA58F8"/>
    <w:rsid w:val="00CA5D4D"/>
    <w:rsid w:val="00CA62A2"/>
    <w:rsid w:val="00CA670A"/>
    <w:rsid w:val="00CA67DF"/>
    <w:rsid w:val="00CA695B"/>
    <w:rsid w:val="00CA7E3C"/>
    <w:rsid w:val="00CB0184"/>
    <w:rsid w:val="00CB035C"/>
    <w:rsid w:val="00CB1F2C"/>
    <w:rsid w:val="00CB2294"/>
    <w:rsid w:val="00CB27CF"/>
    <w:rsid w:val="00CB3205"/>
    <w:rsid w:val="00CB447D"/>
    <w:rsid w:val="00CB4FEC"/>
    <w:rsid w:val="00CB6259"/>
    <w:rsid w:val="00CC0180"/>
    <w:rsid w:val="00CC0B4E"/>
    <w:rsid w:val="00CC2307"/>
    <w:rsid w:val="00CC24C1"/>
    <w:rsid w:val="00CC24DD"/>
    <w:rsid w:val="00CC368F"/>
    <w:rsid w:val="00CC5286"/>
    <w:rsid w:val="00CC5C48"/>
    <w:rsid w:val="00CC6169"/>
    <w:rsid w:val="00CC6323"/>
    <w:rsid w:val="00CC6E78"/>
    <w:rsid w:val="00CC7A07"/>
    <w:rsid w:val="00CD0897"/>
    <w:rsid w:val="00CD22A9"/>
    <w:rsid w:val="00CD2542"/>
    <w:rsid w:val="00CD4632"/>
    <w:rsid w:val="00CD51F0"/>
    <w:rsid w:val="00CD57E8"/>
    <w:rsid w:val="00CD6074"/>
    <w:rsid w:val="00CD6891"/>
    <w:rsid w:val="00CD7BDB"/>
    <w:rsid w:val="00CD7FC9"/>
    <w:rsid w:val="00CE189B"/>
    <w:rsid w:val="00CE21A0"/>
    <w:rsid w:val="00CE2ACE"/>
    <w:rsid w:val="00CE2BD8"/>
    <w:rsid w:val="00CE2F59"/>
    <w:rsid w:val="00CE3138"/>
    <w:rsid w:val="00CE4EA3"/>
    <w:rsid w:val="00CE5797"/>
    <w:rsid w:val="00CE60E8"/>
    <w:rsid w:val="00CE6708"/>
    <w:rsid w:val="00CE7ABD"/>
    <w:rsid w:val="00CE7BD1"/>
    <w:rsid w:val="00CF0817"/>
    <w:rsid w:val="00CF0925"/>
    <w:rsid w:val="00CF09E9"/>
    <w:rsid w:val="00CF3C2F"/>
    <w:rsid w:val="00CF5BDB"/>
    <w:rsid w:val="00CF5D53"/>
    <w:rsid w:val="00CF6A8D"/>
    <w:rsid w:val="00D00CE7"/>
    <w:rsid w:val="00D011E3"/>
    <w:rsid w:val="00D01491"/>
    <w:rsid w:val="00D026E7"/>
    <w:rsid w:val="00D0282D"/>
    <w:rsid w:val="00D028B9"/>
    <w:rsid w:val="00D053AA"/>
    <w:rsid w:val="00D06C7B"/>
    <w:rsid w:val="00D06D5E"/>
    <w:rsid w:val="00D11DBE"/>
    <w:rsid w:val="00D13156"/>
    <w:rsid w:val="00D133FC"/>
    <w:rsid w:val="00D153EB"/>
    <w:rsid w:val="00D15F35"/>
    <w:rsid w:val="00D162F1"/>
    <w:rsid w:val="00D16861"/>
    <w:rsid w:val="00D16982"/>
    <w:rsid w:val="00D171B1"/>
    <w:rsid w:val="00D2077D"/>
    <w:rsid w:val="00D220A8"/>
    <w:rsid w:val="00D2270F"/>
    <w:rsid w:val="00D22EC7"/>
    <w:rsid w:val="00D23AF2"/>
    <w:rsid w:val="00D23F75"/>
    <w:rsid w:val="00D25133"/>
    <w:rsid w:val="00D25849"/>
    <w:rsid w:val="00D25896"/>
    <w:rsid w:val="00D31A6C"/>
    <w:rsid w:val="00D32693"/>
    <w:rsid w:val="00D330DE"/>
    <w:rsid w:val="00D3367E"/>
    <w:rsid w:val="00D338C1"/>
    <w:rsid w:val="00D35B58"/>
    <w:rsid w:val="00D362C1"/>
    <w:rsid w:val="00D373E4"/>
    <w:rsid w:val="00D37BB9"/>
    <w:rsid w:val="00D4012C"/>
    <w:rsid w:val="00D40F76"/>
    <w:rsid w:val="00D40F82"/>
    <w:rsid w:val="00D414D3"/>
    <w:rsid w:val="00D417BE"/>
    <w:rsid w:val="00D43042"/>
    <w:rsid w:val="00D4373A"/>
    <w:rsid w:val="00D4673F"/>
    <w:rsid w:val="00D47EB9"/>
    <w:rsid w:val="00D507F7"/>
    <w:rsid w:val="00D5087D"/>
    <w:rsid w:val="00D51CD4"/>
    <w:rsid w:val="00D52A18"/>
    <w:rsid w:val="00D541E9"/>
    <w:rsid w:val="00D54D2B"/>
    <w:rsid w:val="00D55508"/>
    <w:rsid w:val="00D56FC2"/>
    <w:rsid w:val="00D57FA0"/>
    <w:rsid w:val="00D61355"/>
    <w:rsid w:val="00D614DC"/>
    <w:rsid w:val="00D62388"/>
    <w:rsid w:val="00D63079"/>
    <w:rsid w:val="00D637D3"/>
    <w:rsid w:val="00D64127"/>
    <w:rsid w:val="00D6539F"/>
    <w:rsid w:val="00D65542"/>
    <w:rsid w:val="00D656EB"/>
    <w:rsid w:val="00D70C9C"/>
    <w:rsid w:val="00D71141"/>
    <w:rsid w:val="00D716A7"/>
    <w:rsid w:val="00D716AE"/>
    <w:rsid w:val="00D71BAA"/>
    <w:rsid w:val="00D7213D"/>
    <w:rsid w:val="00D73135"/>
    <w:rsid w:val="00D73926"/>
    <w:rsid w:val="00D7440F"/>
    <w:rsid w:val="00D745A5"/>
    <w:rsid w:val="00D7470F"/>
    <w:rsid w:val="00D75E59"/>
    <w:rsid w:val="00D768B7"/>
    <w:rsid w:val="00D771E4"/>
    <w:rsid w:val="00D77AC3"/>
    <w:rsid w:val="00D77EA5"/>
    <w:rsid w:val="00D813C6"/>
    <w:rsid w:val="00D81E00"/>
    <w:rsid w:val="00D82299"/>
    <w:rsid w:val="00D8257A"/>
    <w:rsid w:val="00D826A4"/>
    <w:rsid w:val="00D82C61"/>
    <w:rsid w:val="00D83496"/>
    <w:rsid w:val="00D8460B"/>
    <w:rsid w:val="00D84B86"/>
    <w:rsid w:val="00D8579D"/>
    <w:rsid w:val="00D87094"/>
    <w:rsid w:val="00D87A9B"/>
    <w:rsid w:val="00D904C0"/>
    <w:rsid w:val="00D90EC1"/>
    <w:rsid w:val="00D90FDB"/>
    <w:rsid w:val="00D91993"/>
    <w:rsid w:val="00D91B0A"/>
    <w:rsid w:val="00D93C7D"/>
    <w:rsid w:val="00D95280"/>
    <w:rsid w:val="00D95B48"/>
    <w:rsid w:val="00DA11B9"/>
    <w:rsid w:val="00DA183E"/>
    <w:rsid w:val="00DA1FAB"/>
    <w:rsid w:val="00DA21E6"/>
    <w:rsid w:val="00DA2963"/>
    <w:rsid w:val="00DA5D96"/>
    <w:rsid w:val="00DA7F2F"/>
    <w:rsid w:val="00DB603C"/>
    <w:rsid w:val="00DB6A37"/>
    <w:rsid w:val="00DB79BF"/>
    <w:rsid w:val="00DB7F63"/>
    <w:rsid w:val="00DC27CD"/>
    <w:rsid w:val="00DC308E"/>
    <w:rsid w:val="00DC36B3"/>
    <w:rsid w:val="00DC3733"/>
    <w:rsid w:val="00DC3DAF"/>
    <w:rsid w:val="00DC3FA9"/>
    <w:rsid w:val="00DC5791"/>
    <w:rsid w:val="00DC7FC4"/>
    <w:rsid w:val="00DD1035"/>
    <w:rsid w:val="00DD1E85"/>
    <w:rsid w:val="00DD2765"/>
    <w:rsid w:val="00DD35D8"/>
    <w:rsid w:val="00DD55E7"/>
    <w:rsid w:val="00DD7031"/>
    <w:rsid w:val="00DE2159"/>
    <w:rsid w:val="00DE32AC"/>
    <w:rsid w:val="00DE333B"/>
    <w:rsid w:val="00DE48FD"/>
    <w:rsid w:val="00DE4B98"/>
    <w:rsid w:val="00DE6558"/>
    <w:rsid w:val="00DE66F5"/>
    <w:rsid w:val="00DE7083"/>
    <w:rsid w:val="00DF060B"/>
    <w:rsid w:val="00DF0683"/>
    <w:rsid w:val="00DF2473"/>
    <w:rsid w:val="00DF32F9"/>
    <w:rsid w:val="00DF3567"/>
    <w:rsid w:val="00DF37A1"/>
    <w:rsid w:val="00DF3F25"/>
    <w:rsid w:val="00DF5F37"/>
    <w:rsid w:val="00DF667C"/>
    <w:rsid w:val="00DF7382"/>
    <w:rsid w:val="00E00FC1"/>
    <w:rsid w:val="00E01FBE"/>
    <w:rsid w:val="00E024FA"/>
    <w:rsid w:val="00E02A6E"/>
    <w:rsid w:val="00E034E1"/>
    <w:rsid w:val="00E043E1"/>
    <w:rsid w:val="00E04DE5"/>
    <w:rsid w:val="00E1071D"/>
    <w:rsid w:val="00E11FF2"/>
    <w:rsid w:val="00E1219B"/>
    <w:rsid w:val="00E12B6D"/>
    <w:rsid w:val="00E13B1F"/>
    <w:rsid w:val="00E15181"/>
    <w:rsid w:val="00E16E1B"/>
    <w:rsid w:val="00E2102B"/>
    <w:rsid w:val="00E21FBC"/>
    <w:rsid w:val="00E22A1D"/>
    <w:rsid w:val="00E2405F"/>
    <w:rsid w:val="00E24CF0"/>
    <w:rsid w:val="00E2552C"/>
    <w:rsid w:val="00E25E3B"/>
    <w:rsid w:val="00E275A6"/>
    <w:rsid w:val="00E32C61"/>
    <w:rsid w:val="00E331EF"/>
    <w:rsid w:val="00E33330"/>
    <w:rsid w:val="00E33B83"/>
    <w:rsid w:val="00E33C77"/>
    <w:rsid w:val="00E33E29"/>
    <w:rsid w:val="00E34E73"/>
    <w:rsid w:val="00E36626"/>
    <w:rsid w:val="00E37266"/>
    <w:rsid w:val="00E4010B"/>
    <w:rsid w:val="00E404E4"/>
    <w:rsid w:val="00E408CD"/>
    <w:rsid w:val="00E40EE6"/>
    <w:rsid w:val="00E41705"/>
    <w:rsid w:val="00E42D21"/>
    <w:rsid w:val="00E43377"/>
    <w:rsid w:val="00E44C67"/>
    <w:rsid w:val="00E468BF"/>
    <w:rsid w:val="00E47F87"/>
    <w:rsid w:val="00E51139"/>
    <w:rsid w:val="00E527C6"/>
    <w:rsid w:val="00E52E94"/>
    <w:rsid w:val="00E530BA"/>
    <w:rsid w:val="00E53435"/>
    <w:rsid w:val="00E53C0A"/>
    <w:rsid w:val="00E5577F"/>
    <w:rsid w:val="00E573A9"/>
    <w:rsid w:val="00E57DF8"/>
    <w:rsid w:val="00E57F27"/>
    <w:rsid w:val="00E608C8"/>
    <w:rsid w:val="00E6133C"/>
    <w:rsid w:val="00E62475"/>
    <w:rsid w:val="00E62BC9"/>
    <w:rsid w:val="00E640C3"/>
    <w:rsid w:val="00E64502"/>
    <w:rsid w:val="00E64B20"/>
    <w:rsid w:val="00E64C37"/>
    <w:rsid w:val="00E67EA6"/>
    <w:rsid w:val="00E719D1"/>
    <w:rsid w:val="00E71FE7"/>
    <w:rsid w:val="00E72D87"/>
    <w:rsid w:val="00E738BD"/>
    <w:rsid w:val="00E73E08"/>
    <w:rsid w:val="00E744E6"/>
    <w:rsid w:val="00E75AB5"/>
    <w:rsid w:val="00E76398"/>
    <w:rsid w:val="00E7772D"/>
    <w:rsid w:val="00E77950"/>
    <w:rsid w:val="00E81C82"/>
    <w:rsid w:val="00E8326D"/>
    <w:rsid w:val="00E83D43"/>
    <w:rsid w:val="00E849ED"/>
    <w:rsid w:val="00E86756"/>
    <w:rsid w:val="00E8725E"/>
    <w:rsid w:val="00E879B9"/>
    <w:rsid w:val="00E87BCA"/>
    <w:rsid w:val="00E90BFA"/>
    <w:rsid w:val="00E917F7"/>
    <w:rsid w:val="00E9556D"/>
    <w:rsid w:val="00E974C2"/>
    <w:rsid w:val="00EA1D1B"/>
    <w:rsid w:val="00EA1F47"/>
    <w:rsid w:val="00EA297C"/>
    <w:rsid w:val="00EA29F2"/>
    <w:rsid w:val="00EA36B5"/>
    <w:rsid w:val="00EA48BE"/>
    <w:rsid w:val="00EA4AB7"/>
    <w:rsid w:val="00EA4B71"/>
    <w:rsid w:val="00EA50E8"/>
    <w:rsid w:val="00EA52F1"/>
    <w:rsid w:val="00EA7599"/>
    <w:rsid w:val="00EA77E3"/>
    <w:rsid w:val="00EA7858"/>
    <w:rsid w:val="00EB0B88"/>
    <w:rsid w:val="00EB1813"/>
    <w:rsid w:val="00EB1AD0"/>
    <w:rsid w:val="00EB213E"/>
    <w:rsid w:val="00EB237E"/>
    <w:rsid w:val="00EB26B3"/>
    <w:rsid w:val="00EB2867"/>
    <w:rsid w:val="00EB319A"/>
    <w:rsid w:val="00EB455F"/>
    <w:rsid w:val="00EB5D49"/>
    <w:rsid w:val="00EB6347"/>
    <w:rsid w:val="00EB7155"/>
    <w:rsid w:val="00EB72B4"/>
    <w:rsid w:val="00EB7A35"/>
    <w:rsid w:val="00EB7D24"/>
    <w:rsid w:val="00EC1858"/>
    <w:rsid w:val="00EC5265"/>
    <w:rsid w:val="00EC5972"/>
    <w:rsid w:val="00EC5B0E"/>
    <w:rsid w:val="00EC7675"/>
    <w:rsid w:val="00EC7DE6"/>
    <w:rsid w:val="00ED076A"/>
    <w:rsid w:val="00ED1D94"/>
    <w:rsid w:val="00ED1FF5"/>
    <w:rsid w:val="00ED50F5"/>
    <w:rsid w:val="00ED5D5A"/>
    <w:rsid w:val="00ED621C"/>
    <w:rsid w:val="00ED6725"/>
    <w:rsid w:val="00ED6E18"/>
    <w:rsid w:val="00EE0749"/>
    <w:rsid w:val="00EE1651"/>
    <w:rsid w:val="00EE211D"/>
    <w:rsid w:val="00EE2253"/>
    <w:rsid w:val="00EE274D"/>
    <w:rsid w:val="00EE2D50"/>
    <w:rsid w:val="00EE2F63"/>
    <w:rsid w:val="00EE375B"/>
    <w:rsid w:val="00EE44B6"/>
    <w:rsid w:val="00EE4808"/>
    <w:rsid w:val="00EE4CD3"/>
    <w:rsid w:val="00EE4E45"/>
    <w:rsid w:val="00EF0DC0"/>
    <w:rsid w:val="00EF2613"/>
    <w:rsid w:val="00EF2EF0"/>
    <w:rsid w:val="00EF3A70"/>
    <w:rsid w:val="00EF410E"/>
    <w:rsid w:val="00EF4663"/>
    <w:rsid w:val="00EF56E2"/>
    <w:rsid w:val="00EF6CFD"/>
    <w:rsid w:val="00F00824"/>
    <w:rsid w:val="00F01725"/>
    <w:rsid w:val="00F0239E"/>
    <w:rsid w:val="00F033D8"/>
    <w:rsid w:val="00F0563C"/>
    <w:rsid w:val="00F0654E"/>
    <w:rsid w:val="00F066DA"/>
    <w:rsid w:val="00F07D27"/>
    <w:rsid w:val="00F10BBC"/>
    <w:rsid w:val="00F126B8"/>
    <w:rsid w:val="00F131B9"/>
    <w:rsid w:val="00F14B32"/>
    <w:rsid w:val="00F161D2"/>
    <w:rsid w:val="00F1666C"/>
    <w:rsid w:val="00F17D87"/>
    <w:rsid w:val="00F17FC6"/>
    <w:rsid w:val="00F2000C"/>
    <w:rsid w:val="00F20A9C"/>
    <w:rsid w:val="00F2177B"/>
    <w:rsid w:val="00F21FE4"/>
    <w:rsid w:val="00F226D6"/>
    <w:rsid w:val="00F23A9B"/>
    <w:rsid w:val="00F24BAA"/>
    <w:rsid w:val="00F262DB"/>
    <w:rsid w:val="00F2693B"/>
    <w:rsid w:val="00F26C41"/>
    <w:rsid w:val="00F31382"/>
    <w:rsid w:val="00F31E9D"/>
    <w:rsid w:val="00F34E55"/>
    <w:rsid w:val="00F3537D"/>
    <w:rsid w:val="00F36515"/>
    <w:rsid w:val="00F36F22"/>
    <w:rsid w:val="00F3702F"/>
    <w:rsid w:val="00F37856"/>
    <w:rsid w:val="00F37FDE"/>
    <w:rsid w:val="00F419F4"/>
    <w:rsid w:val="00F41D1B"/>
    <w:rsid w:val="00F42A10"/>
    <w:rsid w:val="00F43724"/>
    <w:rsid w:val="00F44223"/>
    <w:rsid w:val="00F44D32"/>
    <w:rsid w:val="00F44DE1"/>
    <w:rsid w:val="00F4755E"/>
    <w:rsid w:val="00F502C2"/>
    <w:rsid w:val="00F50434"/>
    <w:rsid w:val="00F54088"/>
    <w:rsid w:val="00F54909"/>
    <w:rsid w:val="00F5593D"/>
    <w:rsid w:val="00F5717A"/>
    <w:rsid w:val="00F57A2E"/>
    <w:rsid w:val="00F603A7"/>
    <w:rsid w:val="00F607EB"/>
    <w:rsid w:val="00F60DD2"/>
    <w:rsid w:val="00F610A7"/>
    <w:rsid w:val="00F61321"/>
    <w:rsid w:val="00F6167E"/>
    <w:rsid w:val="00F648A8"/>
    <w:rsid w:val="00F66A62"/>
    <w:rsid w:val="00F6704A"/>
    <w:rsid w:val="00F67BA5"/>
    <w:rsid w:val="00F711E6"/>
    <w:rsid w:val="00F71D56"/>
    <w:rsid w:val="00F72062"/>
    <w:rsid w:val="00F721B7"/>
    <w:rsid w:val="00F72569"/>
    <w:rsid w:val="00F73A32"/>
    <w:rsid w:val="00F82B18"/>
    <w:rsid w:val="00F83439"/>
    <w:rsid w:val="00F837B9"/>
    <w:rsid w:val="00F8515D"/>
    <w:rsid w:val="00F85C0C"/>
    <w:rsid w:val="00F85C4C"/>
    <w:rsid w:val="00F8687B"/>
    <w:rsid w:val="00F87853"/>
    <w:rsid w:val="00F87A00"/>
    <w:rsid w:val="00F928A5"/>
    <w:rsid w:val="00F92B68"/>
    <w:rsid w:val="00F93ACE"/>
    <w:rsid w:val="00F9406D"/>
    <w:rsid w:val="00F94B1D"/>
    <w:rsid w:val="00F95758"/>
    <w:rsid w:val="00F965AF"/>
    <w:rsid w:val="00F96687"/>
    <w:rsid w:val="00F967DC"/>
    <w:rsid w:val="00FA0F67"/>
    <w:rsid w:val="00FA13C2"/>
    <w:rsid w:val="00FA22A5"/>
    <w:rsid w:val="00FA2637"/>
    <w:rsid w:val="00FA460F"/>
    <w:rsid w:val="00FA4BF0"/>
    <w:rsid w:val="00FA4E10"/>
    <w:rsid w:val="00FA5C82"/>
    <w:rsid w:val="00FA5DF6"/>
    <w:rsid w:val="00FA6A04"/>
    <w:rsid w:val="00FB0C95"/>
    <w:rsid w:val="00FB19DA"/>
    <w:rsid w:val="00FB34C4"/>
    <w:rsid w:val="00FB6B72"/>
    <w:rsid w:val="00FB7441"/>
    <w:rsid w:val="00FB7A80"/>
    <w:rsid w:val="00FC1C48"/>
    <w:rsid w:val="00FC2206"/>
    <w:rsid w:val="00FC2829"/>
    <w:rsid w:val="00FC29E5"/>
    <w:rsid w:val="00FC39E7"/>
    <w:rsid w:val="00FC3B98"/>
    <w:rsid w:val="00FC5B39"/>
    <w:rsid w:val="00FC64DC"/>
    <w:rsid w:val="00FC654C"/>
    <w:rsid w:val="00FC7953"/>
    <w:rsid w:val="00FC7FD6"/>
    <w:rsid w:val="00FC7FF0"/>
    <w:rsid w:val="00FD237A"/>
    <w:rsid w:val="00FD23AB"/>
    <w:rsid w:val="00FD3422"/>
    <w:rsid w:val="00FD3435"/>
    <w:rsid w:val="00FD3E23"/>
    <w:rsid w:val="00FD65A4"/>
    <w:rsid w:val="00FE0603"/>
    <w:rsid w:val="00FE1246"/>
    <w:rsid w:val="00FE12EC"/>
    <w:rsid w:val="00FE1804"/>
    <w:rsid w:val="00FE39D8"/>
    <w:rsid w:val="00FE612A"/>
    <w:rsid w:val="00FE67F3"/>
    <w:rsid w:val="00FE686B"/>
    <w:rsid w:val="00FE769C"/>
    <w:rsid w:val="00FE79AC"/>
    <w:rsid w:val="00FF0D9F"/>
    <w:rsid w:val="00FF1630"/>
    <w:rsid w:val="00FF1922"/>
    <w:rsid w:val="00FF2551"/>
    <w:rsid w:val="00FF377B"/>
    <w:rsid w:val="00FF3DB0"/>
    <w:rsid w:val="00FF47E2"/>
    <w:rsid w:val="00FF4F6A"/>
    <w:rsid w:val="00FF5F4A"/>
    <w:rsid w:val="00FF69F3"/>
    <w:rsid w:val="00FF6EB2"/>
    <w:rsid w:val="00FF7589"/>
    <w:rsid w:val="00FF7A8D"/>
    <w:rsid w:val="00FF7BED"/>
  </w:rsids>
  <m:mathPr>
    <m:mathFont m:val="Cambria Math"/>
    <m:brkBin m:val="before"/>
    <m:brkBinSub m:val="--"/>
    <m:smallFrac m:val="0"/>
    <m:dispDef/>
    <m:lMargin m:val="0"/>
    <m:rMargin m:val="0"/>
    <m:defJc m:val="centerGroup"/>
    <m:wrapIndent m:val="1440"/>
    <m:intLim m:val="subSup"/>
    <m:naryLim m:val="undOvr"/>
  </m:mathPr>
  <w:themeFontLang w:val="fr-C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E2079D3"/>
  <w15:chartTrackingRefBased/>
  <w15:docId w15:val="{489C39FD-D29D-4F8F-9943-F5E3A4A34D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ahoma" w:eastAsiaTheme="minorHAnsi" w:hAnsi="Tahoma" w:cs="Tahoma"/>
        <w:sz w:val="22"/>
        <w:szCs w:val="22"/>
        <w:lang w:val="fr-CH" w:eastAsia="en-US" w:bidi="ar-SA"/>
      </w:rPr>
    </w:rPrDefault>
    <w:pPrDefault>
      <w:pPr>
        <w:spacing w:after="160" w:line="259" w:lineRule="auto"/>
      </w:pPr>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A4596"/>
    <w:rPr>
      <w:rFonts w:ascii="Times New Roman" w:hAnsi="Times New Roman"/>
      <w:sz w:val="24"/>
    </w:rPr>
  </w:style>
  <w:style w:type="paragraph" w:styleId="Titre1">
    <w:name w:val="heading 1"/>
    <w:basedOn w:val="Normal"/>
    <w:next w:val="Normal"/>
    <w:link w:val="Titre1Car"/>
    <w:uiPriority w:val="9"/>
    <w:qFormat/>
    <w:rsid w:val="004D5AB9"/>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Titre2">
    <w:name w:val="heading 2"/>
    <w:basedOn w:val="Normal"/>
    <w:next w:val="Normal"/>
    <w:link w:val="Titre2Car"/>
    <w:uiPriority w:val="9"/>
    <w:semiHidden/>
    <w:unhideWhenUsed/>
    <w:qFormat/>
    <w:rsid w:val="004D5AB9"/>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Titre3">
    <w:name w:val="heading 3"/>
    <w:basedOn w:val="Normal"/>
    <w:next w:val="Normal"/>
    <w:link w:val="Titre3Car"/>
    <w:uiPriority w:val="9"/>
    <w:semiHidden/>
    <w:unhideWhenUsed/>
    <w:qFormat/>
    <w:rsid w:val="004D5AB9"/>
    <w:pPr>
      <w:keepNext/>
      <w:keepLines/>
      <w:spacing w:before="40" w:after="0"/>
      <w:outlineLvl w:val="2"/>
    </w:pPr>
    <w:rPr>
      <w:rFonts w:asciiTheme="majorHAnsi" w:eastAsiaTheme="majorEastAsia" w:hAnsiTheme="majorHAnsi" w:cstheme="majorBidi"/>
      <w:color w:val="1F4D78" w:themeColor="accent1" w:themeShade="7F"/>
      <w:szCs w:val="24"/>
    </w:rPr>
  </w:style>
  <w:style w:type="paragraph" w:styleId="Titre4">
    <w:name w:val="heading 4"/>
    <w:basedOn w:val="Normal"/>
    <w:next w:val="Normal"/>
    <w:link w:val="Titre4Car"/>
    <w:uiPriority w:val="9"/>
    <w:semiHidden/>
    <w:unhideWhenUsed/>
    <w:qFormat/>
    <w:rsid w:val="003B0183"/>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Titre5">
    <w:name w:val="heading 5"/>
    <w:basedOn w:val="Normal"/>
    <w:next w:val="Normal"/>
    <w:link w:val="Titre5Car"/>
    <w:uiPriority w:val="9"/>
    <w:semiHidden/>
    <w:unhideWhenUsed/>
    <w:qFormat/>
    <w:rsid w:val="003B0183"/>
    <w:pPr>
      <w:keepNext/>
      <w:keepLines/>
      <w:spacing w:before="40" w:after="0"/>
      <w:outlineLvl w:val="4"/>
    </w:pPr>
    <w:rPr>
      <w:rFonts w:asciiTheme="majorHAnsi" w:eastAsiaTheme="majorEastAsia" w:hAnsiTheme="majorHAnsi" w:cstheme="majorBidi"/>
      <w:color w:val="2E74B5" w:themeColor="accent1" w:themeShade="BF"/>
    </w:rPr>
  </w:style>
  <w:style w:type="paragraph" w:styleId="Titre6">
    <w:name w:val="heading 6"/>
    <w:basedOn w:val="Normal"/>
    <w:next w:val="Normal"/>
    <w:link w:val="Titre6Car"/>
    <w:uiPriority w:val="9"/>
    <w:semiHidden/>
    <w:unhideWhenUsed/>
    <w:qFormat/>
    <w:rsid w:val="003B0183"/>
    <w:pPr>
      <w:keepNext/>
      <w:keepLines/>
      <w:spacing w:before="40" w:after="0"/>
      <w:outlineLvl w:val="5"/>
    </w:pPr>
    <w:rPr>
      <w:rFonts w:asciiTheme="majorHAnsi" w:eastAsiaTheme="majorEastAsia" w:hAnsiTheme="majorHAnsi" w:cstheme="majorBidi"/>
      <w:color w:val="1F4D78" w:themeColor="accent1" w:themeShade="7F"/>
    </w:rPr>
  </w:style>
  <w:style w:type="paragraph" w:styleId="Titre7">
    <w:name w:val="heading 7"/>
    <w:basedOn w:val="Normal"/>
    <w:next w:val="Normal"/>
    <w:link w:val="Titre7Car"/>
    <w:uiPriority w:val="9"/>
    <w:semiHidden/>
    <w:unhideWhenUsed/>
    <w:qFormat/>
    <w:rsid w:val="003B0183"/>
    <w:pPr>
      <w:keepNext/>
      <w:keepLines/>
      <w:spacing w:before="40" w:after="0"/>
      <w:outlineLvl w:val="6"/>
    </w:pPr>
    <w:rPr>
      <w:rFonts w:asciiTheme="majorHAnsi" w:eastAsiaTheme="majorEastAsia" w:hAnsiTheme="majorHAnsi" w:cstheme="majorBidi"/>
      <w:i/>
      <w:iCs/>
      <w:color w:val="1F4D78" w:themeColor="accent1" w:themeShade="7F"/>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customStyle="1" w:styleId="tbtitre1">
    <w:name w:val="tb.titre_1"/>
    <w:basedOn w:val="Titre2"/>
    <w:link w:val="tbtitre1Car"/>
    <w:qFormat/>
    <w:rsid w:val="00752AFD"/>
    <w:pPr>
      <w:spacing w:before="120" w:after="240"/>
    </w:pPr>
    <w:rPr>
      <w:rFonts w:ascii="Times New Roman" w:hAnsi="Times New Roman"/>
      <w:b/>
      <w:color w:val="auto"/>
      <w:sz w:val="36"/>
    </w:rPr>
  </w:style>
  <w:style w:type="character" w:customStyle="1" w:styleId="tbtitre1Car">
    <w:name w:val="tb.titre_1 Car"/>
    <w:basedOn w:val="Titre1Car"/>
    <w:link w:val="tbtitre1"/>
    <w:rsid w:val="00752AFD"/>
    <w:rPr>
      <w:rFonts w:ascii="Times New Roman" w:eastAsiaTheme="majorEastAsia" w:hAnsi="Times New Roman" w:cstheme="majorBidi"/>
      <w:b/>
      <w:color w:val="2E74B5" w:themeColor="accent1" w:themeShade="BF"/>
      <w:sz w:val="36"/>
      <w:szCs w:val="26"/>
    </w:rPr>
  </w:style>
  <w:style w:type="character" w:customStyle="1" w:styleId="Titre1Car">
    <w:name w:val="Titre 1 Car"/>
    <w:basedOn w:val="Policepardfaut"/>
    <w:link w:val="Titre1"/>
    <w:uiPriority w:val="9"/>
    <w:rsid w:val="004D5AB9"/>
    <w:rPr>
      <w:rFonts w:asciiTheme="majorHAnsi" w:eastAsiaTheme="majorEastAsia" w:hAnsiTheme="majorHAnsi" w:cstheme="majorBidi"/>
      <w:color w:val="2E74B5" w:themeColor="accent1" w:themeShade="BF"/>
      <w:sz w:val="32"/>
      <w:szCs w:val="32"/>
    </w:rPr>
  </w:style>
  <w:style w:type="paragraph" w:customStyle="1" w:styleId="tbnormal">
    <w:name w:val="tb.normal"/>
    <w:qFormat/>
    <w:rsid w:val="00741F67"/>
    <w:pPr>
      <w:spacing w:before="60" w:after="60"/>
      <w:jc w:val="both"/>
    </w:pPr>
    <w:rPr>
      <w:rFonts w:ascii="Times New Roman" w:eastAsiaTheme="majorEastAsia" w:hAnsi="Times New Roman" w:cstheme="majorBidi"/>
      <w:sz w:val="24"/>
      <w:szCs w:val="32"/>
    </w:rPr>
  </w:style>
  <w:style w:type="paragraph" w:customStyle="1" w:styleId="tbtitre2">
    <w:name w:val="tb.titre_2"/>
    <w:basedOn w:val="Titre3"/>
    <w:next w:val="tbnormal"/>
    <w:link w:val="tbtitre2Car"/>
    <w:qFormat/>
    <w:rsid w:val="001B0C69"/>
    <w:pPr>
      <w:spacing w:before="240" w:after="240"/>
    </w:pPr>
    <w:rPr>
      <w:rFonts w:ascii="Times New Roman" w:hAnsi="Times New Roman"/>
      <w:b/>
      <w:color w:val="auto"/>
      <w:sz w:val="32"/>
    </w:rPr>
  </w:style>
  <w:style w:type="paragraph" w:customStyle="1" w:styleId="tbtitre3">
    <w:name w:val="tb.titre_3"/>
    <w:basedOn w:val="Titre4"/>
    <w:next w:val="tbnormal"/>
    <w:link w:val="tbtitre3Car"/>
    <w:qFormat/>
    <w:rsid w:val="001B0C69"/>
    <w:pPr>
      <w:spacing w:before="120" w:after="120"/>
    </w:pPr>
    <w:rPr>
      <w:rFonts w:ascii="Times New Roman" w:hAnsi="Times New Roman"/>
      <w:b/>
      <w:i w:val="0"/>
      <w:color w:val="auto"/>
      <w:sz w:val="28"/>
    </w:rPr>
  </w:style>
  <w:style w:type="character" w:customStyle="1" w:styleId="Titre2Car">
    <w:name w:val="Titre 2 Car"/>
    <w:basedOn w:val="Policepardfaut"/>
    <w:link w:val="Titre2"/>
    <w:uiPriority w:val="9"/>
    <w:semiHidden/>
    <w:rsid w:val="004D5AB9"/>
    <w:rPr>
      <w:rFonts w:asciiTheme="majorHAnsi" w:eastAsiaTheme="majorEastAsia" w:hAnsiTheme="majorHAnsi" w:cstheme="majorBidi"/>
      <w:color w:val="2E74B5" w:themeColor="accent1" w:themeShade="BF"/>
      <w:sz w:val="26"/>
      <w:szCs w:val="26"/>
    </w:rPr>
  </w:style>
  <w:style w:type="character" w:customStyle="1" w:styleId="tbtitre2Car">
    <w:name w:val="tb.titre_2 Car"/>
    <w:basedOn w:val="Titre2Car"/>
    <w:link w:val="tbtitre2"/>
    <w:rsid w:val="001B0C69"/>
    <w:rPr>
      <w:rFonts w:ascii="Times New Roman" w:eastAsiaTheme="majorEastAsia" w:hAnsi="Times New Roman" w:cstheme="majorBidi"/>
      <w:b/>
      <w:color w:val="2E74B5" w:themeColor="accent1" w:themeShade="BF"/>
      <w:sz w:val="32"/>
      <w:szCs w:val="24"/>
    </w:rPr>
  </w:style>
  <w:style w:type="paragraph" w:customStyle="1" w:styleId="tbtitrepartie">
    <w:name w:val="tb.titre_partie"/>
    <w:basedOn w:val="Titre1"/>
    <w:next w:val="tbnormal"/>
    <w:qFormat/>
    <w:rsid w:val="00483FF3"/>
    <w:pPr>
      <w:spacing w:before="5400" w:after="480"/>
      <w:jc w:val="center"/>
    </w:pPr>
    <w:rPr>
      <w:rFonts w:ascii="Times New Roman" w:hAnsi="Times New Roman"/>
      <w:color w:val="auto"/>
      <w:sz w:val="72"/>
      <w:lang w:val="de-CH"/>
    </w:rPr>
  </w:style>
  <w:style w:type="character" w:customStyle="1" w:styleId="Titre3Car">
    <w:name w:val="Titre 3 Car"/>
    <w:basedOn w:val="Policepardfaut"/>
    <w:link w:val="Titre3"/>
    <w:uiPriority w:val="9"/>
    <w:semiHidden/>
    <w:rsid w:val="004D5AB9"/>
    <w:rPr>
      <w:rFonts w:asciiTheme="majorHAnsi" w:eastAsiaTheme="majorEastAsia" w:hAnsiTheme="majorHAnsi" w:cstheme="majorBidi"/>
      <w:color w:val="1F4D78" w:themeColor="accent1" w:themeShade="7F"/>
      <w:sz w:val="24"/>
      <w:szCs w:val="24"/>
    </w:rPr>
  </w:style>
  <w:style w:type="character" w:customStyle="1" w:styleId="tbtitre3Car">
    <w:name w:val="tb.titre_3 Car"/>
    <w:basedOn w:val="Titre3Car"/>
    <w:link w:val="tbtitre3"/>
    <w:rsid w:val="001B0C69"/>
    <w:rPr>
      <w:rFonts w:ascii="Times New Roman" w:eastAsiaTheme="majorEastAsia" w:hAnsi="Times New Roman" w:cstheme="majorBidi"/>
      <w:b/>
      <w:iCs/>
      <w:color w:val="1F4D78" w:themeColor="accent1" w:themeShade="7F"/>
      <w:sz w:val="28"/>
      <w:szCs w:val="24"/>
    </w:rPr>
  </w:style>
  <w:style w:type="character" w:customStyle="1" w:styleId="Titre4Car">
    <w:name w:val="Titre 4 Car"/>
    <w:basedOn w:val="Policepardfaut"/>
    <w:link w:val="Titre4"/>
    <w:uiPriority w:val="9"/>
    <w:semiHidden/>
    <w:rsid w:val="003B0183"/>
    <w:rPr>
      <w:rFonts w:asciiTheme="majorHAnsi" w:eastAsiaTheme="majorEastAsia" w:hAnsiTheme="majorHAnsi" w:cstheme="majorBidi"/>
      <w:i/>
      <w:iCs/>
      <w:color w:val="2E74B5" w:themeColor="accent1" w:themeShade="BF"/>
    </w:rPr>
  </w:style>
  <w:style w:type="paragraph" w:customStyle="1" w:styleId="tbtitre4">
    <w:name w:val="tb.titre_4"/>
    <w:basedOn w:val="Titre5"/>
    <w:next w:val="tbnormal"/>
    <w:link w:val="tbtitre4Car"/>
    <w:qFormat/>
    <w:rsid w:val="001B0C69"/>
    <w:pPr>
      <w:spacing w:before="60" w:after="120"/>
    </w:pPr>
    <w:rPr>
      <w:rFonts w:ascii="Times New Roman" w:hAnsi="Times New Roman"/>
      <w:b/>
      <w:i/>
      <w:color w:val="auto"/>
      <w:sz w:val="26"/>
      <w:lang w:val="de-CH"/>
    </w:rPr>
  </w:style>
  <w:style w:type="paragraph" w:customStyle="1" w:styleId="tbtitre5">
    <w:name w:val="tb.titre_5"/>
    <w:basedOn w:val="Titre6"/>
    <w:next w:val="tbnormal"/>
    <w:link w:val="tbtitre5Car"/>
    <w:qFormat/>
    <w:rsid w:val="006C205F"/>
    <w:pPr>
      <w:spacing w:before="120" w:after="120"/>
      <w:ind w:left="709"/>
    </w:pPr>
    <w:rPr>
      <w:rFonts w:ascii="Times New Roman" w:hAnsi="Times New Roman"/>
      <w:i/>
      <w:color w:val="auto"/>
      <w:sz w:val="26"/>
    </w:rPr>
  </w:style>
  <w:style w:type="character" w:customStyle="1" w:styleId="Titre5Car">
    <w:name w:val="Titre 5 Car"/>
    <w:basedOn w:val="Policepardfaut"/>
    <w:link w:val="Titre5"/>
    <w:uiPriority w:val="9"/>
    <w:semiHidden/>
    <w:rsid w:val="003B0183"/>
    <w:rPr>
      <w:rFonts w:asciiTheme="majorHAnsi" w:eastAsiaTheme="majorEastAsia" w:hAnsiTheme="majorHAnsi" w:cstheme="majorBidi"/>
      <w:color w:val="2E74B5" w:themeColor="accent1" w:themeShade="BF"/>
    </w:rPr>
  </w:style>
  <w:style w:type="character" w:customStyle="1" w:styleId="tbtitre4Car">
    <w:name w:val="tb.titre_4 Car"/>
    <w:basedOn w:val="Titre5Car"/>
    <w:link w:val="tbtitre4"/>
    <w:rsid w:val="001B0C69"/>
    <w:rPr>
      <w:rFonts w:ascii="Times New Roman" w:eastAsiaTheme="majorEastAsia" w:hAnsi="Times New Roman" w:cstheme="majorBidi"/>
      <w:b/>
      <w:i/>
      <w:color w:val="2E74B5" w:themeColor="accent1" w:themeShade="BF"/>
      <w:sz w:val="26"/>
      <w:lang w:val="de-CH"/>
    </w:rPr>
  </w:style>
  <w:style w:type="paragraph" w:customStyle="1" w:styleId="tbtitre6">
    <w:name w:val="tb.titre_6"/>
    <w:basedOn w:val="Titre7"/>
    <w:next w:val="tbnormal"/>
    <w:link w:val="tbtitre6Car"/>
    <w:qFormat/>
    <w:rsid w:val="00F23A9B"/>
    <w:pPr>
      <w:spacing w:before="60" w:after="60"/>
      <w:ind w:left="1418"/>
    </w:pPr>
    <w:rPr>
      <w:rFonts w:ascii="Times New Roman" w:hAnsi="Times New Roman"/>
      <w:b/>
      <w:color w:val="auto"/>
      <w:lang w:val="de-CH"/>
    </w:rPr>
  </w:style>
  <w:style w:type="character" w:customStyle="1" w:styleId="Titre6Car">
    <w:name w:val="Titre 6 Car"/>
    <w:basedOn w:val="Policepardfaut"/>
    <w:link w:val="Titre6"/>
    <w:uiPriority w:val="9"/>
    <w:semiHidden/>
    <w:rsid w:val="003B0183"/>
    <w:rPr>
      <w:rFonts w:asciiTheme="majorHAnsi" w:eastAsiaTheme="majorEastAsia" w:hAnsiTheme="majorHAnsi" w:cstheme="majorBidi"/>
      <w:color w:val="1F4D78" w:themeColor="accent1" w:themeShade="7F"/>
    </w:rPr>
  </w:style>
  <w:style w:type="character" w:customStyle="1" w:styleId="tbtitre5Car">
    <w:name w:val="tb.titre_5 Car"/>
    <w:basedOn w:val="Titre6Car"/>
    <w:link w:val="tbtitre5"/>
    <w:rsid w:val="006C205F"/>
    <w:rPr>
      <w:rFonts w:ascii="Times New Roman" w:eastAsiaTheme="majorEastAsia" w:hAnsi="Times New Roman" w:cstheme="majorBidi"/>
      <w:i/>
      <w:color w:val="1F4D78" w:themeColor="accent1" w:themeShade="7F"/>
      <w:sz w:val="26"/>
    </w:rPr>
  </w:style>
  <w:style w:type="table" w:styleId="Grilledutableau">
    <w:name w:val="Table Grid"/>
    <w:basedOn w:val="TableauNormal"/>
    <w:uiPriority w:val="39"/>
    <w:rsid w:val="00E5577F"/>
    <w:pPr>
      <w:spacing w:after="0" w:line="240" w:lineRule="auto"/>
    </w:pPr>
    <w:rPr>
      <w:rFonts w:asciiTheme="minorHAnsi" w:hAnsiTheme="minorHAnsi" w:cstheme="minorBidi"/>
      <w:sz w:val="24"/>
      <w:szCs w:val="24"/>
      <w:lang w:val="fr-F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Titre7Car">
    <w:name w:val="Titre 7 Car"/>
    <w:basedOn w:val="Policepardfaut"/>
    <w:link w:val="Titre7"/>
    <w:uiPriority w:val="9"/>
    <w:semiHidden/>
    <w:rsid w:val="003B0183"/>
    <w:rPr>
      <w:rFonts w:asciiTheme="majorHAnsi" w:eastAsiaTheme="majorEastAsia" w:hAnsiTheme="majorHAnsi" w:cstheme="majorBidi"/>
      <w:i/>
      <w:iCs/>
      <w:color w:val="1F4D78" w:themeColor="accent1" w:themeShade="7F"/>
    </w:rPr>
  </w:style>
  <w:style w:type="character" w:customStyle="1" w:styleId="tbtitre6Car">
    <w:name w:val="tb.titre_6 Car"/>
    <w:basedOn w:val="Titre7Car"/>
    <w:link w:val="tbtitre6"/>
    <w:rsid w:val="00F23A9B"/>
    <w:rPr>
      <w:rFonts w:ascii="Times New Roman" w:eastAsiaTheme="majorEastAsia" w:hAnsi="Times New Roman" w:cstheme="majorBidi"/>
      <w:b/>
      <w:i/>
      <w:iCs/>
      <w:color w:val="1F4D78" w:themeColor="accent1" w:themeShade="7F"/>
      <w:sz w:val="24"/>
      <w:lang w:val="de-CH"/>
    </w:rPr>
  </w:style>
  <w:style w:type="paragraph" w:customStyle="1" w:styleId="tbhorstable">
    <w:name w:val="tb.horstable"/>
    <w:next w:val="tbnormal"/>
    <w:link w:val="tbhorstableCar"/>
    <w:qFormat/>
    <w:rsid w:val="001B0C69"/>
    <w:pPr>
      <w:spacing w:before="40" w:after="360"/>
    </w:pPr>
    <w:rPr>
      <w:rFonts w:ascii="Times New Roman" w:eastAsiaTheme="majorEastAsia" w:hAnsi="Times New Roman" w:cstheme="majorBidi"/>
      <w:b/>
      <w:sz w:val="44"/>
      <w:szCs w:val="26"/>
    </w:rPr>
  </w:style>
  <w:style w:type="paragraph" w:styleId="Notedebasdepage">
    <w:name w:val="footnote text"/>
    <w:basedOn w:val="Normal"/>
    <w:link w:val="NotedebasdepageCar"/>
    <w:uiPriority w:val="99"/>
    <w:unhideWhenUsed/>
    <w:rsid w:val="005F2F96"/>
    <w:pPr>
      <w:spacing w:after="0" w:line="240" w:lineRule="auto"/>
    </w:pPr>
    <w:rPr>
      <w:sz w:val="20"/>
      <w:szCs w:val="20"/>
    </w:rPr>
  </w:style>
  <w:style w:type="character" w:customStyle="1" w:styleId="tbhorstableCar">
    <w:name w:val="tb.horstable Car"/>
    <w:basedOn w:val="Policepardfaut"/>
    <w:link w:val="tbhorstable"/>
    <w:rsid w:val="001B0C69"/>
    <w:rPr>
      <w:rFonts w:ascii="Times New Roman" w:eastAsiaTheme="majorEastAsia" w:hAnsi="Times New Roman" w:cstheme="majorBidi"/>
      <w:b/>
      <w:sz w:val="44"/>
      <w:szCs w:val="26"/>
    </w:rPr>
  </w:style>
  <w:style w:type="character" w:customStyle="1" w:styleId="NotedebasdepageCar">
    <w:name w:val="Note de bas de page Car"/>
    <w:basedOn w:val="Policepardfaut"/>
    <w:link w:val="Notedebasdepage"/>
    <w:uiPriority w:val="99"/>
    <w:rsid w:val="005F2F96"/>
    <w:rPr>
      <w:sz w:val="20"/>
      <w:szCs w:val="20"/>
    </w:rPr>
  </w:style>
  <w:style w:type="character" w:styleId="Appelnotedebasdep">
    <w:name w:val="footnote reference"/>
    <w:basedOn w:val="Policepardfaut"/>
    <w:uiPriority w:val="99"/>
    <w:unhideWhenUsed/>
    <w:rsid w:val="005F2F96"/>
    <w:rPr>
      <w:vertAlign w:val="superscript"/>
    </w:rPr>
  </w:style>
  <w:style w:type="table" w:styleId="Grilledetableauclaire">
    <w:name w:val="Grid Table Light"/>
    <w:basedOn w:val="TableauNormal"/>
    <w:uiPriority w:val="40"/>
    <w:rsid w:val="005F2F96"/>
    <w:pPr>
      <w:spacing w:after="0" w:line="240" w:lineRule="auto"/>
    </w:pPr>
    <w:rPr>
      <w:rFonts w:asciiTheme="minorHAnsi" w:hAnsiTheme="minorHAnsi" w:cstheme="minorBidi"/>
      <w:sz w:val="24"/>
      <w:szCs w:val="24"/>
      <w:lang w:val="fr-FR"/>
    </w:r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paragraph" w:styleId="En-tte">
    <w:name w:val="header"/>
    <w:basedOn w:val="Normal"/>
    <w:link w:val="En-tteCar"/>
    <w:uiPriority w:val="99"/>
    <w:unhideWhenUsed/>
    <w:rsid w:val="003A4596"/>
    <w:pPr>
      <w:tabs>
        <w:tab w:val="center" w:pos="4536"/>
        <w:tab w:val="right" w:pos="9072"/>
      </w:tabs>
      <w:spacing w:after="0" w:line="240" w:lineRule="auto"/>
    </w:pPr>
  </w:style>
  <w:style w:type="character" w:customStyle="1" w:styleId="En-tteCar">
    <w:name w:val="En-tête Car"/>
    <w:basedOn w:val="Policepardfaut"/>
    <w:link w:val="En-tte"/>
    <w:uiPriority w:val="99"/>
    <w:rsid w:val="003A4596"/>
  </w:style>
  <w:style w:type="paragraph" w:styleId="Pieddepage">
    <w:name w:val="footer"/>
    <w:basedOn w:val="Normal"/>
    <w:link w:val="PieddepageCar"/>
    <w:uiPriority w:val="99"/>
    <w:unhideWhenUsed/>
    <w:rsid w:val="003A4596"/>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3A4596"/>
  </w:style>
  <w:style w:type="paragraph" w:styleId="Explorateurdedocuments">
    <w:name w:val="Document Map"/>
    <w:basedOn w:val="Normal"/>
    <w:link w:val="ExplorateurdedocumentsCar"/>
    <w:uiPriority w:val="99"/>
    <w:semiHidden/>
    <w:unhideWhenUsed/>
    <w:rsid w:val="00F928A5"/>
    <w:pPr>
      <w:spacing w:after="0" w:line="240" w:lineRule="auto"/>
    </w:pPr>
    <w:rPr>
      <w:rFonts w:cs="Times New Roman"/>
      <w:szCs w:val="24"/>
    </w:rPr>
  </w:style>
  <w:style w:type="character" w:customStyle="1" w:styleId="ExplorateurdedocumentsCar">
    <w:name w:val="Explorateur de documents Car"/>
    <w:basedOn w:val="Policepardfaut"/>
    <w:link w:val="Explorateurdedocuments"/>
    <w:uiPriority w:val="99"/>
    <w:semiHidden/>
    <w:rsid w:val="00F928A5"/>
    <w:rPr>
      <w:rFonts w:ascii="Times New Roman" w:hAnsi="Times New Roman" w:cs="Times New Roman"/>
      <w:sz w:val="24"/>
      <w:szCs w:val="24"/>
    </w:rPr>
  </w:style>
  <w:style w:type="character" w:styleId="Lienhypertexte">
    <w:name w:val="Hyperlink"/>
    <w:basedOn w:val="Policepardfaut"/>
    <w:uiPriority w:val="99"/>
    <w:unhideWhenUsed/>
    <w:rsid w:val="004A78C8"/>
    <w:rPr>
      <w:color w:val="0563C1" w:themeColor="hyperlink"/>
      <w:u w:val="single"/>
    </w:rPr>
  </w:style>
  <w:style w:type="paragraph" w:styleId="Pardeliste">
    <w:name w:val="List Paragraph"/>
    <w:basedOn w:val="Normal"/>
    <w:uiPriority w:val="34"/>
    <w:qFormat/>
    <w:rsid w:val="00B70F13"/>
    <w:pPr>
      <w:ind w:left="720"/>
      <w:contextualSpacing/>
    </w:pPr>
  </w:style>
  <w:style w:type="paragraph" w:styleId="En-ttedetabledesmatires">
    <w:name w:val="TOC Heading"/>
    <w:basedOn w:val="Titre1"/>
    <w:next w:val="Normal"/>
    <w:uiPriority w:val="39"/>
    <w:unhideWhenUsed/>
    <w:qFormat/>
    <w:rsid w:val="00684F41"/>
    <w:pPr>
      <w:spacing w:before="480" w:line="276" w:lineRule="auto"/>
      <w:outlineLvl w:val="9"/>
    </w:pPr>
    <w:rPr>
      <w:b/>
      <w:bCs/>
      <w:sz w:val="28"/>
      <w:szCs w:val="28"/>
      <w:lang w:val="fr-FR" w:eastAsia="fr-FR"/>
    </w:rPr>
  </w:style>
  <w:style w:type="paragraph" w:styleId="TM2">
    <w:name w:val="toc 2"/>
    <w:basedOn w:val="Normal"/>
    <w:next w:val="Normal"/>
    <w:autoRedefine/>
    <w:uiPriority w:val="39"/>
    <w:unhideWhenUsed/>
    <w:rsid w:val="00684F41"/>
    <w:pPr>
      <w:spacing w:after="0"/>
      <w:ind w:left="240"/>
    </w:pPr>
    <w:rPr>
      <w:rFonts w:asciiTheme="minorHAnsi" w:hAnsiTheme="minorHAnsi"/>
      <w:smallCaps/>
      <w:sz w:val="22"/>
    </w:rPr>
  </w:style>
  <w:style w:type="paragraph" w:styleId="TM1">
    <w:name w:val="toc 1"/>
    <w:basedOn w:val="Normal"/>
    <w:next w:val="Normal"/>
    <w:autoRedefine/>
    <w:uiPriority w:val="39"/>
    <w:unhideWhenUsed/>
    <w:rsid w:val="00684F41"/>
    <w:pPr>
      <w:spacing w:before="120" w:after="0"/>
    </w:pPr>
    <w:rPr>
      <w:rFonts w:asciiTheme="minorHAnsi" w:hAnsiTheme="minorHAnsi"/>
      <w:b/>
      <w:bCs/>
      <w:caps/>
      <w:sz w:val="22"/>
    </w:rPr>
  </w:style>
  <w:style w:type="paragraph" w:styleId="TM3">
    <w:name w:val="toc 3"/>
    <w:basedOn w:val="Normal"/>
    <w:next w:val="Normal"/>
    <w:autoRedefine/>
    <w:uiPriority w:val="39"/>
    <w:unhideWhenUsed/>
    <w:rsid w:val="00684F41"/>
    <w:pPr>
      <w:spacing w:after="0"/>
      <w:ind w:left="480"/>
    </w:pPr>
    <w:rPr>
      <w:rFonts w:asciiTheme="minorHAnsi" w:hAnsiTheme="minorHAnsi"/>
      <w:i/>
      <w:iCs/>
      <w:sz w:val="22"/>
    </w:rPr>
  </w:style>
  <w:style w:type="paragraph" w:styleId="TM4">
    <w:name w:val="toc 4"/>
    <w:basedOn w:val="Normal"/>
    <w:next w:val="Normal"/>
    <w:autoRedefine/>
    <w:uiPriority w:val="39"/>
    <w:unhideWhenUsed/>
    <w:rsid w:val="00684F41"/>
    <w:pPr>
      <w:spacing w:after="0"/>
      <w:ind w:left="720"/>
    </w:pPr>
    <w:rPr>
      <w:rFonts w:asciiTheme="minorHAnsi" w:hAnsiTheme="minorHAnsi"/>
      <w:sz w:val="18"/>
      <w:szCs w:val="18"/>
    </w:rPr>
  </w:style>
  <w:style w:type="paragraph" w:styleId="TM5">
    <w:name w:val="toc 5"/>
    <w:basedOn w:val="Normal"/>
    <w:next w:val="Normal"/>
    <w:autoRedefine/>
    <w:uiPriority w:val="39"/>
    <w:unhideWhenUsed/>
    <w:rsid w:val="00684F41"/>
    <w:pPr>
      <w:spacing w:after="0"/>
      <w:ind w:left="960"/>
    </w:pPr>
    <w:rPr>
      <w:rFonts w:asciiTheme="minorHAnsi" w:hAnsiTheme="minorHAnsi"/>
      <w:sz w:val="18"/>
      <w:szCs w:val="18"/>
    </w:rPr>
  </w:style>
  <w:style w:type="paragraph" w:styleId="TM6">
    <w:name w:val="toc 6"/>
    <w:basedOn w:val="Normal"/>
    <w:next w:val="Normal"/>
    <w:autoRedefine/>
    <w:uiPriority w:val="39"/>
    <w:unhideWhenUsed/>
    <w:rsid w:val="00684F41"/>
    <w:pPr>
      <w:spacing w:after="0"/>
      <w:ind w:left="1200"/>
    </w:pPr>
    <w:rPr>
      <w:rFonts w:asciiTheme="minorHAnsi" w:hAnsiTheme="minorHAnsi"/>
      <w:sz w:val="18"/>
      <w:szCs w:val="18"/>
    </w:rPr>
  </w:style>
  <w:style w:type="paragraph" w:styleId="TM7">
    <w:name w:val="toc 7"/>
    <w:basedOn w:val="Normal"/>
    <w:next w:val="Normal"/>
    <w:autoRedefine/>
    <w:uiPriority w:val="39"/>
    <w:unhideWhenUsed/>
    <w:rsid w:val="00684F41"/>
    <w:pPr>
      <w:spacing w:after="0"/>
      <w:ind w:left="1440"/>
    </w:pPr>
    <w:rPr>
      <w:rFonts w:asciiTheme="minorHAnsi" w:hAnsiTheme="minorHAnsi"/>
      <w:sz w:val="18"/>
      <w:szCs w:val="18"/>
    </w:rPr>
  </w:style>
  <w:style w:type="paragraph" w:styleId="TM8">
    <w:name w:val="toc 8"/>
    <w:basedOn w:val="Normal"/>
    <w:next w:val="Normal"/>
    <w:autoRedefine/>
    <w:uiPriority w:val="39"/>
    <w:unhideWhenUsed/>
    <w:rsid w:val="00684F41"/>
    <w:pPr>
      <w:spacing w:after="0"/>
      <w:ind w:left="1680"/>
    </w:pPr>
    <w:rPr>
      <w:rFonts w:asciiTheme="minorHAnsi" w:hAnsiTheme="minorHAnsi"/>
      <w:sz w:val="18"/>
      <w:szCs w:val="18"/>
    </w:rPr>
  </w:style>
  <w:style w:type="paragraph" w:styleId="TM9">
    <w:name w:val="toc 9"/>
    <w:basedOn w:val="Normal"/>
    <w:next w:val="Normal"/>
    <w:autoRedefine/>
    <w:uiPriority w:val="39"/>
    <w:unhideWhenUsed/>
    <w:rsid w:val="00684F41"/>
    <w:pPr>
      <w:spacing w:after="0"/>
      <w:ind w:left="1920"/>
    </w:pPr>
    <w:rPr>
      <w:rFonts w:asciiTheme="minorHAnsi" w:hAnsiTheme="minorHAnsi"/>
      <w:sz w:val="18"/>
      <w:szCs w:val="18"/>
    </w:rPr>
  </w:style>
  <w:style w:type="character" w:styleId="Numrodeligne">
    <w:name w:val="line number"/>
    <w:basedOn w:val="Policepardfaut"/>
    <w:uiPriority w:val="99"/>
    <w:semiHidden/>
    <w:unhideWhenUsed/>
    <w:rsid w:val="00E331EF"/>
  </w:style>
  <w:style w:type="character" w:styleId="Numrodepage">
    <w:name w:val="page number"/>
    <w:basedOn w:val="Policepardfaut"/>
    <w:uiPriority w:val="99"/>
    <w:semiHidden/>
    <w:unhideWhenUsed/>
    <w:rsid w:val="00D171B1"/>
  </w:style>
  <w:style w:type="character" w:styleId="Textedelespacerserv">
    <w:name w:val="Placeholder Text"/>
    <w:basedOn w:val="Policepardfaut"/>
    <w:uiPriority w:val="99"/>
    <w:semiHidden/>
    <w:rsid w:val="00092E6B"/>
    <w:rPr>
      <w:color w:val="808080"/>
    </w:rPr>
  </w:style>
  <w:style w:type="paragraph" w:styleId="Rvision">
    <w:name w:val="Revision"/>
    <w:hidden/>
    <w:uiPriority w:val="99"/>
    <w:semiHidden/>
    <w:rsid w:val="00A67CA2"/>
    <w:pPr>
      <w:spacing w:after="0" w:line="240" w:lineRule="auto"/>
    </w:pPr>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7744725">
      <w:bodyDiv w:val="1"/>
      <w:marLeft w:val="0"/>
      <w:marRight w:val="0"/>
      <w:marTop w:val="0"/>
      <w:marBottom w:val="0"/>
      <w:divBdr>
        <w:top w:val="none" w:sz="0" w:space="0" w:color="auto"/>
        <w:left w:val="none" w:sz="0" w:space="0" w:color="auto"/>
        <w:bottom w:val="none" w:sz="0" w:space="0" w:color="auto"/>
        <w:right w:val="none" w:sz="0" w:space="0" w:color="auto"/>
      </w:divBdr>
    </w:div>
    <w:div w:id="663749219">
      <w:bodyDiv w:val="1"/>
      <w:marLeft w:val="0"/>
      <w:marRight w:val="0"/>
      <w:marTop w:val="0"/>
      <w:marBottom w:val="0"/>
      <w:divBdr>
        <w:top w:val="none" w:sz="0" w:space="0" w:color="auto"/>
        <w:left w:val="none" w:sz="0" w:space="0" w:color="auto"/>
        <w:bottom w:val="none" w:sz="0" w:space="0" w:color="auto"/>
        <w:right w:val="none" w:sz="0" w:space="0" w:color="auto"/>
      </w:divBdr>
    </w:div>
    <w:div w:id="1097406530">
      <w:bodyDiv w:val="1"/>
      <w:marLeft w:val="0"/>
      <w:marRight w:val="0"/>
      <w:marTop w:val="0"/>
      <w:marBottom w:val="0"/>
      <w:divBdr>
        <w:top w:val="none" w:sz="0" w:space="0" w:color="auto"/>
        <w:left w:val="none" w:sz="0" w:space="0" w:color="auto"/>
        <w:bottom w:val="none" w:sz="0" w:space="0" w:color="auto"/>
        <w:right w:val="none" w:sz="0" w:space="0" w:color="auto"/>
      </w:divBdr>
    </w:div>
    <w:div w:id="1165703957">
      <w:bodyDiv w:val="1"/>
      <w:marLeft w:val="0"/>
      <w:marRight w:val="0"/>
      <w:marTop w:val="0"/>
      <w:marBottom w:val="0"/>
      <w:divBdr>
        <w:top w:val="none" w:sz="0" w:space="0" w:color="auto"/>
        <w:left w:val="none" w:sz="0" w:space="0" w:color="auto"/>
        <w:bottom w:val="none" w:sz="0" w:space="0" w:color="auto"/>
        <w:right w:val="none" w:sz="0" w:space="0" w:color="auto"/>
      </w:divBdr>
    </w:div>
    <w:div w:id="1166938771">
      <w:bodyDiv w:val="1"/>
      <w:marLeft w:val="0"/>
      <w:marRight w:val="0"/>
      <w:marTop w:val="0"/>
      <w:marBottom w:val="0"/>
      <w:divBdr>
        <w:top w:val="none" w:sz="0" w:space="0" w:color="auto"/>
        <w:left w:val="none" w:sz="0" w:space="0" w:color="auto"/>
        <w:bottom w:val="none" w:sz="0" w:space="0" w:color="auto"/>
        <w:right w:val="none" w:sz="0" w:space="0" w:color="auto"/>
      </w:divBdr>
    </w:div>
    <w:div w:id="1565220861">
      <w:bodyDiv w:val="1"/>
      <w:marLeft w:val="0"/>
      <w:marRight w:val="0"/>
      <w:marTop w:val="0"/>
      <w:marBottom w:val="0"/>
      <w:divBdr>
        <w:top w:val="none" w:sz="0" w:space="0" w:color="auto"/>
        <w:left w:val="none" w:sz="0" w:space="0" w:color="auto"/>
        <w:bottom w:val="none" w:sz="0" w:space="0" w:color="auto"/>
        <w:right w:val="none" w:sz="0" w:space="0" w:color="auto"/>
      </w:divBdr>
    </w:div>
    <w:div w:id="1987976990">
      <w:bodyDiv w:val="1"/>
      <w:marLeft w:val="0"/>
      <w:marRight w:val="0"/>
      <w:marTop w:val="0"/>
      <w:marBottom w:val="0"/>
      <w:divBdr>
        <w:top w:val="none" w:sz="0" w:space="0" w:color="auto"/>
        <w:left w:val="none" w:sz="0" w:space="0" w:color="auto"/>
        <w:bottom w:val="none" w:sz="0" w:space="0" w:color="auto"/>
        <w:right w:val="none" w:sz="0" w:space="0" w:color="auto"/>
      </w:divBdr>
    </w:div>
    <w:div w:id="20801309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42" Type="http://schemas.openxmlformats.org/officeDocument/2006/relationships/header" Target="header19.xml"/><Relationship Id="rId143" Type="http://schemas.openxmlformats.org/officeDocument/2006/relationships/header" Target="header20.xml"/><Relationship Id="rId144" Type="http://schemas.openxmlformats.org/officeDocument/2006/relationships/image" Target="media/image114.png"/><Relationship Id="rId145" Type="http://schemas.openxmlformats.org/officeDocument/2006/relationships/image" Target="media/image115.png"/><Relationship Id="rId146" Type="http://schemas.openxmlformats.org/officeDocument/2006/relationships/image" Target="media/image116.png"/><Relationship Id="rId147" Type="http://schemas.openxmlformats.org/officeDocument/2006/relationships/image" Target="media/image117.png"/><Relationship Id="rId148" Type="http://schemas.openxmlformats.org/officeDocument/2006/relationships/image" Target="media/image118.png"/><Relationship Id="rId149" Type="http://schemas.openxmlformats.org/officeDocument/2006/relationships/image" Target="media/image119.png"/><Relationship Id="rId40" Type="http://schemas.microsoft.com/office/2007/relationships/hdphoto" Target="media/hdphoto2.wdp"/><Relationship Id="rId41" Type="http://schemas.openxmlformats.org/officeDocument/2006/relationships/header" Target="header9.xml"/><Relationship Id="rId42" Type="http://schemas.openxmlformats.org/officeDocument/2006/relationships/header" Target="header10.xml"/><Relationship Id="rId43" Type="http://schemas.openxmlformats.org/officeDocument/2006/relationships/header" Target="header11.xml"/><Relationship Id="rId44" Type="http://schemas.openxmlformats.org/officeDocument/2006/relationships/header" Target="header12.xml"/><Relationship Id="rId45" Type="http://schemas.openxmlformats.org/officeDocument/2006/relationships/header" Target="header13.xml"/><Relationship Id="rId46" Type="http://schemas.openxmlformats.org/officeDocument/2006/relationships/header" Target="header14.xml"/><Relationship Id="rId47" Type="http://schemas.openxmlformats.org/officeDocument/2006/relationships/image" Target="media/image23.png"/><Relationship Id="rId48" Type="http://schemas.openxmlformats.org/officeDocument/2006/relationships/image" Target="media/image24.png"/><Relationship Id="rId49" Type="http://schemas.openxmlformats.org/officeDocument/2006/relationships/image" Target="media/image25.png"/><Relationship Id="rId80" Type="http://schemas.openxmlformats.org/officeDocument/2006/relationships/image" Target="media/image53.png"/><Relationship Id="rId81" Type="http://schemas.openxmlformats.org/officeDocument/2006/relationships/image" Target="media/image54.png"/><Relationship Id="rId82" Type="http://schemas.openxmlformats.org/officeDocument/2006/relationships/image" Target="media/image55.png"/><Relationship Id="rId83" Type="http://schemas.openxmlformats.org/officeDocument/2006/relationships/image" Target="media/image56.png"/><Relationship Id="rId84" Type="http://schemas.openxmlformats.org/officeDocument/2006/relationships/image" Target="media/image57.png"/><Relationship Id="rId85" Type="http://schemas.openxmlformats.org/officeDocument/2006/relationships/image" Target="media/image58.png"/><Relationship Id="rId86" Type="http://schemas.openxmlformats.org/officeDocument/2006/relationships/image" Target="media/image59.png"/><Relationship Id="rId87" Type="http://schemas.openxmlformats.org/officeDocument/2006/relationships/image" Target="media/image60.png"/><Relationship Id="rId88" Type="http://schemas.openxmlformats.org/officeDocument/2006/relationships/image" Target="media/image61.png"/><Relationship Id="rId89" Type="http://schemas.openxmlformats.org/officeDocument/2006/relationships/image" Target="media/image62.png"/><Relationship Id="rId110" Type="http://schemas.openxmlformats.org/officeDocument/2006/relationships/image" Target="media/image83.png"/><Relationship Id="rId111" Type="http://schemas.openxmlformats.org/officeDocument/2006/relationships/image" Target="media/image84.png"/><Relationship Id="rId112" Type="http://schemas.openxmlformats.org/officeDocument/2006/relationships/image" Target="media/image85.png"/><Relationship Id="rId113" Type="http://schemas.openxmlformats.org/officeDocument/2006/relationships/image" Target="media/image86.png"/><Relationship Id="rId114" Type="http://schemas.openxmlformats.org/officeDocument/2006/relationships/image" Target="media/image87.png"/><Relationship Id="rId115" Type="http://schemas.openxmlformats.org/officeDocument/2006/relationships/image" Target="media/image88.png"/><Relationship Id="rId116" Type="http://schemas.openxmlformats.org/officeDocument/2006/relationships/image" Target="media/image89.png"/><Relationship Id="rId117" Type="http://schemas.openxmlformats.org/officeDocument/2006/relationships/image" Target="media/image90.png"/><Relationship Id="rId118" Type="http://schemas.openxmlformats.org/officeDocument/2006/relationships/image" Target="media/image91.png"/><Relationship Id="rId119" Type="http://schemas.openxmlformats.org/officeDocument/2006/relationships/image" Target="media/image92.png"/><Relationship Id="rId150" Type="http://schemas.openxmlformats.org/officeDocument/2006/relationships/image" Target="media/image120.png"/><Relationship Id="rId151" Type="http://schemas.openxmlformats.org/officeDocument/2006/relationships/image" Target="media/image121.png"/><Relationship Id="rId152" Type="http://schemas.openxmlformats.org/officeDocument/2006/relationships/image" Target="media/image122.png"/><Relationship Id="rId10" Type="http://schemas.openxmlformats.org/officeDocument/2006/relationships/image" Target="media/image1.tiff"/><Relationship Id="rId11" Type="http://schemas.openxmlformats.org/officeDocument/2006/relationships/header" Target="header3.xml"/><Relationship Id="rId12" Type="http://schemas.openxmlformats.org/officeDocument/2006/relationships/header" Target="header4.xml"/><Relationship Id="rId13" Type="http://schemas.openxmlformats.org/officeDocument/2006/relationships/footer" Target="footer1.xml"/><Relationship Id="rId14" Type="http://schemas.openxmlformats.org/officeDocument/2006/relationships/header" Target="header5.xml"/><Relationship Id="rId15" Type="http://schemas.openxmlformats.org/officeDocument/2006/relationships/header" Target="header6.xml"/><Relationship Id="rId16" Type="http://schemas.openxmlformats.org/officeDocument/2006/relationships/header" Target="header7.xml"/><Relationship Id="rId17" Type="http://schemas.openxmlformats.org/officeDocument/2006/relationships/header" Target="header8.xml"/><Relationship Id="rId18" Type="http://schemas.openxmlformats.org/officeDocument/2006/relationships/image" Target="media/image2.PNG"/><Relationship Id="rId19" Type="http://schemas.openxmlformats.org/officeDocument/2006/relationships/image" Target="media/image3.PNG"/><Relationship Id="rId153" Type="http://schemas.openxmlformats.org/officeDocument/2006/relationships/image" Target="media/image123.png"/><Relationship Id="rId154" Type="http://schemas.openxmlformats.org/officeDocument/2006/relationships/image" Target="media/image124.png"/><Relationship Id="rId155" Type="http://schemas.openxmlformats.org/officeDocument/2006/relationships/image" Target="media/image125.png"/><Relationship Id="rId156" Type="http://schemas.openxmlformats.org/officeDocument/2006/relationships/image" Target="media/image126.png"/><Relationship Id="rId157" Type="http://schemas.openxmlformats.org/officeDocument/2006/relationships/image" Target="media/image127.png"/><Relationship Id="rId158" Type="http://schemas.openxmlformats.org/officeDocument/2006/relationships/image" Target="media/image128.png"/><Relationship Id="rId159" Type="http://schemas.openxmlformats.org/officeDocument/2006/relationships/fontTable" Target="fontTable.xml"/><Relationship Id="rId50" Type="http://schemas.openxmlformats.org/officeDocument/2006/relationships/image" Target="media/image26.png"/><Relationship Id="rId51" Type="http://schemas.openxmlformats.org/officeDocument/2006/relationships/image" Target="media/image27.png"/><Relationship Id="rId52" Type="http://schemas.openxmlformats.org/officeDocument/2006/relationships/image" Target="media/image28.png"/><Relationship Id="rId53" Type="http://schemas.openxmlformats.org/officeDocument/2006/relationships/image" Target="media/image29.PNG"/><Relationship Id="rId54" Type="http://schemas.openxmlformats.org/officeDocument/2006/relationships/image" Target="media/image30.png"/><Relationship Id="rId55" Type="http://schemas.openxmlformats.org/officeDocument/2006/relationships/image" Target="media/image31.png"/><Relationship Id="rId56" Type="http://schemas.openxmlformats.org/officeDocument/2006/relationships/image" Target="media/image32.png"/><Relationship Id="rId57" Type="http://schemas.openxmlformats.org/officeDocument/2006/relationships/image" Target="media/image33.png"/><Relationship Id="rId58" Type="http://schemas.openxmlformats.org/officeDocument/2006/relationships/image" Target="media/image34.png"/><Relationship Id="rId59" Type="http://schemas.openxmlformats.org/officeDocument/2006/relationships/image" Target="media/image35.png"/><Relationship Id="rId90" Type="http://schemas.openxmlformats.org/officeDocument/2006/relationships/image" Target="media/image63.png"/><Relationship Id="rId91" Type="http://schemas.openxmlformats.org/officeDocument/2006/relationships/image" Target="media/image64.png"/><Relationship Id="rId92" Type="http://schemas.openxmlformats.org/officeDocument/2006/relationships/image" Target="media/image65.png"/><Relationship Id="rId93" Type="http://schemas.openxmlformats.org/officeDocument/2006/relationships/image" Target="media/image66.png"/><Relationship Id="rId94" Type="http://schemas.openxmlformats.org/officeDocument/2006/relationships/image" Target="media/image67.png"/><Relationship Id="rId95" Type="http://schemas.openxmlformats.org/officeDocument/2006/relationships/image" Target="media/image68.png"/><Relationship Id="rId96" Type="http://schemas.openxmlformats.org/officeDocument/2006/relationships/image" Target="media/image69.png"/><Relationship Id="rId97" Type="http://schemas.openxmlformats.org/officeDocument/2006/relationships/image" Target="media/image70.png"/><Relationship Id="rId98" Type="http://schemas.openxmlformats.org/officeDocument/2006/relationships/image" Target="media/image71.png"/><Relationship Id="rId99" Type="http://schemas.openxmlformats.org/officeDocument/2006/relationships/image" Target="media/image72.png"/><Relationship Id="rId120" Type="http://schemas.openxmlformats.org/officeDocument/2006/relationships/image" Target="media/image93.png"/><Relationship Id="rId121" Type="http://schemas.openxmlformats.org/officeDocument/2006/relationships/image" Target="media/image94.png"/><Relationship Id="rId122" Type="http://schemas.openxmlformats.org/officeDocument/2006/relationships/image" Target="media/image95.png"/><Relationship Id="rId123" Type="http://schemas.openxmlformats.org/officeDocument/2006/relationships/image" Target="media/image96.png"/><Relationship Id="rId124" Type="http://schemas.openxmlformats.org/officeDocument/2006/relationships/image" Target="media/image97.png"/><Relationship Id="rId125" Type="http://schemas.openxmlformats.org/officeDocument/2006/relationships/image" Target="media/image98.png"/><Relationship Id="rId126" Type="http://schemas.openxmlformats.org/officeDocument/2006/relationships/image" Target="media/image99.png"/><Relationship Id="rId127" Type="http://schemas.openxmlformats.org/officeDocument/2006/relationships/image" Target="media/image100.png"/><Relationship Id="rId128" Type="http://schemas.openxmlformats.org/officeDocument/2006/relationships/image" Target="media/image101.png"/><Relationship Id="rId129" Type="http://schemas.openxmlformats.org/officeDocument/2006/relationships/image" Target="media/image102.png"/><Relationship Id="rId160" Type="http://schemas.openxmlformats.org/officeDocument/2006/relationships/theme" Target="theme/theme1.xml"/><Relationship Id="rId20" Type="http://schemas.openxmlformats.org/officeDocument/2006/relationships/image" Target="media/image4.png"/><Relationship Id="rId21" Type="http://schemas.openxmlformats.org/officeDocument/2006/relationships/image" Target="media/image5.png"/><Relationship Id="rId22" Type="http://schemas.openxmlformats.org/officeDocument/2006/relationships/image" Target="media/image6.png"/><Relationship Id="rId23" Type="http://schemas.openxmlformats.org/officeDocument/2006/relationships/image" Target="media/image7.png"/><Relationship Id="rId24" Type="http://schemas.openxmlformats.org/officeDocument/2006/relationships/image" Target="media/image8.png"/><Relationship Id="rId25" Type="http://schemas.openxmlformats.org/officeDocument/2006/relationships/image" Target="media/image9.png"/><Relationship Id="rId26" Type="http://schemas.openxmlformats.org/officeDocument/2006/relationships/image" Target="media/image10.png"/><Relationship Id="rId27" Type="http://schemas.openxmlformats.org/officeDocument/2006/relationships/image" Target="media/image11.jpeg"/><Relationship Id="rId28" Type="http://schemas.microsoft.com/office/2007/relationships/hdphoto" Target="media/hdphoto1.wdp"/><Relationship Id="rId29" Type="http://schemas.openxmlformats.org/officeDocument/2006/relationships/image" Target="media/image12.png"/><Relationship Id="rId60" Type="http://schemas.openxmlformats.org/officeDocument/2006/relationships/image" Target="media/image36.PNG"/><Relationship Id="rId61" Type="http://schemas.openxmlformats.org/officeDocument/2006/relationships/image" Target="media/image37.PNG"/><Relationship Id="rId62" Type="http://schemas.openxmlformats.org/officeDocument/2006/relationships/image" Target="media/image38.PNG"/><Relationship Id="rId63" Type="http://schemas.openxmlformats.org/officeDocument/2006/relationships/image" Target="media/image39.PNG"/><Relationship Id="rId64" Type="http://schemas.openxmlformats.org/officeDocument/2006/relationships/image" Target="media/image40.png"/><Relationship Id="rId65" Type="http://schemas.openxmlformats.org/officeDocument/2006/relationships/image" Target="media/image41.PNG"/><Relationship Id="rId66" Type="http://schemas.openxmlformats.org/officeDocument/2006/relationships/image" Target="media/image42.png"/><Relationship Id="rId67" Type="http://schemas.openxmlformats.org/officeDocument/2006/relationships/image" Target="media/image43.PNG"/><Relationship Id="rId68" Type="http://schemas.openxmlformats.org/officeDocument/2006/relationships/header" Target="header15.xml"/><Relationship Id="rId69" Type="http://schemas.openxmlformats.org/officeDocument/2006/relationships/header" Target="header16.xml"/><Relationship Id="rId130" Type="http://schemas.openxmlformats.org/officeDocument/2006/relationships/image" Target="media/image103.png"/><Relationship Id="rId131" Type="http://schemas.openxmlformats.org/officeDocument/2006/relationships/image" Target="media/image104.png"/><Relationship Id="rId132" Type="http://schemas.openxmlformats.org/officeDocument/2006/relationships/image" Target="media/image105.png"/><Relationship Id="rId133" Type="http://schemas.openxmlformats.org/officeDocument/2006/relationships/image" Target="media/image106.png"/><Relationship Id="rId134" Type="http://schemas.openxmlformats.org/officeDocument/2006/relationships/image" Target="media/image107.png"/><Relationship Id="rId135" Type="http://schemas.openxmlformats.org/officeDocument/2006/relationships/image" Target="media/image108.png"/><Relationship Id="rId136" Type="http://schemas.openxmlformats.org/officeDocument/2006/relationships/image" Target="media/image109.png"/><Relationship Id="rId137" Type="http://schemas.openxmlformats.org/officeDocument/2006/relationships/image" Target="media/image110.png"/><Relationship Id="rId138" Type="http://schemas.openxmlformats.org/officeDocument/2006/relationships/image" Target="media/image111.png"/><Relationship Id="rId139" Type="http://schemas.openxmlformats.org/officeDocument/2006/relationships/image" Target="media/image112.png"/><Relationship Id="rId30" Type="http://schemas.openxmlformats.org/officeDocument/2006/relationships/image" Target="media/image13.png"/><Relationship Id="rId31" Type="http://schemas.openxmlformats.org/officeDocument/2006/relationships/image" Target="media/image14.png"/><Relationship Id="rId32" Type="http://schemas.openxmlformats.org/officeDocument/2006/relationships/image" Target="media/image15.png"/><Relationship Id="rId33" Type="http://schemas.openxmlformats.org/officeDocument/2006/relationships/image" Target="media/image16.png"/><Relationship Id="rId34" Type="http://schemas.openxmlformats.org/officeDocument/2006/relationships/image" Target="media/image17.PNG"/><Relationship Id="rId35" Type="http://schemas.openxmlformats.org/officeDocument/2006/relationships/image" Target="media/image18.PNG"/><Relationship Id="rId36" Type="http://schemas.openxmlformats.org/officeDocument/2006/relationships/image" Target="media/image19.PNG"/><Relationship Id="rId37" Type="http://schemas.openxmlformats.org/officeDocument/2006/relationships/image" Target="media/image20.PNG"/><Relationship Id="rId38" Type="http://schemas.openxmlformats.org/officeDocument/2006/relationships/image" Target="media/image21.PNG"/><Relationship Id="rId39" Type="http://schemas.openxmlformats.org/officeDocument/2006/relationships/image" Target="media/image22.jpeg"/><Relationship Id="rId70" Type="http://schemas.openxmlformats.org/officeDocument/2006/relationships/header" Target="header17.xml"/><Relationship Id="rId71" Type="http://schemas.openxmlformats.org/officeDocument/2006/relationships/image" Target="media/image44.jpg"/><Relationship Id="rId72" Type="http://schemas.openxmlformats.org/officeDocument/2006/relationships/image" Target="media/image45.PNG"/><Relationship Id="rId73" Type="http://schemas.openxmlformats.org/officeDocument/2006/relationships/image" Target="media/image46.PNG"/><Relationship Id="rId74" Type="http://schemas.openxmlformats.org/officeDocument/2006/relationships/image" Target="media/image47.PNG"/><Relationship Id="rId75" Type="http://schemas.openxmlformats.org/officeDocument/2006/relationships/image" Target="media/image48.PNG"/><Relationship Id="rId76" Type="http://schemas.openxmlformats.org/officeDocument/2006/relationships/image" Target="media/image49.png"/><Relationship Id="rId77" Type="http://schemas.openxmlformats.org/officeDocument/2006/relationships/image" Target="media/image50.png"/><Relationship Id="rId78" Type="http://schemas.openxmlformats.org/officeDocument/2006/relationships/image" Target="media/image51.png"/><Relationship Id="rId79" Type="http://schemas.openxmlformats.org/officeDocument/2006/relationships/image" Target="media/image52.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100" Type="http://schemas.openxmlformats.org/officeDocument/2006/relationships/image" Target="media/image73.png"/><Relationship Id="rId101" Type="http://schemas.openxmlformats.org/officeDocument/2006/relationships/image" Target="media/image74.png"/><Relationship Id="rId102" Type="http://schemas.openxmlformats.org/officeDocument/2006/relationships/image" Target="media/image75.png"/><Relationship Id="rId103" Type="http://schemas.openxmlformats.org/officeDocument/2006/relationships/image" Target="media/image76.png"/><Relationship Id="rId104" Type="http://schemas.openxmlformats.org/officeDocument/2006/relationships/image" Target="media/image77.png"/><Relationship Id="rId105" Type="http://schemas.openxmlformats.org/officeDocument/2006/relationships/image" Target="media/image78.png"/><Relationship Id="rId106" Type="http://schemas.openxmlformats.org/officeDocument/2006/relationships/image" Target="media/image79.png"/><Relationship Id="rId107" Type="http://schemas.openxmlformats.org/officeDocument/2006/relationships/image" Target="media/image80.png"/><Relationship Id="rId108" Type="http://schemas.openxmlformats.org/officeDocument/2006/relationships/image" Target="media/image81.png"/><Relationship Id="rId109" Type="http://schemas.openxmlformats.org/officeDocument/2006/relationships/image" Target="media/image82.png"/><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eader" Target="header1.xml"/><Relationship Id="rId9" Type="http://schemas.openxmlformats.org/officeDocument/2006/relationships/header" Target="header2.xml"/><Relationship Id="rId140" Type="http://schemas.openxmlformats.org/officeDocument/2006/relationships/image" Target="media/image113.png"/><Relationship Id="rId141" Type="http://schemas.openxmlformats.org/officeDocument/2006/relationships/header" Target="header18.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6C3BB543-596B-6E45-B513-D38ECCE35E58}">
  <we:reference id="wa104099688" version="1.3.0.0" store="fr-CH"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DE40197-9B57-2243-8423-0D2A479111E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731</TotalTime>
  <Pages>166</Pages>
  <Words>49048</Words>
  <Characters>269770</Characters>
  <Application>Microsoft Macintosh Word</Application>
  <DocSecurity>0</DocSecurity>
  <Lines>2248</Lines>
  <Paragraphs>636</Paragraphs>
  <ScaleCrop>false</ScaleCrop>
  <HeadingPairs>
    <vt:vector size="2" baseType="variant">
      <vt:variant>
        <vt:lpstr>Titre</vt:lpstr>
      </vt:variant>
      <vt:variant>
        <vt:i4>1</vt:i4>
      </vt:variant>
    </vt:vector>
  </HeadingPairs>
  <TitlesOfParts>
    <vt:vector size="1" baseType="lpstr">
      <vt:lpstr/>
    </vt:vector>
  </TitlesOfParts>
  <Company>Haute Ecole Arc</Company>
  <LinksUpToDate>false</LinksUpToDate>
  <CharactersWithSpaces>31818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omat Anthony</dc:creator>
  <cp:keywords/>
  <dc:description/>
  <cp:lastModifiedBy>Tomat Anthony</cp:lastModifiedBy>
  <cp:revision>1456</cp:revision>
  <cp:lastPrinted>2016-06-30T08:47:00Z</cp:lastPrinted>
  <dcterms:created xsi:type="dcterms:W3CDTF">2016-05-18T10:39:00Z</dcterms:created>
  <dcterms:modified xsi:type="dcterms:W3CDTF">2016-06-30T13: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nthony.tomat@he-arc.ch@www.mendeley.com</vt:lpwstr>
  </property>
  <property fmtid="{D5CDD505-2E9C-101B-9397-08002B2CF9AE}" pid="4" name="Mendeley Citation Style_1">
    <vt:lpwstr>http://www.zotero.org/styles/iso690-author-date-fr-no-abstract</vt:lpwstr>
  </property>
</Properties>
</file>